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5E9D1" w14:textId="77777777" w:rsidR="0029204D" w:rsidRPr="002E2C37" w:rsidRDefault="00000000">
      <w:pPr>
        <w:spacing w:before="80" w:after="80"/>
        <w:ind w:right="-2" w:firstLine="0"/>
        <w:jc w:val="center"/>
        <w:rPr>
          <w:sz w:val="24"/>
          <w:szCs w:val="24"/>
        </w:rPr>
      </w:pPr>
      <w:r w:rsidRPr="002E2C37">
        <w:rPr>
          <w:b/>
          <w:color w:val="000000"/>
          <w:sz w:val="28"/>
          <w:szCs w:val="28"/>
        </w:rPr>
        <w:t>TRƯỜNG ĐẠI HỌC AN GIANG</w:t>
      </w:r>
    </w:p>
    <w:p w14:paraId="0F77AADB" w14:textId="77777777" w:rsidR="0029204D" w:rsidRPr="002E2C37" w:rsidRDefault="00000000">
      <w:pPr>
        <w:spacing w:before="0" w:line="240" w:lineRule="auto"/>
        <w:ind w:firstLine="0"/>
        <w:jc w:val="center"/>
        <w:rPr>
          <w:color w:val="000000"/>
          <w:sz w:val="34"/>
          <w:szCs w:val="34"/>
        </w:rPr>
      </w:pPr>
      <w:r w:rsidRPr="002E2C37">
        <w:rPr>
          <w:b/>
          <w:color w:val="000000"/>
          <w:sz w:val="28"/>
          <w:szCs w:val="28"/>
        </w:rPr>
        <w:t>KHOA CÔNG NGHỆ THÔNG TIN</w:t>
      </w:r>
    </w:p>
    <w:p w14:paraId="7CE2424F" w14:textId="77777777" w:rsidR="0029204D" w:rsidRPr="002E2C37" w:rsidRDefault="0029204D">
      <w:pPr>
        <w:ind w:firstLine="0"/>
        <w:rPr>
          <w:color w:val="000000"/>
          <w:sz w:val="34"/>
          <w:szCs w:val="34"/>
        </w:rPr>
      </w:pPr>
    </w:p>
    <w:p w14:paraId="0F16DE18" w14:textId="77777777" w:rsidR="0029204D" w:rsidRPr="002E2C37" w:rsidRDefault="0029204D">
      <w:pPr>
        <w:jc w:val="center"/>
        <w:rPr>
          <w:b/>
          <w:color w:val="000000"/>
          <w:sz w:val="34"/>
          <w:szCs w:val="34"/>
        </w:rPr>
      </w:pPr>
    </w:p>
    <w:p w14:paraId="7B52E8E6"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36BDC9E0" w14:textId="77777777" w:rsidR="0029204D" w:rsidRPr="002E2C37" w:rsidRDefault="0029204D">
      <w:pPr>
        <w:ind w:firstLine="0"/>
        <w:jc w:val="left"/>
        <w:rPr>
          <w:b/>
          <w:color w:val="000000"/>
          <w:sz w:val="34"/>
          <w:szCs w:val="34"/>
        </w:rPr>
      </w:pPr>
    </w:p>
    <w:p w14:paraId="29F655D7" w14:textId="77777777" w:rsidR="0029204D" w:rsidRPr="002E2C37" w:rsidRDefault="0029204D">
      <w:pPr>
        <w:ind w:firstLine="0"/>
        <w:jc w:val="left"/>
        <w:rPr>
          <w:b/>
          <w:color w:val="000000"/>
          <w:sz w:val="34"/>
          <w:szCs w:val="34"/>
        </w:rPr>
      </w:pPr>
    </w:p>
    <w:p w14:paraId="6A47ED2C" w14:textId="77777777" w:rsidR="0029204D" w:rsidRPr="002E2C37" w:rsidRDefault="0029204D">
      <w:pPr>
        <w:ind w:firstLine="0"/>
        <w:jc w:val="left"/>
        <w:rPr>
          <w:b/>
          <w:color w:val="000000"/>
          <w:sz w:val="34"/>
          <w:szCs w:val="34"/>
        </w:rPr>
      </w:pPr>
    </w:p>
    <w:p w14:paraId="6462A98B" w14:textId="77777777" w:rsidR="0029204D" w:rsidRPr="002E2C37" w:rsidRDefault="0029204D">
      <w:pPr>
        <w:ind w:firstLine="0"/>
        <w:jc w:val="left"/>
        <w:rPr>
          <w:b/>
          <w:color w:val="000000"/>
          <w:sz w:val="34"/>
          <w:szCs w:val="34"/>
        </w:rPr>
      </w:pPr>
    </w:p>
    <w:p w14:paraId="380F1D4D" w14:textId="17563461" w:rsidR="0029204D" w:rsidRPr="00D624F8" w:rsidRDefault="00000000">
      <w:pPr>
        <w:ind w:firstLine="0"/>
        <w:jc w:val="center"/>
        <w:rPr>
          <w:color w:val="000000"/>
          <w:sz w:val="28"/>
          <w:szCs w:val="28"/>
        </w:rPr>
      </w:pPr>
      <w:r w:rsidRPr="00D624F8">
        <w:rPr>
          <w:b/>
          <w:color w:val="000000"/>
          <w:sz w:val="28"/>
          <w:szCs w:val="28"/>
        </w:rPr>
        <w:t xml:space="preserve">XÂY DỰNG ỨNG DỤNG </w:t>
      </w:r>
      <w:r w:rsidR="00597101" w:rsidRPr="00D624F8">
        <w:rPr>
          <w:b/>
          <w:color w:val="000000"/>
          <w:sz w:val="28"/>
          <w:szCs w:val="28"/>
        </w:rPr>
        <w:t xml:space="preserve">DI ĐỘNG </w:t>
      </w:r>
      <w:r w:rsidRPr="00D624F8">
        <w:rPr>
          <w:b/>
          <w:color w:val="000000"/>
          <w:sz w:val="28"/>
          <w:szCs w:val="28"/>
        </w:rPr>
        <w:t>NHẬN DẠNG CÔN TRÙNG</w:t>
      </w:r>
    </w:p>
    <w:p w14:paraId="36E3EAB7" w14:textId="77777777" w:rsidR="0029204D" w:rsidRPr="002E2C37" w:rsidRDefault="00000000">
      <w:pPr>
        <w:ind w:firstLine="0"/>
        <w:jc w:val="center"/>
        <w:rPr>
          <w:b/>
          <w:bCs/>
          <w:color w:val="000000"/>
          <w:sz w:val="28"/>
          <w:szCs w:val="28"/>
        </w:rPr>
      </w:pPr>
      <w:r w:rsidRPr="002E2C37">
        <w:rPr>
          <w:b/>
          <w:bCs/>
          <w:color w:val="000000"/>
          <w:sz w:val="28"/>
          <w:szCs w:val="28"/>
        </w:rPr>
        <w:t>Đơn vị thực tập</w:t>
      </w:r>
    </w:p>
    <w:p w14:paraId="60B03CDB" w14:textId="77777777" w:rsidR="0029204D" w:rsidRPr="002E2C37" w:rsidRDefault="00000000">
      <w:pPr>
        <w:ind w:firstLine="0"/>
        <w:jc w:val="center"/>
        <w:rPr>
          <w:b/>
          <w:bCs/>
          <w:color w:val="000000"/>
          <w:sz w:val="28"/>
          <w:szCs w:val="28"/>
        </w:rPr>
      </w:pPr>
      <w:r w:rsidRPr="002E2C37">
        <w:rPr>
          <w:b/>
          <w:bCs/>
          <w:color w:val="000000"/>
          <w:sz w:val="28"/>
          <w:szCs w:val="28"/>
        </w:rPr>
        <w:t>Khoa Công Nghệ Thông Tin</w:t>
      </w:r>
    </w:p>
    <w:p w14:paraId="641B773F" w14:textId="77777777" w:rsidR="0029204D" w:rsidRPr="002E2C37" w:rsidRDefault="0029204D">
      <w:pPr>
        <w:jc w:val="center"/>
        <w:rPr>
          <w:color w:val="000000"/>
          <w:sz w:val="34"/>
          <w:szCs w:val="34"/>
        </w:rPr>
      </w:pPr>
    </w:p>
    <w:p w14:paraId="0CBA95FD" w14:textId="77777777" w:rsidR="0029204D" w:rsidRPr="002E2C37" w:rsidRDefault="0029204D">
      <w:pPr>
        <w:jc w:val="center"/>
        <w:rPr>
          <w:color w:val="000000"/>
          <w:sz w:val="34"/>
          <w:szCs w:val="34"/>
        </w:rPr>
      </w:pPr>
    </w:p>
    <w:p w14:paraId="6D18C62D" w14:textId="77777777" w:rsidR="0029204D" w:rsidRPr="002E2C37" w:rsidRDefault="0029204D">
      <w:pPr>
        <w:jc w:val="center"/>
        <w:rPr>
          <w:color w:val="000000"/>
          <w:sz w:val="34"/>
          <w:szCs w:val="34"/>
        </w:rPr>
      </w:pPr>
    </w:p>
    <w:p w14:paraId="6A77A02F" w14:textId="77777777" w:rsidR="0029204D" w:rsidRPr="002E2C37" w:rsidRDefault="0029204D">
      <w:pPr>
        <w:ind w:firstLine="0"/>
        <w:rPr>
          <w:color w:val="000000"/>
          <w:sz w:val="34"/>
          <w:szCs w:val="34"/>
        </w:rPr>
      </w:pPr>
    </w:p>
    <w:p w14:paraId="0A492463" w14:textId="77777777" w:rsidR="0029204D" w:rsidRPr="002E2C37" w:rsidRDefault="0029204D">
      <w:pPr>
        <w:ind w:firstLine="0"/>
        <w:rPr>
          <w:color w:val="000000"/>
          <w:sz w:val="34"/>
          <w:szCs w:val="34"/>
        </w:rPr>
      </w:pPr>
    </w:p>
    <w:p w14:paraId="3305A05D" w14:textId="6791C81E" w:rsidR="0029204D" w:rsidRPr="002E2C37" w:rsidRDefault="00B22FCD">
      <w:pPr>
        <w:ind w:firstLine="0"/>
        <w:jc w:val="center"/>
        <w:rPr>
          <w:b/>
          <w:color w:val="000000"/>
          <w:sz w:val="28"/>
          <w:szCs w:val="28"/>
          <w:lang w:val="en-US"/>
        </w:rPr>
      </w:pPr>
      <w:r w:rsidRPr="002E2C37">
        <w:rPr>
          <w:b/>
          <w:color w:val="000000"/>
          <w:sz w:val="28"/>
          <w:szCs w:val="28"/>
          <w:lang w:val="en-US"/>
        </w:rPr>
        <w:t>HUỲNH CƯỜNG</w:t>
      </w:r>
    </w:p>
    <w:p w14:paraId="79E5E4AD" w14:textId="77777777" w:rsidR="0029204D" w:rsidRPr="002E2C37" w:rsidRDefault="0029204D">
      <w:pPr>
        <w:ind w:firstLine="0"/>
        <w:rPr>
          <w:b/>
          <w:color w:val="000000"/>
          <w:sz w:val="28"/>
          <w:szCs w:val="28"/>
        </w:rPr>
      </w:pPr>
    </w:p>
    <w:p w14:paraId="0382B956" w14:textId="77777777" w:rsidR="0029204D" w:rsidRPr="002E2C37" w:rsidRDefault="0029204D">
      <w:pPr>
        <w:jc w:val="center"/>
        <w:rPr>
          <w:b/>
          <w:color w:val="000000"/>
          <w:sz w:val="28"/>
          <w:szCs w:val="28"/>
        </w:rPr>
      </w:pPr>
    </w:p>
    <w:p w14:paraId="490CCEB7" w14:textId="77777777" w:rsidR="0029204D" w:rsidRPr="002E2C37" w:rsidRDefault="0029204D">
      <w:pPr>
        <w:jc w:val="center"/>
        <w:rPr>
          <w:b/>
          <w:color w:val="000000"/>
          <w:sz w:val="28"/>
          <w:szCs w:val="28"/>
        </w:rPr>
      </w:pPr>
    </w:p>
    <w:p w14:paraId="0B631E59" w14:textId="77777777" w:rsidR="0029204D" w:rsidRPr="002E2C37" w:rsidRDefault="0029204D">
      <w:pPr>
        <w:ind w:firstLine="0"/>
        <w:rPr>
          <w:b/>
          <w:color w:val="000000"/>
          <w:sz w:val="28"/>
          <w:szCs w:val="28"/>
        </w:rPr>
      </w:pPr>
    </w:p>
    <w:p w14:paraId="748FE3F7" w14:textId="77777777" w:rsidR="0029204D" w:rsidRPr="002E2C37" w:rsidRDefault="0029204D">
      <w:pPr>
        <w:ind w:firstLine="0"/>
        <w:rPr>
          <w:b/>
          <w:color w:val="000000"/>
          <w:sz w:val="28"/>
          <w:szCs w:val="28"/>
        </w:rPr>
      </w:pPr>
    </w:p>
    <w:p w14:paraId="4F297E4E" w14:textId="77851D7E" w:rsidR="0029204D" w:rsidRPr="002E2C37" w:rsidRDefault="00000000">
      <w:pPr>
        <w:ind w:firstLine="0"/>
        <w:jc w:val="center"/>
        <w:rPr>
          <w:b/>
          <w:color w:val="000000"/>
          <w:sz w:val="28"/>
          <w:szCs w:val="28"/>
          <w:lang w:val="en-US"/>
        </w:rPr>
        <w:sectPr w:rsidR="0029204D" w:rsidRPr="002E2C37">
          <w:headerReference w:type="default" r:id="rId11"/>
          <w:footerReference w:type="even" r:id="rId12"/>
          <w:footerReference w:type="default" r:id="rId13"/>
          <w:footerReference w:type="first" r:id="rId14"/>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4E18B4">
        <w:rPr>
          <w:b/>
          <w:color w:val="000000"/>
          <w:sz w:val="28"/>
          <w:szCs w:val="28"/>
          <w:lang w:val="en-US"/>
        </w:rPr>
        <w:t>5</w:t>
      </w:r>
    </w:p>
    <w:p w14:paraId="05DF4EAE" w14:textId="77777777" w:rsidR="0029204D" w:rsidRPr="002E2C37" w:rsidRDefault="00000000">
      <w:pPr>
        <w:spacing w:line="240" w:lineRule="auto"/>
        <w:jc w:val="center"/>
        <w:rPr>
          <w:b/>
          <w:color w:val="000000"/>
          <w:sz w:val="28"/>
          <w:szCs w:val="28"/>
        </w:rPr>
      </w:pPr>
      <w:r w:rsidRPr="002E2C37">
        <w:rPr>
          <w:b/>
          <w:color w:val="000000"/>
          <w:sz w:val="28"/>
          <w:szCs w:val="28"/>
        </w:rPr>
        <w:lastRenderedPageBreak/>
        <w:t>TRƯỜNG ĐẠI HỌC AN GIANG</w:t>
      </w:r>
    </w:p>
    <w:p w14:paraId="62DA229B" w14:textId="77777777" w:rsidR="0029204D" w:rsidRPr="002E2C37" w:rsidRDefault="00000000">
      <w:pPr>
        <w:spacing w:line="240" w:lineRule="auto"/>
        <w:jc w:val="center"/>
        <w:rPr>
          <w:b/>
          <w:color w:val="000000"/>
          <w:sz w:val="28"/>
          <w:szCs w:val="28"/>
        </w:rPr>
      </w:pPr>
      <w:r w:rsidRPr="002E2C37">
        <w:rPr>
          <w:b/>
          <w:color w:val="000000"/>
          <w:sz w:val="28"/>
          <w:szCs w:val="28"/>
        </w:rPr>
        <w:t>KHOA CÔNG NGHỆ THÔNG TIN</w:t>
      </w:r>
    </w:p>
    <w:p w14:paraId="656E7364" w14:textId="77777777" w:rsidR="0029204D" w:rsidRPr="002E2C37" w:rsidRDefault="0029204D">
      <w:pPr>
        <w:jc w:val="center"/>
        <w:rPr>
          <w:color w:val="000000"/>
          <w:sz w:val="34"/>
          <w:szCs w:val="34"/>
        </w:rPr>
      </w:pPr>
    </w:p>
    <w:p w14:paraId="594DB06C" w14:textId="77777777" w:rsidR="0029204D" w:rsidRPr="002E2C37" w:rsidRDefault="0029204D">
      <w:pPr>
        <w:jc w:val="center"/>
        <w:rPr>
          <w:b/>
          <w:color w:val="000000"/>
          <w:sz w:val="34"/>
          <w:szCs w:val="34"/>
        </w:rPr>
      </w:pPr>
    </w:p>
    <w:p w14:paraId="14760B0F"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0F93008A" w14:textId="77777777" w:rsidR="0029204D" w:rsidRPr="002E2C37" w:rsidRDefault="0029204D">
      <w:pPr>
        <w:jc w:val="center"/>
        <w:rPr>
          <w:b/>
          <w:color w:val="000000"/>
          <w:sz w:val="34"/>
          <w:szCs w:val="34"/>
        </w:rPr>
      </w:pPr>
    </w:p>
    <w:p w14:paraId="1588698E" w14:textId="77777777" w:rsidR="0029204D" w:rsidRPr="002E2C37" w:rsidRDefault="0029204D">
      <w:pPr>
        <w:ind w:firstLine="0"/>
        <w:jc w:val="left"/>
        <w:rPr>
          <w:b/>
          <w:color w:val="000000"/>
          <w:sz w:val="34"/>
          <w:szCs w:val="34"/>
        </w:rPr>
      </w:pPr>
    </w:p>
    <w:p w14:paraId="2D4621A3" w14:textId="77777777" w:rsidR="0029204D" w:rsidRPr="002E2C37" w:rsidRDefault="0029204D">
      <w:pPr>
        <w:ind w:firstLine="0"/>
        <w:jc w:val="left"/>
        <w:rPr>
          <w:b/>
          <w:color w:val="000000"/>
          <w:sz w:val="34"/>
          <w:szCs w:val="34"/>
        </w:rPr>
      </w:pPr>
    </w:p>
    <w:p w14:paraId="768534C4" w14:textId="77777777" w:rsidR="0029204D" w:rsidRPr="002E2C37" w:rsidRDefault="0029204D">
      <w:pPr>
        <w:ind w:firstLine="0"/>
        <w:jc w:val="left"/>
        <w:rPr>
          <w:b/>
          <w:color w:val="000000"/>
          <w:sz w:val="34"/>
          <w:szCs w:val="34"/>
        </w:rPr>
      </w:pPr>
    </w:p>
    <w:p w14:paraId="6F463923" w14:textId="11935A37" w:rsidR="0029204D" w:rsidRPr="002E2C37" w:rsidRDefault="00000000">
      <w:pPr>
        <w:ind w:firstLine="0"/>
        <w:jc w:val="center"/>
        <w:rPr>
          <w:color w:val="000000"/>
          <w:sz w:val="40"/>
          <w:szCs w:val="40"/>
        </w:rPr>
      </w:pPr>
      <w:r w:rsidRPr="002E2C37">
        <w:rPr>
          <w:b/>
          <w:color w:val="000000"/>
          <w:sz w:val="40"/>
          <w:szCs w:val="40"/>
        </w:rPr>
        <w:t xml:space="preserve">XÂY DỰNG ỨNG DỤNG </w:t>
      </w:r>
      <w:r w:rsidR="00D624F8">
        <w:rPr>
          <w:b/>
          <w:color w:val="000000"/>
          <w:sz w:val="40"/>
          <w:szCs w:val="40"/>
        </w:rPr>
        <w:t xml:space="preserve">DI ĐỘNG </w:t>
      </w:r>
      <w:r w:rsidRPr="002E2C37">
        <w:rPr>
          <w:b/>
          <w:color w:val="000000"/>
          <w:sz w:val="40"/>
          <w:szCs w:val="40"/>
        </w:rPr>
        <w:t>NHẬN DẠNG CÔN TRÙNG</w:t>
      </w:r>
    </w:p>
    <w:p w14:paraId="740AF051" w14:textId="77777777" w:rsidR="0029204D" w:rsidRPr="002E2C37" w:rsidRDefault="0029204D">
      <w:pPr>
        <w:jc w:val="center"/>
        <w:rPr>
          <w:color w:val="000000"/>
          <w:sz w:val="34"/>
          <w:szCs w:val="34"/>
        </w:rPr>
      </w:pPr>
    </w:p>
    <w:p w14:paraId="62B25653" w14:textId="77777777" w:rsidR="0029204D" w:rsidRPr="002E2C37" w:rsidRDefault="0029204D">
      <w:pPr>
        <w:jc w:val="center"/>
        <w:rPr>
          <w:color w:val="000000"/>
          <w:sz w:val="34"/>
          <w:szCs w:val="34"/>
        </w:rPr>
      </w:pPr>
    </w:p>
    <w:p w14:paraId="6EA69494" w14:textId="77777777" w:rsidR="0029204D" w:rsidRPr="002E2C37" w:rsidRDefault="0029204D">
      <w:pPr>
        <w:jc w:val="center"/>
        <w:rPr>
          <w:color w:val="000000"/>
          <w:sz w:val="34"/>
          <w:szCs w:val="34"/>
        </w:rPr>
      </w:pPr>
    </w:p>
    <w:p w14:paraId="66477A09" w14:textId="77777777" w:rsidR="00B22FCD" w:rsidRPr="002E2C37" w:rsidRDefault="00B22FCD" w:rsidP="00B22FCD">
      <w:pPr>
        <w:ind w:firstLine="0"/>
        <w:jc w:val="center"/>
        <w:rPr>
          <w:b/>
          <w:color w:val="000000"/>
          <w:sz w:val="28"/>
          <w:szCs w:val="28"/>
          <w:lang w:val="en-US"/>
        </w:rPr>
      </w:pPr>
      <w:r w:rsidRPr="002E2C37">
        <w:rPr>
          <w:b/>
          <w:color w:val="000000"/>
          <w:sz w:val="28"/>
          <w:szCs w:val="28"/>
          <w:lang w:val="en-US"/>
        </w:rPr>
        <w:t>HUỲNH CƯỜNG</w:t>
      </w:r>
    </w:p>
    <w:p w14:paraId="73B35715" w14:textId="59D3F84E" w:rsidR="0029204D" w:rsidRPr="002E2C37" w:rsidRDefault="00000000">
      <w:pPr>
        <w:ind w:firstLine="0"/>
        <w:jc w:val="center"/>
        <w:rPr>
          <w:b/>
          <w:color w:val="000000"/>
          <w:sz w:val="28"/>
          <w:szCs w:val="28"/>
          <w:lang w:val="en-US"/>
        </w:rPr>
      </w:pPr>
      <w:r w:rsidRPr="002E2C37">
        <w:rPr>
          <w:b/>
          <w:color w:val="000000"/>
          <w:sz w:val="28"/>
          <w:szCs w:val="28"/>
        </w:rPr>
        <w:t>DTH</w:t>
      </w:r>
      <w:r w:rsidRPr="002E2C37">
        <w:rPr>
          <w:b/>
          <w:color w:val="000000"/>
          <w:sz w:val="28"/>
          <w:szCs w:val="28"/>
          <w:lang w:val="en-US"/>
        </w:rPr>
        <w:t>2</w:t>
      </w:r>
      <w:r w:rsidR="00B22FCD" w:rsidRPr="002E2C37">
        <w:rPr>
          <w:b/>
          <w:color w:val="000000"/>
          <w:sz w:val="28"/>
          <w:szCs w:val="28"/>
          <w:lang w:val="en-US"/>
        </w:rPr>
        <w:t>15840</w:t>
      </w:r>
    </w:p>
    <w:p w14:paraId="4220B55E" w14:textId="77777777" w:rsidR="0029204D" w:rsidRPr="002E2C37" w:rsidRDefault="0029204D">
      <w:pPr>
        <w:jc w:val="center"/>
        <w:rPr>
          <w:b/>
          <w:color w:val="000000"/>
          <w:sz w:val="34"/>
          <w:szCs w:val="34"/>
        </w:rPr>
      </w:pPr>
    </w:p>
    <w:p w14:paraId="7BDAB0FC" w14:textId="77777777" w:rsidR="0029204D" w:rsidRPr="002E2C37" w:rsidRDefault="0029204D">
      <w:pPr>
        <w:jc w:val="center"/>
        <w:rPr>
          <w:b/>
          <w:color w:val="000000"/>
          <w:sz w:val="34"/>
          <w:szCs w:val="34"/>
        </w:rPr>
      </w:pPr>
    </w:p>
    <w:p w14:paraId="0FC4AB96" w14:textId="77777777" w:rsidR="0029204D" w:rsidRPr="002E2C37" w:rsidRDefault="0029204D">
      <w:pPr>
        <w:jc w:val="center"/>
        <w:rPr>
          <w:b/>
          <w:color w:val="000000"/>
          <w:sz w:val="34"/>
          <w:szCs w:val="34"/>
        </w:rPr>
      </w:pPr>
    </w:p>
    <w:p w14:paraId="06F74CAC" w14:textId="77777777" w:rsidR="0029204D" w:rsidRPr="002E2C37" w:rsidRDefault="00000000">
      <w:pPr>
        <w:ind w:firstLine="0"/>
        <w:jc w:val="center"/>
        <w:rPr>
          <w:b/>
          <w:color w:val="000000"/>
          <w:sz w:val="28"/>
          <w:szCs w:val="28"/>
        </w:rPr>
      </w:pPr>
      <w:r w:rsidRPr="002E2C37">
        <w:rPr>
          <w:b/>
          <w:color w:val="000000"/>
          <w:sz w:val="28"/>
          <w:szCs w:val="28"/>
        </w:rPr>
        <w:t>GIẢNG VIÊN HƯỚNG DẪN</w:t>
      </w:r>
    </w:p>
    <w:p w14:paraId="58451848" w14:textId="77777777" w:rsidR="0029204D" w:rsidRPr="002E2C37" w:rsidRDefault="00000000">
      <w:pPr>
        <w:ind w:firstLine="0"/>
        <w:jc w:val="center"/>
        <w:rPr>
          <w:b/>
          <w:color w:val="000000"/>
          <w:sz w:val="28"/>
          <w:szCs w:val="28"/>
        </w:rPr>
      </w:pPr>
      <w:r w:rsidRPr="002E2C37">
        <w:rPr>
          <w:b/>
          <w:color w:val="000000"/>
          <w:sz w:val="28"/>
          <w:szCs w:val="28"/>
          <w:lang w:val="en-US"/>
        </w:rPr>
        <w:t>PGS.</w:t>
      </w:r>
      <w:r w:rsidRPr="002E2C37">
        <w:rPr>
          <w:b/>
          <w:color w:val="000000"/>
          <w:sz w:val="28"/>
          <w:szCs w:val="28"/>
        </w:rPr>
        <w:t>TS. ĐOÀN THANH NGHỊ</w:t>
      </w:r>
    </w:p>
    <w:p w14:paraId="6DC16C07" w14:textId="77777777" w:rsidR="0029204D" w:rsidRPr="002E2C37" w:rsidRDefault="0029204D">
      <w:pPr>
        <w:ind w:firstLine="0"/>
        <w:jc w:val="center"/>
        <w:rPr>
          <w:b/>
          <w:color w:val="000000"/>
          <w:sz w:val="34"/>
          <w:szCs w:val="34"/>
        </w:rPr>
      </w:pPr>
    </w:p>
    <w:p w14:paraId="305A3BA2" w14:textId="77777777" w:rsidR="0029204D" w:rsidRPr="002E2C37" w:rsidRDefault="0029204D">
      <w:pPr>
        <w:tabs>
          <w:tab w:val="left" w:pos="3285"/>
        </w:tabs>
        <w:ind w:firstLine="0"/>
        <w:rPr>
          <w:b/>
          <w:color w:val="000000"/>
          <w:sz w:val="28"/>
          <w:szCs w:val="28"/>
        </w:rPr>
      </w:pPr>
    </w:p>
    <w:p w14:paraId="7D7A019F" w14:textId="77777777" w:rsidR="00FF5768" w:rsidRDefault="00000000">
      <w:pPr>
        <w:spacing w:before="480"/>
        <w:ind w:firstLine="0"/>
        <w:jc w:val="center"/>
        <w:rPr>
          <w:b/>
          <w:color w:val="000000"/>
          <w:sz w:val="28"/>
          <w:szCs w:val="28"/>
          <w:lang w:val="en-US"/>
        </w:rPr>
        <w:sectPr w:rsidR="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B22FCD" w:rsidRPr="002E2C37">
        <w:rPr>
          <w:b/>
          <w:color w:val="000000"/>
          <w:sz w:val="28"/>
          <w:szCs w:val="28"/>
          <w:lang w:val="en-US"/>
        </w:rPr>
        <w:t>5</w:t>
      </w:r>
    </w:p>
    <w:p w14:paraId="13CB4AFA" w14:textId="3AB5DA5F" w:rsidR="0029204D" w:rsidRPr="002E2C37" w:rsidRDefault="0029204D">
      <w:pPr>
        <w:rPr>
          <w:b/>
          <w:color w:val="000000"/>
          <w:sz w:val="28"/>
          <w:szCs w:val="28"/>
          <w:lang w:val="en-US"/>
        </w:rPr>
      </w:pPr>
    </w:p>
    <w:p w14:paraId="79080BD8" w14:textId="77777777" w:rsidR="0029204D" w:rsidRPr="002E2C37" w:rsidRDefault="0029204D">
      <w:pPr>
        <w:spacing w:before="480"/>
        <w:ind w:firstLine="0"/>
        <w:jc w:val="center"/>
        <w:rPr>
          <w:b/>
          <w:color w:val="000000"/>
          <w:sz w:val="28"/>
          <w:szCs w:val="28"/>
          <w:lang w:val="en-US"/>
        </w:rPr>
        <w:sectPr w:rsidR="0029204D" w:rsidRPr="002E2C37" w:rsidSect="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fmt="lowerRoman" w:start="1"/>
          <w:cols w:space="0"/>
          <w:docGrid w:linePitch="354"/>
        </w:sectPr>
      </w:pPr>
    </w:p>
    <w:p w14:paraId="44BB520F" w14:textId="77777777" w:rsidR="0029204D" w:rsidRPr="002E2C37" w:rsidRDefault="00000000">
      <w:pPr>
        <w:ind w:firstLine="0"/>
        <w:jc w:val="center"/>
        <w:rPr>
          <w:b/>
          <w:lang w:val="en-US"/>
        </w:rPr>
      </w:pPr>
      <w:r w:rsidRPr="002E2C37">
        <w:rPr>
          <w:b/>
          <w:lang w:val="vi-VN"/>
        </w:rPr>
        <w:t xml:space="preserve">NHẬN XÉT CỦA GIẢNG VIÊN HƯỚNG </w:t>
      </w:r>
      <w:r w:rsidRPr="002E2C37">
        <w:rPr>
          <w:b/>
          <w:lang w:val="en-US"/>
        </w:rPr>
        <w:t>DẪN</w:t>
      </w:r>
    </w:p>
    <w:p w14:paraId="6147D533" w14:textId="23A1087B" w:rsidR="0029204D" w:rsidRPr="002E2C37" w:rsidRDefault="00000000">
      <w:pPr>
        <w:ind w:firstLine="0"/>
        <w:jc w:val="center"/>
        <w:rPr>
          <w:b/>
          <w:lang w:val="vi-VN"/>
        </w:rPr>
      </w:pPr>
      <w:r w:rsidRPr="002E2C37">
        <w:rPr>
          <w:b/>
          <w:lang w:val="vi-VN"/>
        </w:rPr>
        <w:t>..........…..............................................................................................................................................................................................................................................</w:t>
      </w:r>
    </w:p>
    <w:p w14:paraId="1BCAF7DF" w14:textId="77777777" w:rsidR="0029204D" w:rsidRPr="002E2C37" w:rsidRDefault="00000000">
      <w:pPr>
        <w:ind w:firstLine="0"/>
        <w:jc w:val="center"/>
        <w:rPr>
          <w:b/>
          <w:lang w:val="vi-VN"/>
        </w:rPr>
      </w:pPr>
      <w:r w:rsidRPr="002E2C37">
        <w:rPr>
          <w:b/>
          <w:lang w:val="vi-VN"/>
        </w:rPr>
        <w:t>............................................................................................................................................................................................................................................................</w:t>
      </w:r>
    </w:p>
    <w:p w14:paraId="5493E088" w14:textId="77777777" w:rsidR="0029204D" w:rsidRPr="002E2C37" w:rsidRDefault="00000000">
      <w:pPr>
        <w:ind w:firstLine="0"/>
        <w:jc w:val="center"/>
        <w:rPr>
          <w:b/>
          <w:lang w:val="vi-VN"/>
        </w:rPr>
      </w:pPr>
      <w:r w:rsidRPr="002E2C37">
        <w:rPr>
          <w:b/>
          <w:lang w:val="vi-VN"/>
        </w:rPr>
        <w:t>............................................................................................................................................................................................................................................................</w:t>
      </w:r>
    </w:p>
    <w:p w14:paraId="481995ED" w14:textId="77777777" w:rsidR="0029204D" w:rsidRPr="002E2C37" w:rsidRDefault="00000000">
      <w:pPr>
        <w:ind w:firstLine="0"/>
        <w:jc w:val="center"/>
        <w:rPr>
          <w:b/>
          <w:lang w:val="vi-VN"/>
        </w:rPr>
      </w:pPr>
      <w:r w:rsidRPr="002E2C37">
        <w:rPr>
          <w:b/>
          <w:lang w:val="vi-VN"/>
        </w:rPr>
        <w:t>............................................................................................................................................................................................................................................................</w:t>
      </w:r>
    </w:p>
    <w:p w14:paraId="18997ABE" w14:textId="77777777" w:rsidR="0029204D" w:rsidRPr="002E2C37" w:rsidRDefault="00000000">
      <w:pPr>
        <w:ind w:firstLine="0"/>
        <w:jc w:val="center"/>
        <w:rPr>
          <w:b/>
          <w:lang w:val="vi-VN"/>
        </w:rPr>
      </w:pPr>
      <w:r w:rsidRPr="002E2C37">
        <w:rPr>
          <w:b/>
          <w:lang w:val="vi-VN"/>
        </w:rPr>
        <w:t>............................................................................................................................................................................................................................................................</w:t>
      </w:r>
    </w:p>
    <w:p w14:paraId="5306961A" w14:textId="77777777" w:rsidR="0029204D" w:rsidRPr="002E2C37" w:rsidRDefault="00000000">
      <w:pPr>
        <w:ind w:firstLine="0"/>
        <w:jc w:val="center"/>
        <w:rPr>
          <w:b/>
          <w:lang w:val="vi-VN"/>
        </w:rPr>
      </w:pPr>
      <w:r w:rsidRPr="002E2C37">
        <w:rPr>
          <w:b/>
          <w:lang w:val="vi-VN"/>
        </w:rPr>
        <w:t>............................................................................................................................................................................................................................................................</w:t>
      </w:r>
    </w:p>
    <w:p w14:paraId="3EB93D6F" w14:textId="77777777" w:rsidR="0029204D" w:rsidRPr="002E2C37" w:rsidRDefault="00000000">
      <w:pPr>
        <w:ind w:firstLine="0"/>
        <w:jc w:val="center"/>
        <w:rPr>
          <w:b/>
          <w:lang w:val="vi-VN"/>
        </w:rPr>
      </w:pPr>
      <w:r w:rsidRPr="002E2C37">
        <w:rPr>
          <w:b/>
          <w:lang w:val="vi-VN"/>
        </w:rPr>
        <w:t>............................................................................................................................................................................................................................................................</w:t>
      </w:r>
    </w:p>
    <w:p w14:paraId="6376AAEE" w14:textId="77777777" w:rsidR="0029204D" w:rsidRPr="002E2C37" w:rsidRDefault="00000000">
      <w:pPr>
        <w:ind w:firstLine="0"/>
        <w:jc w:val="center"/>
        <w:rPr>
          <w:b/>
          <w:lang w:val="vi-VN"/>
        </w:rPr>
      </w:pPr>
      <w:r w:rsidRPr="002E2C37">
        <w:rPr>
          <w:b/>
          <w:lang w:val="vi-VN"/>
        </w:rPr>
        <w:t>............................................................................................................................................................................................................................................................</w:t>
      </w:r>
    </w:p>
    <w:p w14:paraId="5A8863F8" w14:textId="77777777" w:rsidR="0029204D" w:rsidRPr="002E2C37" w:rsidRDefault="00000000">
      <w:pPr>
        <w:ind w:firstLine="0"/>
        <w:jc w:val="center"/>
        <w:rPr>
          <w:b/>
          <w:lang w:val="vi-VN"/>
        </w:rPr>
      </w:pPr>
      <w:r w:rsidRPr="002E2C37">
        <w:rPr>
          <w:b/>
          <w:lang w:val="vi-VN"/>
        </w:rPr>
        <w:t>............................................................................................................................................................................................................................................................</w:t>
      </w:r>
    </w:p>
    <w:p w14:paraId="3D70166F" w14:textId="7E8383E4" w:rsidR="0029204D" w:rsidRPr="002E2C37" w:rsidRDefault="00000000" w:rsidP="00076B62">
      <w:pPr>
        <w:ind w:firstLine="0"/>
        <w:jc w:val="center"/>
        <w:rPr>
          <w:b/>
          <w:lang w:val="vi-VN"/>
        </w:rPr>
      </w:pPr>
      <w:r w:rsidRPr="002E2C37">
        <w:rPr>
          <w:b/>
          <w:lang w:val="vi-VN"/>
        </w:rPr>
        <w:t>..................................................................................................…</w:t>
      </w:r>
      <w:r w:rsidRPr="002E2C37">
        <w:rPr>
          <w:b/>
          <w:lang w:val="en-US"/>
        </w:rPr>
        <w:t>……………..</w:t>
      </w:r>
      <w:r w:rsidRPr="002E2C37">
        <w:rPr>
          <w:b/>
          <w:lang w:val="en-US"/>
        </w:rPr>
        <w:tab/>
      </w:r>
      <w:r w:rsidRPr="002E2C37">
        <w:rPr>
          <w:b/>
          <w:lang w:val="en-US"/>
        </w:rPr>
        <w:tab/>
      </w:r>
      <w:r w:rsidRPr="002E2C37">
        <w:rPr>
          <w:b/>
          <w:lang w:val="en-US"/>
        </w:rPr>
        <w:tab/>
      </w:r>
      <w:r w:rsidRPr="002E2C37">
        <w:rPr>
          <w:b/>
          <w:lang w:val="en-US"/>
        </w:rPr>
        <w:tab/>
      </w:r>
      <w:r w:rsidRPr="002E2C37">
        <w:rPr>
          <w:b/>
          <w:lang w:val="en-US"/>
        </w:rPr>
        <w:tab/>
      </w:r>
      <w:r w:rsidR="00BC67E0">
        <w:rPr>
          <w:b/>
          <w:lang w:val="en-US"/>
        </w:rPr>
        <w:t xml:space="preserve">  </w:t>
      </w:r>
      <w:r w:rsidRPr="002E2C37">
        <w:rPr>
          <w:b/>
          <w:lang w:val="en-US"/>
        </w:rPr>
        <w:t xml:space="preserve"> </w:t>
      </w:r>
      <w:r w:rsidRPr="002E2C37">
        <w:rPr>
          <w:b/>
          <w:lang w:val="vi-VN"/>
        </w:rPr>
        <w:t>Giảng viên hướng dẫn</w:t>
      </w:r>
    </w:p>
    <w:p w14:paraId="10196509" w14:textId="17E6AE96" w:rsidR="0029204D" w:rsidRPr="002E2C37" w:rsidRDefault="00BC67E0" w:rsidP="00076B62">
      <w:pPr>
        <w:ind w:left="2880"/>
        <w:jc w:val="center"/>
        <w:rPr>
          <w:i/>
          <w:lang w:val="vi-VN"/>
        </w:rPr>
      </w:pPr>
      <w:r w:rsidRPr="002E2C37">
        <w:rPr>
          <w:i/>
          <w:lang w:val="vi-VN"/>
        </w:rPr>
        <w:t>(Ký và ghi rõ họ tên)</w:t>
      </w:r>
    </w:p>
    <w:p w14:paraId="3945D366" w14:textId="77777777" w:rsidR="0029204D" w:rsidRPr="002E2C37" w:rsidRDefault="0029204D">
      <w:pPr>
        <w:ind w:firstLine="0"/>
        <w:jc w:val="center"/>
        <w:rPr>
          <w:b/>
          <w:lang w:val="vi-VN"/>
        </w:rPr>
      </w:pPr>
    </w:p>
    <w:p w14:paraId="46CBD4AF" w14:textId="77777777" w:rsidR="0029204D" w:rsidRPr="002E2C37" w:rsidRDefault="0029204D">
      <w:pPr>
        <w:ind w:firstLine="0"/>
        <w:jc w:val="center"/>
        <w:rPr>
          <w:b/>
          <w:lang w:val="vi-VN"/>
        </w:rPr>
      </w:pPr>
    </w:p>
    <w:p w14:paraId="14AB153E" w14:textId="77777777" w:rsidR="0029204D" w:rsidRPr="002E2C37" w:rsidRDefault="0029204D">
      <w:pPr>
        <w:ind w:firstLine="0"/>
        <w:jc w:val="center"/>
        <w:rPr>
          <w:b/>
          <w:lang w:val="vi-VN"/>
        </w:rPr>
      </w:pPr>
    </w:p>
    <w:p w14:paraId="4C886ACB" w14:textId="07CFD311" w:rsidR="0029204D" w:rsidRPr="002E2C37" w:rsidRDefault="00000000">
      <w:pPr>
        <w:ind w:firstLine="0"/>
        <w:jc w:val="left"/>
        <w:rPr>
          <w:u w:val="single"/>
          <w:lang w:val="vi-VN"/>
        </w:rPr>
      </w:pPr>
      <w:r w:rsidRPr="002E2C37">
        <w:rPr>
          <w:u w:val="single"/>
          <w:lang w:val="vi-VN"/>
        </w:rPr>
        <w:t>Nội dung nhận xét:</w:t>
      </w:r>
    </w:p>
    <w:p w14:paraId="2875C38A" w14:textId="77777777" w:rsidR="0029204D" w:rsidRPr="002E2C37" w:rsidRDefault="00000000">
      <w:pPr>
        <w:pStyle w:val="ListParagraph"/>
        <w:numPr>
          <w:ilvl w:val="0"/>
          <w:numId w:val="1"/>
        </w:numPr>
        <w:jc w:val="left"/>
        <w:rPr>
          <w:lang w:val="vi-VN"/>
        </w:rPr>
      </w:pPr>
      <w:r w:rsidRPr="002E2C37">
        <w:rPr>
          <w:b/>
          <w:lang w:val="vi-VN"/>
        </w:rPr>
        <w:t>Đồng ý</w:t>
      </w:r>
      <w:r w:rsidRPr="002E2C37">
        <w:rPr>
          <w:lang w:val="vi-VN"/>
        </w:rPr>
        <w:t xml:space="preserve"> hay </w:t>
      </w:r>
      <w:r w:rsidRPr="002E2C37">
        <w:rPr>
          <w:b/>
          <w:lang w:val="vi-VN"/>
        </w:rPr>
        <w:t>không đồng ý</w:t>
      </w:r>
      <w:r w:rsidRPr="002E2C37">
        <w:rPr>
          <w:lang w:val="vi-VN"/>
        </w:rPr>
        <w:t xml:space="preserve"> cho sinh viên báo cáo TTCK; Nếu không đồng ý cần ghi rõ lý do.</w:t>
      </w:r>
    </w:p>
    <w:p w14:paraId="0D85EDB6" w14:textId="64267689" w:rsidR="0029204D" w:rsidRPr="00D624F8" w:rsidRDefault="00000000" w:rsidP="00D624F8">
      <w:pPr>
        <w:pStyle w:val="ListParagraph"/>
        <w:numPr>
          <w:ilvl w:val="0"/>
          <w:numId w:val="1"/>
        </w:numPr>
        <w:jc w:val="left"/>
        <w:rPr>
          <w:lang w:val="vi-VN"/>
        </w:rPr>
      </w:pPr>
      <w:r w:rsidRPr="002E2C37">
        <w:rPr>
          <w:lang w:val="vi-VN"/>
        </w:rPr>
        <w:t>Kết quả đạt được so với yêu cầu;</w:t>
      </w:r>
    </w:p>
    <w:p w14:paraId="0F055DD3" w14:textId="77777777" w:rsidR="00D624F8" w:rsidRPr="00D624F8" w:rsidRDefault="00D624F8" w:rsidP="00D624F8">
      <w:pPr>
        <w:numPr>
          <w:ilvl w:val="0"/>
          <w:numId w:val="49"/>
        </w:numPr>
        <w:spacing w:before="0" w:line="240" w:lineRule="auto"/>
        <w:jc w:val="left"/>
        <w:rPr>
          <w:lang w:val="vi-VN"/>
        </w:rPr>
      </w:pPr>
      <w:r w:rsidRPr="00D624F8">
        <w:rPr>
          <w:lang w:val="vi-VN"/>
        </w:rPr>
        <w:t>Ý kiến khác (nếu có)</w:t>
      </w:r>
    </w:p>
    <w:p w14:paraId="7AF06694" w14:textId="77777777" w:rsidR="00D624F8" w:rsidRPr="00D624F8" w:rsidRDefault="00D624F8" w:rsidP="00D624F8">
      <w:pPr>
        <w:jc w:val="left"/>
        <w:rPr>
          <w:color w:val="000000"/>
          <w:u w:val="single"/>
          <w:lang w:val="en-US"/>
        </w:rPr>
        <w:sectPr w:rsidR="00D624F8" w:rsidRPr="00D624F8">
          <w:headerReference w:type="default" r:id="rId15"/>
          <w:footerReference w:type="even" r:id="rId16"/>
          <w:footerReference w:type="default" r:id="rId17"/>
          <w:footerReference w:type="first" r:id="rId18"/>
          <w:type w:val="continuous"/>
          <w:pgSz w:w="11906" w:h="16838"/>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p>
    <w:p w14:paraId="739C2C3B" w14:textId="77777777" w:rsidR="0029204D" w:rsidRPr="002E2C37" w:rsidRDefault="0029204D">
      <w:pPr>
        <w:ind w:firstLine="0"/>
        <w:jc w:val="left"/>
        <w:sectPr w:rsidR="0029204D" w:rsidRPr="002E2C37">
          <w:footerReference w:type="default" r:id="rId19"/>
          <w:type w:val="continuous"/>
          <w:pgSz w:w="11906" w:h="16838"/>
          <w:pgMar w:top="1417" w:right="1417" w:bottom="1417" w:left="2268" w:header="562" w:footer="562" w:gutter="0"/>
          <w:cols w:space="0"/>
        </w:sectPr>
      </w:pPr>
    </w:p>
    <w:p w14:paraId="4959C600" w14:textId="77777777" w:rsidR="0029204D" w:rsidRPr="002E2C37" w:rsidRDefault="00000000">
      <w:pPr>
        <w:ind w:firstLine="0"/>
        <w:jc w:val="center"/>
        <w:rPr>
          <w:b/>
          <w:sz w:val="28"/>
          <w:lang w:val="vi-VN"/>
        </w:rPr>
      </w:pPr>
      <w:r w:rsidRPr="002E2C37">
        <w:rPr>
          <w:b/>
          <w:sz w:val="28"/>
          <w:lang w:val="vi-VN"/>
        </w:rPr>
        <w:lastRenderedPageBreak/>
        <w:t>LỊCH LÀM VIỆC</w:t>
      </w:r>
    </w:p>
    <w:p w14:paraId="140DBD80" w14:textId="3C398841" w:rsidR="0029204D" w:rsidRPr="002E2C37" w:rsidRDefault="00000000">
      <w:pPr>
        <w:tabs>
          <w:tab w:val="right" w:leader="dot" w:pos="8647"/>
        </w:tabs>
        <w:spacing w:after="120" w:line="240" w:lineRule="auto"/>
        <w:ind w:firstLine="0"/>
        <w:rPr>
          <w:lang w:val="en-US"/>
        </w:rPr>
      </w:pPr>
      <w:r w:rsidRPr="002E2C37">
        <w:rPr>
          <w:b/>
          <w:lang w:val="vi-VN"/>
        </w:rPr>
        <w:t>Họ và sinh viên</w:t>
      </w:r>
      <w:r w:rsidRPr="002E2C37">
        <w:rPr>
          <w:lang w:val="vi-VN"/>
        </w:rPr>
        <w:t xml:space="preserve">: </w:t>
      </w:r>
      <w:r w:rsidR="003C2EF9" w:rsidRPr="002E2C37">
        <w:rPr>
          <w:lang w:val="en-US"/>
        </w:rPr>
        <w:t>Huỳnh Cường</w:t>
      </w:r>
    </w:p>
    <w:p w14:paraId="6E2BA69F" w14:textId="77777777" w:rsidR="0029204D" w:rsidRPr="002E2C37" w:rsidRDefault="00000000">
      <w:pPr>
        <w:tabs>
          <w:tab w:val="right" w:leader="dot" w:pos="8647"/>
        </w:tabs>
        <w:spacing w:after="120" w:line="240" w:lineRule="auto"/>
        <w:ind w:firstLine="0"/>
        <w:rPr>
          <w:lang w:val="en-US"/>
        </w:rPr>
      </w:pPr>
      <w:r w:rsidRPr="002E2C37">
        <w:rPr>
          <w:b/>
          <w:lang w:val="vi-VN"/>
        </w:rPr>
        <w:t>Cơ quan thực tập</w:t>
      </w:r>
      <w:r w:rsidRPr="002E2C37">
        <w:rPr>
          <w:lang w:val="vi-VN"/>
        </w:rPr>
        <w:t xml:space="preserve">: </w:t>
      </w:r>
      <w:r w:rsidRPr="002E2C37">
        <w:rPr>
          <w:lang w:val="en-US"/>
        </w:rPr>
        <w:t>Văn Phòng Khoa Công Nghệ Thông Tin</w:t>
      </w:r>
    </w:p>
    <w:p w14:paraId="1BA41AC6" w14:textId="77777777" w:rsidR="0029204D" w:rsidRPr="002E2C37" w:rsidRDefault="00000000">
      <w:pPr>
        <w:tabs>
          <w:tab w:val="right" w:leader="dot" w:pos="8647"/>
        </w:tabs>
        <w:spacing w:after="120" w:line="240" w:lineRule="auto"/>
        <w:ind w:firstLine="0"/>
        <w:rPr>
          <w:lang w:val="en-US"/>
        </w:rPr>
      </w:pPr>
      <w:r w:rsidRPr="002E2C37">
        <w:rPr>
          <w:b/>
          <w:lang w:val="vi-VN"/>
        </w:rPr>
        <w:t>Họ và tên giảng viên hướng dẫn</w:t>
      </w:r>
      <w:r w:rsidRPr="002E2C37">
        <w:rPr>
          <w:lang w:val="vi-VN"/>
        </w:rPr>
        <w:t xml:space="preserve">: </w:t>
      </w:r>
      <w:r w:rsidRPr="002E2C37">
        <w:rPr>
          <w:lang w:val="en-US"/>
        </w:rPr>
        <w:t>PGS.TS. Đoàn Thanh Nghị</w:t>
      </w:r>
    </w:p>
    <w:p w14:paraId="01A3DEE6" w14:textId="2E9F7225" w:rsidR="0029204D" w:rsidRPr="002E2C37" w:rsidRDefault="00000000">
      <w:pPr>
        <w:ind w:firstLine="0"/>
        <w:rPr>
          <w:lang w:val="en-US"/>
        </w:rPr>
      </w:pPr>
      <w:r w:rsidRPr="002E2C37">
        <w:rPr>
          <w:b/>
          <w:lang w:val="vi-VN"/>
        </w:rPr>
        <w:t>Thời gian thực tập:</w:t>
      </w:r>
      <w:r w:rsidRPr="002E2C37">
        <w:rPr>
          <w:lang w:val="vi-VN"/>
        </w:rPr>
        <w:t xml:space="preserve"> từ ngày</w:t>
      </w:r>
      <w:r w:rsidRPr="002E2C37">
        <w:rPr>
          <w:lang w:val="en-US"/>
        </w:rPr>
        <w:t xml:space="preserve"> 2</w:t>
      </w:r>
      <w:r w:rsidR="00B22FCD" w:rsidRPr="002E2C37">
        <w:rPr>
          <w:lang w:val="en-US"/>
        </w:rPr>
        <w:t>4</w:t>
      </w:r>
      <w:r w:rsidRPr="002E2C37">
        <w:rPr>
          <w:lang w:val="en-US"/>
        </w:rPr>
        <w:t xml:space="preserve"> </w:t>
      </w:r>
      <w:r w:rsidRPr="002E2C37">
        <w:rPr>
          <w:lang w:val="vi-VN"/>
        </w:rPr>
        <w:t>tháng</w:t>
      </w:r>
      <w:r w:rsidRPr="002E2C37">
        <w:rPr>
          <w:lang w:val="en-US"/>
        </w:rPr>
        <w:t xml:space="preserve"> 2</w:t>
      </w:r>
      <w:r w:rsidRPr="002E2C37">
        <w:rPr>
          <w:lang w:val="vi-VN"/>
        </w:rPr>
        <w:t xml:space="preserve"> năm </w:t>
      </w:r>
      <w:r w:rsidRPr="002E2C37">
        <w:rPr>
          <w:lang w:val="en-US"/>
        </w:rPr>
        <w:t>202</w:t>
      </w:r>
      <w:r w:rsidR="00B22FCD" w:rsidRPr="002E2C37">
        <w:rPr>
          <w:lang w:val="en-US"/>
        </w:rPr>
        <w:t>5</w:t>
      </w:r>
      <w:r w:rsidRPr="002E2C37">
        <w:rPr>
          <w:lang w:val="vi-VN"/>
        </w:rPr>
        <w:t xml:space="preserve"> đến ngày </w:t>
      </w:r>
      <w:r w:rsidR="00464BCE">
        <w:rPr>
          <w:lang w:val="en-US"/>
        </w:rPr>
        <w:t>20</w:t>
      </w:r>
      <w:r w:rsidRPr="002E2C37">
        <w:rPr>
          <w:lang w:val="vi-VN"/>
        </w:rPr>
        <w:t xml:space="preserve"> tháng </w:t>
      </w:r>
      <w:r w:rsidR="00464BCE">
        <w:rPr>
          <w:lang w:val="en-US"/>
        </w:rPr>
        <w:t>4</w:t>
      </w:r>
      <w:r w:rsidRPr="002E2C37">
        <w:rPr>
          <w:lang w:val="vi-VN"/>
        </w:rPr>
        <w:t xml:space="preserve"> Năm</w:t>
      </w:r>
      <w:r w:rsidRPr="002E2C37">
        <w:rPr>
          <w:lang w:val="en-US"/>
        </w:rPr>
        <w:t xml:space="preserve"> 202</w:t>
      </w:r>
      <w:r w:rsidR="008D318A">
        <w:rPr>
          <w:lang w:val="en-US"/>
        </w:rPr>
        <w:t>5</w:t>
      </w:r>
    </w:p>
    <w:tbl>
      <w:tblPr>
        <w:tblStyle w:val="TableGrid"/>
        <w:tblW w:w="8437" w:type="dxa"/>
        <w:jc w:val="center"/>
        <w:tblLayout w:type="fixed"/>
        <w:tblLook w:val="04A0" w:firstRow="1" w:lastRow="0" w:firstColumn="1" w:lastColumn="0" w:noHBand="0" w:noVBand="1"/>
      </w:tblPr>
      <w:tblGrid>
        <w:gridCol w:w="996"/>
        <w:gridCol w:w="1891"/>
        <w:gridCol w:w="1222"/>
        <w:gridCol w:w="2705"/>
        <w:gridCol w:w="1623"/>
      </w:tblGrid>
      <w:tr w:rsidR="0029204D" w:rsidRPr="002E2C37" w14:paraId="19196A69" w14:textId="77777777" w:rsidTr="003C2EF9">
        <w:trPr>
          <w:trHeight w:val="2292"/>
          <w:jc w:val="center"/>
        </w:trPr>
        <w:tc>
          <w:tcPr>
            <w:tcW w:w="996" w:type="dxa"/>
            <w:tcBorders>
              <w:top w:val="single" w:sz="4" w:space="0" w:color="auto"/>
              <w:left w:val="single" w:sz="4" w:space="0" w:color="auto"/>
              <w:bottom w:val="single" w:sz="4" w:space="0" w:color="auto"/>
              <w:right w:val="single" w:sz="4" w:space="0" w:color="auto"/>
            </w:tcBorders>
            <w:vAlign w:val="center"/>
          </w:tcPr>
          <w:p w14:paraId="06AABD2E" w14:textId="77777777" w:rsidR="0029204D" w:rsidRPr="002E2C37" w:rsidRDefault="00000000">
            <w:pPr>
              <w:tabs>
                <w:tab w:val="right" w:leader="dot" w:pos="6804"/>
              </w:tabs>
              <w:spacing w:line="240" w:lineRule="auto"/>
              <w:ind w:firstLine="0"/>
              <w:jc w:val="center"/>
              <w:rPr>
                <w:b/>
              </w:rPr>
            </w:pPr>
            <w:r w:rsidRPr="002E2C37">
              <w:rPr>
                <w:b/>
              </w:rPr>
              <w:t>Tuần</w:t>
            </w:r>
          </w:p>
        </w:tc>
        <w:tc>
          <w:tcPr>
            <w:tcW w:w="1891" w:type="dxa"/>
            <w:tcBorders>
              <w:top w:val="single" w:sz="4" w:space="0" w:color="auto"/>
              <w:left w:val="single" w:sz="4" w:space="0" w:color="auto"/>
              <w:bottom w:val="single" w:sz="4" w:space="0" w:color="auto"/>
              <w:right w:val="single" w:sz="4" w:space="0" w:color="auto"/>
            </w:tcBorders>
            <w:vAlign w:val="center"/>
          </w:tcPr>
          <w:p w14:paraId="5F2833D9" w14:textId="77777777" w:rsidR="0029204D" w:rsidRPr="002E2C37" w:rsidRDefault="00000000">
            <w:pPr>
              <w:tabs>
                <w:tab w:val="right" w:leader="dot" w:pos="6804"/>
              </w:tabs>
              <w:spacing w:line="240" w:lineRule="auto"/>
              <w:ind w:firstLine="0"/>
              <w:jc w:val="center"/>
              <w:rPr>
                <w:b/>
              </w:rPr>
            </w:pPr>
            <w:r w:rsidRPr="002E2C37">
              <w:rPr>
                <w:b/>
              </w:rPr>
              <w:t>Nội dung công việc được giao</w:t>
            </w:r>
          </w:p>
        </w:tc>
        <w:tc>
          <w:tcPr>
            <w:tcW w:w="1222" w:type="dxa"/>
            <w:tcBorders>
              <w:top w:val="single" w:sz="4" w:space="0" w:color="auto"/>
              <w:left w:val="single" w:sz="4" w:space="0" w:color="auto"/>
              <w:bottom w:val="single" w:sz="4" w:space="0" w:color="auto"/>
              <w:right w:val="single" w:sz="4" w:space="0" w:color="auto"/>
            </w:tcBorders>
            <w:vAlign w:val="center"/>
          </w:tcPr>
          <w:p w14:paraId="245A02A1" w14:textId="77777777" w:rsidR="0029204D" w:rsidRPr="002E2C37" w:rsidRDefault="00000000">
            <w:pPr>
              <w:tabs>
                <w:tab w:val="right" w:leader="dot" w:pos="6804"/>
              </w:tabs>
              <w:spacing w:line="240" w:lineRule="auto"/>
              <w:ind w:firstLine="0"/>
              <w:jc w:val="center"/>
              <w:rPr>
                <w:b/>
              </w:rPr>
            </w:pPr>
            <w:r w:rsidRPr="002E2C37">
              <w:rPr>
                <w:b/>
              </w:rPr>
              <w:t>Tự nhận xét về mức độ 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C239934" w14:textId="77777777" w:rsidR="0029204D" w:rsidRPr="002E2C37" w:rsidRDefault="00000000">
            <w:pPr>
              <w:tabs>
                <w:tab w:val="right" w:leader="dot" w:pos="6804"/>
              </w:tabs>
              <w:spacing w:line="240" w:lineRule="auto"/>
              <w:ind w:firstLine="0"/>
              <w:jc w:val="center"/>
              <w:rPr>
                <w:b/>
              </w:rPr>
            </w:pPr>
            <w:r w:rsidRPr="002E2C37">
              <w:rPr>
                <w:b/>
              </w:rPr>
              <w:t>Nhận xét của giảng viên hướng dẫn</w:t>
            </w:r>
          </w:p>
        </w:tc>
        <w:tc>
          <w:tcPr>
            <w:tcW w:w="1623" w:type="dxa"/>
            <w:tcBorders>
              <w:top w:val="single" w:sz="4" w:space="0" w:color="auto"/>
              <w:left w:val="single" w:sz="4" w:space="0" w:color="auto"/>
              <w:bottom w:val="single" w:sz="4" w:space="0" w:color="auto"/>
              <w:right w:val="single" w:sz="4" w:space="0" w:color="auto"/>
            </w:tcBorders>
            <w:vAlign w:val="center"/>
          </w:tcPr>
          <w:p w14:paraId="6CB93B00" w14:textId="77777777" w:rsidR="0029204D" w:rsidRPr="002E2C37" w:rsidRDefault="00000000">
            <w:pPr>
              <w:tabs>
                <w:tab w:val="right" w:leader="dot" w:pos="6804"/>
              </w:tabs>
              <w:spacing w:line="240" w:lineRule="auto"/>
              <w:ind w:firstLine="0"/>
              <w:jc w:val="center"/>
              <w:rPr>
                <w:b/>
              </w:rPr>
            </w:pPr>
            <w:r w:rsidRPr="002E2C37">
              <w:rPr>
                <w:b/>
              </w:rPr>
              <w:t>Chữ ký của giảng viên hướng dẫn</w:t>
            </w:r>
          </w:p>
        </w:tc>
      </w:tr>
      <w:tr w:rsidR="0029204D" w:rsidRPr="002E2C37" w14:paraId="635FC8E5" w14:textId="77777777" w:rsidTr="003C2EF9">
        <w:trPr>
          <w:trHeight w:val="1957"/>
          <w:jc w:val="center"/>
        </w:trPr>
        <w:tc>
          <w:tcPr>
            <w:tcW w:w="996" w:type="dxa"/>
            <w:tcBorders>
              <w:top w:val="single" w:sz="4" w:space="0" w:color="auto"/>
              <w:left w:val="single" w:sz="4" w:space="0" w:color="auto"/>
              <w:bottom w:val="single" w:sz="4" w:space="0" w:color="auto"/>
              <w:right w:val="single" w:sz="4" w:space="0" w:color="auto"/>
            </w:tcBorders>
            <w:vAlign w:val="center"/>
          </w:tcPr>
          <w:p w14:paraId="7F13F7E9" w14:textId="77777777" w:rsidR="0029204D" w:rsidRPr="002E2C37" w:rsidRDefault="00000000">
            <w:pPr>
              <w:tabs>
                <w:tab w:val="right" w:leader="dot" w:pos="6804"/>
              </w:tabs>
              <w:spacing w:before="60" w:after="60" w:line="240" w:lineRule="auto"/>
              <w:ind w:firstLine="0"/>
              <w:jc w:val="center"/>
              <w:rPr>
                <w:b/>
              </w:rPr>
            </w:pPr>
            <w:r w:rsidRPr="002E2C37">
              <w:rPr>
                <w:b/>
              </w:rPr>
              <w:t>01</w:t>
            </w:r>
          </w:p>
          <w:p w14:paraId="3C1AA792" w14:textId="05232FE8" w:rsidR="0029204D" w:rsidRPr="002E2C37" w:rsidRDefault="00000000">
            <w:pPr>
              <w:tabs>
                <w:tab w:val="right" w:leader="dot" w:pos="6804"/>
              </w:tabs>
              <w:spacing w:before="60" w:after="60" w:line="240" w:lineRule="auto"/>
              <w:ind w:firstLine="0"/>
              <w:jc w:val="center"/>
              <w:rPr>
                <w:b/>
              </w:rPr>
            </w:pPr>
            <w:r w:rsidRPr="002E2C37">
              <w:rPr>
                <w:b/>
              </w:rPr>
              <w:t>Từ ngày2</w:t>
            </w:r>
            <w:r w:rsidR="003C2EF9" w:rsidRPr="002E2C37">
              <w:rPr>
                <w:b/>
              </w:rPr>
              <w:t>4</w:t>
            </w:r>
            <w:r w:rsidRPr="002E2C37">
              <w:rPr>
                <w:b/>
              </w:rPr>
              <w:t>/02</w:t>
            </w:r>
          </w:p>
          <w:p w14:paraId="659B64AD"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15723C7B" w14:textId="61B9FB91" w:rsidR="0029204D" w:rsidRPr="002E2C37" w:rsidRDefault="003C2EF9">
            <w:pPr>
              <w:tabs>
                <w:tab w:val="right" w:leader="dot" w:pos="6804"/>
              </w:tabs>
              <w:spacing w:before="60" w:after="60" w:line="240" w:lineRule="auto"/>
              <w:ind w:firstLine="0"/>
              <w:jc w:val="center"/>
              <w:rPr>
                <w:b/>
              </w:rPr>
            </w:pPr>
            <w:r w:rsidRPr="002E2C37">
              <w:rPr>
                <w:b/>
              </w:rPr>
              <w:t>02/03</w:t>
            </w:r>
          </w:p>
        </w:tc>
        <w:tc>
          <w:tcPr>
            <w:tcW w:w="1891" w:type="dxa"/>
            <w:tcBorders>
              <w:top w:val="single" w:sz="4" w:space="0" w:color="auto"/>
              <w:left w:val="single" w:sz="4" w:space="0" w:color="auto"/>
              <w:bottom w:val="single" w:sz="4" w:space="0" w:color="auto"/>
              <w:right w:val="single" w:sz="4" w:space="0" w:color="auto"/>
            </w:tcBorders>
            <w:vAlign w:val="center"/>
          </w:tcPr>
          <w:p w14:paraId="5A870948" w14:textId="77777777" w:rsidR="0029204D" w:rsidRPr="002E2C37" w:rsidRDefault="00000000">
            <w:pPr>
              <w:tabs>
                <w:tab w:val="right" w:leader="dot" w:pos="6804"/>
              </w:tabs>
              <w:spacing w:before="60" w:after="60" w:line="240" w:lineRule="auto"/>
              <w:ind w:firstLine="0"/>
              <w:jc w:val="left"/>
            </w:pPr>
            <w:r w:rsidRPr="002E2C37">
              <w:t>- T</w:t>
            </w:r>
            <w:r w:rsidRPr="002E2C37">
              <w:rPr>
                <w:lang w:val="en-US"/>
              </w:rPr>
              <w:t>ham quan nơi thực tập và tiến hành nghiên cứu về thuật toán nhận diện YOLO</w:t>
            </w:r>
            <w:r w:rsidRPr="002E2C37">
              <w:t>.</w:t>
            </w:r>
          </w:p>
        </w:tc>
        <w:tc>
          <w:tcPr>
            <w:tcW w:w="1222" w:type="dxa"/>
            <w:tcBorders>
              <w:top w:val="single" w:sz="4" w:space="0" w:color="auto"/>
              <w:left w:val="single" w:sz="4" w:space="0" w:color="auto"/>
              <w:bottom w:val="single" w:sz="4" w:space="0" w:color="auto"/>
              <w:right w:val="single" w:sz="4" w:space="0" w:color="auto"/>
            </w:tcBorders>
            <w:vAlign w:val="center"/>
          </w:tcPr>
          <w:p w14:paraId="097BFDC1" w14:textId="77777777" w:rsidR="0029204D" w:rsidRPr="002E2C37" w:rsidRDefault="00000000">
            <w:pPr>
              <w:tabs>
                <w:tab w:val="right" w:leader="dot" w:pos="6804"/>
              </w:tabs>
              <w:spacing w:before="60" w:after="60" w:line="240" w:lineRule="auto"/>
              <w:ind w:firstLine="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4C28C7B"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69453CD" w14:textId="77777777" w:rsidR="0029204D" w:rsidRPr="002E2C37" w:rsidRDefault="0029204D">
            <w:pPr>
              <w:tabs>
                <w:tab w:val="right" w:leader="dot" w:pos="6804"/>
              </w:tabs>
              <w:spacing w:before="60" w:after="60" w:line="240" w:lineRule="auto"/>
              <w:jc w:val="center"/>
            </w:pPr>
          </w:p>
        </w:tc>
      </w:tr>
      <w:tr w:rsidR="0029204D" w:rsidRPr="002E2C37" w14:paraId="5329FB0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6CAAE8D5" w14:textId="77777777" w:rsidR="0029204D" w:rsidRPr="002E2C37" w:rsidRDefault="00000000">
            <w:pPr>
              <w:tabs>
                <w:tab w:val="right" w:leader="dot" w:pos="6804"/>
              </w:tabs>
              <w:spacing w:before="60" w:after="60" w:line="240" w:lineRule="auto"/>
              <w:ind w:firstLine="0"/>
              <w:jc w:val="center"/>
              <w:rPr>
                <w:b/>
              </w:rPr>
            </w:pPr>
            <w:r w:rsidRPr="002E2C37">
              <w:rPr>
                <w:b/>
              </w:rPr>
              <w:t>02</w:t>
            </w:r>
          </w:p>
          <w:p w14:paraId="73B325F1" w14:textId="3D44AC14"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03</w:t>
            </w:r>
            <w:r w:rsidRPr="002E2C37">
              <w:rPr>
                <w:b/>
              </w:rPr>
              <w:t>/0</w:t>
            </w:r>
            <w:r w:rsidR="003C2EF9" w:rsidRPr="002E2C37">
              <w:rPr>
                <w:b/>
              </w:rPr>
              <w:t>3</w:t>
            </w:r>
          </w:p>
          <w:p w14:paraId="3AC3846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79BBA5B4" w14:textId="783832B1"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9</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2ED0EA5F" w14:textId="090B8C4D" w:rsidR="0029204D" w:rsidRPr="002E2C37" w:rsidRDefault="00000000">
            <w:pPr>
              <w:tabs>
                <w:tab w:val="right" w:leader="dot" w:pos="6804"/>
              </w:tabs>
              <w:spacing w:before="60" w:after="60" w:line="240" w:lineRule="auto"/>
              <w:ind w:firstLine="0"/>
              <w:jc w:val="left"/>
            </w:pPr>
            <w:r w:rsidRPr="002E2C37">
              <w:t xml:space="preserve">- Tiếp tục tìm hiểu </w:t>
            </w:r>
            <w:r w:rsidRPr="002E2C37">
              <w:rPr>
                <w:lang w:val="en-US"/>
              </w:rPr>
              <w:t>về YOLO và tiến hành huấn luyện mô hình Yolov</w:t>
            </w:r>
            <w:r w:rsidR="003C2EF9" w:rsidRPr="002E2C37">
              <w:rPr>
                <w:lang w:val="en-US"/>
              </w:rPr>
              <w:t>5</w:t>
            </w:r>
            <w:r w:rsidRPr="002E2C37">
              <w:rPr>
                <w:lang w:val="en-US"/>
              </w:rPr>
              <w:t xml:space="preserve"> </w:t>
            </w:r>
            <w:r w:rsidR="003C2EF9" w:rsidRPr="002E2C37">
              <w:rPr>
                <w:lang w:val="en-US"/>
              </w:rPr>
              <w:t>cùng</w:t>
            </w:r>
            <w:r w:rsidRPr="002E2C37">
              <w:rPr>
                <w:lang w:val="en-US"/>
              </w:rPr>
              <w:t xml:space="preserve"> các phiên bản Yolo </w:t>
            </w:r>
          </w:p>
          <w:p w14:paraId="1FBBFB48" w14:textId="77777777" w:rsidR="0029204D" w:rsidRPr="002E2C37" w:rsidRDefault="0029204D">
            <w:pPr>
              <w:tabs>
                <w:tab w:val="right" w:leader="dot" w:pos="6804"/>
              </w:tabs>
              <w:spacing w:before="60" w:after="60" w:line="240" w:lineRule="auto"/>
              <w:ind w:firstLine="0"/>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09A3B88D"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68EB9FF5"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326476B0" w14:textId="77777777" w:rsidR="0029204D" w:rsidRPr="002E2C37" w:rsidRDefault="0029204D">
            <w:pPr>
              <w:tabs>
                <w:tab w:val="right" w:leader="dot" w:pos="6804"/>
              </w:tabs>
              <w:spacing w:before="60" w:after="60" w:line="240" w:lineRule="auto"/>
              <w:jc w:val="center"/>
            </w:pPr>
          </w:p>
        </w:tc>
      </w:tr>
      <w:tr w:rsidR="0029204D" w:rsidRPr="002E2C37" w14:paraId="6F32CBC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C8F30A1" w14:textId="77777777" w:rsidR="0029204D" w:rsidRPr="002E2C37" w:rsidRDefault="00000000">
            <w:pPr>
              <w:tabs>
                <w:tab w:val="right" w:leader="dot" w:pos="6804"/>
              </w:tabs>
              <w:spacing w:before="60" w:after="60" w:line="240" w:lineRule="auto"/>
              <w:ind w:firstLine="0"/>
              <w:jc w:val="center"/>
              <w:rPr>
                <w:b/>
              </w:rPr>
            </w:pPr>
            <w:r w:rsidRPr="002E2C37">
              <w:rPr>
                <w:b/>
              </w:rPr>
              <w:t>03</w:t>
            </w:r>
          </w:p>
          <w:p w14:paraId="6C494D1A" w14:textId="1EFCF2BF"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1</w:t>
            </w:r>
            <w:r w:rsidRPr="002E2C37">
              <w:rPr>
                <w:b/>
              </w:rPr>
              <w:t>0/03</w:t>
            </w:r>
          </w:p>
          <w:p w14:paraId="531FDCA0"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085FBB79" w14:textId="3FA3194C" w:rsidR="0029204D" w:rsidRPr="002E2C37" w:rsidRDefault="00000000">
            <w:pPr>
              <w:tabs>
                <w:tab w:val="right" w:leader="dot" w:pos="6804"/>
              </w:tabs>
              <w:spacing w:before="60" w:after="60" w:line="240" w:lineRule="auto"/>
              <w:ind w:firstLine="0"/>
              <w:jc w:val="center"/>
              <w:rPr>
                <w:b/>
              </w:rPr>
            </w:pPr>
            <w:r w:rsidRPr="002E2C37">
              <w:rPr>
                <w:b/>
              </w:rPr>
              <w:t>1</w:t>
            </w:r>
            <w:r w:rsidR="003C2EF9" w:rsidRPr="002E2C37">
              <w:rPr>
                <w:b/>
              </w:rPr>
              <w:t>6</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5BA7C029" w14:textId="41E99E69" w:rsidR="0029204D" w:rsidRPr="002E2C37" w:rsidRDefault="00000000">
            <w:pPr>
              <w:tabs>
                <w:tab w:val="right" w:leader="dot" w:pos="6804"/>
              </w:tabs>
              <w:spacing w:before="60" w:after="60" w:line="240" w:lineRule="auto"/>
              <w:ind w:hanging="29"/>
              <w:jc w:val="left"/>
            </w:pPr>
            <w:r w:rsidRPr="002E2C37">
              <w:t xml:space="preserve">- </w:t>
            </w:r>
            <w:r w:rsidR="003C2EF9" w:rsidRPr="002E2C37">
              <w:t>Phân tích chức năng ứng dụng</w:t>
            </w:r>
            <w:r w:rsidRPr="002E2C37">
              <w:t>.</w:t>
            </w:r>
          </w:p>
          <w:p w14:paraId="4D83CF5E" w14:textId="77777777" w:rsidR="0029204D" w:rsidRPr="002E2C37" w:rsidRDefault="00000000">
            <w:pPr>
              <w:tabs>
                <w:tab w:val="right" w:leader="dot" w:pos="6804"/>
              </w:tabs>
              <w:spacing w:before="60" w:after="60" w:line="240" w:lineRule="auto"/>
              <w:ind w:hanging="29"/>
              <w:jc w:val="left"/>
            </w:pPr>
            <w:r w:rsidRPr="002E2C37">
              <w:t>- Bắt đầu thiết kế giao diện.</w:t>
            </w:r>
          </w:p>
          <w:p w14:paraId="54B72742" w14:textId="77777777" w:rsidR="0029204D" w:rsidRPr="002E2C37" w:rsidRDefault="00000000">
            <w:pPr>
              <w:tabs>
                <w:tab w:val="right" w:leader="dot" w:pos="6804"/>
              </w:tabs>
              <w:spacing w:before="60" w:after="60" w:line="240" w:lineRule="auto"/>
              <w:ind w:hanging="29"/>
              <w:jc w:val="left"/>
            </w:pPr>
            <w:r w:rsidRPr="002E2C37">
              <w:t>- Xây dựng chức năng cơ bản.</w:t>
            </w:r>
          </w:p>
          <w:p w14:paraId="4DE86E2D" w14:textId="58A90AC0" w:rsidR="003C2EF9" w:rsidRPr="002E2C37" w:rsidRDefault="003C2EF9">
            <w:pPr>
              <w:tabs>
                <w:tab w:val="right" w:leader="dot" w:pos="6804"/>
              </w:tabs>
              <w:spacing w:before="60" w:after="60" w:line="240" w:lineRule="auto"/>
              <w:ind w:hanging="29"/>
              <w:jc w:val="left"/>
            </w:pPr>
            <w:r w:rsidRPr="002E2C37">
              <w:t>- Xây dựng cơ sở dữ liệu</w:t>
            </w:r>
          </w:p>
          <w:p w14:paraId="1169EE37" w14:textId="77777777" w:rsidR="0029204D" w:rsidRPr="002E2C37" w:rsidRDefault="00000000">
            <w:pPr>
              <w:tabs>
                <w:tab w:val="right" w:leader="dot" w:pos="6804"/>
              </w:tabs>
              <w:spacing w:before="60" w:after="60" w:line="240" w:lineRule="auto"/>
              <w:ind w:hanging="29"/>
              <w:jc w:val="left"/>
            </w:pPr>
            <w:r w:rsidRPr="002E2C37">
              <w:t>- Viết báo cáo</w:t>
            </w:r>
          </w:p>
          <w:p w14:paraId="27E4624A" w14:textId="77777777" w:rsidR="0029204D" w:rsidRPr="002E2C37" w:rsidRDefault="0029204D">
            <w:pPr>
              <w:tabs>
                <w:tab w:val="right" w:leader="dot" w:pos="6804"/>
              </w:tabs>
              <w:spacing w:before="60" w:after="60" w:line="240" w:lineRule="auto"/>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7F9B6E1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08DB9E49"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C540AE4" w14:textId="77777777" w:rsidR="0029204D" w:rsidRPr="002E2C37" w:rsidRDefault="0029204D">
            <w:pPr>
              <w:tabs>
                <w:tab w:val="right" w:leader="dot" w:pos="6804"/>
              </w:tabs>
              <w:spacing w:before="60" w:after="60" w:line="240" w:lineRule="auto"/>
              <w:jc w:val="center"/>
            </w:pPr>
          </w:p>
        </w:tc>
      </w:tr>
      <w:tr w:rsidR="0029204D" w:rsidRPr="002E2C37" w14:paraId="61AD113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ABF9FEE" w14:textId="77777777" w:rsidR="0029204D" w:rsidRPr="002E2C37" w:rsidRDefault="00000000">
            <w:pPr>
              <w:tabs>
                <w:tab w:val="right" w:leader="dot" w:pos="6804"/>
              </w:tabs>
              <w:spacing w:before="60" w:after="60" w:line="240" w:lineRule="auto"/>
              <w:ind w:firstLine="0"/>
              <w:jc w:val="center"/>
              <w:rPr>
                <w:b/>
              </w:rPr>
            </w:pPr>
            <w:r w:rsidRPr="002E2C37">
              <w:rPr>
                <w:b/>
              </w:rPr>
              <w:lastRenderedPageBreak/>
              <w:t>04</w:t>
            </w:r>
          </w:p>
          <w:p w14:paraId="746727D4" w14:textId="4878448C" w:rsidR="0029204D" w:rsidRPr="002E2C37" w:rsidRDefault="00000000">
            <w:pPr>
              <w:tabs>
                <w:tab w:val="right" w:leader="dot" w:pos="6804"/>
              </w:tabs>
              <w:spacing w:before="60" w:after="60" w:line="240" w:lineRule="auto"/>
              <w:ind w:firstLine="0"/>
              <w:jc w:val="center"/>
              <w:rPr>
                <w:b/>
              </w:rPr>
            </w:pPr>
            <w:r w:rsidRPr="002E2C37">
              <w:rPr>
                <w:b/>
              </w:rPr>
              <w:t>Từ ngày 1</w:t>
            </w:r>
            <w:r w:rsidR="003C2EF9" w:rsidRPr="002E2C37">
              <w:rPr>
                <w:b/>
              </w:rPr>
              <w:t>7</w:t>
            </w:r>
            <w:r w:rsidRPr="002E2C37">
              <w:rPr>
                <w:b/>
              </w:rPr>
              <w:t>/03</w:t>
            </w:r>
          </w:p>
          <w:p w14:paraId="346FDCF6"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427CA767" w14:textId="6629A81D" w:rsidR="0029204D" w:rsidRPr="002E2C37" w:rsidRDefault="00000000">
            <w:pPr>
              <w:tabs>
                <w:tab w:val="right" w:leader="dot" w:pos="6804"/>
              </w:tabs>
              <w:spacing w:before="60" w:after="60" w:line="240" w:lineRule="auto"/>
              <w:ind w:firstLine="0"/>
              <w:jc w:val="center"/>
              <w:rPr>
                <w:b/>
              </w:rPr>
            </w:pPr>
            <w:r w:rsidRPr="002E2C37">
              <w:rPr>
                <w:b/>
              </w:rPr>
              <w:t>2</w:t>
            </w:r>
            <w:r w:rsidR="003C2EF9" w:rsidRPr="002E2C37">
              <w:rPr>
                <w:b/>
              </w:rPr>
              <w:t>3</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432EF2AF" w14:textId="77777777" w:rsidR="0029204D" w:rsidRPr="002E2C37" w:rsidRDefault="00000000">
            <w:pPr>
              <w:tabs>
                <w:tab w:val="right" w:leader="dot" w:pos="6804"/>
              </w:tabs>
              <w:spacing w:before="60" w:after="60" w:line="240" w:lineRule="auto"/>
              <w:ind w:firstLine="0"/>
              <w:jc w:val="left"/>
            </w:pPr>
            <w:r w:rsidRPr="002E2C37">
              <w:t>- Tiếp tục xây dựng chức năng.</w:t>
            </w:r>
          </w:p>
          <w:p w14:paraId="7B20FC5C" w14:textId="77777777" w:rsidR="0029204D" w:rsidRPr="002E2C37" w:rsidRDefault="00000000">
            <w:pPr>
              <w:tabs>
                <w:tab w:val="right" w:leader="dot" w:pos="6804"/>
              </w:tabs>
              <w:spacing w:before="60" w:after="60" w:line="240" w:lineRule="auto"/>
              <w:ind w:firstLine="0"/>
              <w:jc w:val="left"/>
            </w:pPr>
            <w:r w:rsidRPr="002E2C37">
              <w:t>-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B7E5EFE"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A0EFCA1"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2BFE9BD5" w14:textId="77777777" w:rsidR="0029204D" w:rsidRPr="002E2C37" w:rsidRDefault="0029204D">
            <w:pPr>
              <w:tabs>
                <w:tab w:val="right" w:leader="dot" w:pos="6804"/>
              </w:tabs>
              <w:spacing w:before="60" w:after="60" w:line="240" w:lineRule="auto"/>
              <w:jc w:val="center"/>
            </w:pPr>
          </w:p>
        </w:tc>
      </w:tr>
      <w:tr w:rsidR="0029204D" w:rsidRPr="002E2C37" w14:paraId="09B2810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477A7F30" w14:textId="77777777" w:rsidR="0029204D" w:rsidRPr="002E2C37" w:rsidRDefault="00000000">
            <w:pPr>
              <w:tabs>
                <w:tab w:val="right" w:leader="dot" w:pos="6804"/>
              </w:tabs>
              <w:spacing w:before="60" w:after="60" w:line="240" w:lineRule="auto"/>
              <w:ind w:firstLine="0"/>
              <w:jc w:val="center"/>
              <w:rPr>
                <w:b/>
              </w:rPr>
            </w:pPr>
            <w:r w:rsidRPr="002E2C37">
              <w:rPr>
                <w:b/>
              </w:rPr>
              <w:t>05</w:t>
            </w:r>
          </w:p>
          <w:p w14:paraId="416E3937" w14:textId="51E4541C" w:rsidR="0029204D" w:rsidRPr="002E2C37" w:rsidRDefault="00000000">
            <w:pPr>
              <w:tabs>
                <w:tab w:val="right" w:leader="dot" w:pos="6804"/>
              </w:tabs>
              <w:spacing w:before="60" w:after="60" w:line="240" w:lineRule="auto"/>
              <w:ind w:firstLine="0"/>
              <w:jc w:val="center"/>
              <w:rPr>
                <w:b/>
              </w:rPr>
            </w:pPr>
            <w:r w:rsidRPr="002E2C37">
              <w:rPr>
                <w:b/>
              </w:rPr>
              <w:t>Từ ngày 2</w:t>
            </w:r>
            <w:r w:rsidR="003C2EF9" w:rsidRPr="002E2C37">
              <w:rPr>
                <w:b/>
              </w:rPr>
              <w:t>4</w:t>
            </w:r>
            <w:r w:rsidRPr="002E2C37">
              <w:rPr>
                <w:b/>
              </w:rPr>
              <w:t>/03</w:t>
            </w:r>
          </w:p>
          <w:p w14:paraId="3C95D895"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5BA2B1A8" w14:textId="10E16D66" w:rsidR="0029204D" w:rsidRPr="002E2C37" w:rsidRDefault="003C2EF9">
            <w:pPr>
              <w:tabs>
                <w:tab w:val="right" w:leader="dot" w:pos="6804"/>
              </w:tabs>
              <w:spacing w:before="60" w:after="60" w:line="240" w:lineRule="auto"/>
              <w:ind w:firstLine="0"/>
              <w:jc w:val="center"/>
              <w:rPr>
                <w:b/>
              </w:rPr>
            </w:pPr>
            <w:r w:rsidRPr="002E2C37">
              <w:rPr>
                <w:b/>
              </w:rPr>
              <w:t>30/03</w:t>
            </w:r>
          </w:p>
        </w:tc>
        <w:tc>
          <w:tcPr>
            <w:tcW w:w="1891" w:type="dxa"/>
            <w:tcBorders>
              <w:top w:val="single" w:sz="4" w:space="0" w:color="auto"/>
              <w:left w:val="single" w:sz="4" w:space="0" w:color="auto"/>
              <w:bottom w:val="single" w:sz="4" w:space="0" w:color="auto"/>
              <w:right w:val="single" w:sz="4" w:space="0" w:color="auto"/>
            </w:tcBorders>
            <w:vAlign w:val="center"/>
          </w:tcPr>
          <w:p w14:paraId="0B865898" w14:textId="77777777" w:rsidR="0029204D" w:rsidRPr="002E2C37" w:rsidRDefault="00000000">
            <w:pPr>
              <w:tabs>
                <w:tab w:val="right" w:leader="dot" w:pos="6804"/>
              </w:tabs>
              <w:spacing w:before="60" w:after="60" w:line="240" w:lineRule="auto"/>
              <w:ind w:hanging="29"/>
              <w:jc w:val="left"/>
            </w:pPr>
            <w:r w:rsidRPr="002E2C37">
              <w:t>- Tiếp tục xây dựng chức năng và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C017B89"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1FED1914"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5E7D3BA" w14:textId="77777777" w:rsidR="0029204D" w:rsidRPr="002E2C37" w:rsidRDefault="0029204D">
            <w:pPr>
              <w:tabs>
                <w:tab w:val="right" w:leader="dot" w:pos="6804"/>
              </w:tabs>
              <w:spacing w:before="60" w:after="60" w:line="240" w:lineRule="auto"/>
              <w:jc w:val="center"/>
            </w:pPr>
          </w:p>
        </w:tc>
      </w:tr>
      <w:tr w:rsidR="0029204D" w:rsidRPr="002E2C37" w14:paraId="5706BB4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00BD590" w14:textId="77777777" w:rsidR="0029204D" w:rsidRPr="002E2C37" w:rsidRDefault="00000000">
            <w:pPr>
              <w:tabs>
                <w:tab w:val="right" w:leader="dot" w:pos="6804"/>
              </w:tabs>
              <w:spacing w:before="60" w:after="60" w:line="240" w:lineRule="auto"/>
              <w:ind w:firstLine="0"/>
              <w:jc w:val="center"/>
              <w:rPr>
                <w:b/>
              </w:rPr>
            </w:pPr>
            <w:r w:rsidRPr="002E2C37">
              <w:rPr>
                <w:b/>
              </w:rPr>
              <w:t>06</w:t>
            </w:r>
          </w:p>
          <w:p w14:paraId="010CB2C2" w14:textId="34788536"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31</w:t>
            </w:r>
            <w:r w:rsidRPr="002E2C37">
              <w:rPr>
                <w:b/>
              </w:rPr>
              <w:t>/03</w:t>
            </w:r>
          </w:p>
          <w:p w14:paraId="5F326DD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CAD38F0" w14:textId="60744B67"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6</w:t>
            </w:r>
            <w:r w:rsidRPr="002E2C37">
              <w:rPr>
                <w:b/>
              </w:rPr>
              <w:t>/04</w:t>
            </w:r>
          </w:p>
        </w:tc>
        <w:tc>
          <w:tcPr>
            <w:tcW w:w="1891" w:type="dxa"/>
            <w:tcBorders>
              <w:top w:val="single" w:sz="4" w:space="0" w:color="auto"/>
              <w:left w:val="single" w:sz="4" w:space="0" w:color="auto"/>
              <w:bottom w:val="single" w:sz="4" w:space="0" w:color="auto"/>
              <w:right w:val="single" w:sz="4" w:space="0" w:color="auto"/>
            </w:tcBorders>
            <w:vAlign w:val="center"/>
          </w:tcPr>
          <w:p w14:paraId="0C6E0DFB"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K</w:t>
            </w:r>
            <w:r w:rsidRPr="002E2C37">
              <w:t>iểm tra lỗi, hoàn thiện chương trình hệ thống.</w:t>
            </w:r>
          </w:p>
          <w:p w14:paraId="751B11E6"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V</w:t>
            </w:r>
            <w:r w:rsidRPr="002E2C37">
              <w:t>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2A8A9BD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289678A"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0C55EA35" w14:textId="77777777" w:rsidR="0029204D" w:rsidRPr="002E2C37" w:rsidRDefault="0029204D">
            <w:pPr>
              <w:tabs>
                <w:tab w:val="right" w:leader="dot" w:pos="6804"/>
              </w:tabs>
              <w:spacing w:before="60" w:after="60" w:line="240" w:lineRule="auto"/>
              <w:jc w:val="center"/>
            </w:pPr>
          </w:p>
        </w:tc>
      </w:tr>
      <w:tr w:rsidR="0029204D" w:rsidRPr="002E2C37" w14:paraId="608A577C"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384AC22C" w14:textId="77777777" w:rsidR="0029204D" w:rsidRPr="002E2C37" w:rsidRDefault="00000000">
            <w:pPr>
              <w:tabs>
                <w:tab w:val="right" w:leader="dot" w:pos="6804"/>
              </w:tabs>
              <w:spacing w:before="60" w:after="60" w:line="240" w:lineRule="auto"/>
              <w:ind w:firstLine="0"/>
              <w:jc w:val="center"/>
              <w:rPr>
                <w:b/>
              </w:rPr>
            </w:pPr>
            <w:r w:rsidRPr="002E2C37">
              <w:rPr>
                <w:b/>
              </w:rPr>
              <w:t>07</w:t>
            </w:r>
          </w:p>
          <w:p w14:paraId="2707DABE" w14:textId="381401C5" w:rsidR="0029204D" w:rsidRPr="002E2C37" w:rsidRDefault="00000000">
            <w:pPr>
              <w:tabs>
                <w:tab w:val="right" w:leader="dot" w:pos="6804"/>
              </w:tabs>
              <w:spacing w:before="60" w:after="60" w:line="240" w:lineRule="auto"/>
              <w:ind w:firstLine="0"/>
              <w:jc w:val="center"/>
              <w:rPr>
                <w:b/>
              </w:rPr>
            </w:pPr>
            <w:r w:rsidRPr="002E2C37">
              <w:rPr>
                <w:b/>
              </w:rPr>
              <w:t>Từ ngày 0</w:t>
            </w:r>
            <w:r w:rsidR="003C2EF9" w:rsidRPr="002E2C37">
              <w:rPr>
                <w:b/>
              </w:rPr>
              <w:t>7</w:t>
            </w:r>
            <w:r w:rsidRPr="002E2C37">
              <w:rPr>
                <w:b/>
              </w:rPr>
              <w:t>/04</w:t>
            </w:r>
          </w:p>
          <w:p w14:paraId="735F6CCF"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EDE2D79" w14:textId="197573A9" w:rsidR="0029204D" w:rsidRPr="002E2C37" w:rsidRDefault="003C2EF9">
            <w:pPr>
              <w:tabs>
                <w:tab w:val="right" w:leader="dot" w:pos="6804"/>
              </w:tabs>
              <w:spacing w:before="60" w:after="60" w:line="240" w:lineRule="auto"/>
              <w:ind w:firstLine="0"/>
              <w:jc w:val="center"/>
              <w:rPr>
                <w:b/>
              </w:rPr>
            </w:pPr>
            <w:r w:rsidRPr="002E2C37">
              <w:rPr>
                <w:b/>
              </w:rPr>
              <w:t>13/04</w:t>
            </w:r>
          </w:p>
        </w:tc>
        <w:tc>
          <w:tcPr>
            <w:tcW w:w="1891" w:type="dxa"/>
            <w:tcBorders>
              <w:top w:val="single" w:sz="4" w:space="0" w:color="auto"/>
              <w:left w:val="single" w:sz="4" w:space="0" w:color="auto"/>
              <w:bottom w:val="single" w:sz="4" w:space="0" w:color="auto"/>
              <w:right w:val="single" w:sz="4" w:space="0" w:color="auto"/>
            </w:tcBorders>
            <w:vAlign w:val="center"/>
          </w:tcPr>
          <w:p w14:paraId="1C834091" w14:textId="4A53FDF0" w:rsidR="0029204D" w:rsidRPr="002E2C37" w:rsidRDefault="003C2EF9">
            <w:pPr>
              <w:pStyle w:val="ListParagraph"/>
              <w:tabs>
                <w:tab w:val="right" w:leader="dot" w:pos="6804"/>
              </w:tabs>
              <w:spacing w:before="60" w:after="60" w:line="240" w:lineRule="auto"/>
              <w:ind w:left="28" w:firstLine="0"/>
              <w:jc w:val="left"/>
            </w:pPr>
            <w:r w:rsidRPr="002E2C37">
              <w:rPr>
                <w:lang w:val="en-US"/>
              </w:rPr>
              <w:t>Tiếp tục Kiểm tra và hoàn thiện chương trình</w:t>
            </w:r>
          </w:p>
        </w:tc>
        <w:tc>
          <w:tcPr>
            <w:tcW w:w="1222" w:type="dxa"/>
            <w:tcBorders>
              <w:top w:val="single" w:sz="4" w:space="0" w:color="auto"/>
              <w:left w:val="single" w:sz="4" w:space="0" w:color="auto"/>
              <w:bottom w:val="single" w:sz="4" w:space="0" w:color="auto"/>
              <w:right w:val="single" w:sz="4" w:space="0" w:color="auto"/>
            </w:tcBorders>
            <w:vAlign w:val="center"/>
          </w:tcPr>
          <w:p w14:paraId="7250CAB2"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07D0E92"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78A4ACE9" w14:textId="77777777" w:rsidR="0029204D" w:rsidRPr="002E2C37" w:rsidRDefault="0029204D">
            <w:pPr>
              <w:tabs>
                <w:tab w:val="right" w:leader="dot" w:pos="6804"/>
              </w:tabs>
              <w:spacing w:before="60" w:after="60" w:line="240" w:lineRule="auto"/>
              <w:jc w:val="center"/>
            </w:pPr>
          </w:p>
        </w:tc>
      </w:tr>
      <w:tr w:rsidR="003C2EF9" w:rsidRPr="002E2C37" w14:paraId="6FC900E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D165978" w14:textId="77777777" w:rsidR="003C2EF9" w:rsidRPr="002E2C37" w:rsidRDefault="003C2EF9" w:rsidP="003C2EF9">
            <w:pPr>
              <w:tabs>
                <w:tab w:val="right" w:leader="dot" w:pos="6804"/>
              </w:tabs>
              <w:spacing w:before="60" w:after="60" w:line="240" w:lineRule="auto"/>
              <w:ind w:firstLine="0"/>
              <w:jc w:val="center"/>
              <w:rPr>
                <w:b/>
              </w:rPr>
            </w:pPr>
            <w:r w:rsidRPr="002E2C37">
              <w:rPr>
                <w:b/>
              </w:rPr>
              <w:t>07</w:t>
            </w:r>
          </w:p>
          <w:p w14:paraId="4D7311C8" w14:textId="5AF888D6" w:rsidR="003C2EF9" w:rsidRPr="002E2C37" w:rsidRDefault="003C2EF9" w:rsidP="003C2EF9">
            <w:pPr>
              <w:tabs>
                <w:tab w:val="right" w:leader="dot" w:pos="6804"/>
              </w:tabs>
              <w:spacing w:before="60" w:after="60" w:line="240" w:lineRule="auto"/>
              <w:ind w:firstLine="0"/>
              <w:jc w:val="center"/>
              <w:rPr>
                <w:b/>
              </w:rPr>
            </w:pPr>
            <w:r w:rsidRPr="002E2C37">
              <w:rPr>
                <w:b/>
              </w:rPr>
              <w:t>Từ ngày 14/04</w:t>
            </w:r>
          </w:p>
          <w:p w14:paraId="527E008B" w14:textId="77777777" w:rsidR="003C2EF9" w:rsidRPr="002E2C37" w:rsidRDefault="003C2EF9" w:rsidP="003C2EF9">
            <w:pPr>
              <w:tabs>
                <w:tab w:val="right" w:leader="dot" w:pos="6804"/>
              </w:tabs>
              <w:spacing w:before="60" w:after="60" w:line="240" w:lineRule="auto"/>
              <w:ind w:firstLine="0"/>
              <w:jc w:val="center"/>
              <w:rPr>
                <w:b/>
              </w:rPr>
            </w:pPr>
            <w:r w:rsidRPr="002E2C37">
              <w:rPr>
                <w:b/>
              </w:rPr>
              <w:t>đến ngày</w:t>
            </w:r>
          </w:p>
          <w:p w14:paraId="19ABE365" w14:textId="68C11DD2" w:rsidR="003C2EF9" w:rsidRPr="002E2C37" w:rsidRDefault="003C2EF9" w:rsidP="003C2EF9">
            <w:pPr>
              <w:tabs>
                <w:tab w:val="right" w:leader="dot" w:pos="6804"/>
              </w:tabs>
              <w:spacing w:before="60" w:after="60" w:line="240" w:lineRule="auto"/>
              <w:ind w:firstLine="0"/>
              <w:jc w:val="center"/>
              <w:rPr>
                <w:b/>
              </w:rPr>
            </w:pPr>
            <w:r w:rsidRPr="002E2C37">
              <w:rPr>
                <w:b/>
              </w:rPr>
              <w:t>20/04</w:t>
            </w:r>
          </w:p>
        </w:tc>
        <w:tc>
          <w:tcPr>
            <w:tcW w:w="1891" w:type="dxa"/>
            <w:tcBorders>
              <w:top w:val="single" w:sz="4" w:space="0" w:color="auto"/>
              <w:left w:val="single" w:sz="4" w:space="0" w:color="auto"/>
              <w:bottom w:val="single" w:sz="4" w:space="0" w:color="auto"/>
              <w:right w:val="single" w:sz="4" w:space="0" w:color="auto"/>
            </w:tcBorders>
            <w:vAlign w:val="center"/>
          </w:tcPr>
          <w:p w14:paraId="723F48AB" w14:textId="4CC189A7" w:rsidR="003C2EF9" w:rsidRPr="002E2C37" w:rsidRDefault="003C2EF9" w:rsidP="003C2EF9">
            <w:pPr>
              <w:pStyle w:val="ListParagraph"/>
              <w:tabs>
                <w:tab w:val="right" w:leader="dot" w:pos="6804"/>
              </w:tabs>
              <w:spacing w:before="60" w:after="60" w:line="240" w:lineRule="auto"/>
              <w:ind w:left="28" w:firstLine="0"/>
              <w:jc w:val="left"/>
              <w:rPr>
                <w:lang w:val="en-US"/>
              </w:rPr>
            </w:pPr>
            <w:r w:rsidRPr="002E2C37">
              <w:rPr>
                <w:lang w:val="en-US"/>
              </w:rPr>
              <w:t>Hoàn thiện ứng dụng</w:t>
            </w:r>
          </w:p>
        </w:tc>
        <w:tc>
          <w:tcPr>
            <w:tcW w:w="1222" w:type="dxa"/>
            <w:tcBorders>
              <w:top w:val="single" w:sz="4" w:space="0" w:color="auto"/>
              <w:left w:val="single" w:sz="4" w:space="0" w:color="auto"/>
              <w:bottom w:val="single" w:sz="4" w:space="0" w:color="auto"/>
              <w:right w:val="single" w:sz="4" w:space="0" w:color="auto"/>
            </w:tcBorders>
            <w:vAlign w:val="center"/>
          </w:tcPr>
          <w:p w14:paraId="00D3C40F" w14:textId="14B03379" w:rsidR="003C2EF9" w:rsidRPr="002E2C37" w:rsidRDefault="003C2EF9" w:rsidP="003C2EF9">
            <w:pPr>
              <w:tabs>
                <w:tab w:val="right" w:leader="dot" w:pos="6804"/>
              </w:tabs>
              <w:spacing w:before="60" w:after="60" w:line="240" w:lineRule="auto"/>
              <w:ind w:firstLine="20"/>
              <w:jc w:val="center"/>
            </w:pPr>
          </w:p>
        </w:tc>
        <w:tc>
          <w:tcPr>
            <w:tcW w:w="2705" w:type="dxa"/>
            <w:tcBorders>
              <w:top w:val="single" w:sz="4" w:space="0" w:color="auto"/>
              <w:left w:val="single" w:sz="4" w:space="0" w:color="auto"/>
              <w:bottom w:val="single" w:sz="4" w:space="0" w:color="auto"/>
              <w:right w:val="single" w:sz="4" w:space="0" w:color="auto"/>
            </w:tcBorders>
            <w:vAlign w:val="center"/>
          </w:tcPr>
          <w:p w14:paraId="57151158" w14:textId="77777777" w:rsidR="003C2EF9" w:rsidRPr="002E2C37" w:rsidRDefault="003C2EF9" w:rsidP="003C2EF9">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5E474904" w14:textId="77777777" w:rsidR="003C2EF9" w:rsidRPr="002E2C37" w:rsidRDefault="003C2EF9" w:rsidP="003C2EF9">
            <w:pPr>
              <w:tabs>
                <w:tab w:val="right" w:leader="dot" w:pos="6804"/>
              </w:tabs>
              <w:spacing w:before="60" w:after="60" w:line="240" w:lineRule="auto"/>
              <w:jc w:val="center"/>
            </w:pPr>
          </w:p>
        </w:tc>
      </w:tr>
    </w:tbl>
    <w:p w14:paraId="364B1F2B" w14:textId="77777777" w:rsidR="0029204D" w:rsidRPr="002E2C37" w:rsidRDefault="0029204D">
      <w:pPr>
        <w:ind w:firstLine="0"/>
        <w:rPr>
          <w:lang w:val="en-US"/>
        </w:rPr>
      </w:pPr>
    </w:p>
    <w:p w14:paraId="7AF77668" w14:textId="77777777" w:rsidR="0029204D" w:rsidRPr="002E2C37" w:rsidRDefault="0029204D">
      <w:pPr>
        <w:ind w:firstLine="0"/>
      </w:pPr>
    </w:p>
    <w:p w14:paraId="0286600F" w14:textId="77777777" w:rsidR="0029204D" w:rsidRPr="002E2C37" w:rsidRDefault="0029204D">
      <w:pPr>
        <w:ind w:firstLine="0"/>
        <w:sectPr w:rsidR="0029204D" w:rsidRPr="002E2C37">
          <w:footerReference w:type="default" r:id="rId20"/>
          <w:pgSz w:w="11906" w:h="16838"/>
          <w:pgMar w:top="1417" w:right="1417" w:bottom="1417" w:left="2268" w:header="562" w:footer="562" w:gutter="0"/>
          <w:pgNumType w:fmt="lowerRoman" w:start="1"/>
          <w:cols w:space="0"/>
          <w:docGrid w:linePitch="354"/>
        </w:sectPr>
      </w:pPr>
    </w:p>
    <w:p w14:paraId="781FBEB1" w14:textId="77777777" w:rsidR="0029204D" w:rsidRPr="002E2C37" w:rsidRDefault="0029204D">
      <w:pPr>
        <w:ind w:firstLine="0"/>
        <w:sectPr w:rsidR="0029204D" w:rsidRPr="002E2C37">
          <w:footerReference w:type="default" r:id="rId21"/>
          <w:type w:val="continuous"/>
          <w:pgSz w:w="11906" w:h="16838"/>
          <w:pgMar w:top="1417" w:right="1417" w:bottom="1417" w:left="2268" w:header="562" w:footer="562" w:gutter="0"/>
          <w:pgNumType w:fmt="lowerRoman"/>
          <w:cols w:space="0"/>
          <w:docGrid w:linePitch="354"/>
        </w:sectPr>
      </w:pPr>
    </w:p>
    <w:p w14:paraId="74E382B0" w14:textId="77777777" w:rsidR="0029204D" w:rsidRPr="002E2C37" w:rsidRDefault="00000000" w:rsidP="0024331B">
      <w:pPr>
        <w:pStyle w:val="Style1"/>
      </w:pPr>
      <w:r w:rsidRPr="002E2C37">
        <w:lastRenderedPageBreak/>
        <w:t>LỜI CẢM ƠN</w:t>
      </w:r>
    </w:p>
    <w:p w14:paraId="3F0D0D32" w14:textId="77777777" w:rsidR="0028311B" w:rsidRPr="002E2C37" w:rsidRDefault="0028311B" w:rsidP="0028311B">
      <w:pPr>
        <w:rPr>
          <w:lang w:val="en-US"/>
        </w:rPr>
      </w:pPr>
      <w:r w:rsidRPr="002E2C37">
        <w:t>Lời đầu tiên, em xin được bày tỏ lòng biết ơn sâu sắc đến Trường Đại học An Giang, đặc biệt là Khoa Công nghệ Thông tin – nơi đã chắp cánh ước mơ, tạo điều kiện và môi trường học tập tuyệt vời để em có thể theo đuổi đam mê với ngành Công nghệ Thông tin trong suốt 4 năm qua. Em vô cùng cảm kích trước sự tận tâm, nhiệt huyết và giàu kinh nghiệm của quý thầy cô – những người không chỉ truyền đạt kiến thức chuyên môn mà còn dạy cho em những bài học quý giá về đạo đức nghề nghiệp và tinh thần cầu tiến.</w:t>
      </w:r>
    </w:p>
    <w:p w14:paraId="09E543BA" w14:textId="77777777" w:rsidR="0029204D" w:rsidRPr="002E2C37" w:rsidRDefault="00000000">
      <w:pPr>
        <w:rPr>
          <w:lang w:val="en-US"/>
        </w:rPr>
      </w:pPr>
      <w:r w:rsidRPr="002E2C37">
        <w:t xml:space="preserve"> </w:t>
      </w:r>
      <w:r w:rsidRPr="002E2C37">
        <w:rPr>
          <w:lang w:val="en-US"/>
        </w:rPr>
        <w:t>E</w:t>
      </w:r>
      <w:r w:rsidRPr="002E2C37">
        <w:t xml:space="preserve">m xin chân thành cảm ơn các quý thầy cô </w:t>
      </w:r>
      <w:r w:rsidRPr="002E2C37">
        <w:rPr>
          <w:lang w:val="en-US"/>
        </w:rPr>
        <w:t xml:space="preserve">tại </w:t>
      </w:r>
      <w:r w:rsidRPr="002E2C37">
        <w:t>trường Đại học An Giang. Đặc biệt là thầy</w:t>
      </w:r>
      <w:r w:rsidRPr="002E2C37">
        <w:rPr>
          <w:lang w:val="en-US"/>
        </w:rPr>
        <w:t xml:space="preserve"> Đoàn Thanh Nghị tại</w:t>
      </w:r>
      <w:r w:rsidRPr="002E2C37">
        <w:t xml:space="preserve"> khoa Công nghệ thông tin đã luôn tận tình hướng dẫn và chỉ dạy em </w:t>
      </w:r>
      <w:r w:rsidRPr="002E2C37">
        <w:rPr>
          <w:lang w:val="en-US"/>
        </w:rPr>
        <w:t>hoàn thành</w:t>
      </w:r>
      <w:r w:rsidRPr="002E2C37">
        <w:t xml:space="preserve"> </w:t>
      </w:r>
      <w:r w:rsidRPr="002E2C37">
        <w:rPr>
          <w:lang w:val="en-US"/>
        </w:rPr>
        <w:t>đồ án thực tập</w:t>
      </w:r>
      <w:r w:rsidRPr="002E2C37">
        <w:t xml:space="preserve"> trong suốt </w:t>
      </w:r>
      <w:r w:rsidRPr="002E2C37">
        <w:rPr>
          <w:lang w:val="en-US"/>
        </w:rPr>
        <w:t>2 tháng</w:t>
      </w:r>
      <w:r w:rsidRPr="002E2C37">
        <w:t xml:space="preserve"> </w:t>
      </w:r>
      <w:r w:rsidRPr="002E2C37">
        <w:rPr>
          <w:lang w:val="vi-VN"/>
        </w:rPr>
        <w:t>thực tập cuối khóa</w:t>
      </w:r>
      <w:r w:rsidRPr="002E2C37">
        <w:rPr>
          <w:lang w:val="en-US"/>
        </w:rPr>
        <w:t xml:space="preserve"> tại khoa Công nghệ thông tin này.</w:t>
      </w:r>
    </w:p>
    <w:p w14:paraId="3B63FDC1" w14:textId="3CFAD4B6" w:rsidR="0029204D" w:rsidRPr="002E2C37" w:rsidRDefault="00000000">
      <w:r w:rsidRPr="002E2C37">
        <w:t xml:space="preserve">Những </w:t>
      </w:r>
      <w:r w:rsidR="0028311B" w:rsidRPr="002E2C37">
        <w:t>chia sẻ và hướng dẫn tận tâm</w:t>
      </w:r>
      <w:r w:rsidRPr="002E2C37">
        <w:t xml:space="preserve"> của thầy </w:t>
      </w:r>
      <w:r w:rsidRPr="002E2C37">
        <w:rPr>
          <w:lang w:val="en-US"/>
        </w:rPr>
        <w:t xml:space="preserve">và khoa Công Nghệ Thông Tin </w:t>
      </w:r>
      <w:r w:rsidRPr="002E2C37">
        <w:t xml:space="preserve">có ý nghĩa hết sức quan trọng </w:t>
      </w:r>
      <w:r w:rsidRPr="002E2C37">
        <w:rPr>
          <w:lang w:val="en-US"/>
        </w:rPr>
        <w:t>và</w:t>
      </w:r>
      <w:r w:rsidR="0028311B" w:rsidRPr="002E2C37">
        <w:rPr>
          <w:lang w:val="en-US"/>
        </w:rPr>
        <w:t xml:space="preserve"> giúp </w:t>
      </w:r>
      <w:r w:rsidRPr="002E2C37">
        <w:rPr>
          <w:lang w:val="en-US"/>
        </w:rPr>
        <w:t xml:space="preserve">em rất nhiều trong việc hoàn thành </w:t>
      </w:r>
      <w:r w:rsidR="0028311B" w:rsidRPr="002E2C37">
        <w:rPr>
          <w:lang w:val="en-US"/>
        </w:rPr>
        <w:t>đề tài</w:t>
      </w:r>
      <w:r w:rsidRPr="002E2C37">
        <w:rPr>
          <w:lang w:val="en-US"/>
        </w:rPr>
        <w:t xml:space="preserve"> thực tập cuối khóa</w:t>
      </w:r>
      <w:r w:rsidRPr="002E2C37">
        <w:t>, bên cạnh đó còn là hành trang tiếp bước cho em trong cả quãng đường dài sau này.</w:t>
      </w:r>
    </w:p>
    <w:p w14:paraId="060A9E06" w14:textId="6075BA7C" w:rsidR="0029204D" w:rsidRPr="002E2C37" w:rsidRDefault="00000000">
      <w:r w:rsidRPr="002E2C37">
        <w:t>Lời cuối cùng, em xin được gửi lời cảm ơn chân thành nhất đến gia đình, b</w:t>
      </w:r>
      <w:r w:rsidR="0028311B" w:rsidRPr="002E2C37">
        <w:t>a</w:t>
      </w:r>
      <w:r w:rsidRPr="002E2C37">
        <w:t xml:space="preserve"> mẹ, bạn bè và toàn thể lớp DH</w:t>
      </w:r>
      <w:r w:rsidRPr="002E2C37">
        <w:rPr>
          <w:lang w:val="vi-VN"/>
        </w:rPr>
        <w:t>2</w:t>
      </w:r>
      <w:r w:rsidR="0028311B" w:rsidRPr="002E2C37">
        <w:rPr>
          <w:lang w:val="en-US"/>
        </w:rPr>
        <w:t>2TH3</w:t>
      </w:r>
      <w:r w:rsidRPr="002E2C37">
        <w:t>, những người đã luôn sẵn sàng chia sẻ và hỗ trợ nhau cả trong học tập và cuộc sống. </w:t>
      </w:r>
    </w:p>
    <w:p w14:paraId="605CF58A" w14:textId="77777777" w:rsidR="0029204D" w:rsidRPr="002E2C37" w:rsidRDefault="00000000">
      <w:r w:rsidRPr="002E2C37">
        <w:t>Xin chân thành cảm ơn tất cả mọi người!</w:t>
      </w:r>
    </w:p>
    <w:p w14:paraId="69449329" w14:textId="77777777" w:rsidR="0029204D" w:rsidRPr="002E2C37" w:rsidRDefault="0029204D"/>
    <w:p w14:paraId="06CE788B" w14:textId="12846770" w:rsidR="0029204D" w:rsidRPr="002E2C37" w:rsidRDefault="00000000">
      <w:pPr>
        <w:ind w:firstLine="0"/>
        <w:jc w:val="right"/>
        <w:rPr>
          <w:i/>
        </w:rPr>
      </w:pPr>
      <w:r w:rsidRPr="002E2C37">
        <w:rPr>
          <w:i/>
        </w:rPr>
        <w:t xml:space="preserve">Tp Long Xuyên ngày </w:t>
      </w:r>
      <w:r w:rsidR="006C2416">
        <w:rPr>
          <w:i/>
        </w:rPr>
        <w:t>2</w:t>
      </w:r>
      <w:r w:rsidRPr="002E2C37">
        <w:rPr>
          <w:i/>
        </w:rPr>
        <w:t xml:space="preserve"> tháng 04 năm 202</w:t>
      </w:r>
      <w:r w:rsidR="0028311B" w:rsidRPr="002E2C37">
        <w:rPr>
          <w:i/>
          <w:lang w:val="en-US"/>
        </w:rPr>
        <w:t>5</w:t>
      </w:r>
      <w:r w:rsidR="00BC67E0">
        <w:rPr>
          <w:i/>
        </w:rPr>
        <w:t xml:space="preserve"> </w:t>
      </w:r>
      <w:r w:rsidRPr="002E2C37">
        <w:rPr>
          <w:i/>
        </w:rPr>
        <w:t xml:space="preserve"> </w:t>
      </w:r>
    </w:p>
    <w:p w14:paraId="39F32E82" w14:textId="77FD4A41" w:rsidR="0029204D" w:rsidRPr="002E2C37" w:rsidRDefault="00BC67E0">
      <w:pPr>
        <w:ind w:left="5040" w:firstLine="0"/>
        <w:rPr>
          <w:bCs/>
        </w:rPr>
      </w:pPr>
      <w:r>
        <w:rPr>
          <w:b/>
        </w:rPr>
        <w:t xml:space="preserve"> </w:t>
      </w:r>
      <w:r w:rsidRPr="002E2C37">
        <w:rPr>
          <w:bCs/>
        </w:rPr>
        <w:t>Sinh viên thực hiện</w:t>
      </w:r>
    </w:p>
    <w:p w14:paraId="414C0C0A" w14:textId="77777777" w:rsidR="0029204D" w:rsidRPr="002E2C37" w:rsidRDefault="0029204D">
      <w:pPr>
        <w:ind w:left="5040" w:firstLine="0"/>
        <w:rPr>
          <w:b/>
        </w:rPr>
      </w:pPr>
    </w:p>
    <w:p w14:paraId="1D76BB2B" w14:textId="77777777" w:rsidR="0029204D" w:rsidRPr="002E2C37" w:rsidRDefault="0029204D">
      <w:pPr>
        <w:ind w:left="5040" w:firstLine="0"/>
        <w:rPr>
          <w:b/>
        </w:rPr>
      </w:pPr>
    </w:p>
    <w:p w14:paraId="6EF72ACC" w14:textId="5B9A4688" w:rsidR="0029204D" w:rsidRPr="002E2C37" w:rsidRDefault="00BC67E0">
      <w:pPr>
        <w:ind w:firstLine="0"/>
        <w:rPr>
          <w:b/>
          <w:bCs/>
          <w:lang w:val="en-US"/>
        </w:rPr>
      </w:pPr>
      <w:r>
        <w:rPr>
          <w:b/>
        </w:rPr>
        <w:t xml:space="preserve">   </w:t>
      </w:r>
      <w:r w:rsidRPr="002E2C37">
        <w:rPr>
          <w:b/>
        </w:rPr>
        <w:t xml:space="preserve"> </w:t>
      </w:r>
      <w:r w:rsidRPr="002E2C37">
        <w:rPr>
          <w:b/>
        </w:rPr>
        <w:tab/>
      </w:r>
      <w:r w:rsidRPr="002E2C37">
        <w:rPr>
          <w:b/>
        </w:rPr>
        <w:tab/>
      </w:r>
      <w:r w:rsidRPr="002E2C37">
        <w:rPr>
          <w:b/>
        </w:rPr>
        <w:tab/>
      </w:r>
      <w:r w:rsidRPr="002E2C37">
        <w:rPr>
          <w:b/>
        </w:rPr>
        <w:tab/>
      </w:r>
      <w:r w:rsidRPr="002E2C37">
        <w:rPr>
          <w:b/>
        </w:rPr>
        <w:tab/>
      </w:r>
      <w:r w:rsidRPr="002E2C37">
        <w:rPr>
          <w:b/>
        </w:rPr>
        <w:tab/>
      </w:r>
      <w:r>
        <w:rPr>
          <w:b/>
        </w:rPr>
        <w:t xml:space="preserve">    </w:t>
      </w:r>
      <w:r w:rsidRPr="002E2C37">
        <w:rPr>
          <w:b/>
        </w:rPr>
        <w:tab/>
      </w:r>
      <w:r>
        <w:rPr>
          <w:b/>
          <w:bCs/>
        </w:rPr>
        <w:t xml:space="preserve">  </w:t>
      </w:r>
      <w:r w:rsidR="0028311B" w:rsidRPr="002E2C37">
        <w:rPr>
          <w:b/>
          <w:bCs/>
          <w:lang w:val="en-US"/>
        </w:rPr>
        <w:t>Huỳnh Cường</w:t>
      </w:r>
    </w:p>
    <w:p w14:paraId="1B31CD92" w14:textId="77777777" w:rsidR="0029204D" w:rsidRPr="002E2C37" w:rsidRDefault="0029204D">
      <w:pPr>
        <w:ind w:firstLine="0"/>
      </w:pPr>
    </w:p>
    <w:p w14:paraId="60A81E72" w14:textId="77777777" w:rsidR="0029204D" w:rsidRPr="002E2C37" w:rsidRDefault="0029204D">
      <w:pPr>
        <w:ind w:firstLine="0"/>
      </w:pPr>
    </w:p>
    <w:p w14:paraId="2CA4F566" w14:textId="77777777" w:rsidR="0029204D" w:rsidRPr="002E2C37" w:rsidRDefault="00000000">
      <w:r w:rsidRPr="002E2C37">
        <w:br w:type="page"/>
      </w:r>
    </w:p>
    <w:p w14:paraId="4F6718CE" w14:textId="77777777" w:rsidR="0029204D" w:rsidRPr="002E2C37" w:rsidRDefault="0029204D">
      <w:pPr>
        <w:ind w:firstLine="0"/>
        <w:rPr>
          <w:color w:val="000000"/>
          <w:sz w:val="34"/>
          <w:szCs w:val="34"/>
        </w:rPr>
        <w:sectPr w:rsidR="0029204D" w:rsidRPr="002E2C37">
          <w:pgSz w:w="11906" w:h="16838"/>
          <w:pgMar w:top="1417" w:right="1417" w:bottom="1417" w:left="2268" w:header="562" w:footer="562" w:gutter="0"/>
          <w:pgNumType w:fmt="lowerRoman" w:start="4"/>
          <w:cols w:space="0"/>
        </w:sectPr>
      </w:pPr>
    </w:p>
    <w:p w14:paraId="412F6D01" w14:textId="77777777" w:rsidR="0029204D" w:rsidRPr="002E2C37" w:rsidRDefault="00000000" w:rsidP="0024331B">
      <w:pPr>
        <w:pStyle w:val="Style1"/>
      </w:pPr>
      <w:r w:rsidRPr="002E2C37">
        <w:lastRenderedPageBreak/>
        <w:t>TÓM TẮT</w:t>
      </w:r>
    </w:p>
    <w:p w14:paraId="1989D11C" w14:textId="5AF3C418" w:rsidR="0028311B" w:rsidRPr="002E2C37" w:rsidRDefault="0028311B" w:rsidP="0028311B">
      <w:pPr>
        <w:rPr>
          <w:lang w:val="vi-VN"/>
        </w:rPr>
      </w:pPr>
      <w:r w:rsidRPr="002E2C37">
        <w:t>Việt Nam là một quốc gia nông nghiệp, trong đó nông nghiệp đóng vai trò then chốt đối với nền kinh tế quốc dân. Tuy nhiên, do tình hình biến đổi khí hậu diễn biến ngày càng phức tạp, sự xuất hiện và gia tăng của nhiều loài côn trùng gây hại đã gây ảnh hưởng nghiêm trọng đến sản lượng cây trồng</w:t>
      </w:r>
      <w:r w:rsidR="008B16AB" w:rsidRPr="002E2C37">
        <w:t xml:space="preserve">. </w:t>
      </w:r>
      <w:r w:rsidRPr="002E2C37">
        <w:t>Trước thực trạng này, việc xác định chính xác các loài côn trùng gây hại trở nên cấp thiết</w:t>
      </w:r>
      <w:r w:rsidR="008B16AB" w:rsidRPr="002E2C37">
        <w:t>.</w:t>
      </w:r>
    </w:p>
    <w:p w14:paraId="5727D964" w14:textId="77777777" w:rsidR="0028311B" w:rsidRPr="002E2C37" w:rsidRDefault="0028311B" w:rsidP="0028311B">
      <w:r w:rsidRPr="002E2C37">
        <w:t>Tuy nhiên, trong bối cảnh số lượng loài côn trùng ngày càng đa dạng, phương pháp nhận diện dựa trên kinh nghiệm truyền thống không còn đảm bảo độ chính xác cao. Để góp phần giải quyết vấn đề này, trong bài luận này, tôi đề xuất và phát triển một ứng dụng nhận diện côn trùng trên thiết bị di động, được xây dựng bằng ngôn ngữ lập trình Kotlin và IDE Android Studio.</w:t>
      </w:r>
    </w:p>
    <w:p w14:paraId="2ECBB057" w14:textId="3419375C" w:rsidR="0028311B" w:rsidRPr="002E2C37" w:rsidRDefault="0028311B" w:rsidP="0028311B">
      <w:r w:rsidRPr="002E2C37">
        <w:t xml:space="preserve">Ứng dụng này không chỉ hỗ trợ nâng cao độ chính xác trong việc xác định các loài côn trùng gây hại mà còn cung cấp thông tin chi tiết về đặc điểm sinh học, phân bố, hình thái và các biện pháp phòng trừ tương ứng. Qua đó, người dân có thể lựa chọn các giải pháp sinh học phù hợp, </w:t>
      </w:r>
      <w:r w:rsidR="008B16AB" w:rsidRPr="002E2C37">
        <w:t>giúp</w:t>
      </w:r>
      <w:r w:rsidRPr="002E2C37">
        <w:t xml:space="preserve"> giảm thiểu việc lạm dụng thuốc bảo vệ thực vật, hướng tới nền nông nghiệp bền vững và an toàn.</w:t>
      </w:r>
    </w:p>
    <w:p w14:paraId="5738B95E" w14:textId="77777777" w:rsidR="0028311B" w:rsidRPr="002E2C37" w:rsidRDefault="0028311B" w:rsidP="0028311B">
      <w:pPr>
        <w:rPr>
          <w:lang w:val="vi-VN"/>
        </w:rPr>
      </w:pPr>
      <w:r w:rsidRPr="002E2C37">
        <w:rPr>
          <w:lang w:val="vi-VN"/>
        </w:rPr>
        <w:t>Đề tài gồm ba chương với các nội dung cụ thể như sau:</w:t>
      </w:r>
    </w:p>
    <w:p w14:paraId="362C3B18" w14:textId="77777777" w:rsidR="0028311B" w:rsidRPr="002E2C37" w:rsidRDefault="0028311B" w:rsidP="0028311B">
      <w:r w:rsidRPr="002E2C37">
        <w:rPr>
          <w:lang w:val="vi-VN"/>
        </w:rPr>
        <w:t xml:space="preserve">Chương 1: </w:t>
      </w:r>
      <w:r w:rsidRPr="002E2C37">
        <w:rPr>
          <w:lang w:val="en-US"/>
        </w:rPr>
        <w:t xml:space="preserve">Tổng quan về đề tài. </w:t>
      </w:r>
      <w:r w:rsidRPr="002E2C37">
        <w:t>Chương này trình bày tổng quan về đề tài nghiên cứu, bao gồm việc làm rõ tầm quan trọng và ý nghĩa thực tiễn của đề tài trong bối cảnh hiện nay. Bên cạnh đó, chương cũng nêu rõ mục tiêu nghiên cứu, phạm vi thực hiện, cũng như phương pháp nghiên cứu được áp dụng trong suốt quá trình xây dựng và phát triển hệ thống.</w:t>
      </w:r>
    </w:p>
    <w:p w14:paraId="59E3C96E" w14:textId="7F2F2E8E" w:rsidR="0028311B" w:rsidRPr="002E2C37" w:rsidRDefault="0028311B" w:rsidP="0028311B">
      <w:pPr>
        <w:rPr>
          <w:lang w:val="vi-VN"/>
        </w:rPr>
      </w:pPr>
      <w:r w:rsidRPr="002E2C37">
        <w:rPr>
          <w:lang w:val="vi-VN"/>
        </w:rPr>
        <w:t xml:space="preserve">Chương 2: </w:t>
      </w:r>
      <w:r w:rsidRPr="002E2C37">
        <w:t>Cơ sở lý thuyết và các nghiên cứu liên quan.</w:t>
      </w:r>
      <w:r w:rsidRPr="002E2C37">
        <w:rPr>
          <w:lang w:val="en-US"/>
        </w:rPr>
        <w:t xml:space="preserve"> </w:t>
      </w:r>
      <w:r w:rsidRPr="002E2C37">
        <w:t>Chương này cung cấp nền tảng lý thuyết phục vụ cho việc giải quyết vấn đề nghiên cứu. Cụ thể, chương trình bày các kiến thức về kỹ thuật phát hiện đối tượng, giới thiệu thuật toán nhận diện YOLO, NMS, IoU, phương pháp học chuyển giao (Transfer Learning), cùng với các công nghệ và nền tảng hỗ trợ như Android Studio, cơ sở dữ liệu PostgreSQL và thư viện TensorFlow Lite.</w:t>
      </w:r>
    </w:p>
    <w:p w14:paraId="0419B55F" w14:textId="350602F2" w:rsidR="0029204D" w:rsidRPr="002E2C37" w:rsidRDefault="0028311B" w:rsidP="00700D7E">
      <w:pPr>
        <w:rPr>
          <w:lang w:val="en-US"/>
        </w:rPr>
      </w:pPr>
      <w:r w:rsidRPr="002E2C37">
        <w:rPr>
          <w:lang w:val="vi-VN"/>
        </w:rPr>
        <w:t xml:space="preserve">Chương 3: </w:t>
      </w:r>
      <w:r w:rsidRPr="002E2C37">
        <w:t xml:space="preserve">Xây dựng hệ thống nhận diện côn trùng trên thiết bị di động. Chương này tập trung mô tả quá trình xây dựng hệ thống nhận diện côn trùng trên nền tảng Android. Nội dung bao </w:t>
      </w:r>
      <w:r w:rsidR="008B16AB" w:rsidRPr="002E2C37">
        <w:t xml:space="preserve">gồm </w:t>
      </w:r>
      <w:r w:rsidRPr="002E2C37">
        <w:t>thiết kế kiến trúc hệ thống nhận diện, cùng các bước triển khai cụ thể. Phần cuối chương là phần đánh giá, kết luận và đề xuất các hướng phát triển tiếp theo của hệ thống nhằm nâng cao hiệu quả và tính ứng dụng trong thực tiễn</w:t>
      </w:r>
    </w:p>
    <w:p w14:paraId="2E4ECDBA" w14:textId="77777777" w:rsidR="0029204D" w:rsidRPr="002E2C37" w:rsidRDefault="0029204D">
      <w:pPr>
        <w:ind w:firstLine="0"/>
        <w:rPr>
          <w:b/>
          <w:sz w:val="28"/>
          <w:szCs w:val="28"/>
        </w:rPr>
        <w:sectPr w:rsidR="0029204D" w:rsidRPr="002E2C37">
          <w:type w:val="continuous"/>
          <w:pgSz w:w="11906" w:h="16838"/>
          <w:pgMar w:top="1417" w:right="1417" w:bottom="1417" w:left="2268" w:header="562" w:footer="562" w:gutter="0"/>
          <w:pgNumType w:fmt="lowerRoman"/>
          <w:cols w:space="0"/>
        </w:sectPr>
      </w:pPr>
    </w:p>
    <w:p w14:paraId="20371963" w14:textId="77777777" w:rsidR="0029204D" w:rsidRPr="002E2C37" w:rsidRDefault="0029204D" w:rsidP="0024331B">
      <w:pPr>
        <w:pStyle w:val="Style1"/>
      </w:pPr>
    </w:p>
    <w:bookmarkStart w:id="0" w:name="_Toc6511" w:displacedByCustomXml="next"/>
    <w:sdt>
      <w:sdtPr>
        <w:rPr>
          <w:rFonts w:ascii="Times New Roman" w:eastAsia="Times New Roman" w:hAnsi="Times New Roman" w:cs="Times New Roman"/>
          <w:color w:val="auto"/>
          <w:sz w:val="26"/>
          <w:szCs w:val="26"/>
          <w:lang w:val="en-GB"/>
        </w:rPr>
        <w:id w:val="-466273534"/>
        <w:docPartObj>
          <w:docPartGallery w:val="Table of Contents"/>
          <w:docPartUnique/>
        </w:docPartObj>
      </w:sdtPr>
      <w:sdtEndPr>
        <w:rPr>
          <w:b/>
          <w:bCs/>
          <w:noProof/>
        </w:rPr>
      </w:sdtEndPr>
      <w:sdtContent>
        <w:p w14:paraId="63FEC149" w14:textId="6ABE437B" w:rsidR="00C37AC8" w:rsidRDefault="00C37AC8">
          <w:pPr>
            <w:pStyle w:val="TOCHeading"/>
          </w:pPr>
        </w:p>
        <w:p w14:paraId="190B2FEF" w14:textId="65BDD2A5" w:rsidR="000B675E" w:rsidRDefault="00F82CAE">
          <w:pPr>
            <w:pStyle w:val="TOC1"/>
            <w:rPr>
              <w:rFonts w:asciiTheme="minorHAnsi" w:eastAsiaTheme="minorEastAsia" w:hAnsiTheme="minorHAnsi" w:cstheme="minorBidi"/>
              <w:b w:val="0"/>
              <w:bCs w:val="0"/>
              <w:iCs w:val="0"/>
              <w:noProof/>
              <w:kern w:val="2"/>
              <w:sz w:val="24"/>
              <w:lang w:val="en-US"/>
              <w14:ligatures w14:val="standardContextual"/>
            </w:rPr>
          </w:pPr>
          <w:r>
            <w:rPr>
              <w:b w:val="0"/>
              <w:bCs w:val="0"/>
              <w:iCs w:val="0"/>
            </w:rPr>
            <w:fldChar w:fldCharType="begin"/>
          </w:r>
          <w:r>
            <w:rPr>
              <w:b w:val="0"/>
              <w:bCs w:val="0"/>
              <w:iCs w:val="0"/>
            </w:rPr>
            <w:instrText xml:space="preserve"> TOC \o "1-3" \h \z \u </w:instrText>
          </w:r>
          <w:r>
            <w:rPr>
              <w:b w:val="0"/>
              <w:bCs w:val="0"/>
              <w:iCs w:val="0"/>
            </w:rPr>
            <w:fldChar w:fldCharType="separate"/>
          </w:r>
          <w:hyperlink w:anchor="_Toc195640380" w:history="1">
            <w:r w:rsidR="000B675E" w:rsidRPr="004A6EE3">
              <w:rPr>
                <w:rStyle w:val="Hyperlink"/>
                <w:noProof/>
              </w:rPr>
              <w:t>CHƯƠNG 1</w:t>
            </w:r>
            <w:r w:rsidR="000B675E">
              <w:rPr>
                <w:noProof/>
                <w:webHidden/>
              </w:rPr>
              <w:tab/>
            </w:r>
            <w:r w:rsidR="000B675E">
              <w:rPr>
                <w:noProof/>
                <w:webHidden/>
              </w:rPr>
              <w:fldChar w:fldCharType="begin"/>
            </w:r>
            <w:r w:rsidR="000B675E">
              <w:rPr>
                <w:noProof/>
                <w:webHidden/>
              </w:rPr>
              <w:instrText xml:space="preserve"> PAGEREF _Toc195640380 \h </w:instrText>
            </w:r>
            <w:r w:rsidR="000B675E">
              <w:rPr>
                <w:noProof/>
                <w:webHidden/>
              </w:rPr>
            </w:r>
            <w:r w:rsidR="000B675E">
              <w:rPr>
                <w:noProof/>
                <w:webHidden/>
              </w:rPr>
              <w:fldChar w:fldCharType="separate"/>
            </w:r>
            <w:r w:rsidR="000B675E">
              <w:rPr>
                <w:noProof/>
                <w:webHidden/>
              </w:rPr>
              <w:t>1</w:t>
            </w:r>
            <w:r w:rsidR="000B675E">
              <w:rPr>
                <w:noProof/>
                <w:webHidden/>
              </w:rPr>
              <w:fldChar w:fldCharType="end"/>
            </w:r>
          </w:hyperlink>
        </w:p>
        <w:p w14:paraId="5D3AAF93" w14:textId="634F510D"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81" w:history="1">
            <w:r w:rsidRPr="004A6EE3">
              <w:rPr>
                <w:rStyle w:val="Hyperlink"/>
                <w:noProof/>
              </w:rPr>
              <w:t>TỔNG QUAN</w:t>
            </w:r>
            <w:r>
              <w:rPr>
                <w:noProof/>
                <w:webHidden/>
              </w:rPr>
              <w:tab/>
            </w:r>
            <w:r>
              <w:rPr>
                <w:noProof/>
                <w:webHidden/>
              </w:rPr>
              <w:fldChar w:fldCharType="begin"/>
            </w:r>
            <w:r>
              <w:rPr>
                <w:noProof/>
                <w:webHidden/>
              </w:rPr>
              <w:instrText xml:space="preserve"> PAGEREF _Toc195640381 \h </w:instrText>
            </w:r>
            <w:r>
              <w:rPr>
                <w:noProof/>
                <w:webHidden/>
              </w:rPr>
            </w:r>
            <w:r>
              <w:rPr>
                <w:noProof/>
                <w:webHidden/>
              </w:rPr>
              <w:fldChar w:fldCharType="separate"/>
            </w:r>
            <w:r>
              <w:rPr>
                <w:noProof/>
                <w:webHidden/>
              </w:rPr>
              <w:t>1</w:t>
            </w:r>
            <w:r>
              <w:rPr>
                <w:noProof/>
                <w:webHidden/>
              </w:rPr>
              <w:fldChar w:fldCharType="end"/>
            </w:r>
          </w:hyperlink>
        </w:p>
        <w:p w14:paraId="2F6E8CBF" w14:textId="17B20C99"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2" w:history="1">
            <w:r w:rsidRPr="004A6EE3">
              <w:rPr>
                <w:rStyle w:val="Hyperlink"/>
                <w:noProof/>
              </w:rPr>
              <w:t>1.1. GIỚI THIỆU CƠ QUAN THỰC TẬP</w:t>
            </w:r>
            <w:r>
              <w:rPr>
                <w:noProof/>
                <w:webHidden/>
              </w:rPr>
              <w:tab/>
            </w:r>
            <w:r>
              <w:rPr>
                <w:noProof/>
                <w:webHidden/>
              </w:rPr>
              <w:fldChar w:fldCharType="begin"/>
            </w:r>
            <w:r>
              <w:rPr>
                <w:noProof/>
                <w:webHidden/>
              </w:rPr>
              <w:instrText xml:space="preserve"> PAGEREF _Toc195640382 \h </w:instrText>
            </w:r>
            <w:r>
              <w:rPr>
                <w:noProof/>
                <w:webHidden/>
              </w:rPr>
            </w:r>
            <w:r>
              <w:rPr>
                <w:noProof/>
                <w:webHidden/>
              </w:rPr>
              <w:fldChar w:fldCharType="separate"/>
            </w:r>
            <w:r>
              <w:rPr>
                <w:noProof/>
                <w:webHidden/>
              </w:rPr>
              <w:t>1</w:t>
            </w:r>
            <w:r>
              <w:rPr>
                <w:noProof/>
                <w:webHidden/>
              </w:rPr>
              <w:fldChar w:fldCharType="end"/>
            </w:r>
          </w:hyperlink>
        </w:p>
        <w:p w14:paraId="3F1A35E8" w14:textId="02E327E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3" w:history="1">
            <w:r w:rsidRPr="004A6EE3">
              <w:rPr>
                <w:rStyle w:val="Hyperlink"/>
                <w:noProof/>
              </w:rPr>
              <w:t>1.</w:t>
            </w:r>
            <w:r w:rsidRPr="004A6EE3">
              <w:rPr>
                <w:rStyle w:val="Hyperlink"/>
                <w:noProof/>
                <w:lang w:val="en-US"/>
              </w:rPr>
              <w:t>2</w:t>
            </w:r>
            <w:r w:rsidRPr="004A6EE3">
              <w:rPr>
                <w:rStyle w:val="Hyperlink"/>
                <w:noProof/>
              </w:rPr>
              <w:t>. TÍNH CẤP THIẾT CỦA ĐỀ TÀI</w:t>
            </w:r>
            <w:r>
              <w:rPr>
                <w:noProof/>
                <w:webHidden/>
              </w:rPr>
              <w:tab/>
            </w:r>
            <w:r>
              <w:rPr>
                <w:noProof/>
                <w:webHidden/>
              </w:rPr>
              <w:fldChar w:fldCharType="begin"/>
            </w:r>
            <w:r>
              <w:rPr>
                <w:noProof/>
                <w:webHidden/>
              </w:rPr>
              <w:instrText xml:space="preserve"> PAGEREF _Toc195640383 \h </w:instrText>
            </w:r>
            <w:r>
              <w:rPr>
                <w:noProof/>
                <w:webHidden/>
              </w:rPr>
            </w:r>
            <w:r>
              <w:rPr>
                <w:noProof/>
                <w:webHidden/>
              </w:rPr>
              <w:fldChar w:fldCharType="separate"/>
            </w:r>
            <w:r>
              <w:rPr>
                <w:noProof/>
                <w:webHidden/>
              </w:rPr>
              <w:t>1</w:t>
            </w:r>
            <w:r>
              <w:rPr>
                <w:noProof/>
                <w:webHidden/>
              </w:rPr>
              <w:fldChar w:fldCharType="end"/>
            </w:r>
          </w:hyperlink>
        </w:p>
        <w:p w14:paraId="6B92D9CC" w14:textId="52E19F43" w:rsidR="000B675E" w:rsidRDefault="000B675E">
          <w:pPr>
            <w:pStyle w:val="TOC3"/>
            <w:rPr>
              <w:rFonts w:asciiTheme="minorHAnsi" w:eastAsiaTheme="minorEastAsia" w:hAnsiTheme="minorHAnsi" w:cstheme="minorBidi"/>
              <w:kern w:val="2"/>
              <w:sz w:val="24"/>
              <w:szCs w:val="24"/>
              <w14:ligatures w14:val="standardContextual"/>
            </w:rPr>
          </w:pPr>
          <w:hyperlink w:anchor="_Toc195640384" w:history="1">
            <w:r w:rsidRPr="004A6EE3">
              <w:rPr>
                <w:rStyle w:val="Hyperlink"/>
              </w:rPr>
              <w:t>1.2.1 Nhu cầu cấp bách</w:t>
            </w:r>
            <w:r>
              <w:rPr>
                <w:webHidden/>
              </w:rPr>
              <w:tab/>
            </w:r>
            <w:r>
              <w:rPr>
                <w:webHidden/>
              </w:rPr>
              <w:fldChar w:fldCharType="begin"/>
            </w:r>
            <w:r>
              <w:rPr>
                <w:webHidden/>
              </w:rPr>
              <w:instrText xml:space="preserve"> PAGEREF _Toc195640384 \h </w:instrText>
            </w:r>
            <w:r>
              <w:rPr>
                <w:webHidden/>
              </w:rPr>
            </w:r>
            <w:r>
              <w:rPr>
                <w:webHidden/>
              </w:rPr>
              <w:fldChar w:fldCharType="separate"/>
            </w:r>
            <w:r>
              <w:rPr>
                <w:webHidden/>
              </w:rPr>
              <w:t>1</w:t>
            </w:r>
            <w:r>
              <w:rPr>
                <w:webHidden/>
              </w:rPr>
              <w:fldChar w:fldCharType="end"/>
            </w:r>
          </w:hyperlink>
        </w:p>
        <w:p w14:paraId="7BBA631D" w14:textId="791FEFD0" w:rsidR="000B675E" w:rsidRDefault="000B675E">
          <w:pPr>
            <w:pStyle w:val="TOC3"/>
            <w:rPr>
              <w:rFonts w:asciiTheme="minorHAnsi" w:eastAsiaTheme="minorEastAsia" w:hAnsiTheme="minorHAnsi" w:cstheme="minorBidi"/>
              <w:kern w:val="2"/>
              <w:sz w:val="24"/>
              <w:szCs w:val="24"/>
              <w14:ligatures w14:val="standardContextual"/>
            </w:rPr>
          </w:pPr>
          <w:hyperlink w:anchor="_Toc195640385" w:history="1">
            <w:r w:rsidRPr="004A6EE3">
              <w:rPr>
                <w:rStyle w:val="Hyperlink"/>
              </w:rPr>
              <w:t>1.2.2</w:t>
            </w:r>
            <w:r w:rsidRPr="004A6EE3">
              <w:rPr>
                <w:rStyle w:val="Hyperlink"/>
                <w:highlight w:val="white"/>
              </w:rPr>
              <w:t xml:space="preserve"> Tiềm năng ứng dụng</w:t>
            </w:r>
            <w:r>
              <w:rPr>
                <w:webHidden/>
              </w:rPr>
              <w:tab/>
            </w:r>
            <w:r>
              <w:rPr>
                <w:webHidden/>
              </w:rPr>
              <w:fldChar w:fldCharType="begin"/>
            </w:r>
            <w:r>
              <w:rPr>
                <w:webHidden/>
              </w:rPr>
              <w:instrText xml:space="preserve"> PAGEREF _Toc195640385 \h </w:instrText>
            </w:r>
            <w:r>
              <w:rPr>
                <w:webHidden/>
              </w:rPr>
            </w:r>
            <w:r>
              <w:rPr>
                <w:webHidden/>
              </w:rPr>
              <w:fldChar w:fldCharType="separate"/>
            </w:r>
            <w:r>
              <w:rPr>
                <w:webHidden/>
              </w:rPr>
              <w:t>1</w:t>
            </w:r>
            <w:r>
              <w:rPr>
                <w:webHidden/>
              </w:rPr>
              <w:fldChar w:fldCharType="end"/>
            </w:r>
          </w:hyperlink>
        </w:p>
        <w:p w14:paraId="3879410D" w14:textId="18DBA4C5" w:rsidR="000B675E" w:rsidRDefault="000B675E">
          <w:pPr>
            <w:pStyle w:val="TOC3"/>
            <w:rPr>
              <w:rFonts w:asciiTheme="minorHAnsi" w:eastAsiaTheme="minorEastAsia" w:hAnsiTheme="minorHAnsi" w:cstheme="minorBidi"/>
              <w:kern w:val="2"/>
              <w:sz w:val="24"/>
              <w:szCs w:val="24"/>
              <w14:ligatures w14:val="standardContextual"/>
            </w:rPr>
          </w:pPr>
          <w:hyperlink w:anchor="_Toc195640386" w:history="1">
            <w:r w:rsidRPr="004A6EE3">
              <w:rPr>
                <w:rStyle w:val="Hyperlink"/>
              </w:rPr>
              <w:t>1.2.3. Mục tiêu nghiên cứu</w:t>
            </w:r>
            <w:r>
              <w:rPr>
                <w:webHidden/>
              </w:rPr>
              <w:tab/>
            </w:r>
            <w:r>
              <w:rPr>
                <w:webHidden/>
              </w:rPr>
              <w:fldChar w:fldCharType="begin"/>
            </w:r>
            <w:r>
              <w:rPr>
                <w:webHidden/>
              </w:rPr>
              <w:instrText xml:space="preserve"> PAGEREF _Toc195640386 \h </w:instrText>
            </w:r>
            <w:r>
              <w:rPr>
                <w:webHidden/>
              </w:rPr>
            </w:r>
            <w:r>
              <w:rPr>
                <w:webHidden/>
              </w:rPr>
              <w:fldChar w:fldCharType="separate"/>
            </w:r>
            <w:r>
              <w:rPr>
                <w:webHidden/>
              </w:rPr>
              <w:t>2</w:t>
            </w:r>
            <w:r>
              <w:rPr>
                <w:webHidden/>
              </w:rPr>
              <w:fldChar w:fldCharType="end"/>
            </w:r>
          </w:hyperlink>
        </w:p>
        <w:p w14:paraId="1EC170C2" w14:textId="75AF788D" w:rsidR="000B675E" w:rsidRDefault="000B675E">
          <w:pPr>
            <w:pStyle w:val="TOC3"/>
            <w:rPr>
              <w:rFonts w:asciiTheme="minorHAnsi" w:eastAsiaTheme="minorEastAsia" w:hAnsiTheme="minorHAnsi" w:cstheme="minorBidi"/>
              <w:kern w:val="2"/>
              <w:sz w:val="24"/>
              <w:szCs w:val="24"/>
              <w14:ligatures w14:val="standardContextual"/>
            </w:rPr>
          </w:pPr>
          <w:hyperlink w:anchor="_Toc195640387" w:history="1">
            <w:r w:rsidRPr="004A6EE3">
              <w:rPr>
                <w:rStyle w:val="Hyperlink"/>
              </w:rPr>
              <w:t>1.2.4 Phạm vi nghiên cứu</w:t>
            </w:r>
            <w:r>
              <w:rPr>
                <w:webHidden/>
              </w:rPr>
              <w:tab/>
            </w:r>
            <w:r>
              <w:rPr>
                <w:webHidden/>
              </w:rPr>
              <w:fldChar w:fldCharType="begin"/>
            </w:r>
            <w:r>
              <w:rPr>
                <w:webHidden/>
              </w:rPr>
              <w:instrText xml:space="preserve"> PAGEREF _Toc195640387 \h </w:instrText>
            </w:r>
            <w:r>
              <w:rPr>
                <w:webHidden/>
              </w:rPr>
            </w:r>
            <w:r>
              <w:rPr>
                <w:webHidden/>
              </w:rPr>
              <w:fldChar w:fldCharType="separate"/>
            </w:r>
            <w:r>
              <w:rPr>
                <w:webHidden/>
              </w:rPr>
              <w:t>2</w:t>
            </w:r>
            <w:r>
              <w:rPr>
                <w:webHidden/>
              </w:rPr>
              <w:fldChar w:fldCharType="end"/>
            </w:r>
          </w:hyperlink>
        </w:p>
        <w:p w14:paraId="7E0F7E91" w14:textId="438DF24F" w:rsidR="000B675E" w:rsidRDefault="000B675E">
          <w:pPr>
            <w:pStyle w:val="TOC3"/>
            <w:rPr>
              <w:rFonts w:asciiTheme="minorHAnsi" w:eastAsiaTheme="minorEastAsia" w:hAnsiTheme="minorHAnsi" w:cstheme="minorBidi"/>
              <w:kern w:val="2"/>
              <w:sz w:val="24"/>
              <w:szCs w:val="24"/>
              <w14:ligatures w14:val="standardContextual"/>
            </w:rPr>
          </w:pPr>
          <w:hyperlink w:anchor="_Toc195640388" w:history="1">
            <w:r w:rsidRPr="004A6EE3">
              <w:rPr>
                <w:rStyle w:val="Hyperlink"/>
              </w:rPr>
              <w:t>1.2.5 Phương pháp nghiên cứu</w:t>
            </w:r>
            <w:r>
              <w:rPr>
                <w:webHidden/>
              </w:rPr>
              <w:tab/>
            </w:r>
            <w:r>
              <w:rPr>
                <w:webHidden/>
              </w:rPr>
              <w:fldChar w:fldCharType="begin"/>
            </w:r>
            <w:r>
              <w:rPr>
                <w:webHidden/>
              </w:rPr>
              <w:instrText xml:space="preserve"> PAGEREF _Toc195640388 \h </w:instrText>
            </w:r>
            <w:r>
              <w:rPr>
                <w:webHidden/>
              </w:rPr>
            </w:r>
            <w:r>
              <w:rPr>
                <w:webHidden/>
              </w:rPr>
              <w:fldChar w:fldCharType="separate"/>
            </w:r>
            <w:r>
              <w:rPr>
                <w:webHidden/>
              </w:rPr>
              <w:t>3</w:t>
            </w:r>
            <w:r>
              <w:rPr>
                <w:webHidden/>
              </w:rPr>
              <w:fldChar w:fldCharType="end"/>
            </w:r>
          </w:hyperlink>
        </w:p>
        <w:p w14:paraId="33777471" w14:textId="21878F0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9" w:history="1">
            <w:r w:rsidRPr="004A6EE3">
              <w:rPr>
                <w:rStyle w:val="Hyperlink"/>
                <w:noProof/>
              </w:rPr>
              <w:t>1.</w:t>
            </w:r>
            <w:r w:rsidRPr="004A6EE3">
              <w:rPr>
                <w:rStyle w:val="Hyperlink"/>
                <w:noProof/>
                <w:lang w:val="en-US"/>
              </w:rPr>
              <w:t>3</w:t>
            </w:r>
            <w:r w:rsidRPr="004A6EE3">
              <w:rPr>
                <w:rStyle w:val="Hyperlink"/>
                <w:noProof/>
              </w:rPr>
              <w:t>. LÝ DO CHỌN ĐỀ TÀI</w:t>
            </w:r>
            <w:r>
              <w:rPr>
                <w:noProof/>
                <w:webHidden/>
              </w:rPr>
              <w:tab/>
            </w:r>
            <w:r>
              <w:rPr>
                <w:noProof/>
                <w:webHidden/>
              </w:rPr>
              <w:fldChar w:fldCharType="begin"/>
            </w:r>
            <w:r>
              <w:rPr>
                <w:noProof/>
                <w:webHidden/>
              </w:rPr>
              <w:instrText xml:space="preserve"> PAGEREF _Toc195640389 \h </w:instrText>
            </w:r>
            <w:r>
              <w:rPr>
                <w:noProof/>
                <w:webHidden/>
              </w:rPr>
            </w:r>
            <w:r>
              <w:rPr>
                <w:noProof/>
                <w:webHidden/>
              </w:rPr>
              <w:fldChar w:fldCharType="separate"/>
            </w:r>
            <w:r>
              <w:rPr>
                <w:noProof/>
                <w:webHidden/>
              </w:rPr>
              <w:t>3</w:t>
            </w:r>
            <w:r>
              <w:rPr>
                <w:noProof/>
                <w:webHidden/>
              </w:rPr>
              <w:fldChar w:fldCharType="end"/>
            </w:r>
          </w:hyperlink>
        </w:p>
        <w:p w14:paraId="08BADEF5" w14:textId="37B9E81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0" w:history="1">
            <w:r w:rsidRPr="004A6EE3">
              <w:rPr>
                <w:rStyle w:val="Hyperlink"/>
                <w:noProof/>
              </w:rPr>
              <w:t>1.</w:t>
            </w:r>
            <w:r w:rsidRPr="004A6EE3">
              <w:rPr>
                <w:rStyle w:val="Hyperlink"/>
                <w:noProof/>
                <w:lang w:val="en-US"/>
              </w:rPr>
              <w:t>4</w:t>
            </w:r>
            <w:r w:rsidRPr="004A6EE3">
              <w:rPr>
                <w:rStyle w:val="Hyperlink"/>
                <w:noProof/>
              </w:rPr>
              <w:t>. MỤC TIÊU NGHIÊN CỨU</w:t>
            </w:r>
            <w:r>
              <w:rPr>
                <w:noProof/>
                <w:webHidden/>
              </w:rPr>
              <w:tab/>
            </w:r>
            <w:r>
              <w:rPr>
                <w:noProof/>
                <w:webHidden/>
              </w:rPr>
              <w:fldChar w:fldCharType="begin"/>
            </w:r>
            <w:r>
              <w:rPr>
                <w:noProof/>
                <w:webHidden/>
              </w:rPr>
              <w:instrText xml:space="preserve"> PAGEREF _Toc195640390 \h </w:instrText>
            </w:r>
            <w:r>
              <w:rPr>
                <w:noProof/>
                <w:webHidden/>
              </w:rPr>
            </w:r>
            <w:r>
              <w:rPr>
                <w:noProof/>
                <w:webHidden/>
              </w:rPr>
              <w:fldChar w:fldCharType="separate"/>
            </w:r>
            <w:r>
              <w:rPr>
                <w:noProof/>
                <w:webHidden/>
              </w:rPr>
              <w:t>4</w:t>
            </w:r>
            <w:r>
              <w:rPr>
                <w:noProof/>
                <w:webHidden/>
              </w:rPr>
              <w:fldChar w:fldCharType="end"/>
            </w:r>
          </w:hyperlink>
        </w:p>
        <w:p w14:paraId="0408108F" w14:textId="701DED1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1" w:history="1">
            <w:r w:rsidRPr="004A6EE3">
              <w:rPr>
                <w:rStyle w:val="Hyperlink"/>
                <w:noProof/>
              </w:rPr>
              <w:t>1.5. PHẠM VI ĐỀ TÀI</w:t>
            </w:r>
            <w:r>
              <w:rPr>
                <w:noProof/>
                <w:webHidden/>
              </w:rPr>
              <w:tab/>
            </w:r>
            <w:r>
              <w:rPr>
                <w:noProof/>
                <w:webHidden/>
              </w:rPr>
              <w:fldChar w:fldCharType="begin"/>
            </w:r>
            <w:r>
              <w:rPr>
                <w:noProof/>
                <w:webHidden/>
              </w:rPr>
              <w:instrText xml:space="preserve"> PAGEREF _Toc195640391 \h </w:instrText>
            </w:r>
            <w:r>
              <w:rPr>
                <w:noProof/>
                <w:webHidden/>
              </w:rPr>
            </w:r>
            <w:r>
              <w:rPr>
                <w:noProof/>
                <w:webHidden/>
              </w:rPr>
              <w:fldChar w:fldCharType="separate"/>
            </w:r>
            <w:r>
              <w:rPr>
                <w:noProof/>
                <w:webHidden/>
              </w:rPr>
              <w:t>4</w:t>
            </w:r>
            <w:r>
              <w:rPr>
                <w:noProof/>
                <w:webHidden/>
              </w:rPr>
              <w:fldChar w:fldCharType="end"/>
            </w:r>
          </w:hyperlink>
        </w:p>
        <w:p w14:paraId="446FF03A" w14:textId="6C11A614"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2" w:history="1">
            <w:r w:rsidRPr="004A6EE3">
              <w:rPr>
                <w:rStyle w:val="Hyperlink"/>
                <w:noProof/>
              </w:rPr>
              <w:t>CHƯƠNG 2</w:t>
            </w:r>
            <w:r>
              <w:rPr>
                <w:noProof/>
                <w:webHidden/>
              </w:rPr>
              <w:tab/>
            </w:r>
            <w:r>
              <w:rPr>
                <w:noProof/>
                <w:webHidden/>
              </w:rPr>
              <w:fldChar w:fldCharType="begin"/>
            </w:r>
            <w:r>
              <w:rPr>
                <w:noProof/>
                <w:webHidden/>
              </w:rPr>
              <w:instrText xml:space="preserve"> PAGEREF _Toc195640392 \h </w:instrText>
            </w:r>
            <w:r>
              <w:rPr>
                <w:noProof/>
                <w:webHidden/>
              </w:rPr>
            </w:r>
            <w:r>
              <w:rPr>
                <w:noProof/>
                <w:webHidden/>
              </w:rPr>
              <w:fldChar w:fldCharType="separate"/>
            </w:r>
            <w:r>
              <w:rPr>
                <w:noProof/>
                <w:webHidden/>
              </w:rPr>
              <w:t>5</w:t>
            </w:r>
            <w:r>
              <w:rPr>
                <w:noProof/>
                <w:webHidden/>
              </w:rPr>
              <w:fldChar w:fldCharType="end"/>
            </w:r>
          </w:hyperlink>
        </w:p>
        <w:p w14:paraId="155FB657" w14:textId="0E66A29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3" w:history="1">
            <w:r w:rsidRPr="004A6EE3">
              <w:rPr>
                <w:rStyle w:val="Hyperlink"/>
                <w:noProof/>
              </w:rPr>
              <w:t>CƠ SỞ LÝ THUYẾT</w:t>
            </w:r>
            <w:r>
              <w:rPr>
                <w:noProof/>
                <w:webHidden/>
              </w:rPr>
              <w:tab/>
            </w:r>
            <w:r>
              <w:rPr>
                <w:noProof/>
                <w:webHidden/>
              </w:rPr>
              <w:fldChar w:fldCharType="begin"/>
            </w:r>
            <w:r>
              <w:rPr>
                <w:noProof/>
                <w:webHidden/>
              </w:rPr>
              <w:instrText xml:space="preserve"> PAGEREF _Toc195640393 \h </w:instrText>
            </w:r>
            <w:r>
              <w:rPr>
                <w:noProof/>
                <w:webHidden/>
              </w:rPr>
            </w:r>
            <w:r>
              <w:rPr>
                <w:noProof/>
                <w:webHidden/>
              </w:rPr>
              <w:fldChar w:fldCharType="separate"/>
            </w:r>
            <w:r>
              <w:rPr>
                <w:noProof/>
                <w:webHidden/>
              </w:rPr>
              <w:t>5</w:t>
            </w:r>
            <w:r>
              <w:rPr>
                <w:noProof/>
                <w:webHidden/>
              </w:rPr>
              <w:fldChar w:fldCharType="end"/>
            </w:r>
          </w:hyperlink>
        </w:p>
        <w:p w14:paraId="13E2F635" w14:textId="78B29E8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4" w:history="1">
            <w:r w:rsidRPr="004A6EE3">
              <w:rPr>
                <w:rStyle w:val="Hyperlink"/>
                <w:noProof/>
              </w:rPr>
              <w:t>2.1. PHÁT HIỆN ĐỐI TƯỢNG</w:t>
            </w:r>
            <w:r>
              <w:rPr>
                <w:noProof/>
                <w:webHidden/>
              </w:rPr>
              <w:tab/>
            </w:r>
            <w:r>
              <w:rPr>
                <w:noProof/>
                <w:webHidden/>
              </w:rPr>
              <w:fldChar w:fldCharType="begin"/>
            </w:r>
            <w:r>
              <w:rPr>
                <w:noProof/>
                <w:webHidden/>
              </w:rPr>
              <w:instrText xml:space="preserve"> PAGEREF _Toc195640394 \h </w:instrText>
            </w:r>
            <w:r>
              <w:rPr>
                <w:noProof/>
                <w:webHidden/>
              </w:rPr>
            </w:r>
            <w:r>
              <w:rPr>
                <w:noProof/>
                <w:webHidden/>
              </w:rPr>
              <w:fldChar w:fldCharType="separate"/>
            </w:r>
            <w:r>
              <w:rPr>
                <w:noProof/>
                <w:webHidden/>
              </w:rPr>
              <w:t>5</w:t>
            </w:r>
            <w:r>
              <w:rPr>
                <w:noProof/>
                <w:webHidden/>
              </w:rPr>
              <w:fldChar w:fldCharType="end"/>
            </w:r>
          </w:hyperlink>
        </w:p>
        <w:p w14:paraId="050C177D" w14:textId="681EA40A"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5" w:history="1">
            <w:r w:rsidRPr="004A6EE3">
              <w:rPr>
                <w:rStyle w:val="Hyperlink"/>
                <w:noProof/>
              </w:rPr>
              <w:t>2.2. GIỚI THIỆU VỀ YOLO (YOU ONLY LOOK ONCE)</w:t>
            </w:r>
            <w:r>
              <w:rPr>
                <w:noProof/>
                <w:webHidden/>
              </w:rPr>
              <w:tab/>
            </w:r>
            <w:r>
              <w:rPr>
                <w:noProof/>
                <w:webHidden/>
              </w:rPr>
              <w:fldChar w:fldCharType="begin"/>
            </w:r>
            <w:r>
              <w:rPr>
                <w:noProof/>
                <w:webHidden/>
              </w:rPr>
              <w:instrText xml:space="preserve"> PAGEREF _Toc195640395 \h </w:instrText>
            </w:r>
            <w:r>
              <w:rPr>
                <w:noProof/>
                <w:webHidden/>
              </w:rPr>
            </w:r>
            <w:r>
              <w:rPr>
                <w:noProof/>
                <w:webHidden/>
              </w:rPr>
              <w:fldChar w:fldCharType="separate"/>
            </w:r>
            <w:r>
              <w:rPr>
                <w:noProof/>
                <w:webHidden/>
              </w:rPr>
              <w:t>6</w:t>
            </w:r>
            <w:r>
              <w:rPr>
                <w:noProof/>
                <w:webHidden/>
              </w:rPr>
              <w:fldChar w:fldCharType="end"/>
            </w:r>
          </w:hyperlink>
        </w:p>
        <w:p w14:paraId="3BEDCDC8" w14:textId="4157E9AB" w:rsidR="000B675E" w:rsidRDefault="000B675E">
          <w:pPr>
            <w:pStyle w:val="TOC3"/>
            <w:rPr>
              <w:rFonts w:asciiTheme="minorHAnsi" w:eastAsiaTheme="minorEastAsia" w:hAnsiTheme="minorHAnsi" w:cstheme="minorBidi"/>
              <w:kern w:val="2"/>
              <w:sz w:val="24"/>
              <w:szCs w:val="24"/>
              <w14:ligatures w14:val="standardContextual"/>
            </w:rPr>
          </w:pPr>
          <w:hyperlink w:anchor="_Toc195640396" w:history="1">
            <w:r w:rsidRPr="004A6EE3">
              <w:rPr>
                <w:rStyle w:val="Hyperlink"/>
              </w:rPr>
              <w:t>2.2.1 Mạng YOLO là gì?</w:t>
            </w:r>
            <w:r>
              <w:rPr>
                <w:webHidden/>
              </w:rPr>
              <w:tab/>
            </w:r>
            <w:r>
              <w:rPr>
                <w:webHidden/>
              </w:rPr>
              <w:fldChar w:fldCharType="begin"/>
            </w:r>
            <w:r>
              <w:rPr>
                <w:webHidden/>
              </w:rPr>
              <w:instrText xml:space="preserve"> PAGEREF _Toc195640396 \h </w:instrText>
            </w:r>
            <w:r>
              <w:rPr>
                <w:webHidden/>
              </w:rPr>
            </w:r>
            <w:r>
              <w:rPr>
                <w:webHidden/>
              </w:rPr>
              <w:fldChar w:fldCharType="separate"/>
            </w:r>
            <w:r>
              <w:rPr>
                <w:webHidden/>
              </w:rPr>
              <w:t>6</w:t>
            </w:r>
            <w:r>
              <w:rPr>
                <w:webHidden/>
              </w:rPr>
              <w:fldChar w:fldCharType="end"/>
            </w:r>
          </w:hyperlink>
        </w:p>
        <w:p w14:paraId="2CFC546A" w14:textId="1AC85F50" w:rsidR="000B675E" w:rsidRDefault="000B675E">
          <w:pPr>
            <w:pStyle w:val="TOC3"/>
            <w:rPr>
              <w:rFonts w:asciiTheme="minorHAnsi" w:eastAsiaTheme="minorEastAsia" w:hAnsiTheme="minorHAnsi" w:cstheme="minorBidi"/>
              <w:kern w:val="2"/>
              <w:sz w:val="24"/>
              <w:szCs w:val="24"/>
              <w14:ligatures w14:val="standardContextual"/>
            </w:rPr>
          </w:pPr>
          <w:hyperlink w:anchor="_Toc195640397" w:history="1">
            <w:r w:rsidRPr="004A6EE3">
              <w:rPr>
                <w:rStyle w:val="Hyperlink"/>
              </w:rPr>
              <w:t>2.2.2 Kiến trúc của YOLO</w:t>
            </w:r>
            <w:r>
              <w:rPr>
                <w:webHidden/>
              </w:rPr>
              <w:tab/>
            </w:r>
            <w:r>
              <w:rPr>
                <w:webHidden/>
              </w:rPr>
              <w:fldChar w:fldCharType="begin"/>
            </w:r>
            <w:r>
              <w:rPr>
                <w:webHidden/>
              </w:rPr>
              <w:instrText xml:space="preserve"> PAGEREF _Toc195640397 \h </w:instrText>
            </w:r>
            <w:r>
              <w:rPr>
                <w:webHidden/>
              </w:rPr>
            </w:r>
            <w:r>
              <w:rPr>
                <w:webHidden/>
              </w:rPr>
              <w:fldChar w:fldCharType="separate"/>
            </w:r>
            <w:r>
              <w:rPr>
                <w:webHidden/>
              </w:rPr>
              <w:t>6</w:t>
            </w:r>
            <w:r>
              <w:rPr>
                <w:webHidden/>
              </w:rPr>
              <w:fldChar w:fldCharType="end"/>
            </w:r>
          </w:hyperlink>
        </w:p>
        <w:p w14:paraId="673F296B" w14:textId="3B8F9BAD" w:rsidR="000B675E" w:rsidRDefault="000B675E">
          <w:pPr>
            <w:pStyle w:val="TOC3"/>
            <w:rPr>
              <w:rFonts w:asciiTheme="minorHAnsi" w:eastAsiaTheme="minorEastAsia" w:hAnsiTheme="minorHAnsi" w:cstheme="minorBidi"/>
              <w:kern w:val="2"/>
              <w:sz w:val="24"/>
              <w:szCs w:val="24"/>
              <w14:ligatures w14:val="standardContextual"/>
            </w:rPr>
          </w:pPr>
          <w:hyperlink w:anchor="_Toc195640398" w:history="1">
            <w:r w:rsidRPr="004A6EE3">
              <w:rPr>
                <w:rStyle w:val="Hyperlink"/>
              </w:rPr>
              <w:t>2.2.3 Sự phát triển của các phiên bản từ khi ra mắt cũng như mới nhất và dễ tiếp cận nhất của YOLO</w:t>
            </w:r>
            <w:r>
              <w:rPr>
                <w:webHidden/>
              </w:rPr>
              <w:tab/>
            </w:r>
            <w:r>
              <w:rPr>
                <w:webHidden/>
              </w:rPr>
              <w:fldChar w:fldCharType="begin"/>
            </w:r>
            <w:r>
              <w:rPr>
                <w:webHidden/>
              </w:rPr>
              <w:instrText xml:space="preserve"> PAGEREF _Toc195640398 \h </w:instrText>
            </w:r>
            <w:r>
              <w:rPr>
                <w:webHidden/>
              </w:rPr>
            </w:r>
            <w:r>
              <w:rPr>
                <w:webHidden/>
              </w:rPr>
              <w:fldChar w:fldCharType="separate"/>
            </w:r>
            <w:r>
              <w:rPr>
                <w:webHidden/>
              </w:rPr>
              <w:t>7</w:t>
            </w:r>
            <w:r>
              <w:rPr>
                <w:webHidden/>
              </w:rPr>
              <w:fldChar w:fldCharType="end"/>
            </w:r>
          </w:hyperlink>
        </w:p>
        <w:p w14:paraId="7D24CF93" w14:textId="2EEB0417"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9" w:history="1">
            <w:r w:rsidRPr="004A6EE3">
              <w:rPr>
                <w:rStyle w:val="Hyperlink"/>
                <w:noProof/>
                <w:highlight w:val="white"/>
              </w:rPr>
              <w:t>2.3 PHƯƠNG PHÁP TRANSFER LEARNING</w:t>
            </w:r>
            <w:r>
              <w:rPr>
                <w:noProof/>
                <w:webHidden/>
              </w:rPr>
              <w:tab/>
            </w:r>
            <w:r>
              <w:rPr>
                <w:noProof/>
                <w:webHidden/>
              </w:rPr>
              <w:fldChar w:fldCharType="begin"/>
            </w:r>
            <w:r>
              <w:rPr>
                <w:noProof/>
                <w:webHidden/>
              </w:rPr>
              <w:instrText xml:space="preserve"> PAGEREF _Toc195640399 \h </w:instrText>
            </w:r>
            <w:r>
              <w:rPr>
                <w:noProof/>
                <w:webHidden/>
              </w:rPr>
            </w:r>
            <w:r>
              <w:rPr>
                <w:noProof/>
                <w:webHidden/>
              </w:rPr>
              <w:fldChar w:fldCharType="separate"/>
            </w:r>
            <w:r>
              <w:rPr>
                <w:noProof/>
                <w:webHidden/>
              </w:rPr>
              <w:t>14</w:t>
            </w:r>
            <w:r>
              <w:rPr>
                <w:noProof/>
                <w:webHidden/>
              </w:rPr>
              <w:fldChar w:fldCharType="end"/>
            </w:r>
          </w:hyperlink>
        </w:p>
        <w:p w14:paraId="083C3537" w14:textId="1FD0893C" w:rsidR="000B675E" w:rsidRDefault="000B675E">
          <w:pPr>
            <w:pStyle w:val="TOC3"/>
            <w:rPr>
              <w:rFonts w:asciiTheme="minorHAnsi" w:eastAsiaTheme="minorEastAsia" w:hAnsiTheme="minorHAnsi" w:cstheme="minorBidi"/>
              <w:kern w:val="2"/>
              <w:sz w:val="24"/>
              <w:szCs w:val="24"/>
              <w14:ligatures w14:val="standardContextual"/>
            </w:rPr>
          </w:pPr>
          <w:hyperlink w:anchor="_Toc195640400" w:history="1">
            <w:r w:rsidRPr="004A6EE3">
              <w:rPr>
                <w:rStyle w:val="Hyperlink"/>
                <w:highlight w:val="white"/>
              </w:rPr>
              <w:t>2.3.1 Giới thiệu về Transfer Learning</w:t>
            </w:r>
            <w:r>
              <w:rPr>
                <w:webHidden/>
              </w:rPr>
              <w:tab/>
            </w:r>
            <w:r>
              <w:rPr>
                <w:webHidden/>
              </w:rPr>
              <w:fldChar w:fldCharType="begin"/>
            </w:r>
            <w:r>
              <w:rPr>
                <w:webHidden/>
              </w:rPr>
              <w:instrText xml:space="preserve"> PAGEREF _Toc195640400 \h </w:instrText>
            </w:r>
            <w:r>
              <w:rPr>
                <w:webHidden/>
              </w:rPr>
            </w:r>
            <w:r>
              <w:rPr>
                <w:webHidden/>
              </w:rPr>
              <w:fldChar w:fldCharType="separate"/>
            </w:r>
            <w:r>
              <w:rPr>
                <w:webHidden/>
              </w:rPr>
              <w:t>14</w:t>
            </w:r>
            <w:r>
              <w:rPr>
                <w:webHidden/>
              </w:rPr>
              <w:fldChar w:fldCharType="end"/>
            </w:r>
          </w:hyperlink>
        </w:p>
        <w:p w14:paraId="08D2275F" w14:textId="667E2A59" w:rsidR="000B675E" w:rsidRDefault="000B675E">
          <w:pPr>
            <w:pStyle w:val="TOC3"/>
            <w:rPr>
              <w:rFonts w:asciiTheme="minorHAnsi" w:eastAsiaTheme="minorEastAsia" w:hAnsiTheme="minorHAnsi" w:cstheme="minorBidi"/>
              <w:kern w:val="2"/>
              <w:sz w:val="24"/>
              <w:szCs w:val="24"/>
              <w14:ligatures w14:val="standardContextual"/>
            </w:rPr>
          </w:pPr>
          <w:hyperlink w:anchor="_Toc195640401" w:history="1">
            <w:r w:rsidRPr="004A6EE3">
              <w:rPr>
                <w:rStyle w:val="Hyperlink"/>
                <w:highlight w:val="white"/>
              </w:rPr>
              <w:t>2.3.2 Transfer Learning</w:t>
            </w:r>
            <w:r>
              <w:rPr>
                <w:webHidden/>
              </w:rPr>
              <w:tab/>
            </w:r>
            <w:r>
              <w:rPr>
                <w:webHidden/>
              </w:rPr>
              <w:fldChar w:fldCharType="begin"/>
            </w:r>
            <w:r>
              <w:rPr>
                <w:webHidden/>
              </w:rPr>
              <w:instrText xml:space="preserve"> PAGEREF _Toc195640401 \h </w:instrText>
            </w:r>
            <w:r>
              <w:rPr>
                <w:webHidden/>
              </w:rPr>
            </w:r>
            <w:r>
              <w:rPr>
                <w:webHidden/>
              </w:rPr>
              <w:fldChar w:fldCharType="separate"/>
            </w:r>
            <w:r>
              <w:rPr>
                <w:webHidden/>
              </w:rPr>
              <w:t>16</w:t>
            </w:r>
            <w:r>
              <w:rPr>
                <w:webHidden/>
              </w:rPr>
              <w:fldChar w:fldCharType="end"/>
            </w:r>
          </w:hyperlink>
        </w:p>
        <w:p w14:paraId="013D1752" w14:textId="000E94E5" w:rsidR="000B675E" w:rsidRDefault="000B675E">
          <w:pPr>
            <w:pStyle w:val="TOC3"/>
            <w:rPr>
              <w:rFonts w:asciiTheme="minorHAnsi" w:eastAsiaTheme="minorEastAsia" w:hAnsiTheme="minorHAnsi" w:cstheme="minorBidi"/>
              <w:kern w:val="2"/>
              <w:sz w:val="24"/>
              <w:szCs w:val="24"/>
              <w14:ligatures w14:val="standardContextual"/>
            </w:rPr>
          </w:pPr>
          <w:hyperlink w:anchor="_Toc195640402" w:history="1">
            <w:r w:rsidRPr="004A6EE3">
              <w:rPr>
                <w:rStyle w:val="Hyperlink"/>
                <w:highlight w:val="white"/>
              </w:rPr>
              <w:t>2.3.3 Những điều cần lưu ý khi áp dụng transfer learning</w:t>
            </w:r>
            <w:r>
              <w:rPr>
                <w:webHidden/>
              </w:rPr>
              <w:tab/>
            </w:r>
            <w:r>
              <w:rPr>
                <w:webHidden/>
              </w:rPr>
              <w:fldChar w:fldCharType="begin"/>
            </w:r>
            <w:r>
              <w:rPr>
                <w:webHidden/>
              </w:rPr>
              <w:instrText xml:space="preserve"> PAGEREF _Toc195640402 \h </w:instrText>
            </w:r>
            <w:r>
              <w:rPr>
                <w:webHidden/>
              </w:rPr>
            </w:r>
            <w:r>
              <w:rPr>
                <w:webHidden/>
              </w:rPr>
              <w:fldChar w:fldCharType="separate"/>
            </w:r>
            <w:r>
              <w:rPr>
                <w:webHidden/>
              </w:rPr>
              <w:t>18</w:t>
            </w:r>
            <w:r>
              <w:rPr>
                <w:webHidden/>
              </w:rPr>
              <w:fldChar w:fldCharType="end"/>
            </w:r>
          </w:hyperlink>
        </w:p>
        <w:p w14:paraId="1FB453EC" w14:textId="73B8AFFB" w:rsidR="000B675E" w:rsidRDefault="000B675E">
          <w:pPr>
            <w:pStyle w:val="TOC3"/>
            <w:rPr>
              <w:rFonts w:asciiTheme="minorHAnsi" w:eastAsiaTheme="minorEastAsia" w:hAnsiTheme="minorHAnsi" w:cstheme="minorBidi"/>
              <w:kern w:val="2"/>
              <w:sz w:val="24"/>
              <w:szCs w:val="24"/>
              <w14:ligatures w14:val="standardContextual"/>
            </w:rPr>
          </w:pPr>
          <w:hyperlink w:anchor="_Toc195640403" w:history="1">
            <w:r w:rsidRPr="004A6EE3">
              <w:rPr>
                <w:rStyle w:val="Hyperlink"/>
                <w:highlight w:val="white"/>
              </w:rPr>
              <w:t>2.3.4 Cách train YOLO</w:t>
            </w:r>
            <w:r>
              <w:rPr>
                <w:webHidden/>
              </w:rPr>
              <w:tab/>
            </w:r>
            <w:r>
              <w:rPr>
                <w:webHidden/>
              </w:rPr>
              <w:fldChar w:fldCharType="begin"/>
            </w:r>
            <w:r>
              <w:rPr>
                <w:webHidden/>
              </w:rPr>
              <w:instrText xml:space="preserve"> PAGEREF _Toc195640403 \h </w:instrText>
            </w:r>
            <w:r>
              <w:rPr>
                <w:webHidden/>
              </w:rPr>
            </w:r>
            <w:r>
              <w:rPr>
                <w:webHidden/>
              </w:rPr>
              <w:fldChar w:fldCharType="separate"/>
            </w:r>
            <w:r>
              <w:rPr>
                <w:webHidden/>
              </w:rPr>
              <w:t>19</w:t>
            </w:r>
            <w:r>
              <w:rPr>
                <w:webHidden/>
              </w:rPr>
              <w:fldChar w:fldCharType="end"/>
            </w:r>
          </w:hyperlink>
        </w:p>
        <w:p w14:paraId="640441E0" w14:textId="4568E65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04" w:history="1">
            <w:r w:rsidRPr="004A6EE3">
              <w:rPr>
                <w:rStyle w:val="Hyperlink"/>
                <w:noProof/>
              </w:rPr>
              <w:t>2.4 SƠ LƯỢC VỀ ANDROID</w:t>
            </w:r>
            <w:r>
              <w:rPr>
                <w:noProof/>
                <w:webHidden/>
              </w:rPr>
              <w:tab/>
            </w:r>
            <w:r>
              <w:rPr>
                <w:noProof/>
                <w:webHidden/>
              </w:rPr>
              <w:fldChar w:fldCharType="begin"/>
            </w:r>
            <w:r>
              <w:rPr>
                <w:noProof/>
                <w:webHidden/>
              </w:rPr>
              <w:instrText xml:space="preserve"> PAGEREF _Toc195640404 \h </w:instrText>
            </w:r>
            <w:r>
              <w:rPr>
                <w:noProof/>
                <w:webHidden/>
              </w:rPr>
            </w:r>
            <w:r>
              <w:rPr>
                <w:noProof/>
                <w:webHidden/>
              </w:rPr>
              <w:fldChar w:fldCharType="separate"/>
            </w:r>
            <w:r>
              <w:rPr>
                <w:noProof/>
                <w:webHidden/>
              </w:rPr>
              <w:t>20</w:t>
            </w:r>
            <w:r>
              <w:rPr>
                <w:noProof/>
                <w:webHidden/>
              </w:rPr>
              <w:fldChar w:fldCharType="end"/>
            </w:r>
          </w:hyperlink>
        </w:p>
        <w:p w14:paraId="12601C1C" w14:textId="051F443E" w:rsidR="000B675E" w:rsidRDefault="000B675E">
          <w:pPr>
            <w:pStyle w:val="TOC3"/>
            <w:rPr>
              <w:rFonts w:asciiTheme="minorHAnsi" w:eastAsiaTheme="minorEastAsia" w:hAnsiTheme="minorHAnsi" w:cstheme="minorBidi"/>
              <w:kern w:val="2"/>
              <w:sz w:val="24"/>
              <w:szCs w:val="24"/>
              <w14:ligatures w14:val="standardContextual"/>
            </w:rPr>
          </w:pPr>
          <w:hyperlink w:anchor="_Toc195640405" w:history="1">
            <w:r w:rsidRPr="004A6EE3">
              <w:rPr>
                <w:rStyle w:val="Hyperlink"/>
              </w:rPr>
              <w:t>2.4.1 Giới thiệu</w:t>
            </w:r>
            <w:r>
              <w:rPr>
                <w:webHidden/>
              </w:rPr>
              <w:tab/>
            </w:r>
            <w:r>
              <w:rPr>
                <w:webHidden/>
              </w:rPr>
              <w:fldChar w:fldCharType="begin"/>
            </w:r>
            <w:r>
              <w:rPr>
                <w:webHidden/>
              </w:rPr>
              <w:instrText xml:space="preserve"> PAGEREF _Toc195640405 \h </w:instrText>
            </w:r>
            <w:r>
              <w:rPr>
                <w:webHidden/>
              </w:rPr>
            </w:r>
            <w:r>
              <w:rPr>
                <w:webHidden/>
              </w:rPr>
              <w:fldChar w:fldCharType="separate"/>
            </w:r>
            <w:r>
              <w:rPr>
                <w:webHidden/>
              </w:rPr>
              <w:t>20</w:t>
            </w:r>
            <w:r>
              <w:rPr>
                <w:webHidden/>
              </w:rPr>
              <w:fldChar w:fldCharType="end"/>
            </w:r>
          </w:hyperlink>
        </w:p>
        <w:p w14:paraId="0C23255B" w14:textId="188F29A1" w:rsidR="000B675E" w:rsidRDefault="000B675E">
          <w:pPr>
            <w:pStyle w:val="TOC3"/>
            <w:rPr>
              <w:rFonts w:asciiTheme="minorHAnsi" w:eastAsiaTheme="minorEastAsia" w:hAnsiTheme="minorHAnsi" w:cstheme="minorBidi"/>
              <w:kern w:val="2"/>
              <w:sz w:val="24"/>
              <w:szCs w:val="24"/>
              <w14:ligatures w14:val="standardContextual"/>
            </w:rPr>
          </w:pPr>
          <w:hyperlink w:anchor="_Toc195640406" w:history="1">
            <w:r w:rsidRPr="004A6EE3">
              <w:rPr>
                <w:rStyle w:val="Hyperlink"/>
              </w:rPr>
              <w:t>2.4.2 Kiến trúc của ứng dụng Android</w:t>
            </w:r>
            <w:r>
              <w:rPr>
                <w:webHidden/>
              </w:rPr>
              <w:tab/>
            </w:r>
            <w:r>
              <w:rPr>
                <w:webHidden/>
              </w:rPr>
              <w:fldChar w:fldCharType="begin"/>
            </w:r>
            <w:r>
              <w:rPr>
                <w:webHidden/>
              </w:rPr>
              <w:instrText xml:space="preserve"> PAGEREF _Toc195640406 \h </w:instrText>
            </w:r>
            <w:r>
              <w:rPr>
                <w:webHidden/>
              </w:rPr>
            </w:r>
            <w:r>
              <w:rPr>
                <w:webHidden/>
              </w:rPr>
              <w:fldChar w:fldCharType="separate"/>
            </w:r>
            <w:r>
              <w:rPr>
                <w:webHidden/>
              </w:rPr>
              <w:t>22</w:t>
            </w:r>
            <w:r>
              <w:rPr>
                <w:webHidden/>
              </w:rPr>
              <w:fldChar w:fldCharType="end"/>
            </w:r>
          </w:hyperlink>
        </w:p>
        <w:p w14:paraId="3B5CDCF7" w14:textId="09BA4A84" w:rsidR="000B675E" w:rsidRDefault="000B675E">
          <w:pPr>
            <w:pStyle w:val="TOC3"/>
            <w:rPr>
              <w:rFonts w:asciiTheme="minorHAnsi" w:eastAsiaTheme="minorEastAsia" w:hAnsiTheme="minorHAnsi" w:cstheme="minorBidi"/>
              <w:kern w:val="2"/>
              <w:sz w:val="24"/>
              <w:szCs w:val="24"/>
              <w14:ligatures w14:val="standardContextual"/>
            </w:rPr>
          </w:pPr>
          <w:hyperlink w:anchor="_Toc195640407" w:history="1">
            <w:r w:rsidRPr="004A6EE3">
              <w:rPr>
                <w:rStyle w:val="Hyperlink"/>
              </w:rPr>
              <w:t>2.4.3 Môi trường phát triển của ứng dụng</w:t>
            </w:r>
            <w:r>
              <w:rPr>
                <w:webHidden/>
              </w:rPr>
              <w:tab/>
            </w:r>
            <w:r>
              <w:rPr>
                <w:webHidden/>
              </w:rPr>
              <w:fldChar w:fldCharType="begin"/>
            </w:r>
            <w:r>
              <w:rPr>
                <w:webHidden/>
              </w:rPr>
              <w:instrText xml:space="preserve"> PAGEREF _Toc195640407 \h </w:instrText>
            </w:r>
            <w:r>
              <w:rPr>
                <w:webHidden/>
              </w:rPr>
            </w:r>
            <w:r>
              <w:rPr>
                <w:webHidden/>
              </w:rPr>
              <w:fldChar w:fldCharType="separate"/>
            </w:r>
            <w:r>
              <w:rPr>
                <w:webHidden/>
              </w:rPr>
              <w:t>24</w:t>
            </w:r>
            <w:r>
              <w:rPr>
                <w:webHidden/>
              </w:rPr>
              <w:fldChar w:fldCharType="end"/>
            </w:r>
          </w:hyperlink>
        </w:p>
        <w:p w14:paraId="7495BF74" w14:textId="62F808D4" w:rsidR="000B675E" w:rsidRDefault="000B675E">
          <w:pPr>
            <w:pStyle w:val="TOC3"/>
            <w:rPr>
              <w:rFonts w:asciiTheme="minorHAnsi" w:eastAsiaTheme="minorEastAsia" w:hAnsiTheme="minorHAnsi" w:cstheme="minorBidi"/>
              <w:kern w:val="2"/>
              <w:sz w:val="24"/>
              <w:szCs w:val="24"/>
              <w14:ligatures w14:val="standardContextual"/>
            </w:rPr>
          </w:pPr>
          <w:hyperlink w:anchor="_Toc195640408" w:history="1">
            <w:r w:rsidRPr="004A6EE3">
              <w:rPr>
                <w:rStyle w:val="Hyperlink"/>
              </w:rPr>
              <w:t xml:space="preserve">2.4.4 Ngôn ngữ lập trình </w:t>
            </w:r>
            <w:r w:rsidRPr="004A6EE3">
              <w:rPr>
                <w:rStyle w:val="Hyperlink"/>
                <w:bCs/>
              </w:rPr>
              <w:t>Kotlin</w:t>
            </w:r>
            <w:r>
              <w:rPr>
                <w:webHidden/>
              </w:rPr>
              <w:tab/>
            </w:r>
            <w:r>
              <w:rPr>
                <w:webHidden/>
              </w:rPr>
              <w:fldChar w:fldCharType="begin"/>
            </w:r>
            <w:r>
              <w:rPr>
                <w:webHidden/>
              </w:rPr>
              <w:instrText xml:space="preserve"> PAGEREF _Toc195640408 \h </w:instrText>
            </w:r>
            <w:r>
              <w:rPr>
                <w:webHidden/>
              </w:rPr>
            </w:r>
            <w:r>
              <w:rPr>
                <w:webHidden/>
              </w:rPr>
              <w:fldChar w:fldCharType="separate"/>
            </w:r>
            <w:r>
              <w:rPr>
                <w:webHidden/>
              </w:rPr>
              <w:t>25</w:t>
            </w:r>
            <w:r>
              <w:rPr>
                <w:webHidden/>
              </w:rPr>
              <w:fldChar w:fldCharType="end"/>
            </w:r>
          </w:hyperlink>
        </w:p>
        <w:p w14:paraId="2FDEA92C" w14:textId="7CCDC79E" w:rsidR="000B675E" w:rsidRDefault="000B675E">
          <w:pPr>
            <w:pStyle w:val="TOC3"/>
            <w:rPr>
              <w:rFonts w:asciiTheme="minorHAnsi" w:eastAsiaTheme="minorEastAsia" w:hAnsiTheme="minorHAnsi" w:cstheme="minorBidi"/>
              <w:kern w:val="2"/>
              <w:sz w:val="24"/>
              <w:szCs w:val="24"/>
              <w14:ligatures w14:val="standardContextual"/>
            </w:rPr>
          </w:pPr>
          <w:hyperlink w:anchor="_Toc195640409" w:history="1">
            <w:r w:rsidRPr="004A6EE3">
              <w:rPr>
                <w:rStyle w:val="Hyperlink"/>
              </w:rPr>
              <w:t xml:space="preserve">2.4.5 </w:t>
            </w:r>
            <w:r w:rsidRPr="004A6EE3">
              <w:rPr>
                <w:rStyle w:val="Hyperlink"/>
                <w:bCs/>
              </w:rPr>
              <w:t>Giới thiệu Supabase</w:t>
            </w:r>
            <w:r>
              <w:rPr>
                <w:webHidden/>
              </w:rPr>
              <w:tab/>
            </w:r>
            <w:r>
              <w:rPr>
                <w:webHidden/>
              </w:rPr>
              <w:fldChar w:fldCharType="begin"/>
            </w:r>
            <w:r>
              <w:rPr>
                <w:webHidden/>
              </w:rPr>
              <w:instrText xml:space="preserve"> PAGEREF _Toc195640409 \h </w:instrText>
            </w:r>
            <w:r>
              <w:rPr>
                <w:webHidden/>
              </w:rPr>
            </w:r>
            <w:r>
              <w:rPr>
                <w:webHidden/>
              </w:rPr>
              <w:fldChar w:fldCharType="separate"/>
            </w:r>
            <w:r>
              <w:rPr>
                <w:webHidden/>
              </w:rPr>
              <w:t>26</w:t>
            </w:r>
            <w:r>
              <w:rPr>
                <w:webHidden/>
              </w:rPr>
              <w:fldChar w:fldCharType="end"/>
            </w:r>
          </w:hyperlink>
        </w:p>
        <w:p w14:paraId="0C0CC358" w14:textId="702CCDE5" w:rsidR="000B675E" w:rsidRDefault="000B675E">
          <w:pPr>
            <w:pStyle w:val="TOC3"/>
            <w:rPr>
              <w:rFonts w:asciiTheme="minorHAnsi" w:eastAsiaTheme="minorEastAsia" w:hAnsiTheme="minorHAnsi" w:cstheme="minorBidi"/>
              <w:kern w:val="2"/>
              <w:sz w:val="24"/>
              <w:szCs w:val="24"/>
              <w14:ligatures w14:val="standardContextual"/>
            </w:rPr>
          </w:pPr>
          <w:hyperlink w:anchor="_Toc195640410" w:history="1">
            <w:r w:rsidRPr="004A6EE3">
              <w:rPr>
                <w:rStyle w:val="Hyperlink"/>
              </w:rPr>
              <w:t xml:space="preserve">2.4.6 </w:t>
            </w:r>
            <w:r w:rsidRPr="004A6EE3">
              <w:rPr>
                <w:rStyle w:val="Hyperlink"/>
                <w:bCs/>
              </w:rPr>
              <w:t>Cơ sở dữ</w:t>
            </w:r>
            <w:r w:rsidR="00BC67E0">
              <w:rPr>
                <w:rStyle w:val="Hyperlink"/>
                <w:bCs/>
              </w:rPr>
              <w:t xml:space="preserve"> </w:t>
            </w:r>
            <w:r w:rsidRPr="004A6EE3">
              <w:rPr>
                <w:rStyle w:val="Hyperlink"/>
                <w:bCs/>
              </w:rPr>
              <w:t>liệu PosgreSQL</w:t>
            </w:r>
            <w:r>
              <w:rPr>
                <w:webHidden/>
              </w:rPr>
              <w:tab/>
            </w:r>
            <w:r>
              <w:rPr>
                <w:webHidden/>
              </w:rPr>
              <w:fldChar w:fldCharType="begin"/>
            </w:r>
            <w:r>
              <w:rPr>
                <w:webHidden/>
              </w:rPr>
              <w:instrText xml:space="preserve"> PAGEREF _Toc195640410 \h </w:instrText>
            </w:r>
            <w:r>
              <w:rPr>
                <w:webHidden/>
              </w:rPr>
            </w:r>
            <w:r>
              <w:rPr>
                <w:webHidden/>
              </w:rPr>
              <w:fldChar w:fldCharType="separate"/>
            </w:r>
            <w:r>
              <w:rPr>
                <w:webHidden/>
              </w:rPr>
              <w:t>27</w:t>
            </w:r>
            <w:r>
              <w:rPr>
                <w:webHidden/>
              </w:rPr>
              <w:fldChar w:fldCharType="end"/>
            </w:r>
          </w:hyperlink>
        </w:p>
        <w:p w14:paraId="60AECFF2" w14:textId="26C2D90F"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1" w:history="1">
            <w:r w:rsidRPr="004A6EE3">
              <w:rPr>
                <w:rStyle w:val="Hyperlink"/>
                <w:noProof/>
                <w:highlight w:val="white"/>
              </w:rPr>
              <w:t>2.5 TÌM HIỂU VỀ CÔN TRÙNG</w:t>
            </w:r>
            <w:r>
              <w:rPr>
                <w:noProof/>
                <w:webHidden/>
              </w:rPr>
              <w:tab/>
            </w:r>
            <w:r>
              <w:rPr>
                <w:noProof/>
                <w:webHidden/>
              </w:rPr>
              <w:fldChar w:fldCharType="begin"/>
            </w:r>
            <w:r>
              <w:rPr>
                <w:noProof/>
                <w:webHidden/>
              </w:rPr>
              <w:instrText xml:space="preserve"> PAGEREF _Toc195640411 \h </w:instrText>
            </w:r>
            <w:r>
              <w:rPr>
                <w:noProof/>
                <w:webHidden/>
              </w:rPr>
            </w:r>
            <w:r>
              <w:rPr>
                <w:noProof/>
                <w:webHidden/>
              </w:rPr>
              <w:fldChar w:fldCharType="separate"/>
            </w:r>
            <w:r>
              <w:rPr>
                <w:noProof/>
                <w:webHidden/>
              </w:rPr>
              <w:t>30</w:t>
            </w:r>
            <w:r>
              <w:rPr>
                <w:noProof/>
                <w:webHidden/>
              </w:rPr>
              <w:fldChar w:fldCharType="end"/>
            </w:r>
          </w:hyperlink>
        </w:p>
        <w:p w14:paraId="2D6C73F9" w14:textId="74E51877" w:rsidR="000B675E" w:rsidRDefault="000B675E">
          <w:pPr>
            <w:pStyle w:val="TOC3"/>
            <w:rPr>
              <w:rFonts w:asciiTheme="minorHAnsi" w:eastAsiaTheme="minorEastAsia" w:hAnsiTheme="minorHAnsi" w:cstheme="minorBidi"/>
              <w:kern w:val="2"/>
              <w:sz w:val="24"/>
              <w:szCs w:val="24"/>
              <w14:ligatures w14:val="standardContextual"/>
            </w:rPr>
          </w:pPr>
          <w:hyperlink w:anchor="_Toc195640412" w:history="1">
            <w:r w:rsidRPr="004A6EE3">
              <w:rPr>
                <w:rStyle w:val="Hyperlink"/>
                <w:highlight w:val="white"/>
              </w:rPr>
              <w:t>2.5.1 Giới thiệu về côn trùng</w:t>
            </w:r>
            <w:r>
              <w:rPr>
                <w:webHidden/>
              </w:rPr>
              <w:tab/>
            </w:r>
            <w:r>
              <w:rPr>
                <w:webHidden/>
              </w:rPr>
              <w:fldChar w:fldCharType="begin"/>
            </w:r>
            <w:r>
              <w:rPr>
                <w:webHidden/>
              </w:rPr>
              <w:instrText xml:space="preserve"> PAGEREF _Toc195640412 \h </w:instrText>
            </w:r>
            <w:r>
              <w:rPr>
                <w:webHidden/>
              </w:rPr>
            </w:r>
            <w:r>
              <w:rPr>
                <w:webHidden/>
              </w:rPr>
              <w:fldChar w:fldCharType="separate"/>
            </w:r>
            <w:r>
              <w:rPr>
                <w:webHidden/>
              </w:rPr>
              <w:t>30</w:t>
            </w:r>
            <w:r>
              <w:rPr>
                <w:webHidden/>
              </w:rPr>
              <w:fldChar w:fldCharType="end"/>
            </w:r>
          </w:hyperlink>
        </w:p>
        <w:p w14:paraId="34A9D101" w14:textId="11A2167C" w:rsidR="000B675E" w:rsidRDefault="000B675E">
          <w:pPr>
            <w:pStyle w:val="TOC3"/>
            <w:rPr>
              <w:rFonts w:asciiTheme="minorHAnsi" w:eastAsiaTheme="minorEastAsia" w:hAnsiTheme="minorHAnsi" w:cstheme="minorBidi"/>
              <w:kern w:val="2"/>
              <w:sz w:val="24"/>
              <w:szCs w:val="24"/>
              <w14:ligatures w14:val="standardContextual"/>
            </w:rPr>
          </w:pPr>
          <w:hyperlink w:anchor="_Toc195640413" w:history="1">
            <w:r w:rsidRPr="004A6EE3">
              <w:rPr>
                <w:rStyle w:val="Hyperlink"/>
              </w:rPr>
              <w:t>2.5.2 Hình thái phát triển</w:t>
            </w:r>
            <w:r>
              <w:rPr>
                <w:webHidden/>
              </w:rPr>
              <w:tab/>
            </w:r>
            <w:r>
              <w:rPr>
                <w:webHidden/>
              </w:rPr>
              <w:fldChar w:fldCharType="begin"/>
            </w:r>
            <w:r>
              <w:rPr>
                <w:webHidden/>
              </w:rPr>
              <w:instrText xml:space="preserve"> PAGEREF _Toc195640413 \h </w:instrText>
            </w:r>
            <w:r>
              <w:rPr>
                <w:webHidden/>
              </w:rPr>
            </w:r>
            <w:r>
              <w:rPr>
                <w:webHidden/>
              </w:rPr>
              <w:fldChar w:fldCharType="separate"/>
            </w:r>
            <w:r>
              <w:rPr>
                <w:webHidden/>
              </w:rPr>
              <w:t>30</w:t>
            </w:r>
            <w:r>
              <w:rPr>
                <w:webHidden/>
              </w:rPr>
              <w:fldChar w:fldCharType="end"/>
            </w:r>
          </w:hyperlink>
        </w:p>
        <w:p w14:paraId="71C3DA05" w14:textId="6786714F" w:rsidR="000B675E" w:rsidRDefault="000B675E">
          <w:pPr>
            <w:pStyle w:val="TOC3"/>
            <w:rPr>
              <w:rFonts w:asciiTheme="minorHAnsi" w:eastAsiaTheme="minorEastAsia" w:hAnsiTheme="minorHAnsi" w:cstheme="minorBidi"/>
              <w:kern w:val="2"/>
              <w:sz w:val="24"/>
              <w:szCs w:val="24"/>
              <w14:ligatures w14:val="standardContextual"/>
            </w:rPr>
          </w:pPr>
          <w:hyperlink w:anchor="_Toc195640414" w:history="1">
            <w:r w:rsidRPr="004A6EE3">
              <w:rPr>
                <w:rStyle w:val="Hyperlink"/>
                <w:highlight w:val="white"/>
              </w:rPr>
              <w:t>2.5.3 Vòng đời của côn trùng</w:t>
            </w:r>
            <w:r>
              <w:rPr>
                <w:webHidden/>
              </w:rPr>
              <w:tab/>
            </w:r>
            <w:r>
              <w:rPr>
                <w:webHidden/>
              </w:rPr>
              <w:fldChar w:fldCharType="begin"/>
            </w:r>
            <w:r>
              <w:rPr>
                <w:webHidden/>
              </w:rPr>
              <w:instrText xml:space="preserve"> PAGEREF _Toc195640414 \h </w:instrText>
            </w:r>
            <w:r>
              <w:rPr>
                <w:webHidden/>
              </w:rPr>
            </w:r>
            <w:r>
              <w:rPr>
                <w:webHidden/>
              </w:rPr>
              <w:fldChar w:fldCharType="separate"/>
            </w:r>
            <w:r>
              <w:rPr>
                <w:webHidden/>
              </w:rPr>
              <w:t>32</w:t>
            </w:r>
            <w:r>
              <w:rPr>
                <w:webHidden/>
              </w:rPr>
              <w:fldChar w:fldCharType="end"/>
            </w:r>
          </w:hyperlink>
        </w:p>
        <w:p w14:paraId="018FD6AD" w14:textId="58424F48" w:rsidR="000B675E" w:rsidRDefault="000B675E">
          <w:pPr>
            <w:pStyle w:val="TOC3"/>
            <w:rPr>
              <w:rFonts w:asciiTheme="minorHAnsi" w:eastAsiaTheme="minorEastAsia" w:hAnsiTheme="minorHAnsi" w:cstheme="minorBidi"/>
              <w:kern w:val="2"/>
              <w:sz w:val="24"/>
              <w:szCs w:val="24"/>
              <w14:ligatures w14:val="standardContextual"/>
            </w:rPr>
          </w:pPr>
          <w:hyperlink w:anchor="_Toc195640415" w:history="1">
            <w:r w:rsidRPr="004A6EE3">
              <w:rPr>
                <w:rStyle w:val="Hyperlink"/>
              </w:rPr>
              <w:t>2.5.4 Tập tính của côn trùng</w:t>
            </w:r>
            <w:r>
              <w:rPr>
                <w:webHidden/>
              </w:rPr>
              <w:tab/>
            </w:r>
            <w:r>
              <w:rPr>
                <w:webHidden/>
              </w:rPr>
              <w:fldChar w:fldCharType="begin"/>
            </w:r>
            <w:r>
              <w:rPr>
                <w:webHidden/>
              </w:rPr>
              <w:instrText xml:space="preserve"> PAGEREF _Toc195640415 \h </w:instrText>
            </w:r>
            <w:r>
              <w:rPr>
                <w:webHidden/>
              </w:rPr>
            </w:r>
            <w:r>
              <w:rPr>
                <w:webHidden/>
              </w:rPr>
              <w:fldChar w:fldCharType="separate"/>
            </w:r>
            <w:r>
              <w:rPr>
                <w:webHidden/>
              </w:rPr>
              <w:t>33</w:t>
            </w:r>
            <w:r>
              <w:rPr>
                <w:webHidden/>
              </w:rPr>
              <w:fldChar w:fldCharType="end"/>
            </w:r>
          </w:hyperlink>
        </w:p>
        <w:p w14:paraId="062B4AD9" w14:textId="32A5BC4A" w:rsidR="000B675E" w:rsidRDefault="000B675E">
          <w:pPr>
            <w:pStyle w:val="TOC3"/>
            <w:rPr>
              <w:rFonts w:asciiTheme="minorHAnsi" w:eastAsiaTheme="minorEastAsia" w:hAnsiTheme="minorHAnsi" w:cstheme="minorBidi"/>
              <w:kern w:val="2"/>
              <w:sz w:val="24"/>
              <w:szCs w:val="24"/>
              <w14:ligatures w14:val="standardContextual"/>
            </w:rPr>
          </w:pPr>
          <w:hyperlink w:anchor="_Toc195640416" w:history="1">
            <w:r w:rsidRPr="004A6EE3">
              <w:rPr>
                <w:rStyle w:val="Hyperlink"/>
              </w:rPr>
              <w:t>2.5.5 Giác quan của côn trùng</w:t>
            </w:r>
            <w:r>
              <w:rPr>
                <w:webHidden/>
              </w:rPr>
              <w:tab/>
            </w:r>
            <w:r>
              <w:rPr>
                <w:webHidden/>
              </w:rPr>
              <w:fldChar w:fldCharType="begin"/>
            </w:r>
            <w:r>
              <w:rPr>
                <w:webHidden/>
              </w:rPr>
              <w:instrText xml:space="preserve"> PAGEREF _Toc195640416 \h </w:instrText>
            </w:r>
            <w:r>
              <w:rPr>
                <w:webHidden/>
              </w:rPr>
            </w:r>
            <w:r>
              <w:rPr>
                <w:webHidden/>
              </w:rPr>
              <w:fldChar w:fldCharType="separate"/>
            </w:r>
            <w:r>
              <w:rPr>
                <w:webHidden/>
              </w:rPr>
              <w:t>34</w:t>
            </w:r>
            <w:r>
              <w:rPr>
                <w:webHidden/>
              </w:rPr>
              <w:fldChar w:fldCharType="end"/>
            </w:r>
          </w:hyperlink>
        </w:p>
        <w:p w14:paraId="45E30973" w14:textId="0B606D70" w:rsidR="000B675E" w:rsidRDefault="000B675E">
          <w:pPr>
            <w:pStyle w:val="TOC3"/>
            <w:rPr>
              <w:rFonts w:asciiTheme="minorHAnsi" w:eastAsiaTheme="minorEastAsia" w:hAnsiTheme="minorHAnsi" w:cstheme="minorBidi"/>
              <w:kern w:val="2"/>
              <w:sz w:val="24"/>
              <w:szCs w:val="24"/>
              <w14:ligatures w14:val="standardContextual"/>
            </w:rPr>
          </w:pPr>
          <w:hyperlink w:anchor="_Toc195640417" w:history="1">
            <w:r w:rsidRPr="004A6EE3">
              <w:rPr>
                <w:rStyle w:val="Hyperlink"/>
              </w:rPr>
              <w:t>2.5.6 Phân loại côn trùng</w:t>
            </w:r>
            <w:r>
              <w:rPr>
                <w:webHidden/>
              </w:rPr>
              <w:tab/>
            </w:r>
            <w:r>
              <w:rPr>
                <w:webHidden/>
              </w:rPr>
              <w:fldChar w:fldCharType="begin"/>
            </w:r>
            <w:r>
              <w:rPr>
                <w:webHidden/>
              </w:rPr>
              <w:instrText xml:space="preserve"> PAGEREF _Toc195640417 \h </w:instrText>
            </w:r>
            <w:r>
              <w:rPr>
                <w:webHidden/>
              </w:rPr>
            </w:r>
            <w:r>
              <w:rPr>
                <w:webHidden/>
              </w:rPr>
              <w:fldChar w:fldCharType="separate"/>
            </w:r>
            <w:r>
              <w:rPr>
                <w:webHidden/>
              </w:rPr>
              <w:t>35</w:t>
            </w:r>
            <w:r>
              <w:rPr>
                <w:webHidden/>
              </w:rPr>
              <w:fldChar w:fldCharType="end"/>
            </w:r>
          </w:hyperlink>
        </w:p>
        <w:p w14:paraId="31EE62F8" w14:textId="337DB75D" w:rsidR="000B675E" w:rsidRDefault="000B675E">
          <w:pPr>
            <w:pStyle w:val="TOC3"/>
            <w:rPr>
              <w:rFonts w:asciiTheme="minorHAnsi" w:eastAsiaTheme="minorEastAsia" w:hAnsiTheme="minorHAnsi" w:cstheme="minorBidi"/>
              <w:kern w:val="2"/>
              <w:sz w:val="24"/>
              <w:szCs w:val="24"/>
              <w14:ligatures w14:val="standardContextual"/>
            </w:rPr>
          </w:pPr>
          <w:hyperlink w:anchor="_Toc195640418" w:history="1">
            <w:r w:rsidRPr="004A6EE3">
              <w:rPr>
                <w:rStyle w:val="Hyperlink"/>
              </w:rPr>
              <w:t>2.5.7 Côn trùng có lợi và côn trùng gây hại</w:t>
            </w:r>
            <w:r>
              <w:rPr>
                <w:webHidden/>
              </w:rPr>
              <w:tab/>
            </w:r>
            <w:r>
              <w:rPr>
                <w:webHidden/>
              </w:rPr>
              <w:fldChar w:fldCharType="begin"/>
            </w:r>
            <w:r>
              <w:rPr>
                <w:webHidden/>
              </w:rPr>
              <w:instrText xml:space="preserve"> PAGEREF _Toc195640418 \h </w:instrText>
            </w:r>
            <w:r>
              <w:rPr>
                <w:webHidden/>
              </w:rPr>
            </w:r>
            <w:r>
              <w:rPr>
                <w:webHidden/>
              </w:rPr>
              <w:fldChar w:fldCharType="separate"/>
            </w:r>
            <w:r>
              <w:rPr>
                <w:webHidden/>
              </w:rPr>
              <w:t>36</w:t>
            </w:r>
            <w:r>
              <w:rPr>
                <w:webHidden/>
              </w:rPr>
              <w:fldChar w:fldCharType="end"/>
            </w:r>
          </w:hyperlink>
        </w:p>
        <w:p w14:paraId="215784AF" w14:textId="0F0BEE0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9" w:history="1">
            <w:r w:rsidRPr="004A6EE3">
              <w:rPr>
                <w:rStyle w:val="Hyperlink"/>
                <w:noProof/>
                <w:highlight w:val="white"/>
              </w:rPr>
              <w:t>2.5 NHỮNG NGHIÊN CỨU TƯƠNG TỰ</w:t>
            </w:r>
            <w:r>
              <w:rPr>
                <w:noProof/>
                <w:webHidden/>
              </w:rPr>
              <w:tab/>
            </w:r>
            <w:r>
              <w:rPr>
                <w:noProof/>
                <w:webHidden/>
              </w:rPr>
              <w:fldChar w:fldCharType="begin"/>
            </w:r>
            <w:r>
              <w:rPr>
                <w:noProof/>
                <w:webHidden/>
              </w:rPr>
              <w:instrText xml:space="preserve"> PAGEREF _Toc195640419 \h </w:instrText>
            </w:r>
            <w:r>
              <w:rPr>
                <w:noProof/>
                <w:webHidden/>
              </w:rPr>
            </w:r>
            <w:r>
              <w:rPr>
                <w:noProof/>
                <w:webHidden/>
              </w:rPr>
              <w:fldChar w:fldCharType="separate"/>
            </w:r>
            <w:r>
              <w:rPr>
                <w:noProof/>
                <w:webHidden/>
              </w:rPr>
              <w:t>38</w:t>
            </w:r>
            <w:r>
              <w:rPr>
                <w:noProof/>
                <w:webHidden/>
              </w:rPr>
              <w:fldChar w:fldCharType="end"/>
            </w:r>
          </w:hyperlink>
        </w:p>
        <w:p w14:paraId="3589F714" w14:textId="7BF4F85D" w:rsidR="000B675E" w:rsidRDefault="000B675E">
          <w:pPr>
            <w:pStyle w:val="TOC3"/>
            <w:rPr>
              <w:rFonts w:asciiTheme="minorHAnsi" w:eastAsiaTheme="minorEastAsia" w:hAnsiTheme="minorHAnsi" w:cstheme="minorBidi"/>
              <w:kern w:val="2"/>
              <w:sz w:val="24"/>
              <w:szCs w:val="24"/>
              <w14:ligatures w14:val="standardContextual"/>
            </w:rPr>
          </w:pPr>
          <w:hyperlink w:anchor="_Toc195640420" w:history="1">
            <w:r w:rsidRPr="004A6EE3">
              <w:rPr>
                <w:rStyle w:val="Hyperlink"/>
              </w:rPr>
              <w:t>2.5.1 Trong nước</w:t>
            </w:r>
            <w:r>
              <w:rPr>
                <w:webHidden/>
              </w:rPr>
              <w:tab/>
            </w:r>
            <w:r>
              <w:rPr>
                <w:webHidden/>
              </w:rPr>
              <w:fldChar w:fldCharType="begin"/>
            </w:r>
            <w:r>
              <w:rPr>
                <w:webHidden/>
              </w:rPr>
              <w:instrText xml:space="preserve"> PAGEREF _Toc195640420 \h </w:instrText>
            </w:r>
            <w:r>
              <w:rPr>
                <w:webHidden/>
              </w:rPr>
            </w:r>
            <w:r>
              <w:rPr>
                <w:webHidden/>
              </w:rPr>
              <w:fldChar w:fldCharType="separate"/>
            </w:r>
            <w:r>
              <w:rPr>
                <w:webHidden/>
              </w:rPr>
              <w:t>38</w:t>
            </w:r>
            <w:r>
              <w:rPr>
                <w:webHidden/>
              </w:rPr>
              <w:fldChar w:fldCharType="end"/>
            </w:r>
          </w:hyperlink>
        </w:p>
        <w:p w14:paraId="08D89B60" w14:textId="12428976" w:rsidR="000B675E" w:rsidRDefault="000B675E">
          <w:pPr>
            <w:pStyle w:val="TOC3"/>
            <w:rPr>
              <w:rFonts w:asciiTheme="minorHAnsi" w:eastAsiaTheme="minorEastAsia" w:hAnsiTheme="minorHAnsi" w:cstheme="minorBidi"/>
              <w:kern w:val="2"/>
              <w:sz w:val="24"/>
              <w:szCs w:val="24"/>
              <w14:ligatures w14:val="standardContextual"/>
            </w:rPr>
          </w:pPr>
          <w:hyperlink w:anchor="_Toc195640421" w:history="1">
            <w:r w:rsidRPr="004A6EE3">
              <w:rPr>
                <w:rStyle w:val="Hyperlink"/>
              </w:rPr>
              <w:t>2.5.2 Ngoài nước</w:t>
            </w:r>
            <w:r>
              <w:rPr>
                <w:webHidden/>
              </w:rPr>
              <w:tab/>
            </w:r>
            <w:r>
              <w:rPr>
                <w:webHidden/>
              </w:rPr>
              <w:fldChar w:fldCharType="begin"/>
            </w:r>
            <w:r>
              <w:rPr>
                <w:webHidden/>
              </w:rPr>
              <w:instrText xml:space="preserve"> PAGEREF _Toc195640421 \h </w:instrText>
            </w:r>
            <w:r>
              <w:rPr>
                <w:webHidden/>
              </w:rPr>
            </w:r>
            <w:r>
              <w:rPr>
                <w:webHidden/>
              </w:rPr>
              <w:fldChar w:fldCharType="separate"/>
            </w:r>
            <w:r>
              <w:rPr>
                <w:webHidden/>
              </w:rPr>
              <w:t>39</w:t>
            </w:r>
            <w:r>
              <w:rPr>
                <w:webHidden/>
              </w:rPr>
              <w:fldChar w:fldCharType="end"/>
            </w:r>
          </w:hyperlink>
        </w:p>
        <w:p w14:paraId="78CD74EF" w14:textId="6BB7D9C6"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2" w:history="1">
            <w:r w:rsidRPr="004A6EE3">
              <w:rPr>
                <w:rStyle w:val="Hyperlink"/>
                <w:noProof/>
              </w:rPr>
              <w:t>CHƯƠNG 3</w:t>
            </w:r>
            <w:r>
              <w:rPr>
                <w:noProof/>
                <w:webHidden/>
              </w:rPr>
              <w:tab/>
            </w:r>
            <w:r>
              <w:rPr>
                <w:noProof/>
                <w:webHidden/>
              </w:rPr>
              <w:fldChar w:fldCharType="begin"/>
            </w:r>
            <w:r>
              <w:rPr>
                <w:noProof/>
                <w:webHidden/>
              </w:rPr>
              <w:instrText xml:space="preserve"> PAGEREF _Toc195640422 \h </w:instrText>
            </w:r>
            <w:r>
              <w:rPr>
                <w:noProof/>
                <w:webHidden/>
              </w:rPr>
            </w:r>
            <w:r>
              <w:rPr>
                <w:noProof/>
                <w:webHidden/>
              </w:rPr>
              <w:fldChar w:fldCharType="separate"/>
            </w:r>
            <w:r>
              <w:rPr>
                <w:noProof/>
                <w:webHidden/>
              </w:rPr>
              <w:t>43</w:t>
            </w:r>
            <w:r>
              <w:rPr>
                <w:noProof/>
                <w:webHidden/>
              </w:rPr>
              <w:fldChar w:fldCharType="end"/>
            </w:r>
          </w:hyperlink>
        </w:p>
        <w:p w14:paraId="7D0BE477" w14:textId="7FFFA95C"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3" w:history="1">
            <w:r w:rsidRPr="004A6EE3">
              <w:rPr>
                <w:rStyle w:val="Hyperlink"/>
                <w:noProof/>
              </w:rPr>
              <w:t>HỆ THỐNG NHẬN DẠNG CÔN TRÙNG TRÊN THIẾT BỊ DI ĐỘNG</w:t>
            </w:r>
            <w:r>
              <w:rPr>
                <w:noProof/>
                <w:webHidden/>
              </w:rPr>
              <w:tab/>
            </w:r>
            <w:r>
              <w:rPr>
                <w:noProof/>
                <w:webHidden/>
              </w:rPr>
              <w:fldChar w:fldCharType="begin"/>
            </w:r>
            <w:r>
              <w:rPr>
                <w:noProof/>
                <w:webHidden/>
              </w:rPr>
              <w:instrText xml:space="preserve"> PAGEREF _Toc195640423 \h </w:instrText>
            </w:r>
            <w:r>
              <w:rPr>
                <w:noProof/>
                <w:webHidden/>
              </w:rPr>
            </w:r>
            <w:r>
              <w:rPr>
                <w:noProof/>
                <w:webHidden/>
              </w:rPr>
              <w:fldChar w:fldCharType="separate"/>
            </w:r>
            <w:r>
              <w:rPr>
                <w:noProof/>
                <w:webHidden/>
              </w:rPr>
              <w:t>43</w:t>
            </w:r>
            <w:r>
              <w:rPr>
                <w:noProof/>
                <w:webHidden/>
              </w:rPr>
              <w:fldChar w:fldCharType="end"/>
            </w:r>
          </w:hyperlink>
        </w:p>
        <w:p w14:paraId="4C489BF2" w14:textId="77CFD21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4" w:history="1">
            <w:r w:rsidRPr="004A6EE3">
              <w:rPr>
                <w:rStyle w:val="Hyperlink"/>
                <w:noProof/>
                <w:highlight w:val="white"/>
              </w:rPr>
              <w:t>3.1 TỔNG QUAN HỆ THỐNG</w:t>
            </w:r>
            <w:r>
              <w:rPr>
                <w:noProof/>
                <w:webHidden/>
              </w:rPr>
              <w:tab/>
            </w:r>
            <w:r>
              <w:rPr>
                <w:noProof/>
                <w:webHidden/>
              </w:rPr>
              <w:fldChar w:fldCharType="begin"/>
            </w:r>
            <w:r>
              <w:rPr>
                <w:noProof/>
                <w:webHidden/>
              </w:rPr>
              <w:instrText xml:space="preserve"> PAGEREF _Toc195640424 \h </w:instrText>
            </w:r>
            <w:r>
              <w:rPr>
                <w:noProof/>
                <w:webHidden/>
              </w:rPr>
            </w:r>
            <w:r>
              <w:rPr>
                <w:noProof/>
                <w:webHidden/>
              </w:rPr>
              <w:fldChar w:fldCharType="separate"/>
            </w:r>
            <w:r>
              <w:rPr>
                <w:noProof/>
                <w:webHidden/>
              </w:rPr>
              <w:t>43</w:t>
            </w:r>
            <w:r>
              <w:rPr>
                <w:noProof/>
                <w:webHidden/>
              </w:rPr>
              <w:fldChar w:fldCharType="end"/>
            </w:r>
          </w:hyperlink>
        </w:p>
        <w:p w14:paraId="1893705A" w14:textId="3CD20DD8"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5" w:history="1">
            <w:r w:rsidRPr="004A6EE3">
              <w:rPr>
                <w:rStyle w:val="Hyperlink"/>
                <w:noProof/>
              </w:rPr>
              <w:t>3.2 MÔ TẢ HỆ THỐNG</w:t>
            </w:r>
            <w:r>
              <w:rPr>
                <w:noProof/>
                <w:webHidden/>
              </w:rPr>
              <w:tab/>
            </w:r>
            <w:r>
              <w:rPr>
                <w:noProof/>
                <w:webHidden/>
              </w:rPr>
              <w:fldChar w:fldCharType="begin"/>
            </w:r>
            <w:r>
              <w:rPr>
                <w:noProof/>
                <w:webHidden/>
              </w:rPr>
              <w:instrText xml:space="preserve"> PAGEREF _Toc195640425 \h </w:instrText>
            </w:r>
            <w:r>
              <w:rPr>
                <w:noProof/>
                <w:webHidden/>
              </w:rPr>
            </w:r>
            <w:r>
              <w:rPr>
                <w:noProof/>
                <w:webHidden/>
              </w:rPr>
              <w:fldChar w:fldCharType="separate"/>
            </w:r>
            <w:r>
              <w:rPr>
                <w:noProof/>
                <w:webHidden/>
              </w:rPr>
              <w:t>45</w:t>
            </w:r>
            <w:r>
              <w:rPr>
                <w:noProof/>
                <w:webHidden/>
              </w:rPr>
              <w:fldChar w:fldCharType="end"/>
            </w:r>
          </w:hyperlink>
        </w:p>
        <w:p w14:paraId="6B49F393" w14:textId="5D4701FA" w:rsidR="000B675E" w:rsidRDefault="000B675E">
          <w:pPr>
            <w:pStyle w:val="TOC3"/>
            <w:rPr>
              <w:rFonts w:asciiTheme="minorHAnsi" w:eastAsiaTheme="minorEastAsia" w:hAnsiTheme="minorHAnsi" w:cstheme="minorBidi"/>
              <w:kern w:val="2"/>
              <w:sz w:val="24"/>
              <w:szCs w:val="24"/>
              <w14:ligatures w14:val="standardContextual"/>
            </w:rPr>
          </w:pPr>
          <w:hyperlink w:anchor="_Toc195640426" w:history="1">
            <w:r w:rsidRPr="004A6EE3">
              <w:rPr>
                <w:rStyle w:val="Hyperlink"/>
              </w:rPr>
              <w:t>3.2.1 Danh sách Actor</w:t>
            </w:r>
            <w:r>
              <w:rPr>
                <w:webHidden/>
              </w:rPr>
              <w:tab/>
            </w:r>
            <w:r>
              <w:rPr>
                <w:webHidden/>
              </w:rPr>
              <w:fldChar w:fldCharType="begin"/>
            </w:r>
            <w:r>
              <w:rPr>
                <w:webHidden/>
              </w:rPr>
              <w:instrText xml:space="preserve"> PAGEREF _Toc195640426 \h </w:instrText>
            </w:r>
            <w:r>
              <w:rPr>
                <w:webHidden/>
              </w:rPr>
            </w:r>
            <w:r>
              <w:rPr>
                <w:webHidden/>
              </w:rPr>
              <w:fldChar w:fldCharType="separate"/>
            </w:r>
            <w:r>
              <w:rPr>
                <w:webHidden/>
              </w:rPr>
              <w:t>45</w:t>
            </w:r>
            <w:r>
              <w:rPr>
                <w:webHidden/>
              </w:rPr>
              <w:fldChar w:fldCharType="end"/>
            </w:r>
          </w:hyperlink>
        </w:p>
        <w:p w14:paraId="0F12482A" w14:textId="7330ADE7" w:rsidR="000B675E" w:rsidRDefault="000B675E">
          <w:pPr>
            <w:pStyle w:val="TOC3"/>
            <w:rPr>
              <w:rFonts w:asciiTheme="minorHAnsi" w:eastAsiaTheme="minorEastAsia" w:hAnsiTheme="minorHAnsi" w:cstheme="minorBidi"/>
              <w:kern w:val="2"/>
              <w:sz w:val="24"/>
              <w:szCs w:val="24"/>
              <w14:ligatures w14:val="standardContextual"/>
            </w:rPr>
          </w:pPr>
          <w:hyperlink w:anchor="_Toc195640427" w:history="1">
            <w:r w:rsidRPr="004A6EE3">
              <w:rPr>
                <w:rStyle w:val="Hyperlink"/>
              </w:rPr>
              <w:t>3.2.2 Danh sách User case</w:t>
            </w:r>
            <w:r>
              <w:rPr>
                <w:webHidden/>
              </w:rPr>
              <w:tab/>
            </w:r>
            <w:r>
              <w:rPr>
                <w:webHidden/>
              </w:rPr>
              <w:fldChar w:fldCharType="begin"/>
            </w:r>
            <w:r>
              <w:rPr>
                <w:webHidden/>
              </w:rPr>
              <w:instrText xml:space="preserve"> PAGEREF _Toc195640427 \h </w:instrText>
            </w:r>
            <w:r>
              <w:rPr>
                <w:webHidden/>
              </w:rPr>
            </w:r>
            <w:r>
              <w:rPr>
                <w:webHidden/>
              </w:rPr>
              <w:fldChar w:fldCharType="separate"/>
            </w:r>
            <w:r>
              <w:rPr>
                <w:webHidden/>
              </w:rPr>
              <w:t>45</w:t>
            </w:r>
            <w:r>
              <w:rPr>
                <w:webHidden/>
              </w:rPr>
              <w:fldChar w:fldCharType="end"/>
            </w:r>
          </w:hyperlink>
        </w:p>
        <w:p w14:paraId="4B672D2D" w14:textId="24A46DA2" w:rsidR="000B675E" w:rsidRDefault="000B675E">
          <w:pPr>
            <w:pStyle w:val="TOC3"/>
            <w:rPr>
              <w:rFonts w:asciiTheme="minorHAnsi" w:eastAsiaTheme="minorEastAsia" w:hAnsiTheme="minorHAnsi" w:cstheme="minorBidi"/>
              <w:kern w:val="2"/>
              <w:sz w:val="24"/>
              <w:szCs w:val="24"/>
              <w14:ligatures w14:val="standardContextual"/>
            </w:rPr>
          </w:pPr>
          <w:hyperlink w:anchor="_Toc195640428" w:history="1">
            <w:r w:rsidRPr="004A6EE3">
              <w:rPr>
                <w:rStyle w:val="Hyperlink"/>
              </w:rPr>
              <w:t>3.2.3 Sơ đồ use case</w:t>
            </w:r>
            <w:r>
              <w:rPr>
                <w:webHidden/>
              </w:rPr>
              <w:tab/>
            </w:r>
            <w:r>
              <w:rPr>
                <w:webHidden/>
              </w:rPr>
              <w:fldChar w:fldCharType="begin"/>
            </w:r>
            <w:r>
              <w:rPr>
                <w:webHidden/>
              </w:rPr>
              <w:instrText xml:space="preserve"> PAGEREF _Toc195640428 \h </w:instrText>
            </w:r>
            <w:r>
              <w:rPr>
                <w:webHidden/>
              </w:rPr>
            </w:r>
            <w:r>
              <w:rPr>
                <w:webHidden/>
              </w:rPr>
              <w:fldChar w:fldCharType="separate"/>
            </w:r>
            <w:r>
              <w:rPr>
                <w:webHidden/>
              </w:rPr>
              <w:t>46</w:t>
            </w:r>
            <w:r>
              <w:rPr>
                <w:webHidden/>
              </w:rPr>
              <w:fldChar w:fldCharType="end"/>
            </w:r>
          </w:hyperlink>
        </w:p>
        <w:p w14:paraId="503D00D9" w14:textId="07B16E4A" w:rsidR="000B675E" w:rsidRDefault="000B675E">
          <w:pPr>
            <w:pStyle w:val="TOC3"/>
            <w:rPr>
              <w:rFonts w:asciiTheme="minorHAnsi" w:eastAsiaTheme="minorEastAsia" w:hAnsiTheme="minorHAnsi" w:cstheme="minorBidi"/>
              <w:kern w:val="2"/>
              <w:sz w:val="24"/>
              <w:szCs w:val="24"/>
              <w14:ligatures w14:val="standardContextual"/>
            </w:rPr>
          </w:pPr>
          <w:hyperlink w:anchor="_Toc195640429" w:history="1">
            <w:r w:rsidRPr="004A6EE3">
              <w:rPr>
                <w:rStyle w:val="Hyperlink"/>
              </w:rPr>
              <w:t>3.2.4 Đặc tả chi tiết use case</w:t>
            </w:r>
            <w:r>
              <w:rPr>
                <w:webHidden/>
              </w:rPr>
              <w:tab/>
            </w:r>
            <w:r>
              <w:rPr>
                <w:webHidden/>
              </w:rPr>
              <w:fldChar w:fldCharType="begin"/>
            </w:r>
            <w:r>
              <w:rPr>
                <w:webHidden/>
              </w:rPr>
              <w:instrText xml:space="preserve"> PAGEREF _Toc195640429 \h </w:instrText>
            </w:r>
            <w:r>
              <w:rPr>
                <w:webHidden/>
              </w:rPr>
            </w:r>
            <w:r>
              <w:rPr>
                <w:webHidden/>
              </w:rPr>
              <w:fldChar w:fldCharType="separate"/>
            </w:r>
            <w:r>
              <w:rPr>
                <w:webHidden/>
              </w:rPr>
              <w:t>47</w:t>
            </w:r>
            <w:r>
              <w:rPr>
                <w:webHidden/>
              </w:rPr>
              <w:fldChar w:fldCharType="end"/>
            </w:r>
          </w:hyperlink>
        </w:p>
        <w:p w14:paraId="4F565514" w14:textId="4D72240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0" w:history="1">
            <w:r w:rsidRPr="004A6EE3">
              <w:rPr>
                <w:rStyle w:val="Hyperlink"/>
                <w:noProof/>
              </w:rPr>
              <w:t>3.3 THIẾT KẾ CƠ SỞ DỮ LIỆU</w:t>
            </w:r>
            <w:r>
              <w:rPr>
                <w:noProof/>
                <w:webHidden/>
              </w:rPr>
              <w:tab/>
            </w:r>
            <w:r>
              <w:rPr>
                <w:noProof/>
                <w:webHidden/>
              </w:rPr>
              <w:fldChar w:fldCharType="begin"/>
            </w:r>
            <w:r>
              <w:rPr>
                <w:noProof/>
                <w:webHidden/>
              </w:rPr>
              <w:instrText xml:space="preserve"> PAGEREF _Toc195640430 \h </w:instrText>
            </w:r>
            <w:r>
              <w:rPr>
                <w:noProof/>
                <w:webHidden/>
              </w:rPr>
            </w:r>
            <w:r>
              <w:rPr>
                <w:noProof/>
                <w:webHidden/>
              </w:rPr>
              <w:fldChar w:fldCharType="separate"/>
            </w:r>
            <w:r>
              <w:rPr>
                <w:noProof/>
                <w:webHidden/>
              </w:rPr>
              <w:t>52</w:t>
            </w:r>
            <w:r>
              <w:rPr>
                <w:noProof/>
                <w:webHidden/>
              </w:rPr>
              <w:fldChar w:fldCharType="end"/>
            </w:r>
          </w:hyperlink>
        </w:p>
        <w:p w14:paraId="3E0ACEB6" w14:textId="19477789" w:rsidR="000B675E" w:rsidRDefault="000B675E">
          <w:pPr>
            <w:pStyle w:val="TOC3"/>
            <w:rPr>
              <w:rFonts w:asciiTheme="minorHAnsi" w:eastAsiaTheme="minorEastAsia" w:hAnsiTheme="minorHAnsi" w:cstheme="minorBidi"/>
              <w:kern w:val="2"/>
              <w:sz w:val="24"/>
              <w:szCs w:val="24"/>
              <w14:ligatures w14:val="standardContextual"/>
            </w:rPr>
          </w:pPr>
          <w:hyperlink w:anchor="_Toc195640431" w:history="1">
            <w:r w:rsidRPr="004A6EE3">
              <w:rPr>
                <w:rStyle w:val="Hyperlink"/>
              </w:rPr>
              <w:t>3.3.1 Thiết kế chi tiết các bảng dữ liệu</w:t>
            </w:r>
            <w:r>
              <w:rPr>
                <w:webHidden/>
              </w:rPr>
              <w:tab/>
            </w:r>
            <w:r>
              <w:rPr>
                <w:webHidden/>
              </w:rPr>
              <w:fldChar w:fldCharType="begin"/>
            </w:r>
            <w:r>
              <w:rPr>
                <w:webHidden/>
              </w:rPr>
              <w:instrText xml:space="preserve"> PAGEREF _Toc195640431 \h </w:instrText>
            </w:r>
            <w:r>
              <w:rPr>
                <w:webHidden/>
              </w:rPr>
            </w:r>
            <w:r>
              <w:rPr>
                <w:webHidden/>
              </w:rPr>
              <w:fldChar w:fldCharType="separate"/>
            </w:r>
            <w:r>
              <w:rPr>
                <w:webHidden/>
              </w:rPr>
              <w:t>52</w:t>
            </w:r>
            <w:r>
              <w:rPr>
                <w:webHidden/>
              </w:rPr>
              <w:fldChar w:fldCharType="end"/>
            </w:r>
          </w:hyperlink>
        </w:p>
        <w:p w14:paraId="3FA8EBEB" w14:textId="59639A80" w:rsidR="000B675E" w:rsidRDefault="000B675E">
          <w:pPr>
            <w:pStyle w:val="TOC3"/>
            <w:rPr>
              <w:rFonts w:asciiTheme="minorHAnsi" w:eastAsiaTheme="minorEastAsia" w:hAnsiTheme="minorHAnsi" w:cstheme="minorBidi"/>
              <w:kern w:val="2"/>
              <w:sz w:val="24"/>
              <w:szCs w:val="24"/>
              <w14:ligatures w14:val="standardContextual"/>
            </w:rPr>
          </w:pPr>
          <w:hyperlink w:anchor="_Toc195640432" w:history="1">
            <w:r w:rsidRPr="004A6EE3">
              <w:rPr>
                <w:rStyle w:val="Hyperlink"/>
              </w:rPr>
              <w:t>3.3.2 Các lớp đối tượng</w:t>
            </w:r>
            <w:r>
              <w:rPr>
                <w:webHidden/>
              </w:rPr>
              <w:tab/>
            </w:r>
            <w:r>
              <w:rPr>
                <w:webHidden/>
              </w:rPr>
              <w:fldChar w:fldCharType="begin"/>
            </w:r>
            <w:r>
              <w:rPr>
                <w:webHidden/>
              </w:rPr>
              <w:instrText xml:space="preserve"> PAGEREF _Toc195640432 \h </w:instrText>
            </w:r>
            <w:r>
              <w:rPr>
                <w:webHidden/>
              </w:rPr>
            </w:r>
            <w:r>
              <w:rPr>
                <w:webHidden/>
              </w:rPr>
              <w:fldChar w:fldCharType="separate"/>
            </w:r>
            <w:r>
              <w:rPr>
                <w:webHidden/>
              </w:rPr>
              <w:t>54</w:t>
            </w:r>
            <w:r>
              <w:rPr>
                <w:webHidden/>
              </w:rPr>
              <w:fldChar w:fldCharType="end"/>
            </w:r>
          </w:hyperlink>
        </w:p>
        <w:p w14:paraId="4E6F5B01" w14:textId="0FA2F0ED"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3" w:history="1">
            <w:r w:rsidRPr="004A6EE3">
              <w:rPr>
                <w:rStyle w:val="Hyperlink"/>
                <w:noProof/>
              </w:rPr>
              <w:t>3.4 THỰC NGHIỆM VÀ BÀN LUẬN</w:t>
            </w:r>
            <w:r>
              <w:rPr>
                <w:noProof/>
                <w:webHidden/>
              </w:rPr>
              <w:tab/>
            </w:r>
            <w:r>
              <w:rPr>
                <w:noProof/>
                <w:webHidden/>
              </w:rPr>
              <w:fldChar w:fldCharType="begin"/>
            </w:r>
            <w:r>
              <w:rPr>
                <w:noProof/>
                <w:webHidden/>
              </w:rPr>
              <w:instrText xml:space="preserve"> PAGEREF _Toc195640433 \h </w:instrText>
            </w:r>
            <w:r>
              <w:rPr>
                <w:noProof/>
                <w:webHidden/>
              </w:rPr>
            </w:r>
            <w:r>
              <w:rPr>
                <w:noProof/>
                <w:webHidden/>
              </w:rPr>
              <w:fldChar w:fldCharType="separate"/>
            </w:r>
            <w:r>
              <w:rPr>
                <w:noProof/>
                <w:webHidden/>
              </w:rPr>
              <w:t>55</w:t>
            </w:r>
            <w:r>
              <w:rPr>
                <w:noProof/>
                <w:webHidden/>
              </w:rPr>
              <w:fldChar w:fldCharType="end"/>
            </w:r>
          </w:hyperlink>
        </w:p>
        <w:p w14:paraId="21031DE4" w14:textId="0D448710" w:rsidR="000B675E" w:rsidRDefault="000B675E">
          <w:pPr>
            <w:pStyle w:val="TOC3"/>
            <w:rPr>
              <w:rFonts w:asciiTheme="minorHAnsi" w:eastAsiaTheme="minorEastAsia" w:hAnsiTheme="minorHAnsi" w:cstheme="minorBidi"/>
              <w:kern w:val="2"/>
              <w:sz w:val="24"/>
              <w:szCs w:val="24"/>
              <w14:ligatures w14:val="standardContextual"/>
            </w:rPr>
          </w:pPr>
          <w:hyperlink w:anchor="_Toc195640434" w:history="1">
            <w:r w:rsidRPr="004A6EE3">
              <w:rPr>
                <w:rStyle w:val="Hyperlink"/>
                <w:highlight w:val="white"/>
              </w:rPr>
              <w:t>3.4.1 Mô tả tập dữ liệu của 10 lớp</w:t>
            </w:r>
            <w:r>
              <w:rPr>
                <w:webHidden/>
              </w:rPr>
              <w:tab/>
            </w:r>
            <w:r>
              <w:rPr>
                <w:webHidden/>
              </w:rPr>
              <w:fldChar w:fldCharType="begin"/>
            </w:r>
            <w:r>
              <w:rPr>
                <w:webHidden/>
              </w:rPr>
              <w:instrText xml:space="preserve"> PAGEREF _Toc195640434 \h </w:instrText>
            </w:r>
            <w:r>
              <w:rPr>
                <w:webHidden/>
              </w:rPr>
            </w:r>
            <w:r>
              <w:rPr>
                <w:webHidden/>
              </w:rPr>
              <w:fldChar w:fldCharType="separate"/>
            </w:r>
            <w:r>
              <w:rPr>
                <w:webHidden/>
              </w:rPr>
              <w:t>55</w:t>
            </w:r>
            <w:r>
              <w:rPr>
                <w:webHidden/>
              </w:rPr>
              <w:fldChar w:fldCharType="end"/>
            </w:r>
          </w:hyperlink>
        </w:p>
        <w:p w14:paraId="0F9E7638" w14:textId="2E83B2B9" w:rsidR="000B675E" w:rsidRDefault="000B675E">
          <w:pPr>
            <w:pStyle w:val="TOC3"/>
            <w:rPr>
              <w:rFonts w:asciiTheme="minorHAnsi" w:eastAsiaTheme="minorEastAsia" w:hAnsiTheme="minorHAnsi" w:cstheme="minorBidi"/>
              <w:kern w:val="2"/>
              <w:sz w:val="24"/>
              <w:szCs w:val="24"/>
              <w14:ligatures w14:val="standardContextual"/>
            </w:rPr>
          </w:pPr>
          <w:hyperlink w:anchor="_Toc195640435" w:history="1">
            <w:r w:rsidRPr="004A6EE3">
              <w:rPr>
                <w:rStyle w:val="Hyperlink"/>
              </w:rPr>
              <w:t>3.4.2 Độ chính xác khi nhận diện</w:t>
            </w:r>
            <w:r>
              <w:rPr>
                <w:webHidden/>
              </w:rPr>
              <w:tab/>
            </w:r>
            <w:r>
              <w:rPr>
                <w:webHidden/>
              </w:rPr>
              <w:fldChar w:fldCharType="begin"/>
            </w:r>
            <w:r>
              <w:rPr>
                <w:webHidden/>
              </w:rPr>
              <w:instrText xml:space="preserve"> PAGEREF _Toc195640435 \h </w:instrText>
            </w:r>
            <w:r>
              <w:rPr>
                <w:webHidden/>
              </w:rPr>
            </w:r>
            <w:r>
              <w:rPr>
                <w:webHidden/>
              </w:rPr>
              <w:fldChar w:fldCharType="separate"/>
            </w:r>
            <w:r>
              <w:rPr>
                <w:webHidden/>
              </w:rPr>
              <w:t>57</w:t>
            </w:r>
            <w:r>
              <w:rPr>
                <w:webHidden/>
              </w:rPr>
              <w:fldChar w:fldCharType="end"/>
            </w:r>
          </w:hyperlink>
        </w:p>
        <w:p w14:paraId="4D29F345" w14:textId="056CFEEB" w:rsidR="000B675E" w:rsidRDefault="000B675E">
          <w:pPr>
            <w:pStyle w:val="TOC3"/>
            <w:rPr>
              <w:rFonts w:asciiTheme="minorHAnsi" w:eastAsiaTheme="minorEastAsia" w:hAnsiTheme="minorHAnsi" w:cstheme="minorBidi"/>
              <w:kern w:val="2"/>
              <w:sz w:val="24"/>
              <w:szCs w:val="24"/>
              <w14:ligatures w14:val="standardContextual"/>
            </w:rPr>
          </w:pPr>
          <w:hyperlink w:anchor="_Toc195640436" w:history="1">
            <w:r w:rsidRPr="004A6EE3">
              <w:rPr>
                <w:rStyle w:val="Hyperlink"/>
              </w:rPr>
              <w:t>3.4.3 Chế độ hoạt động của ứng dụng</w:t>
            </w:r>
            <w:r>
              <w:rPr>
                <w:webHidden/>
              </w:rPr>
              <w:tab/>
            </w:r>
            <w:r>
              <w:rPr>
                <w:webHidden/>
              </w:rPr>
              <w:fldChar w:fldCharType="begin"/>
            </w:r>
            <w:r>
              <w:rPr>
                <w:webHidden/>
              </w:rPr>
              <w:instrText xml:space="preserve"> PAGEREF _Toc195640436 \h </w:instrText>
            </w:r>
            <w:r>
              <w:rPr>
                <w:webHidden/>
              </w:rPr>
            </w:r>
            <w:r>
              <w:rPr>
                <w:webHidden/>
              </w:rPr>
              <w:fldChar w:fldCharType="separate"/>
            </w:r>
            <w:r>
              <w:rPr>
                <w:webHidden/>
              </w:rPr>
              <w:t>59</w:t>
            </w:r>
            <w:r>
              <w:rPr>
                <w:webHidden/>
              </w:rPr>
              <w:fldChar w:fldCharType="end"/>
            </w:r>
          </w:hyperlink>
        </w:p>
        <w:p w14:paraId="5D668F5B" w14:textId="3B44D553" w:rsidR="000B675E" w:rsidRDefault="000B675E">
          <w:pPr>
            <w:pStyle w:val="TOC3"/>
            <w:rPr>
              <w:rFonts w:asciiTheme="minorHAnsi" w:eastAsiaTheme="minorEastAsia" w:hAnsiTheme="minorHAnsi" w:cstheme="minorBidi"/>
              <w:kern w:val="2"/>
              <w:sz w:val="24"/>
              <w:szCs w:val="24"/>
              <w14:ligatures w14:val="standardContextual"/>
            </w:rPr>
          </w:pPr>
          <w:hyperlink w:anchor="_Toc195640437" w:history="1">
            <w:r w:rsidRPr="004A6EE3">
              <w:rPr>
                <w:rStyle w:val="Hyperlink"/>
              </w:rPr>
              <w:t>3.4.4 Độ chính xác khi xác định côn trùng trên tập dữ liệu hình ảnh</w:t>
            </w:r>
            <w:r>
              <w:rPr>
                <w:webHidden/>
              </w:rPr>
              <w:tab/>
            </w:r>
            <w:r>
              <w:rPr>
                <w:webHidden/>
              </w:rPr>
              <w:fldChar w:fldCharType="begin"/>
            </w:r>
            <w:r>
              <w:rPr>
                <w:webHidden/>
              </w:rPr>
              <w:instrText xml:space="preserve"> PAGEREF _Toc195640437 \h </w:instrText>
            </w:r>
            <w:r>
              <w:rPr>
                <w:webHidden/>
              </w:rPr>
            </w:r>
            <w:r>
              <w:rPr>
                <w:webHidden/>
              </w:rPr>
              <w:fldChar w:fldCharType="separate"/>
            </w:r>
            <w:r>
              <w:rPr>
                <w:webHidden/>
              </w:rPr>
              <w:t>60</w:t>
            </w:r>
            <w:r>
              <w:rPr>
                <w:webHidden/>
              </w:rPr>
              <w:fldChar w:fldCharType="end"/>
            </w:r>
          </w:hyperlink>
        </w:p>
        <w:p w14:paraId="42968879" w14:textId="516964A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8" w:history="1">
            <w:r w:rsidRPr="004A6EE3">
              <w:rPr>
                <w:rStyle w:val="Hyperlink"/>
                <w:noProof/>
              </w:rPr>
              <w:t>3.5 GIAO DIỆN CHƯƠNG TRÌNH</w:t>
            </w:r>
            <w:r>
              <w:rPr>
                <w:noProof/>
                <w:webHidden/>
              </w:rPr>
              <w:tab/>
            </w:r>
            <w:r>
              <w:rPr>
                <w:noProof/>
                <w:webHidden/>
              </w:rPr>
              <w:fldChar w:fldCharType="begin"/>
            </w:r>
            <w:r>
              <w:rPr>
                <w:noProof/>
                <w:webHidden/>
              </w:rPr>
              <w:instrText xml:space="preserve"> PAGEREF _Toc195640438 \h </w:instrText>
            </w:r>
            <w:r>
              <w:rPr>
                <w:noProof/>
                <w:webHidden/>
              </w:rPr>
            </w:r>
            <w:r>
              <w:rPr>
                <w:noProof/>
                <w:webHidden/>
              </w:rPr>
              <w:fldChar w:fldCharType="separate"/>
            </w:r>
            <w:r>
              <w:rPr>
                <w:noProof/>
                <w:webHidden/>
              </w:rPr>
              <w:t>62</w:t>
            </w:r>
            <w:r>
              <w:rPr>
                <w:noProof/>
                <w:webHidden/>
              </w:rPr>
              <w:fldChar w:fldCharType="end"/>
            </w:r>
          </w:hyperlink>
        </w:p>
        <w:p w14:paraId="23FE71CF" w14:textId="02829773" w:rsidR="000B675E" w:rsidRDefault="000B675E">
          <w:pPr>
            <w:pStyle w:val="TOC3"/>
            <w:rPr>
              <w:rFonts w:asciiTheme="minorHAnsi" w:eastAsiaTheme="minorEastAsia" w:hAnsiTheme="minorHAnsi" w:cstheme="minorBidi"/>
              <w:kern w:val="2"/>
              <w:sz w:val="24"/>
              <w:szCs w:val="24"/>
              <w14:ligatures w14:val="standardContextual"/>
            </w:rPr>
          </w:pPr>
          <w:hyperlink w:anchor="_Toc195640439" w:history="1">
            <w:r w:rsidRPr="004A6EE3">
              <w:rPr>
                <w:rStyle w:val="Hyperlink"/>
              </w:rPr>
              <w:t>3.5.1 Giao diện màn hình đăng nhập</w:t>
            </w:r>
            <w:r>
              <w:rPr>
                <w:webHidden/>
              </w:rPr>
              <w:tab/>
            </w:r>
            <w:r>
              <w:rPr>
                <w:webHidden/>
              </w:rPr>
              <w:fldChar w:fldCharType="begin"/>
            </w:r>
            <w:r>
              <w:rPr>
                <w:webHidden/>
              </w:rPr>
              <w:instrText xml:space="preserve"> PAGEREF _Toc195640439 \h </w:instrText>
            </w:r>
            <w:r>
              <w:rPr>
                <w:webHidden/>
              </w:rPr>
            </w:r>
            <w:r>
              <w:rPr>
                <w:webHidden/>
              </w:rPr>
              <w:fldChar w:fldCharType="separate"/>
            </w:r>
            <w:r>
              <w:rPr>
                <w:webHidden/>
              </w:rPr>
              <w:t>62</w:t>
            </w:r>
            <w:r>
              <w:rPr>
                <w:webHidden/>
              </w:rPr>
              <w:fldChar w:fldCharType="end"/>
            </w:r>
          </w:hyperlink>
        </w:p>
        <w:p w14:paraId="7360E298" w14:textId="15AA01AF" w:rsidR="000B675E" w:rsidRDefault="000B675E">
          <w:pPr>
            <w:pStyle w:val="TOC3"/>
            <w:rPr>
              <w:rFonts w:asciiTheme="minorHAnsi" w:eastAsiaTheme="minorEastAsia" w:hAnsiTheme="minorHAnsi" w:cstheme="minorBidi"/>
              <w:kern w:val="2"/>
              <w:sz w:val="24"/>
              <w:szCs w:val="24"/>
              <w14:ligatures w14:val="standardContextual"/>
            </w:rPr>
          </w:pPr>
          <w:hyperlink w:anchor="_Toc195640440" w:history="1">
            <w:r w:rsidRPr="004A6EE3">
              <w:rPr>
                <w:rStyle w:val="Hyperlink"/>
              </w:rPr>
              <w:t>3.5.2 Giao diện màn hình đăng ký</w:t>
            </w:r>
            <w:r>
              <w:rPr>
                <w:webHidden/>
              </w:rPr>
              <w:tab/>
            </w:r>
            <w:r>
              <w:rPr>
                <w:webHidden/>
              </w:rPr>
              <w:fldChar w:fldCharType="begin"/>
            </w:r>
            <w:r>
              <w:rPr>
                <w:webHidden/>
              </w:rPr>
              <w:instrText xml:space="preserve"> PAGEREF _Toc195640440 \h </w:instrText>
            </w:r>
            <w:r>
              <w:rPr>
                <w:webHidden/>
              </w:rPr>
            </w:r>
            <w:r>
              <w:rPr>
                <w:webHidden/>
              </w:rPr>
              <w:fldChar w:fldCharType="separate"/>
            </w:r>
            <w:r>
              <w:rPr>
                <w:webHidden/>
              </w:rPr>
              <w:t>63</w:t>
            </w:r>
            <w:r>
              <w:rPr>
                <w:webHidden/>
              </w:rPr>
              <w:fldChar w:fldCharType="end"/>
            </w:r>
          </w:hyperlink>
        </w:p>
        <w:p w14:paraId="66E1DD99" w14:textId="60F46CFC" w:rsidR="000B675E" w:rsidRDefault="000B675E">
          <w:pPr>
            <w:pStyle w:val="TOC3"/>
            <w:rPr>
              <w:rFonts w:asciiTheme="minorHAnsi" w:eastAsiaTheme="minorEastAsia" w:hAnsiTheme="minorHAnsi" w:cstheme="minorBidi"/>
              <w:kern w:val="2"/>
              <w:sz w:val="24"/>
              <w:szCs w:val="24"/>
              <w14:ligatures w14:val="standardContextual"/>
            </w:rPr>
          </w:pPr>
          <w:hyperlink w:anchor="_Toc195640441" w:history="1">
            <w:r w:rsidRPr="004A6EE3">
              <w:rPr>
                <w:rStyle w:val="Hyperlink"/>
              </w:rPr>
              <w:t>3.5.3 Giao diện home</w:t>
            </w:r>
            <w:r>
              <w:rPr>
                <w:webHidden/>
              </w:rPr>
              <w:tab/>
            </w:r>
            <w:r>
              <w:rPr>
                <w:webHidden/>
              </w:rPr>
              <w:fldChar w:fldCharType="begin"/>
            </w:r>
            <w:r>
              <w:rPr>
                <w:webHidden/>
              </w:rPr>
              <w:instrText xml:space="preserve"> PAGEREF _Toc195640441 \h </w:instrText>
            </w:r>
            <w:r>
              <w:rPr>
                <w:webHidden/>
              </w:rPr>
            </w:r>
            <w:r>
              <w:rPr>
                <w:webHidden/>
              </w:rPr>
              <w:fldChar w:fldCharType="separate"/>
            </w:r>
            <w:r>
              <w:rPr>
                <w:webHidden/>
              </w:rPr>
              <w:t>64</w:t>
            </w:r>
            <w:r>
              <w:rPr>
                <w:webHidden/>
              </w:rPr>
              <w:fldChar w:fldCharType="end"/>
            </w:r>
          </w:hyperlink>
        </w:p>
        <w:p w14:paraId="01FF2482" w14:textId="19B9AC1B" w:rsidR="000B675E" w:rsidRDefault="000B675E">
          <w:pPr>
            <w:pStyle w:val="TOC3"/>
            <w:rPr>
              <w:rFonts w:asciiTheme="minorHAnsi" w:eastAsiaTheme="minorEastAsia" w:hAnsiTheme="minorHAnsi" w:cstheme="minorBidi"/>
              <w:kern w:val="2"/>
              <w:sz w:val="24"/>
              <w:szCs w:val="24"/>
              <w14:ligatures w14:val="standardContextual"/>
            </w:rPr>
          </w:pPr>
          <w:hyperlink w:anchor="_Toc195640442" w:history="1">
            <w:r w:rsidRPr="004A6EE3">
              <w:rPr>
                <w:rStyle w:val="Hyperlink"/>
              </w:rPr>
              <w:t>3.5.4 Giao diện chatbot</w:t>
            </w:r>
            <w:r>
              <w:rPr>
                <w:webHidden/>
              </w:rPr>
              <w:tab/>
            </w:r>
            <w:r>
              <w:rPr>
                <w:webHidden/>
              </w:rPr>
              <w:fldChar w:fldCharType="begin"/>
            </w:r>
            <w:r>
              <w:rPr>
                <w:webHidden/>
              </w:rPr>
              <w:instrText xml:space="preserve"> PAGEREF _Toc195640442 \h </w:instrText>
            </w:r>
            <w:r>
              <w:rPr>
                <w:webHidden/>
              </w:rPr>
            </w:r>
            <w:r>
              <w:rPr>
                <w:webHidden/>
              </w:rPr>
              <w:fldChar w:fldCharType="separate"/>
            </w:r>
            <w:r>
              <w:rPr>
                <w:webHidden/>
              </w:rPr>
              <w:t>65</w:t>
            </w:r>
            <w:r>
              <w:rPr>
                <w:webHidden/>
              </w:rPr>
              <w:fldChar w:fldCharType="end"/>
            </w:r>
          </w:hyperlink>
        </w:p>
        <w:p w14:paraId="34282E3F" w14:textId="19494895" w:rsidR="000B675E" w:rsidRDefault="000B675E">
          <w:pPr>
            <w:pStyle w:val="TOC3"/>
            <w:rPr>
              <w:rFonts w:asciiTheme="minorHAnsi" w:eastAsiaTheme="minorEastAsia" w:hAnsiTheme="minorHAnsi" w:cstheme="minorBidi"/>
              <w:kern w:val="2"/>
              <w:sz w:val="24"/>
              <w:szCs w:val="24"/>
              <w14:ligatures w14:val="standardContextual"/>
            </w:rPr>
          </w:pPr>
          <w:hyperlink w:anchor="_Toc195640443" w:history="1">
            <w:r w:rsidRPr="004A6EE3">
              <w:rPr>
                <w:rStyle w:val="Hyperlink"/>
              </w:rPr>
              <w:t>3.5.5 Giao diện detect côn trùng từ camera</w:t>
            </w:r>
            <w:r>
              <w:rPr>
                <w:webHidden/>
              </w:rPr>
              <w:tab/>
            </w:r>
            <w:r>
              <w:rPr>
                <w:webHidden/>
              </w:rPr>
              <w:fldChar w:fldCharType="begin"/>
            </w:r>
            <w:r>
              <w:rPr>
                <w:webHidden/>
              </w:rPr>
              <w:instrText xml:space="preserve"> PAGEREF _Toc195640443 \h </w:instrText>
            </w:r>
            <w:r>
              <w:rPr>
                <w:webHidden/>
              </w:rPr>
            </w:r>
            <w:r>
              <w:rPr>
                <w:webHidden/>
              </w:rPr>
              <w:fldChar w:fldCharType="separate"/>
            </w:r>
            <w:r>
              <w:rPr>
                <w:webHidden/>
              </w:rPr>
              <w:t>66</w:t>
            </w:r>
            <w:r>
              <w:rPr>
                <w:webHidden/>
              </w:rPr>
              <w:fldChar w:fldCharType="end"/>
            </w:r>
          </w:hyperlink>
        </w:p>
        <w:p w14:paraId="04830860" w14:textId="79E8E695" w:rsidR="000B675E" w:rsidRDefault="000B675E">
          <w:pPr>
            <w:pStyle w:val="TOC3"/>
            <w:rPr>
              <w:rFonts w:asciiTheme="minorHAnsi" w:eastAsiaTheme="minorEastAsia" w:hAnsiTheme="minorHAnsi" w:cstheme="minorBidi"/>
              <w:kern w:val="2"/>
              <w:sz w:val="24"/>
              <w:szCs w:val="24"/>
              <w14:ligatures w14:val="standardContextual"/>
            </w:rPr>
          </w:pPr>
          <w:hyperlink w:anchor="_Toc195640444" w:history="1">
            <w:r w:rsidRPr="004A6EE3">
              <w:rPr>
                <w:rStyle w:val="Hyperlink"/>
              </w:rPr>
              <w:t>3.5.6 Giao diện detect côn trùng từ ảnh trong thư viện</w:t>
            </w:r>
            <w:r>
              <w:rPr>
                <w:webHidden/>
              </w:rPr>
              <w:tab/>
            </w:r>
            <w:r>
              <w:rPr>
                <w:webHidden/>
              </w:rPr>
              <w:fldChar w:fldCharType="begin"/>
            </w:r>
            <w:r>
              <w:rPr>
                <w:webHidden/>
              </w:rPr>
              <w:instrText xml:space="preserve"> PAGEREF _Toc195640444 \h </w:instrText>
            </w:r>
            <w:r>
              <w:rPr>
                <w:webHidden/>
              </w:rPr>
            </w:r>
            <w:r>
              <w:rPr>
                <w:webHidden/>
              </w:rPr>
              <w:fldChar w:fldCharType="separate"/>
            </w:r>
            <w:r>
              <w:rPr>
                <w:webHidden/>
              </w:rPr>
              <w:t>67</w:t>
            </w:r>
            <w:r>
              <w:rPr>
                <w:webHidden/>
              </w:rPr>
              <w:fldChar w:fldCharType="end"/>
            </w:r>
          </w:hyperlink>
        </w:p>
        <w:p w14:paraId="31E4FB0E" w14:textId="2E3DC9C1" w:rsidR="000B675E" w:rsidRDefault="000B675E">
          <w:pPr>
            <w:pStyle w:val="TOC3"/>
            <w:rPr>
              <w:rFonts w:asciiTheme="minorHAnsi" w:eastAsiaTheme="minorEastAsia" w:hAnsiTheme="minorHAnsi" w:cstheme="minorBidi"/>
              <w:kern w:val="2"/>
              <w:sz w:val="24"/>
              <w:szCs w:val="24"/>
              <w14:ligatures w14:val="standardContextual"/>
            </w:rPr>
          </w:pPr>
          <w:hyperlink w:anchor="_Toc195640445" w:history="1">
            <w:r w:rsidRPr="004A6EE3">
              <w:rPr>
                <w:rStyle w:val="Hyperlink"/>
              </w:rPr>
              <w:t>3.5.7 Giao diện xem thông tin chi tiết côn trùng</w:t>
            </w:r>
            <w:r>
              <w:rPr>
                <w:webHidden/>
              </w:rPr>
              <w:tab/>
            </w:r>
            <w:r>
              <w:rPr>
                <w:webHidden/>
              </w:rPr>
              <w:fldChar w:fldCharType="begin"/>
            </w:r>
            <w:r>
              <w:rPr>
                <w:webHidden/>
              </w:rPr>
              <w:instrText xml:space="preserve"> PAGEREF _Toc195640445 \h </w:instrText>
            </w:r>
            <w:r>
              <w:rPr>
                <w:webHidden/>
              </w:rPr>
            </w:r>
            <w:r>
              <w:rPr>
                <w:webHidden/>
              </w:rPr>
              <w:fldChar w:fldCharType="separate"/>
            </w:r>
            <w:r>
              <w:rPr>
                <w:webHidden/>
              </w:rPr>
              <w:t>68</w:t>
            </w:r>
            <w:r>
              <w:rPr>
                <w:webHidden/>
              </w:rPr>
              <w:fldChar w:fldCharType="end"/>
            </w:r>
          </w:hyperlink>
        </w:p>
        <w:p w14:paraId="38801A0F" w14:textId="088C0A83" w:rsidR="000B675E" w:rsidRDefault="000B675E">
          <w:pPr>
            <w:pStyle w:val="TOC3"/>
            <w:rPr>
              <w:rFonts w:asciiTheme="minorHAnsi" w:eastAsiaTheme="minorEastAsia" w:hAnsiTheme="minorHAnsi" w:cstheme="minorBidi"/>
              <w:kern w:val="2"/>
              <w:sz w:val="24"/>
              <w:szCs w:val="24"/>
              <w14:ligatures w14:val="standardContextual"/>
            </w:rPr>
          </w:pPr>
          <w:hyperlink w:anchor="_Toc195640446" w:history="1">
            <w:r w:rsidRPr="004A6EE3">
              <w:rPr>
                <w:rStyle w:val="Hyperlink"/>
              </w:rPr>
              <w:t>3.5.8 Giao diện Admin đăng bài viết</w:t>
            </w:r>
            <w:r>
              <w:rPr>
                <w:webHidden/>
              </w:rPr>
              <w:tab/>
            </w:r>
            <w:r>
              <w:rPr>
                <w:webHidden/>
              </w:rPr>
              <w:fldChar w:fldCharType="begin"/>
            </w:r>
            <w:r>
              <w:rPr>
                <w:webHidden/>
              </w:rPr>
              <w:instrText xml:space="preserve"> PAGEREF _Toc195640446 \h </w:instrText>
            </w:r>
            <w:r>
              <w:rPr>
                <w:webHidden/>
              </w:rPr>
            </w:r>
            <w:r>
              <w:rPr>
                <w:webHidden/>
              </w:rPr>
              <w:fldChar w:fldCharType="separate"/>
            </w:r>
            <w:r>
              <w:rPr>
                <w:webHidden/>
              </w:rPr>
              <w:t>69</w:t>
            </w:r>
            <w:r>
              <w:rPr>
                <w:webHidden/>
              </w:rPr>
              <w:fldChar w:fldCharType="end"/>
            </w:r>
          </w:hyperlink>
        </w:p>
        <w:p w14:paraId="2574805A" w14:textId="1CB6898E"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47" w:history="1">
            <w:r w:rsidRPr="004A6EE3">
              <w:rPr>
                <w:rStyle w:val="Hyperlink"/>
                <w:noProof/>
              </w:rPr>
              <w:t>3.6 KẾT LUẬN VÀ HƯỚNG PHÁT TRIỂN</w:t>
            </w:r>
            <w:r>
              <w:rPr>
                <w:noProof/>
                <w:webHidden/>
              </w:rPr>
              <w:tab/>
            </w:r>
            <w:r>
              <w:rPr>
                <w:noProof/>
                <w:webHidden/>
              </w:rPr>
              <w:fldChar w:fldCharType="begin"/>
            </w:r>
            <w:r>
              <w:rPr>
                <w:noProof/>
                <w:webHidden/>
              </w:rPr>
              <w:instrText xml:space="preserve"> PAGEREF _Toc195640447 \h </w:instrText>
            </w:r>
            <w:r>
              <w:rPr>
                <w:noProof/>
                <w:webHidden/>
              </w:rPr>
            </w:r>
            <w:r>
              <w:rPr>
                <w:noProof/>
                <w:webHidden/>
              </w:rPr>
              <w:fldChar w:fldCharType="separate"/>
            </w:r>
            <w:r>
              <w:rPr>
                <w:noProof/>
                <w:webHidden/>
              </w:rPr>
              <w:t>69</w:t>
            </w:r>
            <w:r>
              <w:rPr>
                <w:noProof/>
                <w:webHidden/>
              </w:rPr>
              <w:fldChar w:fldCharType="end"/>
            </w:r>
          </w:hyperlink>
        </w:p>
        <w:p w14:paraId="016CBA71" w14:textId="5A241C8E" w:rsidR="000B675E" w:rsidRDefault="000B675E">
          <w:pPr>
            <w:pStyle w:val="TOC3"/>
            <w:rPr>
              <w:rFonts w:asciiTheme="minorHAnsi" w:eastAsiaTheme="minorEastAsia" w:hAnsiTheme="minorHAnsi" w:cstheme="minorBidi"/>
              <w:kern w:val="2"/>
              <w:sz w:val="24"/>
              <w:szCs w:val="24"/>
              <w14:ligatures w14:val="standardContextual"/>
            </w:rPr>
          </w:pPr>
          <w:hyperlink w:anchor="_Toc195640448" w:history="1">
            <w:r w:rsidRPr="004A6EE3">
              <w:rPr>
                <w:rStyle w:val="Hyperlink"/>
              </w:rPr>
              <w:t>3.6.1 Kết luận</w:t>
            </w:r>
            <w:r>
              <w:rPr>
                <w:webHidden/>
              </w:rPr>
              <w:tab/>
            </w:r>
            <w:r>
              <w:rPr>
                <w:webHidden/>
              </w:rPr>
              <w:fldChar w:fldCharType="begin"/>
            </w:r>
            <w:r>
              <w:rPr>
                <w:webHidden/>
              </w:rPr>
              <w:instrText xml:space="preserve"> PAGEREF _Toc195640448 \h </w:instrText>
            </w:r>
            <w:r>
              <w:rPr>
                <w:webHidden/>
              </w:rPr>
            </w:r>
            <w:r>
              <w:rPr>
                <w:webHidden/>
              </w:rPr>
              <w:fldChar w:fldCharType="separate"/>
            </w:r>
            <w:r>
              <w:rPr>
                <w:webHidden/>
              </w:rPr>
              <w:t>69</w:t>
            </w:r>
            <w:r>
              <w:rPr>
                <w:webHidden/>
              </w:rPr>
              <w:fldChar w:fldCharType="end"/>
            </w:r>
          </w:hyperlink>
        </w:p>
        <w:p w14:paraId="433927F0" w14:textId="26A1E2F9" w:rsidR="000B675E" w:rsidRDefault="000B675E">
          <w:pPr>
            <w:pStyle w:val="TOC3"/>
            <w:rPr>
              <w:rFonts w:asciiTheme="minorHAnsi" w:eastAsiaTheme="minorEastAsia" w:hAnsiTheme="minorHAnsi" w:cstheme="minorBidi"/>
              <w:kern w:val="2"/>
              <w:sz w:val="24"/>
              <w:szCs w:val="24"/>
              <w14:ligatures w14:val="standardContextual"/>
            </w:rPr>
          </w:pPr>
          <w:hyperlink w:anchor="_Toc195640449" w:history="1">
            <w:r w:rsidRPr="004A6EE3">
              <w:rPr>
                <w:rStyle w:val="Hyperlink"/>
              </w:rPr>
              <w:t>3.6.2 Hướng phát triển</w:t>
            </w:r>
            <w:r>
              <w:rPr>
                <w:webHidden/>
              </w:rPr>
              <w:tab/>
            </w:r>
            <w:r>
              <w:rPr>
                <w:webHidden/>
              </w:rPr>
              <w:fldChar w:fldCharType="begin"/>
            </w:r>
            <w:r>
              <w:rPr>
                <w:webHidden/>
              </w:rPr>
              <w:instrText xml:space="preserve"> PAGEREF _Toc195640449 \h </w:instrText>
            </w:r>
            <w:r>
              <w:rPr>
                <w:webHidden/>
              </w:rPr>
            </w:r>
            <w:r>
              <w:rPr>
                <w:webHidden/>
              </w:rPr>
              <w:fldChar w:fldCharType="separate"/>
            </w:r>
            <w:r>
              <w:rPr>
                <w:webHidden/>
              </w:rPr>
              <w:t>70</w:t>
            </w:r>
            <w:r>
              <w:rPr>
                <w:webHidden/>
              </w:rPr>
              <w:fldChar w:fldCharType="end"/>
            </w:r>
          </w:hyperlink>
        </w:p>
        <w:p w14:paraId="02BE0672" w14:textId="480A67F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0" w:history="1">
            <w:r w:rsidRPr="004A6EE3">
              <w:rPr>
                <w:rStyle w:val="Hyperlink"/>
                <w:noProof/>
              </w:rPr>
              <w:t>HƯỚNG DẪN SỬ DỤNG ỨNG DỤNG</w:t>
            </w:r>
            <w:r>
              <w:rPr>
                <w:noProof/>
                <w:webHidden/>
              </w:rPr>
              <w:tab/>
            </w:r>
            <w:r>
              <w:rPr>
                <w:noProof/>
                <w:webHidden/>
              </w:rPr>
              <w:fldChar w:fldCharType="begin"/>
            </w:r>
            <w:r>
              <w:rPr>
                <w:noProof/>
                <w:webHidden/>
              </w:rPr>
              <w:instrText xml:space="preserve"> PAGEREF _Toc195640450 \h </w:instrText>
            </w:r>
            <w:r>
              <w:rPr>
                <w:noProof/>
                <w:webHidden/>
              </w:rPr>
            </w:r>
            <w:r>
              <w:rPr>
                <w:noProof/>
                <w:webHidden/>
              </w:rPr>
              <w:fldChar w:fldCharType="separate"/>
            </w:r>
            <w:r>
              <w:rPr>
                <w:noProof/>
                <w:webHidden/>
              </w:rPr>
              <w:t>72</w:t>
            </w:r>
            <w:r>
              <w:rPr>
                <w:noProof/>
                <w:webHidden/>
              </w:rPr>
              <w:fldChar w:fldCharType="end"/>
            </w:r>
          </w:hyperlink>
        </w:p>
        <w:p w14:paraId="4F0A03B4" w14:textId="5BD1D9DF"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1" w:history="1">
            <w:r w:rsidRPr="004A6EE3">
              <w:rPr>
                <w:rStyle w:val="Hyperlink"/>
                <w:noProof/>
              </w:rPr>
              <w:t>TÀI LIỆU THAM KHẢO</w:t>
            </w:r>
            <w:r>
              <w:rPr>
                <w:noProof/>
                <w:webHidden/>
              </w:rPr>
              <w:tab/>
            </w:r>
            <w:r>
              <w:rPr>
                <w:noProof/>
                <w:webHidden/>
              </w:rPr>
              <w:fldChar w:fldCharType="begin"/>
            </w:r>
            <w:r>
              <w:rPr>
                <w:noProof/>
                <w:webHidden/>
              </w:rPr>
              <w:instrText xml:space="preserve"> PAGEREF _Toc195640451 \h </w:instrText>
            </w:r>
            <w:r>
              <w:rPr>
                <w:noProof/>
                <w:webHidden/>
              </w:rPr>
            </w:r>
            <w:r>
              <w:rPr>
                <w:noProof/>
                <w:webHidden/>
              </w:rPr>
              <w:fldChar w:fldCharType="separate"/>
            </w:r>
            <w:r>
              <w:rPr>
                <w:noProof/>
                <w:webHidden/>
              </w:rPr>
              <w:t>73</w:t>
            </w:r>
            <w:r>
              <w:rPr>
                <w:noProof/>
                <w:webHidden/>
              </w:rPr>
              <w:fldChar w:fldCharType="end"/>
            </w:r>
          </w:hyperlink>
        </w:p>
        <w:p w14:paraId="3F4A09C0" w14:textId="4E3CE463" w:rsidR="00C37AC8" w:rsidRDefault="00F82CAE">
          <w:r>
            <w:rPr>
              <w:rFonts w:cstheme="minorHAnsi"/>
              <w:b/>
              <w:bCs/>
              <w:iCs/>
              <w:szCs w:val="24"/>
            </w:rPr>
            <w:fldChar w:fldCharType="end"/>
          </w:r>
        </w:p>
      </w:sdtContent>
    </w:sdt>
    <w:p w14:paraId="18803B31" w14:textId="77777777" w:rsidR="00194954" w:rsidRPr="002E2C37" w:rsidRDefault="00194954" w:rsidP="0024331B">
      <w:pPr>
        <w:pStyle w:val="Style1"/>
      </w:pPr>
    </w:p>
    <w:p w14:paraId="172E478C" w14:textId="34C584B1" w:rsidR="0029204D" w:rsidRPr="002E2C37" w:rsidRDefault="00000000" w:rsidP="002D454E">
      <w:pPr>
        <w:pStyle w:val="Heading1"/>
      </w:pPr>
      <w:r w:rsidRPr="002E2C37">
        <w:t>DANH SÁCH HÌNH VẼ</w:t>
      </w:r>
      <w:bookmarkEnd w:id="0"/>
    </w:p>
    <w:p w14:paraId="04A16DE7" w14:textId="47521528" w:rsidR="007B498C" w:rsidRDefault="000A6D53">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Hình" </w:instrText>
      </w:r>
      <w:r>
        <w:rPr>
          <w:b/>
          <w:sz w:val="28"/>
          <w:szCs w:val="28"/>
        </w:rPr>
        <w:fldChar w:fldCharType="separate"/>
      </w:r>
      <w:hyperlink w:anchor="_Toc195696851" w:history="1">
        <w:r w:rsidR="007B498C" w:rsidRPr="00563F30">
          <w:rPr>
            <w:rStyle w:val="Hyperlink"/>
            <w:noProof/>
          </w:rPr>
          <w:t>Hình 1: Kiến trúc của YOLO</w:t>
        </w:r>
        <w:r w:rsidR="007B498C">
          <w:rPr>
            <w:noProof/>
            <w:webHidden/>
          </w:rPr>
          <w:tab/>
        </w:r>
        <w:r w:rsidR="007B498C">
          <w:rPr>
            <w:noProof/>
            <w:webHidden/>
          </w:rPr>
          <w:fldChar w:fldCharType="begin"/>
        </w:r>
        <w:r w:rsidR="007B498C">
          <w:rPr>
            <w:noProof/>
            <w:webHidden/>
          </w:rPr>
          <w:instrText xml:space="preserve"> PAGEREF _Toc195696851 \h </w:instrText>
        </w:r>
        <w:r w:rsidR="007B498C">
          <w:rPr>
            <w:noProof/>
            <w:webHidden/>
          </w:rPr>
        </w:r>
        <w:r w:rsidR="007B498C">
          <w:rPr>
            <w:noProof/>
            <w:webHidden/>
          </w:rPr>
          <w:fldChar w:fldCharType="separate"/>
        </w:r>
        <w:r w:rsidR="007B498C">
          <w:rPr>
            <w:noProof/>
            <w:webHidden/>
          </w:rPr>
          <w:t>7</w:t>
        </w:r>
        <w:r w:rsidR="007B498C">
          <w:rPr>
            <w:noProof/>
            <w:webHidden/>
          </w:rPr>
          <w:fldChar w:fldCharType="end"/>
        </w:r>
      </w:hyperlink>
    </w:p>
    <w:p w14:paraId="4001E5F9" w14:textId="4EF84BD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2" w:history="1">
        <w:r w:rsidRPr="00563F30">
          <w:rPr>
            <w:rStyle w:val="Hyperlink"/>
            <w:noProof/>
          </w:rPr>
          <w:t xml:space="preserve">Hình 2: </w:t>
        </w:r>
        <w:r w:rsidRPr="00563F30">
          <w:rPr>
            <w:rStyle w:val="Hyperlink"/>
            <w:noProof/>
            <w:lang w:val="en-US"/>
          </w:rPr>
          <w:t>YOLOv1 chia bức ảnh thành SxS ô lưới</w:t>
        </w:r>
        <w:r>
          <w:rPr>
            <w:noProof/>
            <w:webHidden/>
          </w:rPr>
          <w:tab/>
        </w:r>
        <w:r>
          <w:rPr>
            <w:noProof/>
            <w:webHidden/>
          </w:rPr>
          <w:fldChar w:fldCharType="begin"/>
        </w:r>
        <w:r>
          <w:rPr>
            <w:noProof/>
            <w:webHidden/>
          </w:rPr>
          <w:instrText xml:space="preserve"> PAGEREF _Toc195696852 \h </w:instrText>
        </w:r>
        <w:r>
          <w:rPr>
            <w:noProof/>
            <w:webHidden/>
          </w:rPr>
        </w:r>
        <w:r>
          <w:rPr>
            <w:noProof/>
            <w:webHidden/>
          </w:rPr>
          <w:fldChar w:fldCharType="separate"/>
        </w:r>
        <w:r>
          <w:rPr>
            <w:noProof/>
            <w:webHidden/>
          </w:rPr>
          <w:t>8</w:t>
        </w:r>
        <w:r>
          <w:rPr>
            <w:noProof/>
            <w:webHidden/>
          </w:rPr>
          <w:fldChar w:fldCharType="end"/>
        </w:r>
      </w:hyperlink>
    </w:p>
    <w:p w14:paraId="23E05DFF" w14:textId="5D15198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3" w:history="1">
        <w:r w:rsidRPr="00563F30">
          <w:rPr>
            <w:rStyle w:val="Hyperlink"/>
            <w:noProof/>
          </w:rPr>
          <w:t>Hình 3: Kiến trúc của YOLOv2 (</w:t>
        </w:r>
        <w:r w:rsidRPr="00563F30">
          <w:rPr>
            <w:rStyle w:val="Hyperlink"/>
            <w:i/>
            <w:iCs/>
            <w:noProof/>
          </w:rPr>
          <w:t>Figure 6. The Architecture of YOLOv2.</w:t>
        </w:r>
        <w:r w:rsidRPr="00563F30">
          <w:rPr>
            <w:rStyle w:val="Hyperlink"/>
            <w:noProof/>
          </w:rPr>
          <w:t>, n.d.)</w:t>
        </w:r>
        <w:r>
          <w:rPr>
            <w:noProof/>
            <w:webHidden/>
          </w:rPr>
          <w:tab/>
        </w:r>
        <w:r>
          <w:rPr>
            <w:noProof/>
            <w:webHidden/>
          </w:rPr>
          <w:fldChar w:fldCharType="begin"/>
        </w:r>
        <w:r>
          <w:rPr>
            <w:noProof/>
            <w:webHidden/>
          </w:rPr>
          <w:instrText xml:space="preserve"> PAGEREF _Toc195696853 \h </w:instrText>
        </w:r>
        <w:r>
          <w:rPr>
            <w:noProof/>
            <w:webHidden/>
          </w:rPr>
        </w:r>
        <w:r>
          <w:rPr>
            <w:noProof/>
            <w:webHidden/>
          </w:rPr>
          <w:fldChar w:fldCharType="separate"/>
        </w:r>
        <w:r>
          <w:rPr>
            <w:noProof/>
            <w:webHidden/>
          </w:rPr>
          <w:t>9</w:t>
        </w:r>
        <w:r>
          <w:rPr>
            <w:noProof/>
            <w:webHidden/>
          </w:rPr>
          <w:fldChar w:fldCharType="end"/>
        </w:r>
      </w:hyperlink>
    </w:p>
    <w:p w14:paraId="7182BF9F" w14:textId="5C93EBE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4" w:history="1">
        <w:r w:rsidRPr="00563F30">
          <w:rPr>
            <w:rStyle w:val="Hyperlink"/>
            <w:noProof/>
          </w:rPr>
          <w:t>Hình 4: Sơ đồ mạng Darknet 53</w:t>
        </w:r>
        <w:r>
          <w:rPr>
            <w:noProof/>
            <w:webHidden/>
          </w:rPr>
          <w:tab/>
        </w:r>
        <w:r>
          <w:rPr>
            <w:noProof/>
            <w:webHidden/>
          </w:rPr>
          <w:fldChar w:fldCharType="begin"/>
        </w:r>
        <w:r>
          <w:rPr>
            <w:noProof/>
            <w:webHidden/>
          </w:rPr>
          <w:instrText xml:space="preserve"> PAGEREF _Toc195696854 \h </w:instrText>
        </w:r>
        <w:r>
          <w:rPr>
            <w:noProof/>
            <w:webHidden/>
          </w:rPr>
        </w:r>
        <w:r>
          <w:rPr>
            <w:noProof/>
            <w:webHidden/>
          </w:rPr>
          <w:fldChar w:fldCharType="separate"/>
        </w:r>
        <w:r>
          <w:rPr>
            <w:noProof/>
            <w:webHidden/>
          </w:rPr>
          <w:t>10</w:t>
        </w:r>
        <w:r>
          <w:rPr>
            <w:noProof/>
            <w:webHidden/>
          </w:rPr>
          <w:fldChar w:fldCharType="end"/>
        </w:r>
      </w:hyperlink>
    </w:p>
    <w:p w14:paraId="3FFE3B9C" w14:textId="37BAAD9F"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5" w:history="1">
        <w:r w:rsidRPr="00563F30">
          <w:rPr>
            <w:rStyle w:val="Hyperlink"/>
            <w:noProof/>
          </w:rPr>
          <w:t>Hình 5: Biểu đồ hiệu suất của Yolov9</w:t>
        </w:r>
        <w:r>
          <w:rPr>
            <w:noProof/>
            <w:webHidden/>
          </w:rPr>
          <w:tab/>
        </w:r>
        <w:r>
          <w:rPr>
            <w:noProof/>
            <w:webHidden/>
          </w:rPr>
          <w:fldChar w:fldCharType="begin"/>
        </w:r>
        <w:r>
          <w:rPr>
            <w:noProof/>
            <w:webHidden/>
          </w:rPr>
          <w:instrText xml:space="preserve"> PAGEREF _Toc195696855 \h </w:instrText>
        </w:r>
        <w:r>
          <w:rPr>
            <w:noProof/>
            <w:webHidden/>
          </w:rPr>
        </w:r>
        <w:r>
          <w:rPr>
            <w:noProof/>
            <w:webHidden/>
          </w:rPr>
          <w:fldChar w:fldCharType="separate"/>
        </w:r>
        <w:r>
          <w:rPr>
            <w:noProof/>
            <w:webHidden/>
          </w:rPr>
          <w:t>13</w:t>
        </w:r>
        <w:r>
          <w:rPr>
            <w:noProof/>
            <w:webHidden/>
          </w:rPr>
          <w:fldChar w:fldCharType="end"/>
        </w:r>
      </w:hyperlink>
    </w:p>
    <w:p w14:paraId="1741AB76" w14:textId="05E8D31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6" w:history="1">
        <w:r w:rsidRPr="00563F30">
          <w:rPr>
            <w:rStyle w:val="Hyperlink"/>
            <w:noProof/>
          </w:rPr>
          <w:t xml:space="preserve">Hình 6: </w:t>
        </w:r>
        <w:r w:rsidRPr="00563F30">
          <w:rPr>
            <w:rStyle w:val="Hyperlink"/>
            <w:noProof/>
            <w:lang w:val="en-US"/>
          </w:rPr>
          <w:t xml:space="preserve">Sơ đồ so sánh hiệu suất của mô hình trước và sau khi áp dụng Transfer Learning </w:t>
        </w:r>
        <w:r w:rsidRPr="00563F30">
          <w:rPr>
            <w:rStyle w:val="Hyperlink"/>
            <w:noProof/>
          </w:rPr>
          <w:t>(Khánh, n.d.)</w:t>
        </w:r>
        <w:r>
          <w:rPr>
            <w:noProof/>
            <w:webHidden/>
          </w:rPr>
          <w:tab/>
        </w:r>
        <w:r>
          <w:rPr>
            <w:noProof/>
            <w:webHidden/>
          </w:rPr>
          <w:fldChar w:fldCharType="begin"/>
        </w:r>
        <w:r>
          <w:rPr>
            <w:noProof/>
            <w:webHidden/>
          </w:rPr>
          <w:instrText xml:space="preserve"> PAGEREF _Toc195696856 \h </w:instrText>
        </w:r>
        <w:r>
          <w:rPr>
            <w:noProof/>
            <w:webHidden/>
          </w:rPr>
        </w:r>
        <w:r>
          <w:rPr>
            <w:noProof/>
            <w:webHidden/>
          </w:rPr>
          <w:fldChar w:fldCharType="separate"/>
        </w:r>
        <w:r>
          <w:rPr>
            <w:noProof/>
            <w:webHidden/>
          </w:rPr>
          <w:t>15</w:t>
        </w:r>
        <w:r>
          <w:rPr>
            <w:noProof/>
            <w:webHidden/>
          </w:rPr>
          <w:fldChar w:fldCharType="end"/>
        </w:r>
      </w:hyperlink>
    </w:p>
    <w:p w14:paraId="4D5B94E6" w14:textId="482EFE81"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7" w:history="1">
        <w:r w:rsidRPr="00563F30">
          <w:rPr>
            <w:rStyle w:val="Hyperlink"/>
            <w:noProof/>
          </w:rPr>
          <w:t>Hình 7: Các đặc trưng học được từ mạng CNN</w:t>
        </w:r>
        <w:r>
          <w:rPr>
            <w:noProof/>
            <w:webHidden/>
          </w:rPr>
          <w:tab/>
        </w:r>
        <w:r>
          <w:rPr>
            <w:noProof/>
            <w:webHidden/>
          </w:rPr>
          <w:fldChar w:fldCharType="begin"/>
        </w:r>
        <w:r>
          <w:rPr>
            <w:noProof/>
            <w:webHidden/>
          </w:rPr>
          <w:instrText xml:space="preserve"> PAGEREF _Toc195696857 \h </w:instrText>
        </w:r>
        <w:r>
          <w:rPr>
            <w:noProof/>
            <w:webHidden/>
          </w:rPr>
        </w:r>
        <w:r>
          <w:rPr>
            <w:noProof/>
            <w:webHidden/>
          </w:rPr>
          <w:fldChar w:fldCharType="separate"/>
        </w:r>
        <w:r>
          <w:rPr>
            <w:noProof/>
            <w:webHidden/>
          </w:rPr>
          <w:t>16</w:t>
        </w:r>
        <w:r>
          <w:rPr>
            <w:noProof/>
            <w:webHidden/>
          </w:rPr>
          <w:fldChar w:fldCharType="end"/>
        </w:r>
      </w:hyperlink>
    </w:p>
    <w:p w14:paraId="4D6C1CE3" w14:textId="69B32856"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8" w:history="1">
        <w:r w:rsidRPr="00563F30">
          <w:rPr>
            <w:rStyle w:val="Hyperlink"/>
            <w:noProof/>
          </w:rPr>
          <w:t xml:space="preserve">Hình 8: </w:t>
        </w:r>
        <w:r w:rsidRPr="00563F30">
          <w:rPr>
            <w:rStyle w:val="Hyperlink"/>
            <w:noProof/>
            <w:highlight w:val="white"/>
          </w:rPr>
          <w:t>Kiến trúc của mạng VGG16 được sử dụng làm base network trong transfer learning.</w:t>
        </w:r>
        <w:r>
          <w:rPr>
            <w:noProof/>
            <w:webHidden/>
          </w:rPr>
          <w:tab/>
        </w:r>
        <w:r>
          <w:rPr>
            <w:noProof/>
            <w:webHidden/>
          </w:rPr>
          <w:fldChar w:fldCharType="begin"/>
        </w:r>
        <w:r>
          <w:rPr>
            <w:noProof/>
            <w:webHidden/>
          </w:rPr>
          <w:instrText xml:space="preserve"> PAGEREF _Toc195696858 \h </w:instrText>
        </w:r>
        <w:r>
          <w:rPr>
            <w:noProof/>
            <w:webHidden/>
          </w:rPr>
        </w:r>
        <w:r>
          <w:rPr>
            <w:noProof/>
            <w:webHidden/>
          </w:rPr>
          <w:fldChar w:fldCharType="separate"/>
        </w:r>
        <w:r>
          <w:rPr>
            <w:noProof/>
            <w:webHidden/>
          </w:rPr>
          <w:t>17</w:t>
        </w:r>
        <w:r>
          <w:rPr>
            <w:noProof/>
            <w:webHidden/>
          </w:rPr>
          <w:fldChar w:fldCharType="end"/>
        </w:r>
      </w:hyperlink>
    </w:p>
    <w:p w14:paraId="479D086E" w14:textId="5B6B2D0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9" w:history="1">
        <w:r w:rsidRPr="00563F30">
          <w:rPr>
            <w:rStyle w:val="Hyperlink"/>
            <w:noProof/>
          </w:rPr>
          <w:t xml:space="preserve">Hình 9: </w:t>
        </w:r>
        <w:r w:rsidRPr="00563F30">
          <w:rPr>
            <w:rStyle w:val="Hyperlink"/>
            <w:noProof/>
            <w:highlight w:val="white"/>
          </w:rPr>
          <w:t>Kiến trúc based network kết hợp với fully connected layers</w:t>
        </w:r>
        <w:r>
          <w:rPr>
            <w:noProof/>
            <w:webHidden/>
          </w:rPr>
          <w:tab/>
        </w:r>
        <w:r>
          <w:rPr>
            <w:noProof/>
            <w:webHidden/>
          </w:rPr>
          <w:fldChar w:fldCharType="begin"/>
        </w:r>
        <w:r>
          <w:rPr>
            <w:noProof/>
            <w:webHidden/>
          </w:rPr>
          <w:instrText xml:space="preserve"> PAGEREF _Toc195696859 \h </w:instrText>
        </w:r>
        <w:r>
          <w:rPr>
            <w:noProof/>
            <w:webHidden/>
          </w:rPr>
        </w:r>
        <w:r>
          <w:rPr>
            <w:noProof/>
            <w:webHidden/>
          </w:rPr>
          <w:fldChar w:fldCharType="separate"/>
        </w:r>
        <w:r>
          <w:rPr>
            <w:noProof/>
            <w:webHidden/>
          </w:rPr>
          <w:t>17</w:t>
        </w:r>
        <w:r>
          <w:rPr>
            <w:noProof/>
            <w:webHidden/>
          </w:rPr>
          <w:fldChar w:fldCharType="end"/>
        </w:r>
      </w:hyperlink>
    </w:p>
    <w:p w14:paraId="6E59473D" w14:textId="2CBE661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0" w:history="1">
        <w:r w:rsidRPr="00563F30">
          <w:rPr>
            <w:rStyle w:val="Hyperlink"/>
            <w:noProof/>
          </w:rPr>
          <w:t>Hình 10: Chiến lược áp dụng transfer learning.</w:t>
        </w:r>
        <w:r>
          <w:rPr>
            <w:noProof/>
            <w:webHidden/>
          </w:rPr>
          <w:tab/>
        </w:r>
        <w:r>
          <w:rPr>
            <w:noProof/>
            <w:webHidden/>
          </w:rPr>
          <w:fldChar w:fldCharType="begin"/>
        </w:r>
        <w:r>
          <w:rPr>
            <w:noProof/>
            <w:webHidden/>
          </w:rPr>
          <w:instrText xml:space="preserve"> PAGEREF _Toc195696860 \h </w:instrText>
        </w:r>
        <w:r>
          <w:rPr>
            <w:noProof/>
            <w:webHidden/>
          </w:rPr>
        </w:r>
        <w:r>
          <w:rPr>
            <w:noProof/>
            <w:webHidden/>
          </w:rPr>
          <w:fldChar w:fldCharType="separate"/>
        </w:r>
        <w:r>
          <w:rPr>
            <w:noProof/>
            <w:webHidden/>
          </w:rPr>
          <w:t>18</w:t>
        </w:r>
        <w:r>
          <w:rPr>
            <w:noProof/>
            <w:webHidden/>
          </w:rPr>
          <w:fldChar w:fldCharType="end"/>
        </w:r>
      </w:hyperlink>
    </w:p>
    <w:p w14:paraId="720EE2D9" w14:textId="0E3DCB2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1" w:history="1">
        <w:r w:rsidRPr="00563F30">
          <w:rPr>
            <w:rStyle w:val="Hyperlink"/>
            <w:noProof/>
          </w:rPr>
          <w:t>Hình 11: Chọn runtime</w:t>
        </w:r>
        <w:r>
          <w:rPr>
            <w:noProof/>
            <w:webHidden/>
          </w:rPr>
          <w:tab/>
        </w:r>
        <w:r>
          <w:rPr>
            <w:noProof/>
            <w:webHidden/>
          </w:rPr>
          <w:fldChar w:fldCharType="begin"/>
        </w:r>
        <w:r>
          <w:rPr>
            <w:noProof/>
            <w:webHidden/>
          </w:rPr>
          <w:instrText xml:space="preserve"> PAGEREF _Toc195696861 \h </w:instrText>
        </w:r>
        <w:r>
          <w:rPr>
            <w:noProof/>
            <w:webHidden/>
          </w:rPr>
        </w:r>
        <w:r>
          <w:rPr>
            <w:noProof/>
            <w:webHidden/>
          </w:rPr>
          <w:fldChar w:fldCharType="separate"/>
        </w:r>
        <w:r>
          <w:rPr>
            <w:noProof/>
            <w:webHidden/>
          </w:rPr>
          <w:t>19</w:t>
        </w:r>
        <w:r>
          <w:rPr>
            <w:noProof/>
            <w:webHidden/>
          </w:rPr>
          <w:fldChar w:fldCharType="end"/>
        </w:r>
      </w:hyperlink>
    </w:p>
    <w:p w14:paraId="40218A0E" w14:textId="4D2D4C1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2" w:history="1">
        <w:r w:rsidRPr="00563F30">
          <w:rPr>
            <w:rStyle w:val="Hyperlink"/>
            <w:noProof/>
          </w:rPr>
          <w:t>Hình 12: Cấu trúc thư mục</w:t>
        </w:r>
        <w:r>
          <w:rPr>
            <w:noProof/>
            <w:webHidden/>
          </w:rPr>
          <w:tab/>
        </w:r>
        <w:r>
          <w:rPr>
            <w:noProof/>
            <w:webHidden/>
          </w:rPr>
          <w:fldChar w:fldCharType="begin"/>
        </w:r>
        <w:r>
          <w:rPr>
            <w:noProof/>
            <w:webHidden/>
          </w:rPr>
          <w:instrText xml:space="preserve"> PAGEREF _Toc195696862 \h </w:instrText>
        </w:r>
        <w:r>
          <w:rPr>
            <w:noProof/>
            <w:webHidden/>
          </w:rPr>
        </w:r>
        <w:r>
          <w:rPr>
            <w:noProof/>
            <w:webHidden/>
          </w:rPr>
          <w:fldChar w:fldCharType="separate"/>
        </w:r>
        <w:r>
          <w:rPr>
            <w:noProof/>
            <w:webHidden/>
          </w:rPr>
          <w:t>20</w:t>
        </w:r>
        <w:r>
          <w:rPr>
            <w:noProof/>
            <w:webHidden/>
          </w:rPr>
          <w:fldChar w:fldCharType="end"/>
        </w:r>
      </w:hyperlink>
    </w:p>
    <w:p w14:paraId="61BA123A" w14:textId="3D18CFA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3" w:history="1">
        <w:r w:rsidRPr="00563F30">
          <w:rPr>
            <w:rStyle w:val="Hyperlink"/>
            <w:noProof/>
          </w:rPr>
          <w:t xml:space="preserve">Hình 13: </w:t>
        </w:r>
        <w:r w:rsidRPr="00563F30">
          <w:rPr>
            <w:rStyle w:val="Hyperlink"/>
            <w:noProof/>
            <w:lang w:val="en-US"/>
          </w:rPr>
          <w:t>Kiến trúc của Android</w:t>
        </w:r>
        <w:r>
          <w:rPr>
            <w:noProof/>
            <w:webHidden/>
          </w:rPr>
          <w:tab/>
        </w:r>
        <w:r>
          <w:rPr>
            <w:noProof/>
            <w:webHidden/>
          </w:rPr>
          <w:fldChar w:fldCharType="begin"/>
        </w:r>
        <w:r>
          <w:rPr>
            <w:noProof/>
            <w:webHidden/>
          </w:rPr>
          <w:instrText xml:space="preserve"> PAGEREF _Toc195696863 \h </w:instrText>
        </w:r>
        <w:r>
          <w:rPr>
            <w:noProof/>
            <w:webHidden/>
          </w:rPr>
        </w:r>
        <w:r>
          <w:rPr>
            <w:noProof/>
            <w:webHidden/>
          </w:rPr>
          <w:fldChar w:fldCharType="separate"/>
        </w:r>
        <w:r>
          <w:rPr>
            <w:noProof/>
            <w:webHidden/>
          </w:rPr>
          <w:t>23</w:t>
        </w:r>
        <w:r>
          <w:rPr>
            <w:noProof/>
            <w:webHidden/>
          </w:rPr>
          <w:fldChar w:fldCharType="end"/>
        </w:r>
      </w:hyperlink>
    </w:p>
    <w:p w14:paraId="3A5A1E6D" w14:textId="6E3E82D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4" w:history="1">
        <w:r w:rsidRPr="00563F30">
          <w:rPr>
            <w:rStyle w:val="Hyperlink"/>
            <w:noProof/>
          </w:rPr>
          <w:t>Hình 14: Hình ảnh về đa dạng côn trùng</w:t>
        </w:r>
        <w:r>
          <w:rPr>
            <w:noProof/>
            <w:webHidden/>
          </w:rPr>
          <w:tab/>
        </w:r>
        <w:r>
          <w:rPr>
            <w:noProof/>
            <w:webHidden/>
          </w:rPr>
          <w:fldChar w:fldCharType="begin"/>
        </w:r>
        <w:r>
          <w:rPr>
            <w:noProof/>
            <w:webHidden/>
          </w:rPr>
          <w:instrText xml:space="preserve"> PAGEREF _Toc195696864 \h </w:instrText>
        </w:r>
        <w:r>
          <w:rPr>
            <w:noProof/>
            <w:webHidden/>
          </w:rPr>
        </w:r>
        <w:r>
          <w:rPr>
            <w:noProof/>
            <w:webHidden/>
          </w:rPr>
          <w:fldChar w:fldCharType="separate"/>
        </w:r>
        <w:r>
          <w:rPr>
            <w:noProof/>
            <w:webHidden/>
          </w:rPr>
          <w:t>30</w:t>
        </w:r>
        <w:r>
          <w:rPr>
            <w:noProof/>
            <w:webHidden/>
          </w:rPr>
          <w:fldChar w:fldCharType="end"/>
        </w:r>
      </w:hyperlink>
    </w:p>
    <w:p w14:paraId="2E4E0FE5" w14:textId="36D6583A"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5" w:history="1">
        <w:r w:rsidRPr="00563F30">
          <w:rPr>
            <w:rStyle w:val="Hyperlink"/>
            <w:noProof/>
          </w:rPr>
          <w:t>Hình 15: Vòng đời biến thái không hoàn toàn của Châu Chấu</w:t>
        </w:r>
        <w:r>
          <w:rPr>
            <w:noProof/>
            <w:webHidden/>
          </w:rPr>
          <w:tab/>
        </w:r>
        <w:r>
          <w:rPr>
            <w:noProof/>
            <w:webHidden/>
          </w:rPr>
          <w:fldChar w:fldCharType="begin"/>
        </w:r>
        <w:r>
          <w:rPr>
            <w:noProof/>
            <w:webHidden/>
          </w:rPr>
          <w:instrText xml:space="preserve"> PAGEREF _Toc195696865 \h </w:instrText>
        </w:r>
        <w:r>
          <w:rPr>
            <w:noProof/>
            <w:webHidden/>
          </w:rPr>
        </w:r>
        <w:r>
          <w:rPr>
            <w:noProof/>
            <w:webHidden/>
          </w:rPr>
          <w:fldChar w:fldCharType="separate"/>
        </w:r>
        <w:r>
          <w:rPr>
            <w:noProof/>
            <w:webHidden/>
          </w:rPr>
          <w:t>32</w:t>
        </w:r>
        <w:r>
          <w:rPr>
            <w:noProof/>
            <w:webHidden/>
          </w:rPr>
          <w:fldChar w:fldCharType="end"/>
        </w:r>
      </w:hyperlink>
    </w:p>
    <w:p w14:paraId="03C484EF" w14:textId="4B3160AB"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6" w:history="1">
        <w:r w:rsidRPr="00563F30">
          <w:rPr>
            <w:rStyle w:val="Hyperlink"/>
            <w:noProof/>
          </w:rPr>
          <w:t>Hình 16: Vòng đời biến thái hoàn toàn của Bướm</w:t>
        </w:r>
        <w:r>
          <w:rPr>
            <w:noProof/>
            <w:webHidden/>
          </w:rPr>
          <w:tab/>
        </w:r>
        <w:r>
          <w:rPr>
            <w:noProof/>
            <w:webHidden/>
          </w:rPr>
          <w:fldChar w:fldCharType="begin"/>
        </w:r>
        <w:r>
          <w:rPr>
            <w:noProof/>
            <w:webHidden/>
          </w:rPr>
          <w:instrText xml:space="preserve"> PAGEREF _Toc195696866 \h </w:instrText>
        </w:r>
        <w:r>
          <w:rPr>
            <w:noProof/>
            <w:webHidden/>
          </w:rPr>
        </w:r>
        <w:r>
          <w:rPr>
            <w:noProof/>
            <w:webHidden/>
          </w:rPr>
          <w:fldChar w:fldCharType="separate"/>
        </w:r>
        <w:r>
          <w:rPr>
            <w:noProof/>
            <w:webHidden/>
          </w:rPr>
          <w:t>33</w:t>
        </w:r>
        <w:r>
          <w:rPr>
            <w:noProof/>
            <w:webHidden/>
          </w:rPr>
          <w:fldChar w:fldCharType="end"/>
        </w:r>
      </w:hyperlink>
    </w:p>
    <w:p w14:paraId="252C75E7" w14:textId="0E315D4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7" w:history="1">
        <w:r w:rsidRPr="00563F30">
          <w:rPr>
            <w:rStyle w:val="Hyperlink"/>
            <w:noProof/>
          </w:rPr>
          <w:t>Hình 17: Hệ thống của ứng dụng nhận diện dịch hại của Sri Lanka</w:t>
        </w:r>
        <w:r>
          <w:rPr>
            <w:noProof/>
            <w:webHidden/>
          </w:rPr>
          <w:tab/>
        </w:r>
        <w:r>
          <w:rPr>
            <w:noProof/>
            <w:webHidden/>
          </w:rPr>
          <w:fldChar w:fldCharType="begin"/>
        </w:r>
        <w:r>
          <w:rPr>
            <w:noProof/>
            <w:webHidden/>
          </w:rPr>
          <w:instrText xml:space="preserve"> PAGEREF _Toc195696867 \h </w:instrText>
        </w:r>
        <w:r>
          <w:rPr>
            <w:noProof/>
            <w:webHidden/>
          </w:rPr>
        </w:r>
        <w:r>
          <w:rPr>
            <w:noProof/>
            <w:webHidden/>
          </w:rPr>
          <w:fldChar w:fldCharType="separate"/>
        </w:r>
        <w:r>
          <w:rPr>
            <w:noProof/>
            <w:webHidden/>
          </w:rPr>
          <w:t>39</w:t>
        </w:r>
        <w:r>
          <w:rPr>
            <w:noProof/>
            <w:webHidden/>
          </w:rPr>
          <w:fldChar w:fldCharType="end"/>
        </w:r>
      </w:hyperlink>
    </w:p>
    <w:p w14:paraId="35B3F7C9" w14:textId="2C17884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8" w:history="1">
        <w:r w:rsidRPr="00563F30">
          <w:rPr>
            <w:rStyle w:val="Hyperlink"/>
            <w:noProof/>
          </w:rPr>
          <w:t>Hình 18: Xác định đúng vị trí của đối tượng.</w:t>
        </w:r>
        <w:r>
          <w:rPr>
            <w:noProof/>
            <w:webHidden/>
          </w:rPr>
          <w:tab/>
        </w:r>
        <w:r>
          <w:rPr>
            <w:noProof/>
            <w:webHidden/>
          </w:rPr>
          <w:fldChar w:fldCharType="begin"/>
        </w:r>
        <w:r>
          <w:rPr>
            <w:noProof/>
            <w:webHidden/>
          </w:rPr>
          <w:instrText xml:space="preserve"> PAGEREF _Toc195696868 \h </w:instrText>
        </w:r>
        <w:r>
          <w:rPr>
            <w:noProof/>
            <w:webHidden/>
          </w:rPr>
        </w:r>
        <w:r>
          <w:rPr>
            <w:noProof/>
            <w:webHidden/>
          </w:rPr>
          <w:fldChar w:fldCharType="separate"/>
        </w:r>
        <w:r>
          <w:rPr>
            <w:noProof/>
            <w:webHidden/>
          </w:rPr>
          <w:t>41</w:t>
        </w:r>
        <w:r>
          <w:rPr>
            <w:noProof/>
            <w:webHidden/>
          </w:rPr>
          <w:fldChar w:fldCharType="end"/>
        </w:r>
      </w:hyperlink>
    </w:p>
    <w:p w14:paraId="54359DD4" w14:textId="05082B0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9" w:history="1">
        <w:r w:rsidRPr="00563F30">
          <w:rPr>
            <w:rStyle w:val="Hyperlink"/>
            <w:noProof/>
          </w:rPr>
          <w:t>Hình 19: Quy trình công việc cơ bản của Faster R-CNN để phát hiện và phân loại lớp đối tượng mục tiêu, tức là các loài gây hại cây trồng (trong nghiên cứu của tác giả).</w:t>
        </w:r>
        <w:r>
          <w:rPr>
            <w:noProof/>
            <w:webHidden/>
          </w:rPr>
          <w:tab/>
        </w:r>
        <w:r>
          <w:rPr>
            <w:noProof/>
            <w:webHidden/>
          </w:rPr>
          <w:fldChar w:fldCharType="begin"/>
        </w:r>
        <w:r>
          <w:rPr>
            <w:noProof/>
            <w:webHidden/>
          </w:rPr>
          <w:instrText xml:space="preserve"> PAGEREF _Toc195696869 \h </w:instrText>
        </w:r>
        <w:r>
          <w:rPr>
            <w:noProof/>
            <w:webHidden/>
          </w:rPr>
        </w:r>
        <w:r>
          <w:rPr>
            <w:noProof/>
            <w:webHidden/>
          </w:rPr>
          <w:fldChar w:fldCharType="separate"/>
        </w:r>
        <w:r>
          <w:rPr>
            <w:noProof/>
            <w:webHidden/>
          </w:rPr>
          <w:t>42</w:t>
        </w:r>
        <w:r>
          <w:rPr>
            <w:noProof/>
            <w:webHidden/>
          </w:rPr>
          <w:fldChar w:fldCharType="end"/>
        </w:r>
      </w:hyperlink>
    </w:p>
    <w:p w14:paraId="27F4B69E" w14:textId="1CB1739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0" w:history="1">
        <w:r w:rsidRPr="00563F30">
          <w:rPr>
            <w:rStyle w:val="Hyperlink"/>
            <w:noProof/>
          </w:rPr>
          <w:t>Hình 20: Sơ đồ tổng quát hệ thống</w:t>
        </w:r>
        <w:r>
          <w:rPr>
            <w:noProof/>
            <w:webHidden/>
          </w:rPr>
          <w:tab/>
        </w:r>
        <w:r>
          <w:rPr>
            <w:noProof/>
            <w:webHidden/>
          </w:rPr>
          <w:fldChar w:fldCharType="begin"/>
        </w:r>
        <w:r>
          <w:rPr>
            <w:noProof/>
            <w:webHidden/>
          </w:rPr>
          <w:instrText xml:space="preserve"> PAGEREF _Toc195696870 \h </w:instrText>
        </w:r>
        <w:r>
          <w:rPr>
            <w:noProof/>
            <w:webHidden/>
          </w:rPr>
        </w:r>
        <w:r>
          <w:rPr>
            <w:noProof/>
            <w:webHidden/>
          </w:rPr>
          <w:fldChar w:fldCharType="separate"/>
        </w:r>
        <w:r>
          <w:rPr>
            <w:noProof/>
            <w:webHidden/>
          </w:rPr>
          <w:t>44</w:t>
        </w:r>
        <w:r>
          <w:rPr>
            <w:noProof/>
            <w:webHidden/>
          </w:rPr>
          <w:fldChar w:fldCharType="end"/>
        </w:r>
      </w:hyperlink>
    </w:p>
    <w:p w14:paraId="720E94C0" w14:textId="2B80049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1" w:history="1">
        <w:r w:rsidRPr="00563F30">
          <w:rPr>
            <w:rStyle w:val="Hyperlink"/>
            <w:noProof/>
          </w:rPr>
          <w:t xml:space="preserve">Hình 21: </w:t>
        </w:r>
        <w:r w:rsidRPr="00563F30">
          <w:rPr>
            <w:rStyle w:val="Hyperlink"/>
            <w:noProof/>
            <w:lang w:val="en-US"/>
          </w:rPr>
          <w:t>Sơ đồ tổng quát quá trình huấn luyện mô hình và nơi lưu trữ mô hình</w:t>
        </w:r>
        <w:r>
          <w:rPr>
            <w:noProof/>
            <w:webHidden/>
          </w:rPr>
          <w:tab/>
        </w:r>
        <w:r>
          <w:rPr>
            <w:noProof/>
            <w:webHidden/>
          </w:rPr>
          <w:fldChar w:fldCharType="begin"/>
        </w:r>
        <w:r>
          <w:rPr>
            <w:noProof/>
            <w:webHidden/>
          </w:rPr>
          <w:instrText xml:space="preserve"> PAGEREF _Toc195696871 \h </w:instrText>
        </w:r>
        <w:r>
          <w:rPr>
            <w:noProof/>
            <w:webHidden/>
          </w:rPr>
        </w:r>
        <w:r>
          <w:rPr>
            <w:noProof/>
            <w:webHidden/>
          </w:rPr>
          <w:fldChar w:fldCharType="separate"/>
        </w:r>
        <w:r>
          <w:rPr>
            <w:noProof/>
            <w:webHidden/>
          </w:rPr>
          <w:t>45</w:t>
        </w:r>
        <w:r>
          <w:rPr>
            <w:noProof/>
            <w:webHidden/>
          </w:rPr>
          <w:fldChar w:fldCharType="end"/>
        </w:r>
      </w:hyperlink>
    </w:p>
    <w:p w14:paraId="346D8349" w14:textId="2D81B83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2" w:history="1">
        <w:r w:rsidRPr="00563F30">
          <w:rPr>
            <w:rStyle w:val="Hyperlink"/>
            <w:noProof/>
          </w:rPr>
          <w:t>Hình 22: Sơ đồ usecase</w:t>
        </w:r>
        <w:r>
          <w:rPr>
            <w:noProof/>
            <w:webHidden/>
          </w:rPr>
          <w:tab/>
        </w:r>
        <w:r>
          <w:rPr>
            <w:noProof/>
            <w:webHidden/>
          </w:rPr>
          <w:fldChar w:fldCharType="begin"/>
        </w:r>
        <w:r>
          <w:rPr>
            <w:noProof/>
            <w:webHidden/>
          </w:rPr>
          <w:instrText xml:space="preserve"> PAGEREF _Toc195696872 \h </w:instrText>
        </w:r>
        <w:r>
          <w:rPr>
            <w:noProof/>
            <w:webHidden/>
          </w:rPr>
        </w:r>
        <w:r>
          <w:rPr>
            <w:noProof/>
            <w:webHidden/>
          </w:rPr>
          <w:fldChar w:fldCharType="separate"/>
        </w:r>
        <w:r>
          <w:rPr>
            <w:noProof/>
            <w:webHidden/>
          </w:rPr>
          <w:t>47</w:t>
        </w:r>
        <w:r>
          <w:rPr>
            <w:noProof/>
            <w:webHidden/>
          </w:rPr>
          <w:fldChar w:fldCharType="end"/>
        </w:r>
      </w:hyperlink>
    </w:p>
    <w:p w14:paraId="685252F8" w14:textId="3BBF33F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3" w:history="1">
        <w:r w:rsidRPr="00563F30">
          <w:rPr>
            <w:rStyle w:val="Hyperlink"/>
            <w:noProof/>
          </w:rPr>
          <w:t>Hình 23: Hình ảnh lược đồ quan hệ cơ sở dữ liệu</w:t>
        </w:r>
        <w:r>
          <w:rPr>
            <w:noProof/>
            <w:webHidden/>
          </w:rPr>
          <w:tab/>
        </w:r>
        <w:r>
          <w:rPr>
            <w:noProof/>
            <w:webHidden/>
          </w:rPr>
          <w:fldChar w:fldCharType="begin"/>
        </w:r>
        <w:r>
          <w:rPr>
            <w:noProof/>
            <w:webHidden/>
          </w:rPr>
          <w:instrText xml:space="preserve"> PAGEREF _Toc195696873 \h </w:instrText>
        </w:r>
        <w:r>
          <w:rPr>
            <w:noProof/>
            <w:webHidden/>
          </w:rPr>
        </w:r>
        <w:r>
          <w:rPr>
            <w:noProof/>
            <w:webHidden/>
          </w:rPr>
          <w:fldChar w:fldCharType="separate"/>
        </w:r>
        <w:r>
          <w:rPr>
            <w:noProof/>
            <w:webHidden/>
          </w:rPr>
          <w:t>55</w:t>
        </w:r>
        <w:r>
          <w:rPr>
            <w:noProof/>
            <w:webHidden/>
          </w:rPr>
          <w:fldChar w:fldCharType="end"/>
        </w:r>
      </w:hyperlink>
    </w:p>
    <w:p w14:paraId="3945F0ED" w14:textId="52B69E2E"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4" w:history="1">
        <w:r w:rsidRPr="00563F30">
          <w:rPr>
            <w:rStyle w:val="Hyperlink"/>
            <w:noProof/>
          </w:rPr>
          <w:t>Hình 24: Độ chính xác khi nhận diện</w:t>
        </w:r>
        <w:r>
          <w:rPr>
            <w:noProof/>
            <w:webHidden/>
          </w:rPr>
          <w:tab/>
        </w:r>
        <w:r>
          <w:rPr>
            <w:noProof/>
            <w:webHidden/>
          </w:rPr>
          <w:fldChar w:fldCharType="begin"/>
        </w:r>
        <w:r>
          <w:rPr>
            <w:noProof/>
            <w:webHidden/>
          </w:rPr>
          <w:instrText xml:space="preserve"> PAGEREF _Toc195696874 \h </w:instrText>
        </w:r>
        <w:r>
          <w:rPr>
            <w:noProof/>
            <w:webHidden/>
          </w:rPr>
        </w:r>
        <w:r>
          <w:rPr>
            <w:noProof/>
            <w:webHidden/>
          </w:rPr>
          <w:fldChar w:fldCharType="separate"/>
        </w:r>
        <w:r>
          <w:rPr>
            <w:noProof/>
            <w:webHidden/>
          </w:rPr>
          <w:t>58</w:t>
        </w:r>
        <w:r>
          <w:rPr>
            <w:noProof/>
            <w:webHidden/>
          </w:rPr>
          <w:fldChar w:fldCharType="end"/>
        </w:r>
      </w:hyperlink>
    </w:p>
    <w:p w14:paraId="4B387F1A" w14:textId="0B074F3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5" w:history="1">
        <w:r w:rsidRPr="00563F30">
          <w:rPr>
            <w:rStyle w:val="Hyperlink"/>
            <w:noProof/>
          </w:rPr>
          <w:t>Hình 25: Miêu tả area of overlap</w:t>
        </w:r>
        <w:r>
          <w:rPr>
            <w:noProof/>
            <w:webHidden/>
          </w:rPr>
          <w:tab/>
        </w:r>
        <w:r>
          <w:rPr>
            <w:noProof/>
            <w:webHidden/>
          </w:rPr>
          <w:fldChar w:fldCharType="begin"/>
        </w:r>
        <w:r>
          <w:rPr>
            <w:noProof/>
            <w:webHidden/>
          </w:rPr>
          <w:instrText xml:space="preserve"> PAGEREF _Toc195696875 \h </w:instrText>
        </w:r>
        <w:r>
          <w:rPr>
            <w:noProof/>
            <w:webHidden/>
          </w:rPr>
        </w:r>
        <w:r>
          <w:rPr>
            <w:noProof/>
            <w:webHidden/>
          </w:rPr>
          <w:fldChar w:fldCharType="separate"/>
        </w:r>
        <w:r>
          <w:rPr>
            <w:noProof/>
            <w:webHidden/>
          </w:rPr>
          <w:t>59</w:t>
        </w:r>
        <w:r>
          <w:rPr>
            <w:noProof/>
            <w:webHidden/>
          </w:rPr>
          <w:fldChar w:fldCharType="end"/>
        </w:r>
      </w:hyperlink>
    </w:p>
    <w:p w14:paraId="5170DB77" w14:textId="664AF9D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6" w:history="1">
        <w:r w:rsidRPr="00563F30">
          <w:rPr>
            <w:rStyle w:val="Hyperlink"/>
            <w:noProof/>
          </w:rPr>
          <w:t>Hình 26: Giao diện đăng nhập</w:t>
        </w:r>
        <w:r>
          <w:rPr>
            <w:noProof/>
            <w:webHidden/>
          </w:rPr>
          <w:tab/>
        </w:r>
        <w:r>
          <w:rPr>
            <w:noProof/>
            <w:webHidden/>
          </w:rPr>
          <w:fldChar w:fldCharType="begin"/>
        </w:r>
        <w:r>
          <w:rPr>
            <w:noProof/>
            <w:webHidden/>
          </w:rPr>
          <w:instrText xml:space="preserve"> PAGEREF _Toc195696876 \h </w:instrText>
        </w:r>
        <w:r>
          <w:rPr>
            <w:noProof/>
            <w:webHidden/>
          </w:rPr>
        </w:r>
        <w:r>
          <w:rPr>
            <w:noProof/>
            <w:webHidden/>
          </w:rPr>
          <w:fldChar w:fldCharType="separate"/>
        </w:r>
        <w:r>
          <w:rPr>
            <w:noProof/>
            <w:webHidden/>
          </w:rPr>
          <w:t>63</w:t>
        </w:r>
        <w:r>
          <w:rPr>
            <w:noProof/>
            <w:webHidden/>
          </w:rPr>
          <w:fldChar w:fldCharType="end"/>
        </w:r>
      </w:hyperlink>
    </w:p>
    <w:p w14:paraId="71A047F5" w14:textId="1F6CFA33"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7" w:history="1">
        <w:r w:rsidRPr="00563F30">
          <w:rPr>
            <w:rStyle w:val="Hyperlink"/>
            <w:noProof/>
          </w:rPr>
          <w:t>Hình 27: Giao diện đăng ký</w:t>
        </w:r>
        <w:r>
          <w:rPr>
            <w:noProof/>
            <w:webHidden/>
          </w:rPr>
          <w:tab/>
        </w:r>
        <w:r>
          <w:rPr>
            <w:noProof/>
            <w:webHidden/>
          </w:rPr>
          <w:fldChar w:fldCharType="begin"/>
        </w:r>
        <w:r>
          <w:rPr>
            <w:noProof/>
            <w:webHidden/>
          </w:rPr>
          <w:instrText xml:space="preserve"> PAGEREF _Toc195696877 \h </w:instrText>
        </w:r>
        <w:r>
          <w:rPr>
            <w:noProof/>
            <w:webHidden/>
          </w:rPr>
        </w:r>
        <w:r>
          <w:rPr>
            <w:noProof/>
            <w:webHidden/>
          </w:rPr>
          <w:fldChar w:fldCharType="separate"/>
        </w:r>
        <w:r>
          <w:rPr>
            <w:noProof/>
            <w:webHidden/>
          </w:rPr>
          <w:t>64</w:t>
        </w:r>
        <w:r>
          <w:rPr>
            <w:noProof/>
            <w:webHidden/>
          </w:rPr>
          <w:fldChar w:fldCharType="end"/>
        </w:r>
      </w:hyperlink>
    </w:p>
    <w:p w14:paraId="2CF57924" w14:textId="07FE745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8" w:history="1">
        <w:r w:rsidRPr="00563F30">
          <w:rPr>
            <w:rStyle w:val="Hyperlink"/>
            <w:noProof/>
          </w:rPr>
          <w:t>Hình 28: Giao diện home</w:t>
        </w:r>
        <w:r>
          <w:rPr>
            <w:noProof/>
            <w:webHidden/>
          </w:rPr>
          <w:tab/>
        </w:r>
        <w:r>
          <w:rPr>
            <w:noProof/>
            <w:webHidden/>
          </w:rPr>
          <w:fldChar w:fldCharType="begin"/>
        </w:r>
        <w:r>
          <w:rPr>
            <w:noProof/>
            <w:webHidden/>
          </w:rPr>
          <w:instrText xml:space="preserve"> PAGEREF _Toc195696878 \h </w:instrText>
        </w:r>
        <w:r>
          <w:rPr>
            <w:noProof/>
            <w:webHidden/>
          </w:rPr>
        </w:r>
        <w:r>
          <w:rPr>
            <w:noProof/>
            <w:webHidden/>
          </w:rPr>
          <w:fldChar w:fldCharType="separate"/>
        </w:r>
        <w:r>
          <w:rPr>
            <w:noProof/>
            <w:webHidden/>
          </w:rPr>
          <w:t>65</w:t>
        </w:r>
        <w:r>
          <w:rPr>
            <w:noProof/>
            <w:webHidden/>
          </w:rPr>
          <w:fldChar w:fldCharType="end"/>
        </w:r>
      </w:hyperlink>
    </w:p>
    <w:p w14:paraId="60352CB9" w14:textId="7C98D0AC"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9" w:history="1">
        <w:r w:rsidRPr="00563F30">
          <w:rPr>
            <w:rStyle w:val="Hyperlink"/>
            <w:noProof/>
          </w:rPr>
          <w:t>Hình 29: Giao diện chatbot</w:t>
        </w:r>
        <w:r>
          <w:rPr>
            <w:noProof/>
            <w:webHidden/>
          </w:rPr>
          <w:tab/>
        </w:r>
        <w:r>
          <w:rPr>
            <w:noProof/>
            <w:webHidden/>
          </w:rPr>
          <w:fldChar w:fldCharType="begin"/>
        </w:r>
        <w:r>
          <w:rPr>
            <w:noProof/>
            <w:webHidden/>
          </w:rPr>
          <w:instrText xml:space="preserve"> PAGEREF _Toc195696879 \h </w:instrText>
        </w:r>
        <w:r>
          <w:rPr>
            <w:noProof/>
            <w:webHidden/>
          </w:rPr>
        </w:r>
        <w:r>
          <w:rPr>
            <w:noProof/>
            <w:webHidden/>
          </w:rPr>
          <w:fldChar w:fldCharType="separate"/>
        </w:r>
        <w:r>
          <w:rPr>
            <w:noProof/>
            <w:webHidden/>
          </w:rPr>
          <w:t>66</w:t>
        </w:r>
        <w:r>
          <w:rPr>
            <w:noProof/>
            <w:webHidden/>
          </w:rPr>
          <w:fldChar w:fldCharType="end"/>
        </w:r>
      </w:hyperlink>
    </w:p>
    <w:p w14:paraId="73019C75" w14:textId="07E8E85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0" w:history="1">
        <w:r w:rsidRPr="00563F30">
          <w:rPr>
            <w:rStyle w:val="Hyperlink"/>
            <w:noProof/>
          </w:rPr>
          <w:t>Hình 30: Giao diện nhận dạng camera</w:t>
        </w:r>
        <w:r>
          <w:rPr>
            <w:noProof/>
            <w:webHidden/>
          </w:rPr>
          <w:tab/>
        </w:r>
        <w:r>
          <w:rPr>
            <w:noProof/>
            <w:webHidden/>
          </w:rPr>
          <w:fldChar w:fldCharType="begin"/>
        </w:r>
        <w:r>
          <w:rPr>
            <w:noProof/>
            <w:webHidden/>
          </w:rPr>
          <w:instrText xml:space="preserve"> PAGEREF _Toc195696880 \h </w:instrText>
        </w:r>
        <w:r>
          <w:rPr>
            <w:noProof/>
            <w:webHidden/>
          </w:rPr>
        </w:r>
        <w:r>
          <w:rPr>
            <w:noProof/>
            <w:webHidden/>
          </w:rPr>
          <w:fldChar w:fldCharType="separate"/>
        </w:r>
        <w:r>
          <w:rPr>
            <w:noProof/>
            <w:webHidden/>
          </w:rPr>
          <w:t>67</w:t>
        </w:r>
        <w:r>
          <w:rPr>
            <w:noProof/>
            <w:webHidden/>
          </w:rPr>
          <w:fldChar w:fldCharType="end"/>
        </w:r>
      </w:hyperlink>
    </w:p>
    <w:p w14:paraId="1FDC19E2" w14:textId="1ADC5F56"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1" w:history="1">
        <w:r w:rsidRPr="00563F30">
          <w:rPr>
            <w:rStyle w:val="Hyperlink"/>
            <w:noProof/>
          </w:rPr>
          <w:t>Hình 31: Giao diện nhận dạng bằng ảnh</w:t>
        </w:r>
        <w:r>
          <w:rPr>
            <w:noProof/>
            <w:webHidden/>
          </w:rPr>
          <w:tab/>
        </w:r>
        <w:r>
          <w:rPr>
            <w:noProof/>
            <w:webHidden/>
          </w:rPr>
          <w:fldChar w:fldCharType="begin"/>
        </w:r>
        <w:r>
          <w:rPr>
            <w:noProof/>
            <w:webHidden/>
          </w:rPr>
          <w:instrText xml:space="preserve"> PAGEREF _Toc195696881 \h </w:instrText>
        </w:r>
        <w:r>
          <w:rPr>
            <w:noProof/>
            <w:webHidden/>
          </w:rPr>
        </w:r>
        <w:r>
          <w:rPr>
            <w:noProof/>
            <w:webHidden/>
          </w:rPr>
          <w:fldChar w:fldCharType="separate"/>
        </w:r>
        <w:r>
          <w:rPr>
            <w:noProof/>
            <w:webHidden/>
          </w:rPr>
          <w:t>68</w:t>
        </w:r>
        <w:r>
          <w:rPr>
            <w:noProof/>
            <w:webHidden/>
          </w:rPr>
          <w:fldChar w:fldCharType="end"/>
        </w:r>
      </w:hyperlink>
    </w:p>
    <w:p w14:paraId="59D9C3CC" w14:textId="7A0DC73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2" w:history="1">
        <w:r w:rsidRPr="00563F30">
          <w:rPr>
            <w:rStyle w:val="Hyperlink"/>
            <w:noProof/>
          </w:rPr>
          <w:t>Hình 32: Giao diện xem chi tiết côn trùng</w:t>
        </w:r>
        <w:r>
          <w:rPr>
            <w:noProof/>
            <w:webHidden/>
          </w:rPr>
          <w:tab/>
        </w:r>
        <w:r>
          <w:rPr>
            <w:noProof/>
            <w:webHidden/>
          </w:rPr>
          <w:fldChar w:fldCharType="begin"/>
        </w:r>
        <w:r>
          <w:rPr>
            <w:noProof/>
            <w:webHidden/>
          </w:rPr>
          <w:instrText xml:space="preserve"> PAGEREF _Toc195696882 \h </w:instrText>
        </w:r>
        <w:r>
          <w:rPr>
            <w:noProof/>
            <w:webHidden/>
          </w:rPr>
        </w:r>
        <w:r>
          <w:rPr>
            <w:noProof/>
            <w:webHidden/>
          </w:rPr>
          <w:fldChar w:fldCharType="separate"/>
        </w:r>
        <w:r>
          <w:rPr>
            <w:noProof/>
            <w:webHidden/>
          </w:rPr>
          <w:t>69</w:t>
        </w:r>
        <w:r>
          <w:rPr>
            <w:noProof/>
            <w:webHidden/>
          </w:rPr>
          <w:fldChar w:fldCharType="end"/>
        </w:r>
      </w:hyperlink>
    </w:p>
    <w:p w14:paraId="12395B01" w14:textId="3688D6A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3" w:history="1">
        <w:r w:rsidRPr="00563F30">
          <w:rPr>
            <w:rStyle w:val="Hyperlink"/>
            <w:noProof/>
          </w:rPr>
          <w:t>Hình 33: Giao diện tạo bài viết admin</w:t>
        </w:r>
        <w:r>
          <w:rPr>
            <w:noProof/>
            <w:webHidden/>
          </w:rPr>
          <w:tab/>
        </w:r>
        <w:r>
          <w:rPr>
            <w:noProof/>
            <w:webHidden/>
          </w:rPr>
          <w:fldChar w:fldCharType="begin"/>
        </w:r>
        <w:r>
          <w:rPr>
            <w:noProof/>
            <w:webHidden/>
          </w:rPr>
          <w:instrText xml:space="preserve"> PAGEREF _Toc195696883 \h </w:instrText>
        </w:r>
        <w:r>
          <w:rPr>
            <w:noProof/>
            <w:webHidden/>
          </w:rPr>
        </w:r>
        <w:r>
          <w:rPr>
            <w:noProof/>
            <w:webHidden/>
          </w:rPr>
          <w:fldChar w:fldCharType="separate"/>
        </w:r>
        <w:r>
          <w:rPr>
            <w:noProof/>
            <w:webHidden/>
          </w:rPr>
          <w:t>70</w:t>
        </w:r>
        <w:r>
          <w:rPr>
            <w:noProof/>
            <w:webHidden/>
          </w:rPr>
          <w:fldChar w:fldCharType="end"/>
        </w:r>
      </w:hyperlink>
    </w:p>
    <w:p w14:paraId="3D64EC70" w14:textId="109F2B01"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4" w:history="1">
        <w:r w:rsidRPr="00563F30">
          <w:rPr>
            <w:rStyle w:val="Hyperlink"/>
            <w:noProof/>
          </w:rPr>
          <w:t>Hình 34: Giao diện sửa thông tin người dùng</w:t>
        </w:r>
        <w:r>
          <w:rPr>
            <w:noProof/>
            <w:webHidden/>
          </w:rPr>
          <w:tab/>
        </w:r>
        <w:r>
          <w:rPr>
            <w:noProof/>
            <w:webHidden/>
          </w:rPr>
          <w:fldChar w:fldCharType="begin"/>
        </w:r>
        <w:r>
          <w:rPr>
            <w:noProof/>
            <w:webHidden/>
          </w:rPr>
          <w:instrText xml:space="preserve"> PAGEREF _Toc195696884 \h </w:instrText>
        </w:r>
        <w:r>
          <w:rPr>
            <w:noProof/>
            <w:webHidden/>
          </w:rPr>
        </w:r>
        <w:r>
          <w:rPr>
            <w:noProof/>
            <w:webHidden/>
          </w:rPr>
          <w:fldChar w:fldCharType="separate"/>
        </w:r>
        <w:r>
          <w:rPr>
            <w:noProof/>
            <w:webHidden/>
          </w:rPr>
          <w:t>71</w:t>
        </w:r>
        <w:r>
          <w:rPr>
            <w:noProof/>
            <w:webHidden/>
          </w:rPr>
          <w:fldChar w:fldCharType="end"/>
        </w:r>
      </w:hyperlink>
    </w:p>
    <w:p w14:paraId="2021CAAF" w14:textId="63CF4B91" w:rsidR="0029204D" w:rsidRPr="002E2C37" w:rsidRDefault="000A6D53">
      <w:pPr>
        <w:ind w:firstLine="0"/>
        <w:rPr>
          <w:b/>
          <w:sz w:val="28"/>
          <w:szCs w:val="28"/>
        </w:rPr>
      </w:pPr>
      <w:r>
        <w:rPr>
          <w:b/>
          <w:sz w:val="28"/>
          <w:szCs w:val="28"/>
        </w:rPr>
        <w:fldChar w:fldCharType="end"/>
      </w:r>
    </w:p>
    <w:p w14:paraId="4B695079" w14:textId="77777777" w:rsidR="0029204D" w:rsidRPr="002E2C37" w:rsidRDefault="0029204D">
      <w:pPr>
        <w:rPr>
          <w:b/>
          <w:sz w:val="28"/>
          <w:szCs w:val="28"/>
        </w:rPr>
      </w:pPr>
    </w:p>
    <w:p w14:paraId="224114F0" w14:textId="77777777" w:rsidR="0029204D" w:rsidRPr="002E2C37" w:rsidRDefault="0029204D" w:rsidP="0024331B">
      <w:pPr>
        <w:pStyle w:val="Style1"/>
        <w:sectPr w:rsidR="0029204D" w:rsidRPr="002E2C37">
          <w:pgSz w:w="11906" w:h="16838"/>
          <w:pgMar w:top="1417" w:right="1417" w:bottom="1417" w:left="2268" w:header="562" w:footer="562" w:gutter="0"/>
          <w:pgNumType w:fmt="lowerRoman"/>
          <w:cols w:space="0"/>
        </w:sectPr>
      </w:pPr>
    </w:p>
    <w:p w14:paraId="35CD1301" w14:textId="77777777" w:rsidR="0029204D" w:rsidRPr="002E2C37" w:rsidRDefault="00000000" w:rsidP="002D454E">
      <w:pPr>
        <w:pStyle w:val="Heading1"/>
      </w:pPr>
      <w:bookmarkStart w:id="1" w:name="_Toc20360"/>
      <w:r w:rsidRPr="002E2C37">
        <w:lastRenderedPageBreak/>
        <w:t>DANH SÁCH SÁCH CÁC BẢNG</w:t>
      </w:r>
      <w:bookmarkEnd w:id="1"/>
    </w:p>
    <w:p w14:paraId="34C30CD5" w14:textId="5C0330DB" w:rsidR="007B498C" w:rsidRDefault="00000000">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Bảng" </w:instrText>
      </w:r>
      <w:r w:rsidRPr="002E2C37">
        <w:rPr>
          <w:b/>
          <w:sz w:val="28"/>
          <w:szCs w:val="28"/>
        </w:rPr>
        <w:fldChar w:fldCharType="separate"/>
      </w:r>
      <w:hyperlink w:anchor="_Toc195696831" w:history="1">
        <w:r w:rsidR="007B498C" w:rsidRPr="001F7914">
          <w:rPr>
            <w:rStyle w:val="Hyperlink"/>
            <w:noProof/>
          </w:rPr>
          <w:t>Bảng 1: Các phiên bản Android</w:t>
        </w:r>
        <w:r w:rsidR="007B498C">
          <w:rPr>
            <w:noProof/>
            <w:webHidden/>
          </w:rPr>
          <w:tab/>
        </w:r>
        <w:r w:rsidR="007B498C">
          <w:rPr>
            <w:noProof/>
            <w:webHidden/>
          </w:rPr>
          <w:fldChar w:fldCharType="begin"/>
        </w:r>
        <w:r w:rsidR="007B498C">
          <w:rPr>
            <w:noProof/>
            <w:webHidden/>
          </w:rPr>
          <w:instrText xml:space="preserve"> PAGEREF _Toc195696831 \h </w:instrText>
        </w:r>
        <w:r w:rsidR="007B498C">
          <w:rPr>
            <w:noProof/>
            <w:webHidden/>
          </w:rPr>
        </w:r>
        <w:r w:rsidR="007B498C">
          <w:rPr>
            <w:noProof/>
            <w:webHidden/>
          </w:rPr>
          <w:fldChar w:fldCharType="separate"/>
        </w:r>
        <w:r w:rsidR="007B498C">
          <w:rPr>
            <w:noProof/>
            <w:webHidden/>
          </w:rPr>
          <w:t>21</w:t>
        </w:r>
        <w:r w:rsidR="007B498C">
          <w:rPr>
            <w:noProof/>
            <w:webHidden/>
          </w:rPr>
          <w:fldChar w:fldCharType="end"/>
        </w:r>
      </w:hyperlink>
    </w:p>
    <w:p w14:paraId="39D00C3D" w14:textId="38014B4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2" w:history="1">
        <w:r w:rsidRPr="001F7914">
          <w:rPr>
            <w:rStyle w:val="Hyperlink"/>
            <w:noProof/>
          </w:rPr>
          <w:t>Bảng 2: So sánh Kotlin và Java</w:t>
        </w:r>
        <w:r>
          <w:rPr>
            <w:noProof/>
            <w:webHidden/>
          </w:rPr>
          <w:tab/>
        </w:r>
        <w:r>
          <w:rPr>
            <w:noProof/>
            <w:webHidden/>
          </w:rPr>
          <w:fldChar w:fldCharType="begin"/>
        </w:r>
        <w:r>
          <w:rPr>
            <w:noProof/>
            <w:webHidden/>
          </w:rPr>
          <w:instrText xml:space="preserve"> PAGEREF _Toc195696832 \h </w:instrText>
        </w:r>
        <w:r>
          <w:rPr>
            <w:noProof/>
            <w:webHidden/>
          </w:rPr>
        </w:r>
        <w:r>
          <w:rPr>
            <w:noProof/>
            <w:webHidden/>
          </w:rPr>
          <w:fldChar w:fldCharType="separate"/>
        </w:r>
        <w:r>
          <w:rPr>
            <w:noProof/>
            <w:webHidden/>
          </w:rPr>
          <w:t>26</w:t>
        </w:r>
        <w:r>
          <w:rPr>
            <w:noProof/>
            <w:webHidden/>
          </w:rPr>
          <w:fldChar w:fldCharType="end"/>
        </w:r>
      </w:hyperlink>
    </w:p>
    <w:p w14:paraId="7D725739" w14:textId="19D50DE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3" w:history="1">
        <w:r w:rsidRPr="001F7914">
          <w:rPr>
            <w:rStyle w:val="Hyperlink"/>
            <w:noProof/>
          </w:rPr>
          <w:t>Bảng 3: So sánh PostgreSQL, Firebase và SQLite</w:t>
        </w:r>
        <w:r>
          <w:rPr>
            <w:noProof/>
            <w:webHidden/>
          </w:rPr>
          <w:tab/>
        </w:r>
        <w:r>
          <w:rPr>
            <w:noProof/>
            <w:webHidden/>
          </w:rPr>
          <w:fldChar w:fldCharType="begin"/>
        </w:r>
        <w:r>
          <w:rPr>
            <w:noProof/>
            <w:webHidden/>
          </w:rPr>
          <w:instrText xml:space="preserve"> PAGEREF _Toc195696833 \h </w:instrText>
        </w:r>
        <w:r>
          <w:rPr>
            <w:noProof/>
            <w:webHidden/>
          </w:rPr>
        </w:r>
        <w:r>
          <w:rPr>
            <w:noProof/>
            <w:webHidden/>
          </w:rPr>
          <w:fldChar w:fldCharType="separate"/>
        </w:r>
        <w:r>
          <w:rPr>
            <w:noProof/>
            <w:webHidden/>
          </w:rPr>
          <w:t>28</w:t>
        </w:r>
        <w:r>
          <w:rPr>
            <w:noProof/>
            <w:webHidden/>
          </w:rPr>
          <w:fldChar w:fldCharType="end"/>
        </w:r>
      </w:hyperlink>
    </w:p>
    <w:p w14:paraId="26892875" w14:textId="7F71C8B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4" w:history="1">
        <w:r w:rsidRPr="001F7914">
          <w:rPr>
            <w:rStyle w:val="Hyperlink"/>
            <w:noProof/>
          </w:rPr>
          <w:t>Bảng 4: Hiệu suất của phương pháp Faster R-CNN với các phương pháp khác trong tài liệu.</w:t>
        </w:r>
        <w:r>
          <w:rPr>
            <w:noProof/>
            <w:webHidden/>
          </w:rPr>
          <w:tab/>
        </w:r>
        <w:r>
          <w:rPr>
            <w:noProof/>
            <w:webHidden/>
          </w:rPr>
          <w:fldChar w:fldCharType="begin"/>
        </w:r>
        <w:r>
          <w:rPr>
            <w:noProof/>
            <w:webHidden/>
          </w:rPr>
          <w:instrText xml:space="preserve"> PAGEREF _Toc195696834 \h </w:instrText>
        </w:r>
        <w:r>
          <w:rPr>
            <w:noProof/>
            <w:webHidden/>
          </w:rPr>
        </w:r>
        <w:r>
          <w:rPr>
            <w:noProof/>
            <w:webHidden/>
          </w:rPr>
          <w:fldChar w:fldCharType="separate"/>
        </w:r>
        <w:r>
          <w:rPr>
            <w:noProof/>
            <w:webHidden/>
          </w:rPr>
          <w:t>42</w:t>
        </w:r>
        <w:r>
          <w:rPr>
            <w:noProof/>
            <w:webHidden/>
          </w:rPr>
          <w:fldChar w:fldCharType="end"/>
        </w:r>
      </w:hyperlink>
    </w:p>
    <w:p w14:paraId="76E1E8FE" w14:textId="02284FE3"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5" w:history="1">
        <w:r w:rsidRPr="001F7914">
          <w:rPr>
            <w:rStyle w:val="Hyperlink"/>
            <w:noProof/>
          </w:rPr>
          <w:t>Bảng 5: Danh sách Actor của hệ thống</w:t>
        </w:r>
        <w:r>
          <w:rPr>
            <w:noProof/>
            <w:webHidden/>
          </w:rPr>
          <w:tab/>
        </w:r>
        <w:r>
          <w:rPr>
            <w:noProof/>
            <w:webHidden/>
          </w:rPr>
          <w:fldChar w:fldCharType="begin"/>
        </w:r>
        <w:r>
          <w:rPr>
            <w:noProof/>
            <w:webHidden/>
          </w:rPr>
          <w:instrText xml:space="preserve"> PAGEREF _Toc195696835 \h </w:instrText>
        </w:r>
        <w:r>
          <w:rPr>
            <w:noProof/>
            <w:webHidden/>
          </w:rPr>
        </w:r>
        <w:r>
          <w:rPr>
            <w:noProof/>
            <w:webHidden/>
          </w:rPr>
          <w:fldChar w:fldCharType="separate"/>
        </w:r>
        <w:r>
          <w:rPr>
            <w:noProof/>
            <w:webHidden/>
          </w:rPr>
          <w:t>46</w:t>
        </w:r>
        <w:r>
          <w:rPr>
            <w:noProof/>
            <w:webHidden/>
          </w:rPr>
          <w:fldChar w:fldCharType="end"/>
        </w:r>
      </w:hyperlink>
    </w:p>
    <w:p w14:paraId="53B445F8" w14:textId="1385C94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6" w:history="1">
        <w:r w:rsidRPr="001F7914">
          <w:rPr>
            <w:rStyle w:val="Hyperlink"/>
            <w:noProof/>
          </w:rPr>
          <w:t>Bảng 6: Danh sách các use case của hệ thống</w:t>
        </w:r>
        <w:r>
          <w:rPr>
            <w:noProof/>
            <w:webHidden/>
          </w:rPr>
          <w:tab/>
        </w:r>
        <w:r>
          <w:rPr>
            <w:noProof/>
            <w:webHidden/>
          </w:rPr>
          <w:fldChar w:fldCharType="begin"/>
        </w:r>
        <w:r>
          <w:rPr>
            <w:noProof/>
            <w:webHidden/>
          </w:rPr>
          <w:instrText xml:space="preserve"> PAGEREF _Toc195696836 \h </w:instrText>
        </w:r>
        <w:r>
          <w:rPr>
            <w:noProof/>
            <w:webHidden/>
          </w:rPr>
        </w:r>
        <w:r>
          <w:rPr>
            <w:noProof/>
            <w:webHidden/>
          </w:rPr>
          <w:fldChar w:fldCharType="separate"/>
        </w:r>
        <w:r>
          <w:rPr>
            <w:noProof/>
            <w:webHidden/>
          </w:rPr>
          <w:t>46</w:t>
        </w:r>
        <w:r>
          <w:rPr>
            <w:noProof/>
            <w:webHidden/>
          </w:rPr>
          <w:fldChar w:fldCharType="end"/>
        </w:r>
      </w:hyperlink>
    </w:p>
    <w:p w14:paraId="45ED11F0" w14:textId="41952C3A"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7" w:history="1">
        <w:r w:rsidRPr="001F7914">
          <w:rPr>
            <w:rStyle w:val="Hyperlink"/>
            <w:noProof/>
          </w:rPr>
          <w:t xml:space="preserve">Bảng 7: </w:t>
        </w:r>
        <w:r w:rsidRPr="001F7914">
          <w:rPr>
            <w:rStyle w:val="Hyperlink"/>
            <w:noProof/>
            <w:lang w:val="en-US"/>
          </w:rPr>
          <w:t>Đặc tả use case “Đăng Nhập”</w:t>
        </w:r>
        <w:r>
          <w:rPr>
            <w:noProof/>
            <w:webHidden/>
          </w:rPr>
          <w:tab/>
        </w:r>
        <w:r>
          <w:rPr>
            <w:noProof/>
            <w:webHidden/>
          </w:rPr>
          <w:fldChar w:fldCharType="begin"/>
        </w:r>
        <w:r>
          <w:rPr>
            <w:noProof/>
            <w:webHidden/>
          </w:rPr>
          <w:instrText xml:space="preserve"> PAGEREF _Toc195696837 \h </w:instrText>
        </w:r>
        <w:r>
          <w:rPr>
            <w:noProof/>
            <w:webHidden/>
          </w:rPr>
        </w:r>
        <w:r>
          <w:rPr>
            <w:noProof/>
            <w:webHidden/>
          </w:rPr>
          <w:fldChar w:fldCharType="separate"/>
        </w:r>
        <w:r>
          <w:rPr>
            <w:noProof/>
            <w:webHidden/>
          </w:rPr>
          <w:t>47</w:t>
        </w:r>
        <w:r>
          <w:rPr>
            <w:noProof/>
            <w:webHidden/>
          </w:rPr>
          <w:fldChar w:fldCharType="end"/>
        </w:r>
      </w:hyperlink>
    </w:p>
    <w:p w14:paraId="32D5EBAC" w14:textId="5066666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8" w:history="1">
        <w:r w:rsidRPr="001F7914">
          <w:rPr>
            <w:rStyle w:val="Hyperlink"/>
            <w:noProof/>
          </w:rPr>
          <w:t xml:space="preserve">Bảng 8: </w:t>
        </w:r>
        <w:r w:rsidRPr="001F7914">
          <w:rPr>
            <w:rStyle w:val="Hyperlink"/>
            <w:noProof/>
            <w:lang w:val="en-US"/>
          </w:rPr>
          <w:t>Đặc tả use case “Đăng Ký”</w:t>
        </w:r>
        <w:r>
          <w:rPr>
            <w:noProof/>
            <w:webHidden/>
          </w:rPr>
          <w:tab/>
        </w:r>
        <w:r>
          <w:rPr>
            <w:noProof/>
            <w:webHidden/>
          </w:rPr>
          <w:fldChar w:fldCharType="begin"/>
        </w:r>
        <w:r>
          <w:rPr>
            <w:noProof/>
            <w:webHidden/>
          </w:rPr>
          <w:instrText xml:space="preserve"> PAGEREF _Toc195696838 \h </w:instrText>
        </w:r>
        <w:r>
          <w:rPr>
            <w:noProof/>
            <w:webHidden/>
          </w:rPr>
        </w:r>
        <w:r>
          <w:rPr>
            <w:noProof/>
            <w:webHidden/>
          </w:rPr>
          <w:fldChar w:fldCharType="separate"/>
        </w:r>
        <w:r>
          <w:rPr>
            <w:noProof/>
            <w:webHidden/>
          </w:rPr>
          <w:t>48</w:t>
        </w:r>
        <w:r>
          <w:rPr>
            <w:noProof/>
            <w:webHidden/>
          </w:rPr>
          <w:fldChar w:fldCharType="end"/>
        </w:r>
      </w:hyperlink>
    </w:p>
    <w:p w14:paraId="53BEE3E6" w14:textId="60A0A27B"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9" w:history="1">
        <w:r w:rsidRPr="001F7914">
          <w:rPr>
            <w:rStyle w:val="Hyperlink"/>
            <w:noProof/>
          </w:rPr>
          <w:t xml:space="preserve">Bảng 9: </w:t>
        </w:r>
        <w:r w:rsidRPr="001F7914">
          <w:rPr>
            <w:rStyle w:val="Hyperlink"/>
            <w:noProof/>
            <w:lang w:val="en-US"/>
          </w:rPr>
          <w:t>Đặc tả use case “User Login”</w:t>
        </w:r>
        <w:r>
          <w:rPr>
            <w:noProof/>
            <w:webHidden/>
          </w:rPr>
          <w:tab/>
        </w:r>
        <w:r>
          <w:rPr>
            <w:noProof/>
            <w:webHidden/>
          </w:rPr>
          <w:fldChar w:fldCharType="begin"/>
        </w:r>
        <w:r>
          <w:rPr>
            <w:noProof/>
            <w:webHidden/>
          </w:rPr>
          <w:instrText xml:space="preserve"> PAGEREF _Toc195696839 \h </w:instrText>
        </w:r>
        <w:r>
          <w:rPr>
            <w:noProof/>
            <w:webHidden/>
          </w:rPr>
        </w:r>
        <w:r>
          <w:rPr>
            <w:noProof/>
            <w:webHidden/>
          </w:rPr>
          <w:fldChar w:fldCharType="separate"/>
        </w:r>
        <w:r>
          <w:rPr>
            <w:noProof/>
            <w:webHidden/>
          </w:rPr>
          <w:t>49</w:t>
        </w:r>
        <w:r>
          <w:rPr>
            <w:noProof/>
            <w:webHidden/>
          </w:rPr>
          <w:fldChar w:fldCharType="end"/>
        </w:r>
      </w:hyperlink>
    </w:p>
    <w:p w14:paraId="5D39D428" w14:textId="3587D72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0" w:history="1">
        <w:r w:rsidRPr="001F7914">
          <w:rPr>
            <w:rStyle w:val="Hyperlink"/>
            <w:noProof/>
          </w:rPr>
          <w:t xml:space="preserve">Bảng 10: </w:t>
        </w:r>
        <w:r w:rsidRPr="001F7914">
          <w:rPr>
            <w:rStyle w:val="Hyperlink"/>
            <w:noProof/>
            <w:lang w:val="en-US"/>
          </w:rPr>
          <w:t>Đặc tả use case “Nhận Diện”</w:t>
        </w:r>
        <w:r>
          <w:rPr>
            <w:noProof/>
            <w:webHidden/>
          </w:rPr>
          <w:tab/>
        </w:r>
        <w:r>
          <w:rPr>
            <w:noProof/>
            <w:webHidden/>
          </w:rPr>
          <w:fldChar w:fldCharType="begin"/>
        </w:r>
        <w:r>
          <w:rPr>
            <w:noProof/>
            <w:webHidden/>
          </w:rPr>
          <w:instrText xml:space="preserve"> PAGEREF _Toc195696840 \h </w:instrText>
        </w:r>
        <w:r>
          <w:rPr>
            <w:noProof/>
            <w:webHidden/>
          </w:rPr>
        </w:r>
        <w:r>
          <w:rPr>
            <w:noProof/>
            <w:webHidden/>
          </w:rPr>
          <w:fldChar w:fldCharType="separate"/>
        </w:r>
        <w:r>
          <w:rPr>
            <w:noProof/>
            <w:webHidden/>
          </w:rPr>
          <w:t>50</w:t>
        </w:r>
        <w:r>
          <w:rPr>
            <w:noProof/>
            <w:webHidden/>
          </w:rPr>
          <w:fldChar w:fldCharType="end"/>
        </w:r>
      </w:hyperlink>
    </w:p>
    <w:p w14:paraId="0E8CE810" w14:textId="7D73C7A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1" w:history="1">
        <w:r w:rsidRPr="001F7914">
          <w:rPr>
            <w:rStyle w:val="Hyperlink"/>
            <w:noProof/>
          </w:rPr>
          <w:t>Bảng 11: Đặc tả use case “</w:t>
        </w:r>
        <w:r w:rsidRPr="001F7914">
          <w:rPr>
            <w:rStyle w:val="Hyperlink"/>
            <w:noProof/>
            <w:lang w:val="en-US"/>
          </w:rPr>
          <w:t>Nhận Diện Loài Mới</w:t>
        </w:r>
        <w:r w:rsidRPr="001F7914">
          <w:rPr>
            <w:rStyle w:val="Hyperlink"/>
            <w:noProof/>
          </w:rPr>
          <w:t>”</w:t>
        </w:r>
        <w:r>
          <w:rPr>
            <w:noProof/>
            <w:webHidden/>
          </w:rPr>
          <w:tab/>
        </w:r>
        <w:r>
          <w:rPr>
            <w:noProof/>
            <w:webHidden/>
          </w:rPr>
          <w:fldChar w:fldCharType="begin"/>
        </w:r>
        <w:r>
          <w:rPr>
            <w:noProof/>
            <w:webHidden/>
          </w:rPr>
          <w:instrText xml:space="preserve"> PAGEREF _Toc195696841 \h </w:instrText>
        </w:r>
        <w:r>
          <w:rPr>
            <w:noProof/>
            <w:webHidden/>
          </w:rPr>
        </w:r>
        <w:r>
          <w:rPr>
            <w:noProof/>
            <w:webHidden/>
          </w:rPr>
          <w:fldChar w:fldCharType="separate"/>
        </w:r>
        <w:r>
          <w:rPr>
            <w:noProof/>
            <w:webHidden/>
          </w:rPr>
          <w:t>51</w:t>
        </w:r>
        <w:r>
          <w:rPr>
            <w:noProof/>
            <w:webHidden/>
          </w:rPr>
          <w:fldChar w:fldCharType="end"/>
        </w:r>
      </w:hyperlink>
    </w:p>
    <w:p w14:paraId="4EAF6602" w14:textId="6EFCA76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2" w:history="1">
        <w:r w:rsidRPr="001F7914">
          <w:rPr>
            <w:rStyle w:val="Hyperlink"/>
            <w:noProof/>
          </w:rPr>
          <w:t>Bảng 12: Đặc tả use case “Xem danh sách hình ảnh theo tên côn trùng”</w:t>
        </w:r>
        <w:r>
          <w:rPr>
            <w:noProof/>
            <w:webHidden/>
          </w:rPr>
          <w:tab/>
        </w:r>
        <w:r>
          <w:rPr>
            <w:noProof/>
            <w:webHidden/>
          </w:rPr>
          <w:fldChar w:fldCharType="begin"/>
        </w:r>
        <w:r>
          <w:rPr>
            <w:noProof/>
            <w:webHidden/>
          </w:rPr>
          <w:instrText xml:space="preserve"> PAGEREF _Toc195696842 \h </w:instrText>
        </w:r>
        <w:r>
          <w:rPr>
            <w:noProof/>
            <w:webHidden/>
          </w:rPr>
        </w:r>
        <w:r>
          <w:rPr>
            <w:noProof/>
            <w:webHidden/>
          </w:rPr>
          <w:fldChar w:fldCharType="separate"/>
        </w:r>
        <w:r>
          <w:rPr>
            <w:noProof/>
            <w:webHidden/>
          </w:rPr>
          <w:t>51</w:t>
        </w:r>
        <w:r>
          <w:rPr>
            <w:noProof/>
            <w:webHidden/>
          </w:rPr>
          <w:fldChar w:fldCharType="end"/>
        </w:r>
      </w:hyperlink>
    </w:p>
    <w:p w14:paraId="39E93D68" w14:textId="53832B7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3" w:history="1">
        <w:r w:rsidRPr="001F7914">
          <w:rPr>
            <w:rStyle w:val="Hyperlink"/>
            <w:noProof/>
          </w:rPr>
          <w:t>Bảng 13: Đặc tả use case đăng bài viết côn trùng</w:t>
        </w:r>
        <w:r>
          <w:rPr>
            <w:noProof/>
            <w:webHidden/>
          </w:rPr>
          <w:tab/>
        </w:r>
        <w:r>
          <w:rPr>
            <w:noProof/>
            <w:webHidden/>
          </w:rPr>
          <w:fldChar w:fldCharType="begin"/>
        </w:r>
        <w:r>
          <w:rPr>
            <w:noProof/>
            <w:webHidden/>
          </w:rPr>
          <w:instrText xml:space="preserve"> PAGEREF _Toc195696843 \h </w:instrText>
        </w:r>
        <w:r>
          <w:rPr>
            <w:noProof/>
            <w:webHidden/>
          </w:rPr>
        </w:r>
        <w:r>
          <w:rPr>
            <w:noProof/>
            <w:webHidden/>
          </w:rPr>
          <w:fldChar w:fldCharType="separate"/>
        </w:r>
        <w:r>
          <w:rPr>
            <w:noProof/>
            <w:webHidden/>
          </w:rPr>
          <w:t>52</w:t>
        </w:r>
        <w:r>
          <w:rPr>
            <w:noProof/>
            <w:webHidden/>
          </w:rPr>
          <w:fldChar w:fldCharType="end"/>
        </w:r>
      </w:hyperlink>
    </w:p>
    <w:p w14:paraId="43E5A116" w14:textId="71FD162E"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4" w:history="1">
        <w:r w:rsidRPr="001F7914">
          <w:rPr>
            <w:rStyle w:val="Hyperlink"/>
            <w:noProof/>
          </w:rPr>
          <w:t>Bảng 14: Bảng thông tin côn trùng</w:t>
        </w:r>
        <w:r>
          <w:rPr>
            <w:noProof/>
            <w:webHidden/>
          </w:rPr>
          <w:tab/>
        </w:r>
        <w:r>
          <w:rPr>
            <w:noProof/>
            <w:webHidden/>
          </w:rPr>
          <w:fldChar w:fldCharType="begin"/>
        </w:r>
        <w:r>
          <w:rPr>
            <w:noProof/>
            <w:webHidden/>
          </w:rPr>
          <w:instrText xml:space="preserve"> PAGEREF _Toc195696844 \h </w:instrText>
        </w:r>
        <w:r>
          <w:rPr>
            <w:noProof/>
            <w:webHidden/>
          </w:rPr>
        </w:r>
        <w:r>
          <w:rPr>
            <w:noProof/>
            <w:webHidden/>
          </w:rPr>
          <w:fldChar w:fldCharType="separate"/>
        </w:r>
        <w:r>
          <w:rPr>
            <w:noProof/>
            <w:webHidden/>
          </w:rPr>
          <w:t>53</w:t>
        </w:r>
        <w:r>
          <w:rPr>
            <w:noProof/>
            <w:webHidden/>
          </w:rPr>
          <w:fldChar w:fldCharType="end"/>
        </w:r>
      </w:hyperlink>
    </w:p>
    <w:p w14:paraId="5B61AED2" w14:textId="264ECBB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5" w:history="1">
        <w:r w:rsidRPr="001F7914">
          <w:rPr>
            <w:rStyle w:val="Hyperlink"/>
            <w:noProof/>
          </w:rPr>
          <w:t>Bảng 15: Bảng người dùng</w:t>
        </w:r>
        <w:r>
          <w:rPr>
            <w:noProof/>
            <w:webHidden/>
          </w:rPr>
          <w:tab/>
        </w:r>
        <w:r>
          <w:rPr>
            <w:noProof/>
            <w:webHidden/>
          </w:rPr>
          <w:fldChar w:fldCharType="begin"/>
        </w:r>
        <w:r>
          <w:rPr>
            <w:noProof/>
            <w:webHidden/>
          </w:rPr>
          <w:instrText xml:space="preserve"> PAGEREF _Toc195696845 \h </w:instrText>
        </w:r>
        <w:r>
          <w:rPr>
            <w:noProof/>
            <w:webHidden/>
          </w:rPr>
        </w:r>
        <w:r>
          <w:rPr>
            <w:noProof/>
            <w:webHidden/>
          </w:rPr>
          <w:fldChar w:fldCharType="separate"/>
        </w:r>
        <w:r>
          <w:rPr>
            <w:noProof/>
            <w:webHidden/>
          </w:rPr>
          <w:t>53</w:t>
        </w:r>
        <w:r>
          <w:rPr>
            <w:noProof/>
            <w:webHidden/>
          </w:rPr>
          <w:fldChar w:fldCharType="end"/>
        </w:r>
      </w:hyperlink>
    </w:p>
    <w:p w14:paraId="4D7C825C" w14:textId="0BB3320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6" w:history="1">
        <w:r w:rsidRPr="001F7914">
          <w:rPr>
            <w:rStyle w:val="Hyperlink"/>
            <w:noProof/>
          </w:rPr>
          <w:t>Bảng 16: Bảng bài viết</w:t>
        </w:r>
        <w:r>
          <w:rPr>
            <w:noProof/>
            <w:webHidden/>
          </w:rPr>
          <w:tab/>
        </w:r>
        <w:r>
          <w:rPr>
            <w:noProof/>
            <w:webHidden/>
          </w:rPr>
          <w:fldChar w:fldCharType="begin"/>
        </w:r>
        <w:r>
          <w:rPr>
            <w:noProof/>
            <w:webHidden/>
          </w:rPr>
          <w:instrText xml:space="preserve"> PAGEREF _Toc195696846 \h </w:instrText>
        </w:r>
        <w:r>
          <w:rPr>
            <w:noProof/>
            <w:webHidden/>
          </w:rPr>
        </w:r>
        <w:r>
          <w:rPr>
            <w:noProof/>
            <w:webHidden/>
          </w:rPr>
          <w:fldChar w:fldCharType="separate"/>
        </w:r>
        <w:r>
          <w:rPr>
            <w:noProof/>
            <w:webHidden/>
          </w:rPr>
          <w:t>54</w:t>
        </w:r>
        <w:r>
          <w:rPr>
            <w:noProof/>
            <w:webHidden/>
          </w:rPr>
          <w:fldChar w:fldCharType="end"/>
        </w:r>
      </w:hyperlink>
    </w:p>
    <w:p w14:paraId="3CA1D59E" w14:textId="2F12E3D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7" w:history="1">
        <w:r w:rsidRPr="001F7914">
          <w:rPr>
            <w:rStyle w:val="Hyperlink"/>
            <w:noProof/>
          </w:rPr>
          <w:t>Bảng 17: Bảng bài viết yêu thích</w:t>
        </w:r>
        <w:r>
          <w:rPr>
            <w:noProof/>
            <w:webHidden/>
          </w:rPr>
          <w:tab/>
        </w:r>
        <w:r>
          <w:rPr>
            <w:noProof/>
            <w:webHidden/>
          </w:rPr>
          <w:fldChar w:fldCharType="begin"/>
        </w:r>
        <w:r>
          <w:rPr>
            <w:noProof/>
            <w:webHidden/>
          </w:rPr>
          <w:instrText xml:space="preserve"> PAGEREF _Toc195696847 \h </w:instrText>
        </w:r>
        <w:r>
          <w:rPr>
            <w:noProof/>
            <w:webHidden/>
          </w:rPr>
        </w:r>
        <w:r>
          <w:rPr>
            <w:noProof/>
            <w:webHidden/>
          </w:rPr>
          <w:fldChar w:fldCharType="separate"/>
        </w:r>
        <w:r>
          <w:rPr>
            <w:noProof/>
            <w:webHidden/>
          </w:rPr>
          <w:t>54</w:t>
        </w:r>
        <w:r>
          <w:rPr>
            <w:noProof/>
            <w:webHidden/>
          </w:rPr>
          <w:fldChar w:fldCharType="end"/>
        </w:r>
      </w:hyperlink>
    </w:p>
    <w:p w14:paraId="278CF234" w14:textId="1162C7B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8" w:history="1">
        <w:r w:rsidRPr="001F7914">
          <w:rPr>
            <w:rStyle w:val="Hyperlink"/>
            <w:noProof/>
          </w:rPr>
          <w:t>Bảng 18: Côn trùng trong tập dữ liệu 10 lớp</w:t>
        </w:r>
        <w:r>
          <w:rPr>
            <w:noProof/>
            <w:webHidden/>
          </w:rPr>
          <w:tab/>
        </w:r>
        <w:r>
          <w:rPr>
            <w:noProof/>
            <w:webHidden/>
          </w:rPr>
          <w:fldChar w:fldCharType="begin"/>
        </w:r>
        <w:r>
          <w:rPr>
            <w:noProof/>
            <w:webHidden/>
          </w:rPr>
          <w:instrText xml:space="preserve"> PAGEREF _Toc195696848 \h </w:instrText>
        </w:r>
        <w:r>
          <w:rPr>
            <w:noProof/>
            <w:webHidden/>
          </w:rPr>
        </w:r>
        <w:r>
          <w:rPr>
            <w:noProof/>
            <w:webHidden/>
          </w:rPr>
          <w:fldChar w:fldCharType="separate"/>
        </w:r>
        <w:r>
          <w:rPr>
            <w:noProof/>
            <w:webHidden/>
          </w:rPr>
          <w:t>55</w:t>
        </w:r>
        <w:r>
          <w:rPr>
            <w:noProof/>
            <w:webHidden/>
          </w:rPr>
          <w:fldChar w:fldCharType="end"/>
        </w:r>
      </w:hyperlink>
    </w:p>
    <w:p w14:paraId="65348CA1" w14:textId="7ACEBDCF"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9" w:history="1">
        <w:r w:rsidRPr="001F7914">
          <w:rPr>
            <w:rStyle w:val="Hyperlink"/>
            <w:noProof/>
          </w:rPr>
          <w:t>Bảng 19: Bảng độ chính xác</w:t>
        </w:r>
        <w:r w:rsidRPr="001F7914">
          <w:rPr>
            <w:rStyle w:val="Hyperlink"/>
            <w:noProof/>
            <w:lang w:val="en-US"/>
          </w:rPr>
          <w:t xml:space="preserve"> sau khi nhận diện</w:t>
        </w:r>
        <w:r w:rsidRPr="001F7914">
          <w:rPr>
            <w:rStyle w:val="Hyperlink"/>
            <w:noProof/>
          </w:rPr>
          <w:t xml:space="preserve"> của tập dữ liệu 10 lớp</w:t>
        </w:r>
        <w:r>
          <w:rPr>
            <w:noProof/>
            <w:webHidden/>
          </w:rPr>
          <w:tab/>
        </w:r>
        <w:r>
          <w:rPr>
            <w:noProof/>
            <w:webHidden/>
          </w:rPr>
          <w:fldChar w:fldCharType="begin"/>
        </w:r>
        <w:r>
          <w:rPr>
            <w:noProof/>
            <w:webHidden/>
          </w:rPr>
          <w:instrText xml:space="preserve"> PAGEREF _Toc195696849 \h </w:instrText>
        </w:r>
        <w:r>
          <w:rPr>
            <w:noProof/>
            <w:webHidden/>
          </w:rPr>
        </w:r>
        <w:r>
          <w:rPr>
            <w:noProof/>
            <w:webHidden/>
          </w:rPr>
          <w:fldChar w:fldCharType="separate"/>
        </w:r>
        <w:r>
          <w:rPr>
            <w:noProof/>
            <w:webHidden/>
          </w:rPr>
          <w:t>60</w:t>
        </w:r>
        <w:r>
          <w:rPr>
            <w:noProof/>
            <w:webHidden/>
          </w:rPr>
          <w:fldChar w:fldCharType="end"/>
        </w:r>
      </w:hyperlink>
    </w:p>
    <w:p w14:paraId="2C03F13A" w14:textId="186D7DED"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0" w:history="1">
        <w:r w:rsidRPr="001F7914">
          <w:rPr>
            <w:rStyle w:val="Hyperlink"/>
            <w:noProof/>
          </w:rPr>
          <w:t>Bảng 20: So sánh các phiên bản Yolov9</w:t>
        </w:r>
        <w:r>
          <w:rPr>
            <w:noProof/>
            <w:webHidden/>
          </w:rPr>
          <w:tab/>
        </w:r>
        <w:r>
          <w:rPr>
            <w:noProof/>
            <w:webHidden/>
          </w:rPr>
          <w:fldChar w:fldCharType="begin"/>
        </w:r>
        <w:r>
          <w:rPr>
            <w:noProof/>
            <w:webHidden/>
          </w:rPr>
          <w:instrText xml:space="preserve"> PAGEREF _Toc195696850 \h </w:instrText>
        </w:r>
        <w:r>
          <w:rPr>
            <w:noProof/>
            <w:webHidden/>
          </w:rPr>
        </w:r>
        <w:r>
          <w:rPr>
            <w:noProof/>
            <w:webHidden/>
          </w:rPr>
          <w:fldChar w:fldCharType="separate"/>
        </w:r>
        <w:r>
          <w:rPr>
            <w:noProof/>
            <w:webHidden/>
          </w:rPr>
          <w:t>61</w:t>
        </w:r>
        <w:r>
          <w:rPr>
            <w:noProof/>
            <w:webHidden/>
          </w:rPr>
          <w:fldChar w:fldCharType="end"/>
        </w:r>
      </w:hyperlink>
    </w:p>
    <w:p w14:paraId="3E854E75" w14:textId="2E4A17C3" w:rsidR="0029204D" w:rsidRPr="002E2C37" w:rsidRDefault="00000000">
      <w:pPr>
        <w:jc w:val="left"/>
        <w:sectPr w:rsidR="0029204D" w:rsidRPr="002E2C37">
          <w:pgSz w:w="11906" w:h="16838"/>
          <w:pgMar w:top="1417" w:right="1417" w:bottom="1417" w:left="2268" w:header="562" w:footer="562" w:gutter="0"/>
          <w:pgNumType w:fmt="lowerRoman"/>
          <w:cols w:space="0"/>
        </w:sectPr>
      </w:pPr>
      <w:r w:rsidRPr="002E2C37">
        <w:rPr>
          <w:szCs w:val="28"/>
        </w:rPr>
        <w:fldChar w:fldCharType="end"/>
      </w:r>
    </w:p>
    <w:p w14:paraId="1B1FC575" w14:textId="77777777" w:rsidR="0029204D" w:rsidRPr="002E2C37" w:rsidRDefault="00000000" w:rsidP="002D454E">
      <w:pPr>
        <w:pStyle w:val="Heading1"/>
      </w:pPr>
      <w:bookmarkStart w:id="2" w:name="_Toc7374"/>
      <w:r w:rsidRPr="002E2C37">
        <w:lastRenderedPageBreak/>
        <w:t>DANH SÁCH CÁC TỪ VIẾT TẮT</w:t>
      </w:r>
      <w:bookmarkEnd w:id="2"/>
    </w:p>
    <w:p w14:paraId="178B96A2" w14:textId="77777777" w:rsidR="0029204D" w:rsidRPr="002E2C37" w:rsidRDefault="0029204D">
      <w:pPr>
        <w:ind w:firstLine="0"/>
        <w:jc w:val="left"/>
        <w:rPr>
          <w:b/>
          <w:sz w:val="28"/>
          <w:szCs w:val="28"/>
        </w:rPr>
      </w:pPr>
    </w:p>
    <w:tbl>
      <w:tblPr>
        <w:tblStyle w:val="TableGrid"/>
        <w:tblW w:w="8359" w:type="dxa"/>
        <w:tblLook w:val="04A0" w:firstRow="1" w:lastRow="0" w:firstColumn="1" w:lastColumn="0" w:noHBand="0" w:noVBand="1"/>
      </w:tblPr>
      <w:tblGrid>
        <w:gridCol w:w="988"/>
        <w:gridCol w:w="2693"/>
        <w:gridCol w:w="4678"/>
      </w:tblGrid>
      <w:tr w:rsidR="00700D7E" w:rsidRPr="002E2C37" w14:paraId="0F9CF057" w14:textId="77777777" w:rsidTr="0024331B">
        <w:tc>
          <w:tcPr>
            <w:tcW w:w="988" w:type="dxa"/>
          </w:tcPr>
          <w:p w14:paraId="4BC83871" w14:textId="77777777" w:rsidR="00700D7E" w:rsidRPr="002E2C37" w:rsidRDefault="00700D7E" w:rsidP="0024331B">
            <w:pPr>
              <w:pStyle w:val="Style1"/>
            </w:pPr>
            <w:r w:rsidRPr="002E2C37">
              <w:t>STT</w:t>
            </w:r>
          </w:p>
        </w:tc>
        <w:tc>
          <w:tcPr>
            <w:tcW w:w="2693" w:type="dxa"/>
          </w:tcPr>
          <w:p w14:paraId="5B2A33C5" w14:textId="77777777" w:rsidR="00700D7E" w:rsidRPr="002E2C37" w:rsidRDefault="00700D7E" w:rsidP="0024331B">
            <w:pPr>
              <w:pStyle w:val="Style1"/>
            </w:pPr>
            <w:r w:rsidRPr="002E2C37">
              <w:t>Từ viết tắt</w:t>
            </w:r>
          </w:p>
        </w:tc>
        <w:tc>
          <w:tcPr>
            <w:tcW w:w="4678" w:type="dxa"/>
          </w:tcPr>
          <w:p w14:paraId="7D10FBE8" w14:textId="77777777" w:rsidR="00700D7E" w:rsidRPr="002E2C37" w:rsidRDefault="00700D7E" w:rsidP="0024331B">
            <w:pPr>
              <w:pStyle w:val="Style1"/>
            </w:pPr>
            <w:r w:rsidRPr="002E2C37">
              <w:t>Từ viết đủ nghĩa</w:t>
            </w:r>
          </w:p>
        </w:tc>
      </w:tr>
      <w:tr w:rsidR="00700D7E" w:rsidRPr="002E2C37" w14:paraId="3FD6F5B6" w14:textId="77777777" w:rsidTr="0024331B">
        <w:tc>
          <w:tcPr>
            <w:tcW w:w="988" w:type="dxa"/>
          </w:tcPr>
          <w:p w14:paraId="12BCF33A" w14:textId="77777777" w:rsidR="00700D7E" w:rsidRPr="002E2C37" w:rsidRDefault="00700D7E" w:rsidP="0024331B">
            <w:pPr>
              <w:pStyle w:val="Style1"/>
            </w:pPr>
            <w:r w:rsidRPr="002E2C37">
              <w:t>1</w:t>
            </w:r>
          </w:p>
        </w:tc>
        <w:tc>
          <w:tcPr>
            <w:tcW w:w="2693" w:type="dxa"/>
          </w:tcPr>
          <w:p w14:paraId="75CBC5B1" w14:textId="77777777" w:rsidR="00700D7E" w:rsidRPr="002E2C37" w:rsidRDefault="00700D7E" w:rsidP="00C37AC8">
            <w:r w:rsidRPr="002E2C37">
              <w:t>ĐBSCL</w:t>
            </w:r>
          </w:p>
        </w:tc>
        <w:tc>
          <w:tcPr>
            <w:tcW w:w="4678" w:type="dxa"/>
          </w:tcPr>
          <w:p w14:paraId="256C1E66" w14:textId="77777777" w:rsidR="00700D7E" w:rsidRPr="002E2C37" w:rsidRDefault="00700D7E" w:rsidP="0024331B">
            <w:pPr>
              <w:jc w:val="left"/>
            </w:pPr>
            <w:r w:rsidRPr="002E2C37">
              <w:t>Đồng Bằng Sông Cửu Long</w:t>
            </w:r>
          </w:p>
        </w:tc>
      </w:tr>
      <w:tr w:rsidR="00700D7E" w:rsidRPr="002E2C37" w14:paraId="29BF5632" w14:textId="77777777" w:rsidTr="0024331B">
        <w:tc>
          <w:tcPr>
            <w:tcW w:w="988" w:type="dxa"/>
          </w:tcPr>
          <w:p w14:paraId="349D2BF9" w14:textId="77777777" w:rsidR="00700D7E" w:rsidRPr="002E2C37" w:rsidRDefault="00700D7E" w:rsidP="0024331B">
            <w:pPr>
              <w:pStyle w:val="Style1"/>
            </w:pPr>
            <w:r w:rsidRPr="002E2C37">
              <w:t>2</w:t>
            </w:r>
          </w:p>
        </w:tc>
        <w:tc>
          <w:tcPr>
            <w:tcW w:w="2693" w:type="dxa"/>
          </w:tcPr>
          <w:p w14:paraId="0CACB5AB" w14:textId="77777777" w:rsidR="00700D7E" w:rsidRPr="002E2C37" w:rsidRDefault="00700D7E" w:rsidP="00C37AC8">
            <w:r w:rsidRPr="002E2C37">
              <w:t>CNN</w:t>
            </w:r>
          </w:p>
        </w:tc>
        <w:tc>
          <w:tcPr>
            <w:tcW w:w="4678" w:type="dxa"/>
          </w:tcPr>
          <w:p w14:paraId="58C21C2A" w14:textId="77777777" w:rsidR="00700D7E" w:rsidRPr="002E2C37" w:rsidRDefault="00700D7E" w:rsidP="0024331B">
            <w:pPr>
              <w:jc w:val="left"/>
            </w:pPr>
            <w:r w:rsidRPr="002E2C37">
              <w:rPr>
                <w:lang w:val="en-US"/>
              </w:rPr>
              <w:t xml:space="preserve">Convolutional Neural Network </w:t>
            </w:r>
          </w:p>
        </w:tc>
      </w:tr>
      <w:tr w:rsidR="00700D7E" w:rsidRPr="002E2C37" w14:paraId="797FC832" w14:textId="77777777" w:rsidTr="0024331B">
        <w:tc>
          <w:tcPr>
            <w:tcW w:w="988" w:type="dxa"/>
          </w:tcPr>
          <w:p w14:paraId="2C5A74F6" w14:textId="77777777" w:rsidR="00700D7E" w:rsidRPr="002E2C37" w:rsidRDefault="00700D7E" w:rsidP="0024331B">
            <w:pPr>
              <w:pStyle w:val="Style1"/>
            </w:pPr>
            <w:r w:rsidRPr="002E2C37">
              <w:t>3</w:t>
            </w:r>
          </w:p>
        </w:tc>
        <w:tc>
          <w:tcPr>
            <w:tcW w:w="2693" w:type="dxa"/>
          </w:tcPr>
          <w:p w14:paraId="2545CF12" w14:textId="77777777" w:rsidR="00700D7E" w:rsidRPr="002E2C37" w:rsidRDefault="00700D7E" w:rsidP="00C37AC8">
            <w:r w:rsidRPr="002E2C37">
              <w:t>GPU</w:t>
            </w:r>
          </w:p>
        </w:tc>
        <w:tc>
          <w:tcPr>
            <w:tcW w:w="4678" w:type="dxa"/>
          </w:tcPr>
          <w:p w14:paraId="0225A6E1" w14:textId="77777777" w:rsidR="00700D7E" w:rsidRPr="002E2C37" w:rsidRDefault="00700D7E" w:rsidP="0024331B">
            <w:pPr>
              <w:jc w:val="left"/>
            </w:pPr>
            <w:r w:rsidRPr="002E2C37">
              <w:rPr>
                <w:shd w:val="clear" w:color="auto" w:fill="FFFFFF"/>
              </w:rPr>
              <w:t>Graphics Processing Unit</w:t>
            </w:r>
          </w:p>
        </w:tc>
      </w:tr>
      <w:tr w:rsidR="00700D7E" w:rsidRPr="002E2C37" w14:paraId="79DF4DB8" w14:textId="77777777" w:rsidTr="0024331B">
        <w:tc>
          <w:tcPr>
            <w:tcW w:w="988" w:type="dxa"/>
          </w:tcPr>
          <w:p w14:paraId="36302ACA" w14:textId="77777777" w:rsidR="00700D7E" w:rsidRPr="002E2C37" w:rsidRDefault="00700D7E" w:rsidP="0024331B">
            <w:pPr>
              <w:pStyle w:val="Style1"/>
            </w:pPr>
            <w:r w:rsidRPr="002E2C37">
              <w:t>4</w:t>
            </w:r>
          </w:p>
        </w:tc>
        <w:tc>
          <w:tcPr>
            <w:tcW w:w="2693" w:type="dxa"/>
          </w:tcPr>
          <w:p w14:paraId="70E66544" w14:textId="77777777" w:rsidR="00700D7E" w:rsidRPr="002E2C37" w:rsidRDefault="00700D7E" w:rsidP="00C37AC8">
            <w:r w:rsidRPr="002E2C37">
              <w:t>ReLU</w:t>
            </w:r>
          </w:p>
        </w:tc>
        <w:tc>
          <w:tcPr>
            <w:tcW w:w="4678" w:type="dxa"/>
          </w:tcPr>
          <w:p w14:paraId="51C7D265" w14:textId="77777777" w:rsidR="00700D7E" w:rsidRPr="002E2C37" w:rsidRDefault="00700D7E" w:rsidP="0024331B">
            <w:pPr>
              <w:jc w:val="left"/>
            </w:pPr>
            <w:r w:rsidRPr="002E2C37">
              <w:t>Rectified Linear Unit</w:t>
            </w:r>
          </w:p>
        </w:tc>
      </w:tr>
      <w:tr w:rsidR="00700D7E" w:rsidRPr="002E2C37" w14:paraId="22DB3316" w14:textId="77777777" w:rsidTr="0024331B">
        <w:tc>
          <w:tcPr>
            <w:tcW w:w="988" w:type="dxa"/>
          </w:tcPr>
          <w:p w14:paraId="06B594AB" w14:textId="77777777" w:rsidR="00700D7E" w:rsidRPr="002E2C37" w:rsidRDefault="00700D7E" w:rsidP="0024331B">
            <w:pPr>
              <w:pStyle w:val="Style1"/>
            </w:pPr>
            <w:r w:rsidRPr="002E2C37">
              <w:t>5</w:t>
            </w:r>
          </w:p>
        </w:tc>
        <w:tc>
          <w:tcPr>
            <w:tcW w:w="2693" w:type="dxa"/>
          </w:tcPr>
          <w:p w14:paraId="7F150B4E" w14:textId="77777777" w:rsidR="00700D7E" w:rsidRPr="002E2C37" w:rsidRDefault="00700D7E" w:rsidP="00C37AC8">
            <w:r w:rsidRPr="002E2C37">
              <w:t>R-CNN</w:t>
            </w:r>
          </w:p>
        </w:tc>
        <w:tc>
          <w:tcPr>
            <w:tcW w:w="4678" w:type="dxa"/>
          </w:tcPr>
          <w:p w14:paraId="655FAF76" w14:textId="77777777" w:rsidR="00700D7E" w:rsidRPr="002E2C37" w:rsidRDefault="00700D7E" w:rsidP="0024331B">
            <w:pPr>
              <w:jc w:val="left"/>
            </w:pPr>
            <w:r w:rsidRPr="002E2C37">
              <w:t>Regions with CNN feature</w:t>
            </w:r>
          </w:p>
        </w:tc>
      </w:tr>
      <w:tr w:rsidR="00700D7E" w:rsidRPr="002E2C37" w14:paraId="1A823B99" w14:textId="77777777" w:rsidTr="0024331B">
        <w:tc>
          <w:tcPr>
            <w:tcW w:w="988" w:type="dxa"/>
          </w:tcPr>
          <w:p w14:paraId="4E439813" w14:textId="77777777" w:rsidR="00700D7E" w:rsidRPr="002E2C37" w:rsidRDefault="00700D7E" w:rsidP="0024331B">
            <w:pPr>
              <w:pStyle w:val="Style1"/>
            </w:pPr>
            <w:r w:rsidRPr="002E2C37">
              <w:t>6</w:t>
            </w:r>
          </w:p>
        </w:tc>
        <w:tc>
          <w:tcPr>
            <w:tcW w:w="2693" w:type="dxa"/>
            <w:vAlign w:val="center"/>
          </w:tcPr>
          <w:p w14:paraId="122DFCE1" w14:textId="77777777" w:rsidR="00700D7E" w:rsidRPr="002E2C37" w:rsidRDefault="00700D7E" w:rsidP="00C37AC8">
            <w:r w:rsidRPr="002E2C37">
              <w:t>CPU</w:t>
            </w:r>
          </w:p>
        </w:tc>
        <w:tc>
          <w:tcPr>
            <w:tcW w:w="4678" w:type="dxa"/>
            <w:vAlign w:val="center"/>
          </w:tcPr>
          <w:p w14:paraId="094AED67" w14:textId="77777777" w:rsidR="00700D7E" w:rsidRPr="002E2C37" w:rsidRDefault="00700D7E" w:rsidP="0024331B">
            <w:pPr>
              <w:jc w:val="left"/>
            </w:pPr>
            <w:r w:rsidRPr="002E2C37">
              <w:rPr>
                <w:highlight w:val="white"/>
              </w:rPr>
              <w:t>Central Processing Unit</w:t>
            </w:r>
            <w:r w:rsidRPr="002E2C37">
              <w:t xml:space="preserve"> </w:t>
            </w:r>
          </w:p>
        </w:tc>
      </w:tr>
      <w:tr w:rsidR="00700D7E" w:rsidRPr="002E2C37" w14:paraId="775CFA2D" w14:textId="77777777" w:rsidTr="0024331B">
        <w:tc>
          <w:tcPr>
            <w:tcW w:w="988" w:type="dxa"/>
          </w:tcPr>
          <w:p w14:paraId="11351262" w14:textId="77777777" w:rsidR="00700D7E" w:rsidRPr="002E2C37" w:rsidRDefault="00700D7E" w:rsidP="0024331B">
            <w:pPr>
              <w:pStyle w:val="Style1"/>
            </w:pPr>
            <w:r w:rsidRPr="002E2C37">
              <w:t>7</w:t>
            </w:r>
          </w:p>
        </w:tc>
        <w:tc>
          <w:tcPr>
            <w:tcW w:w="2693" w:type="dxa"/>
          </w:tcPr>
          <w:p w14:paraId="3C0EFD1D" w14:textId="77777777" w:rsidR="00700D7E" w:rsidRPr="002E2C37" w:rsidRDefault="00700D7E" w:rsidP="00C37AC8">
            <w:r w:rsidRPr="002E2C37">
              <w:t>SSD</w:t>
            </w:r>
          </w:p>
        </w:tc>
        <w:tc>
          <w:tcPr>
            <w:tcW w:w="4678" w:type="dxa"/>
          </w:tcPr>
          <w:p w14:paraId="26110E43" w14:textId="77777777" w:rsidR="00700D7E" w:rsidRPr="002E2C37" w:rsidRDefault="00700D7E" w:rsidP="0024331B">
            <w:pPr>
              <w:jc w:val="left"/>
              <w:rPr>
                <w:highlight w:val="white"/>
              </w:rPr>
            </w:pPr>
            <w:r w:rsidRPr="002E2C37">
              <w:rPr>
                <w:highlight w:val="white"/>
              </w:rPr>
              <w:t>Single Shot Detector</w:t>
            </w:r>
          </w:p>
        </w:tc>
      </w:tr>
      <w:tr w:rsidR="00700D7E" w:rsidRPr="002E2C37" w14:paraId="0531E40A" w14:textId="77777777" w:rsidTr="0024331B">
        <w:tc>
          <w:tcPr>
            <w:tcW w:w="988" w:type="dxa"/>
          </w:tcPr>
          <w:p w14:paraId="44F68862" w14:textId="77777777" w:rsidR="00700D7E" w:rsidRPr="002E2C37" w:rsidRDefault="00700D7E" w:rsidP="0024331B">
            <w:pPr>
              <w:pStyle w:val="Style1"/>
            </w:pPr>
            <w:r w:rsidRPr="002E2C37">
              <w:t>8</w:t>
            </w:r>
          </w:p>
        </w:tc>
        <w:tc>
          <w:tcPr>
            <w:tcW w:w="2693" w:type="dxa"/>
          </w:tcPr>
          <w:p w14:paraId="40DAF124" w14:textId="77777777" w:rsidR="00700D7E" w:rsidRPr="002E2C37" w:rsidRDefault="00700D7E" w:rsidP="00C37AC8">
            <w:r w:rsidRPr="002E2C37">
              <w:t>YOLO</w:t>
            </w:r>
          </w:p>
        </w:tc>
        <w:tc>
          <w:tcPr>
            <w:tcW w:w="4678" w:type="dxa"/>
          </w:tcPr>
          <w:p w14:paraId="2A61CE3E" w14:textId="77777777" w:rsidR="00700D7E" w:rsidRPr="002E2C37" w:rsidRDefault="00700D7E" w:rsidP="0024331B">
            <w:pPr>
              <w:jc w:val="left"/>
            </w:pPr>
            <w:r w:rsidRPr="002E2C37">
              <w:rPr>
                <w:lang w:val="en-US"/>
              </w:rPr>
              <w:t>You Only Look Once</w:t>
            </w:r>
          </w:p>
        </w:tc>
      </w:tr>
      <w:tr w:rsidR="00700D7E" w:rsidRPr="002E2C37" w14:paraId="74C26BA9" w14:textId="77777777" w:rsidTr="0024331B">
        <w:tc>
          <w:tcPr>
            <w:tcW w:w="988" w:type="dxa"/>
          </w:tcPr>
          <w:p w14:paraId="6605F9FE" w14:textId="77777777" w:rsidR="00700D7E" w:rsidRPr="002E2C37" w:rsidRDefault="00700D7E" w:rsidP="0024331B">
            <w:pPr>
              <w:pStyle w:val="Style1"/>
            </w:pPr>
            <w:r w:rsidRPr="002E2C37">
              <w:t>9</w:t>
            </w:r>
          </w:p>
        </w:tc>
        <w:tc>
          <w:tcPr>
            <w:tcW w:w="2693" w:type="dxa"/>
          </w:tcPr>
          <w:p w14:paraId="0E54857B" w14:textId="77777777" w:rsidR="00700D7E" w:rsidRPr="002E2C37" w:rsidRDefault="00700D7E" w:rsidP="00C37AC8">
            <w:r w:rsidRPr="002E2C37">
              <w:t>IoU</w:t>
            </w:r>
          </w:p>
        </w:tc>
        <w:tc>
          <w:tcPr>
            <w:tcW w:w="4678" w:type="dxa"/>
          </w:tcPr>
          <w:p w14:paraId="5B916AFE" w14:textId="77777777" w:rsidR="00700D7E" w:rsidRPr="002E2C37" w:rsidRDefault="00700D7E" w:rsidP="0024331B">
            <w:pPr>
              <w:jc w:val="left"/>
            </w:pPr>
            <w:r w:rsidRPr="002E2C37">
              <w:t>Intersection Over Union</w:t>
            </w:r>
          </w:p>
        </w:tc>
      </w:tr>
      <w:tr w:rsidR="00700D7E" w:rsidRPr="002E2C37" w14:paraId="4EE93129" w14:textId="77777777" w:rsidTr="0024331B">
        <w:tc>
          <w:tcPr>
            <w:tcW w:w="988" w:type="dxa"/>
          </w:tcPr>
          <w:p w14:paraId="61A926FB" w14:textId="77777777" w:rsidR="00700D7E" w:rsidRPr="002E2C37" w:rsidRDefault="00700D7E" w:rsidP="0024331B">
            <w:pPr>
              <w:pStyle w:val="Style1"/>
            </w:pPr>
            <w:r w:rsidRPr="002E2C37">
              <w:t>10</w:t>
            </w:r>
          </w:p>
        </w:tc>
        <w:tc>
          <w:tcPr>
            <w:tcW w:w="2693" w:type="dxa"/>
          </w:tcPr>
          <w:p w14:paraId="31495D4D" w14:textId="77777777" w:rsidR="00700D7E" w:rsidRPr="002E2C37" w:rsidRDefault="00700D7E" w:rsidP="00C37AC8">
            <w:r w:rsidRPr="002E2C37">
              <w:t>FPS</w:t>
            </w:r>
          </w:p>
        </w:tc>
        <w:tc>
          <w:tcPr>
            <w:tcW w:w="4678" w:type="dxa"/>
          </w:tcPr>
          <w:p w14:paraId="668D1EF3" w14:textId="77777777" w:rsidR="00700D7E" w:rsidRPr="002E2C37" w:rsidRDefault="00700D7E" w:rsidP="0024331B">
            <w:pPr>
              <w:jc w:val="left"/>
            </w:pPr>
            <w:r w:rsidRPr="002E2C37">
              <w:t>Frames Per Second</w:t>
            </w:r>
          </w:p>
        </w:tc>
      </w:tr>
      <w:tr w:rsidR="00700D7E" w:rsidRPr="002E2C37" w14:paraId="6E70D806" w14:textId="77777777" w:rsidTr="0024331B">
        <w:tc>
          <w:tcPr>
            <w:tcW w:w="988" w:type="dxa"/>
          </w:tcPr>
          <w:p w14:paraId="630FC669" w14:textId="77777777" w:rsidR="00700D7E" w:rsidRPr="002E2C37" w:rsidRDefault="00700D7E" w:rsidP="0024331B">
            <w:pPr>
              <w:pStyle w:val="Style1"/>
            </w:pPr>
            <w:r w:rsidRPr="002E2C37">
              <w:t>11</w:t>
            </w:r>
          </w:p>
        </w:tc>
        <w:tc>
          <w:tcPr>
            <w:tcW w:w="2693" w:type="dxa"/>
          </w:tcPr>
          <w:p w14:paraId="6F3BA626" w14:textId="77777777" w:rsidR="00700D7E" w:rsidRPr="002E2C37" w:rsidRDefault="00700D7E" w:rsidP="00C37AC8">
            <w:r w:rsidRPr="002E2C37">
              <w:t>GT</w:t>
            </w:r>
          </w:p>
        </w:tc>
        <w:tc>
          <w:tcPr>
            <w:tcW w:w="4678" w:type="dxa"/>
          </w:tcPr>
          <w:p w14:paraId="5E61F13F" w14:textId="77777777" w:rsidR="00700D7E" w:rsidRPr="002E2C37" w:rsidRDefault="00700D7E" w:rsidP="0024331B">
            <w:pPr>
              <w:jc w:val="left"/>
            </w:pPr>
            <w:r w:rsidRPr="002E2C37">
              <w:t>Ground Trust</w:t>
            </w:r>
          </w:p>
        </w:tc>
      </w:tr>
      <w:tr w:rsidR="00700D7E" w:rsidRPr="002E2C37" w14:paraId="6C9354AD" w14:textId="77777777" w:rsidTr="0024331B">
        <w:tc>
          <w:tcPr>
            <w:tcW w:w="988" w:type="dxa"/>
          </w:tcPr>
          <w:p w14:paraId="7A1C4BB9" w14:textId="77777777" w:rsidR="00700D7E" w:rsidRPr="002E2C37" w:rsidRDefault="00700D7E" w:rsidP="0024331B">
            <w:pPr>
              <w:pStyle w:val="Style1"/>
            </w:pPr>
            <w:r w:rsidRPr="002E2C37">
              <w:t>12</w:t>
            </w:r>
          </w:p>
        </w:tc>
        <w:tc>
          <w:tcPr>
            <w:tcW w:w="2693" w:type="dxa"/>
          </w:tcPr>
          <w:p w14:paraId="2A91E7A1" w14:textId="77777777" w:rsidR="00700D7E" w:rsidRPr="002E2C37" w:rsidRDefault="00700D7E" w:rsidP="00C37AC8">
            <w:r w:rsidRPr="002E2C37">
              <w:t>AI</w:t>
            </w:r>
          </w:p>
        </w:tc>
        <w:tc>
          <w:tcPr>
            <w:tcW w:w="4678" w:type="dxa"/>
          </w:tcPr>
          <w:p w14:paraId="3A6FC2DC" w14:textId="77777777" w:rsidR="00700D7E" w:rsidRPr="002E2C37" w:rsidRDefault="00700D7E" w:rsidP="0024331B">
            <w:pPr>
              <w:jc w:val="left"/>
            </w:pPr>
            <w:r w:rsidRPr="002E2C37">
              <w:rPr>
                <w:highlight w:val="white"/>
              </w:rPr>
              <w:t>Artificial Intelligence</w:t>
            </w:r>
          </w:p>
        </w:tc>
      </w:tr>
      <w:tr w:rsidR="00700D7E" w:rsidRPr="002E2C37" w14:paraId="2CFE04A5" w14:textId="77777777" w:rsidTr="0024331B">
        <w:tc>
          <w:tcPr>
            <w:tcW w:w="988" w:type="dxa"/>
          </w:tcPr>
          <w:p w14:paraId="6B245A1F" w14:textId="77777777" w:rsidR="00700D7E" w:rsidRPr="002E2C37" w:rsidRDefault="00700D7E" w:rsidP="0024331B">
            <w:pPr>
              <w:pStyle w:val="Style1"/>
            </w:pPr>
            <w:r w:rsidRPr="002E2C37">
              <w:t>13</w:t>
            </w:r>
          </w:p>
        </w:tc>
        <w:tc>
          <w:tcPr>
            <w:tcW w:w="2693" w:type="dxa"/>
          </w:tcPr>
          <w:p w14:paraId="6CA2390A" w14:textId="77777777" w:rsidR="00700D7E" w:rsidRPr="002E2C37" w:rsidRDefault="00700D7E" w:rsidP="00C37AC8">
            <w:r w:rsidRPr="002E2C37">
              <w:t>TPUs</w:t>
            </w:r>
          </w:p>
        </w:tc>
        <w:tc>
          <w:tcPr>
            <w:tcW w:w="4678" w:type="dxa"/>
          </w:tcPr>
          <w:p w14:paraId="2673367C" w14:textId="77777777" w:rsidR="00700D7E" w:rsidRPr="002E2C37" w:rsidRDefault="00700D7E" w:rsidP="0024331B">
            <w:pPr>
              <w:jc w:val="left"/>
            </w:pPr>
            <w:r w:rsidRPr="002E2C37">
              <w:rPr>
                <w:shd w:val="clear" w:color="auto" w:fill="FFFFFF"/>
              </w:rPr>
              <w:t>Tensor Processing Units</w:t>
            </w:r>
          </w:p>
        </w:tc>
      </w:tr>
      <w:tr w:rsidR="00700D7E" w:rsidRPr="002E2C37" w14:paraId="0FAF9E70" w14:textId="77777777" w:rsidTr="0024331B">
        <w:tc>
          <w:tcPr>
            <w:tcW w:w="988" w:type="dxa"/>
          </w:tcPr>
          <w:p w14:paraId="2805005D" w14:textId="77777777" w:rsidR="00700D7E" w:rsidRPr="002E2C37" w:rsidRDefault="00700D7E" w:rsidP="0024331B">
            <w:pPr>
              <w:pStyle w:val="Style1"/>
            </w:pPr>
            <w:r w:rsidRPr="002E2C37">
              <w:t>14</w:t>
            </w:r>
          </w:p>
        </w:tc>
        <w:tc>
          <w:tcPr>
            <w:tcW w:w="2693" w:type="dxa"/>
          </w:tcPr>
          <w:p w14:paraId="62EBC221" w14:textId="77777777" w:rsidR="00700D7E" w:rsidRPr="002E2C37" w:rsidRDefault="00700D7E" w:rsidP="00C37AC8">
            <w:r w:rsidRPr="002E2C37">
              <w:t>ResNet</w:t>
            </w:r>
          </w:p>
        </w:tc>
        <w:tc>
          <w:tcPr>
            <w:tcW w:w="4678" w:type="dxa"/>
          </w:tcPr>
          <w:p w14:paraId="09835DBC" w14:textId="77777777" w:rsidR="00700D7E" w:rsidRPr="002E2C37" w:rsidRDefault="00700D7E" w:rsidP="0024331B">
            <w:pPr>
              <w:jc w:val="left"/>
              <w:rPr>
                <w:shd w:val="clear" w:color="auto" w:fill="FFFFFF"/>
              </w:rPr>
            </w:pPr>
            <w:r w:rsidRPr="002E2C37">
              <w:rPr>
                <w:highlight w:val="white"/>
              </w:rPr>
              <w:t>Residual Network</w:t>
            </w:r>
          </w:p>
        </w:tc>
      </w:tr>
      <w:tr w:rsidR="00700D7E" w:rsidRPr="002E2C37" w14:paraId="14B0A96E" w14:textId="77777777" w:rsidTr="0024331B">
        <w:tc>
          <w:tcPr>
            <w:tcW w:w="988" w:type="dxa"/>
          </w:tcPr>
          <w:p w14:paraId="5F5DD772" w14:textId="77777777" w:rsidR="00700D7E" w:rsidRPr="002E2C37" w:rsidRDefault="00700D7E" w:rsidP="0024331B">
            <w:pPr>
              <w:pStyle w:val="Style1"/>
            </w:pPr>
            <w:r w:rsidRPr="002E2C37">
              <w:t>15</w:t>
            </w:r>
          </w:p>
        </w:tc>
        <w:tc>
          <w:tcPr>
            <w:tcW w:w="2693" w:type="dxa"/>
          </w:tcPr>
          <w:p w14:paraId="2E1F296D" w14:textId="77777777" w:rsidR="00700D7E" w:rsidRPr="002E2C37" w:rsidRDefault="00700D7E" w:rsidP="00C37AC8">
            <w:r w:rsidRPr="002E2C37">
              <w:t>NMS</w:t>
            </w:r>
          </w:p>
        </w:tc>
        <w:tc>
          <w:tcPr>
            <w:tcW w:w="4678" w:type="dxa"/>
          </w:tcPr>
          <w:p w14:paraId="7C84FB7B" w14:textId="77777777" w:rsidR="00700D7E" w:rsidRPr="002E2C37" w:rsidRDefault="00700D7E" w:rsidP="0024331B">
            <w:pPr>
              <w:jc w:val="left"/>
              <w:rPr>
                <w:highlight w:val="white"/>
              </w:rPr>
            </w:pPr>
            <w:r w:rsidRPr="002E2C37">
              <w:rPr>
                <w:highlight w:val="white"/>
              </w:rPr>
              <w:t>Non-Maximum Suppression</w:t>
            </w:r>
          </w:p>
        </w:tc>
      </w:tr>
      <w:tr w:rsidR="00700D7E" w:rsidRPr="002E2C37" w14:paraId="09F9690E" w14:textId="77777777" w:rsidTr="0024331B">
        <w:tc>
          <w:tcPr>
            <w:tcW w:w="988" w:type="dxa"/>
          </w:tcPr>
          <w:p w14:paraId="58608B4B" w14:textId="77777777" w:rsidR="00700D7E" w:rsidRPr="002E2C37" w:rsidRDefault="00700D7E" w:rsidP="0024331B">
            <w:pPr>
              <w:pStyle w:val="Style1"/>
            </w:pPr>
            <w:r w:rsidRPr="002E2C37">
              <w:t>16</w:t>
            </w:r>
          </w:p>
        </w:tc>
        <w:tc>
          <w:tcPr>
            <w:tcW w:w="2693" w:type="dxa"/>
          </w:tcPr>
          <w:p w14:paraId="0ACCAE24" w14:textId="77777777" w:rsidR="00700D7E" w:rsidRPr="002E2C37" w:rsidRDefault="00700D7E" w:rsidP="00C37AC8">
            <w:r w:rsidRPr="002E2C37">
              <w:t>IDE</w:t>
            </w:r>
          </w:p>
        </w:tc>
        <w:tc>
          <w:tcPr>
            <w:tcW w:w="4678" w:type="dxa"/>
          </w:tcPr>
          <w:p w14:paraId="69415226" w14:textId="7AF412A3" w:rsidR="00700D7E" w:rsidRPr="002E2C37" w:rsidRDefault="00700D7E" w:rsidP="0024331B">
            <w:pPr>
              <w:rPr>
                <w:highlight w:val="white"/>
              </w:rPr>
            </w:pPr>
            <w:r w:rsidRPr="002E2C37">
              <w:rPr>
                <w:highlight w:val="white"/>
              </w:rPr>
              <w:t>Ite</w:t>
            </w:r>
            <w:r w:rsidR="0024331B">
              <w:rPr>
                <w:highlight w:val="white"/>
              </w:rPr>
              <w:t>grated development invironment</w:t>
            </w:r>
          </w:p>
        </w:tc>
      </w:tr>
      <w:tr w:rsidR="00700D7E" w:rsidRPr="002E2C37" w14:paraId="4A32820D" w14:textId="77777777" w:rsidTr="0024331B">
        <w:tc>
          <w:tcPr>
            <w:tcW w:w="988" w:type="dxa"/>
          </w:tcPr>
          <w:p w14:paraId="403FEB1E" w14:textId="77777777" w:rsidR="00700D7E" w:rsidRPr="002E2C37" w:rsidRDefault="00700D7E" w:rsidP="0024331B">
            <w:pPr>
              <w:pStyle w:val="Style1"/>
            </w:pPr>
            <w:r w:rsidRPr="002E2C37">
              <w:t>17</w:t>
            </w:r>
          </w:p>
        </w:tc>
        <w:tc>
          <w:tcPr>
            <w:tcW w:w="2693" w:type="dxa"/>
          </w:tcPr>
          <w:p w14:paraId="6F2BBE1B" w14:textId="77777777" w:rsidR="00700D7E" w:rsidRPr="002E2C37" w:rsidRDefault="00700D7E" w:rsidP="00C37AC8">
            <w:r w:rsidRPr="002E2C37">
              <w:t>IoU</w:t>
            </w:r>
          </w:p>
        </w:tc>
        <w:tc>
          <w:tcPr>
            <w:tcW w:w="4678" w:type="dxa"/>
          </w:tcPr>
          <w:p w14:paraId="7C28F456" w14:textId="77777777" w:rsidR="00700D7E" w:rsidRPr="002E2C37" w:rsidRDefault="00700D7E" w:rsidP="0024331B">
            <w:pPr>
              <w:jc w:val="left"/>
              <w:rPr>
                <w:highlight w:val="white"/>
              </w:rPr>
            </w:pPr>
            <w:r w:rsidRPr="002E2C37">
              <w:rPr>
                <w:highlight w:val="white"/>
              </w:rPr>
              <w:t>Intersection over Union</w:t>
            </w:r>
          </w:p>
        </w:tc>
      </w:tr>
    </w:tbl>
    <w:p w14:paraId="4C9D3EE6" w14:textId="77777777" w:rsidR="00FF5768" w:rsidRDefault="00FF5768">
      <w:pPr>
        <w:ind w:firstLine="0"/>
        <w:jc w:val="left"/>
        <w:rPr>
          <w:b/>
          <w:sz w:val="28"/>
          <w:szCs w:val="28"/>
        </w:rPr>
        <w:sectPr w:rsidR="00FF5768">
          <w:pgSz w:w="11906" w:h="16838"/>
          <w:pgMar w:top="1417" w:right="1417" w:bottom="1417" w:left="2268" w:header="562" w:footer="562" w:gutter="0"/>
          <w:pgNumType w:fmt="lowerRoman"/>
          <w:cols w:space="0"/>
        </w:sectPr>
      </w:pPr>
    </w:p>
    <w:p w14:paraId="2726573F" w14:textId="2F2DE6A6" w:rsidR="0029204D" w:rsidRPr="002E2C37" w:rsidRDefault="00000000">
      <w:pPr>
        <w:pStyle w:val="Heading1"/>
        <w:rPr>
          <w:b w:val="0"/>
        </w:rPr>
      </w:pPr>
      <w:bookmarkStart w:id="3" w:name="_Toc6550"/>
      <w:bookmarkStart w:id="4" w:name="_Toc101958580"/>
      <w:bookmarkStart w:id="5" w:name="_Toc195640380"/>
      <w:r w:rsidRPr="002E2C37">
        <w:lastRenderedPageBreak/>
        <w:t>CHƯƠNG 1</w:t>
      </w:r>
      <w:bookmarkEnd w:id="3"/>
      <w:bookmarkEnd w:id="4"/>
      <w:bookmarkEnd w:id="5"/>
    </w:p>
    <w:p w14:paraId="04EDCF67" w14:textId="0F990EE6" w:rsidR="0029204D" w:rsidRDefault="00000000" w:rsidP="0083521D">
      <w:pPr>
        <w:pStyle w:val="Heading1"/>
      </w:pPr>
      <w:bookmarkStart w:id="6" w:name="_Toc101958581"/>
      <w:bookmarkStart w:id="7" w:name="_Toc20536"/>
      <w:bookmarkStart w:id="8" w:name="_Toc195640381"/>
      <w:r w:rsidRPr="002E2C37">
        <w:t>TỔNG QUAN</w:t>
      </w:r>
      <w:bookmarkEnd w:id="6"/>
      <w:bookmarkEnd w:id="7"/>
      <w:bookmarkEnd w:id="8"/>
    </w:p>
    <w:p w14:paraId="3C5E190A" w14:textId="7C759380" w:rsidR="00557129" w:rsidRPr="00557129" w:rsidRDefault="00557129" w:rsidP="00557129">
      <w:pPr>
        <w:pStyle w:val="Heading2"/>
      </w:pPr>
      <w:bookmarkStart w:id="9" w:name="_Toc195640382"/>
      <w:r>
        <w:t>1.1. GIỚI THIỆU CƠ QUAN THỰC TẬP</w:t>
      </w:r>
      <w:bookmarkEnd w:id="9"/>
    </w:p>
    <w:p w14:paraId="0106FA80" w14:textId="593CE567" w:rsidR="0029204D" w:rsidRPr="002E2C37" w:rsidRDefault="00000000">
      <w:pPr>
        <w:ind w:firstLine="0"/>
        <w:rPr>
          <w:b/>
          <w:bCs/>
          <w:lang w:val="en-US"/>
        </w:rPr>
      </w:pPr>
      <w:r w:rsidRPr="002E2C37">
        <w:rPr>
          <w:b/>
          <w:bCs/>
          <w:lang w:val="en-US"/>
        </w:rPr>
        <w:tab/>
      </w:r>
      <w:r w:rsidR="005B70CD" w:rsidRPr="002E2C37">
        <w:rPr>
          <w:rFonts w:eastAsia="sans-serif"/>
          <w:shd w:val="clear" w:color="auto" w:fill="FFFFFF"/>
        </w:rPr>
        <w:t>Khoa Công nghệ Thông tin (CNTT) – Trường Đại học An Giang được thành lập ngày 14/08/2017 theo Quyết định số 1461/QĐ-ĐHAG. Trước đó, lĩnh vực CNTT được đào tạo và nghiên cứu dưới hình thức bộ môn trực thuộc các khoa khác. Việc thành lập Khoa CNTT nhằm đáp ứng nhu cầu đào tạo nguồn nhân lực chất lượng cao trong bối cảnh chuyển đổi số và cách mạng công nghiệp 4.0. Khoa hiện có hai bộ môn chính: Công nghệ phần mềm và Hệ thống thông tin, với đội ngũ giảng viên trình độ sau đại học, nhiều người đang làm nghiên cứu chuyên sâu. Khoa cung cấp chương trình đào tạo cử nhân CNTT đạt chuẩn quốc gia, chú trọng năng lực thực hành và kỹ năng mềm</w:t>
      </w:r>
      <w:r w:rsidR="00036498" w:rsidRPr="002E2C37">
        <w:rPr>
          <w:rFonts w:eastAsia="sans-serif"/>
          <w:shd w:val="clear" w:color="auto" w:fill="FFFFFF"/>
        </w:rPr>
        <w:t xml:space="preserve"> </w:t>
      </w:r>
      <w:r w:rsidR="00435EBF" w:rsidRPr="002E2C37">
        <w:rPr>
          <w:rFonts w:eastAsia="sans-serif"/>
          <w:shd w:val="clear" w:color="auto" w:fill="FFFFFF"/>
        </w:rPr>
        <w:fldChar w:fldCharType="begin"/>
      </w:r>
      <w:r w:rsidR="00C12BD2">
        <w:rPr>
          <w:rFonts w:eastAsia="sans-serif"/>
          <w:shd w:val="clear" w:color="auto" w:fill="FFFFFF"/>
        </w:rPr>
        <w:instrText xml:space="preserve"> ADDIN ZOTERO_ITEM CSL_CITATION {"citationID":"vxrISiNa","properties":{"formattedCitation":"({\\i{}Gi\\uc0\\u7899{}i Thi\\uc0\\u7879{}u - Khoa C\\uc0\\u244{}ng Ngh\\uc0\\u7879{} Th\\uc0\\u244{}ng Tin - \\uc0\\u272{}HAG}, n.d.)","plainCitation":"(Giới Thiệu - Khoa Công Nghệ Thông Tin - ĐHAG, n.d.)","noteIndex":0},"citationItems":[{"id":15,"uris":["http://zotero.org/users/local/zZINqPE4/items/GTEGSQTJ"],"itemData":{"id":15,"type":"webpage","title":"Giới thiệu - Khoa Công nghệ thông tin - ĐHAG","URL":"https://fit.agu.edu.vn/bai-viet/gioi-thieu/gioi-thieu-1.html","accessed":{"date-parts":[["2025",4,12]]}}}],"schema":"https://github.com/citation-style-language/schema/raw/master/csl-citation.json"} </w:instrText>
      </w:r>
      <w:r w:rsidR="00435EBF" w:rsidRPr="002E2C37">
        <w:rPr>
          <w:rFonts w:eastAsia="sans-serif"/>
          <w:shd w:val="clear" w:color="auto" w:fill="FFFFFF"/>
        </w:rPr>
        <w:fldChar w:fldCharType="separate"/>
      </w:r>
      <w:r w:rsidR="00C12BD2" w:rsidRPr="00C12BD2">
        <w:t>(</w:t>
      </w:r>
      <w:r w:rsidR="00C12BD2" w:rsidRPr="00C12BD2">
        <w:rPr>
          <w:i/>
          <w:iCs/>
        </w:rPr>
        <w:t>Giới Thiệu - Khoa Công Nghệ Thông Tin - ĐHAG</w:t>
      </w:r>
      <w:r w:rsidR="00C12BD2" w:rsidRPr="00C12BD2">
        <w:t>, n.d.)</w:t>
      </w:r>
      <w:r w:rsidR="00435EBF" w:rsidRPr="002E2C37">
        <w:rPr>
          <w:rFonts w:eastAsia="sans-serif"/>
          <w:shd w:val="clear" w:color="auto" w:fill="FFFFFF"/>
        </w:rPr>
        <w:fldChar w:fldCharType="end"/>
      </w:r>
      <w:r w:rsidR="005B70CD" w:rsidRPr="002E2C37">
        <w:rPr>
          <w:rFonts w:eastAsia="sans-serif"/>
          <w:shd w:val="clear" w:color="auto" w:fill="FFFFFF"/>
        </w:rPr>
        <w:t>.</w:t>
      </w:r>
    </w:p>
    <w:p w14:paraId="03C4ABD0" w14:textId="77777777" w:rsidR="0029204D" w:rsidRPr="002E2C37" w:rsidRDefault="00000000" w:rsidP="00695FE7">
      <w:pPr>
        <w:pStyle w:val="Heading2"/>
      </w:pPr>
      <w:bookmarkStart w:id="10" w:name="_Toc6100"/>
      <w:bookmarkStart w:id="11" w:name="_Toc101958582"/>
      <w:bookmarkStart w:id="12" w:name="_Toc195640383"/>
      <w:r w:rsidRPr="002E2C37">
        <w:t>1.</w:t>
      </w:r>
      <w:r w:rsidRPr="002E2C37">
        <w:rPr>
          <w:lang w:val="en-US"/>
        </w:rPr>
        <w:t>2</w:t>
      </w:r>
      <w:r w:rsidRPr="002E2C37">
        <w:t>. TÍNH CẤP THIẾT CỦA ĐỀ TÀI</w:t>
      </w:r>
      <w:bookmarkEnd w:id="10"/>
      <w:bookmarkEnd w:id="11"/>
      <w:bookmarkEnd w:id="12"/>
    </w:p>
    <w:p w14:paraId="2AFFFD97" w14:textId="00CED6E4" w:rsidR="0029204D" w:rsidRPr="002E2C37" w:rsidRDefault="00000000" w:rsidP="00695FE7">
      <w:pPr>
        <w:pStyle w:val="Heading3"/>
      </w:pPr>
      <w:bookmarkStart w:id="13" w:name="_Toc195640384"/>
      <w:r w:rsidRPr="002E2C37">
        <w:t>1.</w:t>
      </w:r>
      <w:r w:rsidR="00C37AC8">
        <w:t>2</w:t>
      </w:r>
      <w:r w:rsidRPr="002E2C37">
        <w:t xml:space="preserve">.1 Nhu </w:t>
      </w:r>
      <w:r w:rsidR="00A873D6">
        <w:t>cầu cấp bách</w:t>
      </w:r>
      <w:bookmarkEnd w:id="13"/>
    </w:p>
    <w:p w14:paraId="040803B6" w14:textId="77777777" w:rsidR="00435EBF" w:rsidRPr="002E2C37" w:rsidRDefault="00435EBF" w:rsidP="00435EBF">
      <w:pPr>
        <w:rPr>
          <w:highlight w:val="white"/>
          <w:lang w:val="en-US"/>
        </w:rPr>
      </w:pPr>
      <w:r w:rsidRPr="002E2C37">
        <w:rPr>
          <w:highlight w:val="white"/>
          <w:lang w:val="en-US"/>
        </w:rPr>
        <w:t>Trong bối cảnh hiện nay, nền nông nghiệp Việt Nam đang phải đối mặt với nhiều thách thức, đặc biệt là vấn đề côn trùng gây hại làm ảnh hưởng nghiêm trọng đến năng suất và chất lượng cây trồng. Để đối phó với tình trạng này, người nông dân chủ yếu sử dụng thuốc trừ sâu hóa học. Tuy nhiên, việc sử dụng bừa bãi và thiếu kiểm soát các loại thuốc này không chỉ gây ô nhiễm môi trường mà còn đe dọa trực tiếp đến sức khỏe con người và hệ sinh thái nông nghiệp bền vững.</w:t>
      </w:r>
    </w:p>
    <w:p w14:paraId="4283038E" w14:textId="77777777" w:rsidR="00435EBF" w:rsidRPr="002E2C37" w:rsidRDefault="00435EBF" w:rsidP="00435EBF">
      <w:pPr>
        <w:rPr>
          <w:highlight w:val="white"/>
          <w:lang w:val="en-US"/>
        </w:rPr>
      </w:pPr>
      <w:r w:rsidRPr="002E2C37">
        <w:rPr>
          <w:highlight w:val="white"/>
          <w:lang w:val="en-US"/>
        </w:rPr>
        <w:t>Bên cạnh đó, sự thiếu hụt các công cụ hỗ trợ nhận diện và phân loại côn trùng gây hại một cách chính xác khiến việc kiểm soát và phòng trừ trở nên kém hiệu quả. Điều này đòi hỏi phải có các giải pháp thay thế mang tính ứng dụng cao, thân thiện với môi trường và dễ tiếp cận đối với người dùng, đặc biệt là trong khu vực nông thôn.</w:t>
      </w:r>
    </w:p>
    <w:p w14:paraId="372C3F65" w14:textId="3D5E7B10" w:rsidR="00435EBF" w:rsidRPr="002E2C37" w:rsidRDefault="00435EBF" w:rsidP="00435EBF">
      <w:pPr>
        <w:rPr>
          <w:highlight w:val="white"/>
          <w:lang w:val="en-US"/>
        </w:rPr>
      </w:pPr>
      <w:r w:rsidRPr="002E2C37">
        <w:rPr>
          <w:highlight w:val="white"/>
          <w:lang w:val="en-US"/>
        </w:rPr>
        <w:t xml:space="preserve">Trên cơ sở đó, đề tài </w:t>
      </w:r>
      <w:r w:rsidRPr="002E2C37">
        <w:rPr>
          <w:b/>
          <w:bCs/>
          <w:highlight w:val="white"/>
          <w:lang w:val="en-US"/>
        </w:rPr>
        <w:t xml:space="preserve">“Xây dựng ứng dụng </w:t>
      </w:r>
      <w:r w:rsidR="00841382">
        <w:rPr>
          <w:b/>
          <w:bCs/>
          <w:highlight w:val="white"/>
          <w:lang w:val="en-US"/>
        </w:rPr>
        <w:t>di động nhận dạng côn trùng</w:t>
      </w:r>
      <w:r w:rsidRPr="002E2C37">
        <w:rPr>
          <w:b/>
          <w:bCs/>
          <w:highlight w:val="white"/>
          <w:lang w:val="en-US"/>
        </w:rPr>
        <w:t>”</w:t>
      </w:r>
      <w:r w:rsidRPr="002E2C37">
        <w:rPr>
          <w:highlight w:val="white"/>
          <w:lang w:val="en-US"/>
        </w:rPr>
        <w:t xml:space="preserve"> mang ý nghĩa thực tiễn rõ rệt. Việc phát triển một công cụ hỗ trợ nhận dạng côn trùng nhanh chóng, chính xác, hoạt động được trên điện thoại thông minh sẽ góp phần nâng cao hiệu quả trong công tác quản lý dịch hại, giảm thiểu sự phụ thuộc vào thuốc trừ sâu, hướng đến một nền nông nghiệp hiện đại, an toàn và bền vững.</w:t>
      </w:r>
    </w:p>
    <w:p w14:paraId="74DBE669" w14:textId="6CDA8CD5" w:rsidR="0029204D" w:rsidRPr="002E2C37" w:rsidRDefault="00000000" w:rsidP="00611E31">
      <w:pPr>
        <w:pStyle w:val="Heading3"/>
        <w:rPr>
          <w:highlight w:val="white"/>
        </w:rPr>
      </w:pPr>
      <w:bookmarkStart w:id="14" w:name="_Toc195640385"/>
      <w:r w:rsidRPr="002E2C37">
        <w:lastRenderedPageBreak/>
        <w:t>1.</w:t>
      </w:r>
      <w:r w:rsidR="00C37AC8">
        <w:t>2</w:t>
      </w:r>
      <w:r w:rsidRPr="002E2C37">
        <w:t>.2</w:t>
      </w:r>
      <w:r w:rsidRPr="002E2C37">
        <w:rPr>
          <w:highlight w:val="white"/>
        </w:rPr>
        <w:t xml:space="preserve"> Tiềm </w:t>
      </w:r>
      <w:r w:rsidR="00251481">
        <w:rPr>
          <w:highlight w:val="white"/>
        </w:rPr>
        <w:t>n</w:t>
      </w:r>
      <w:r w:rsidRPr="002E2C37">
        <w:rPr>
          <w:highlight w:val="white"/>
        </w:rPr>
        <w:t xml:space="preserve">ăng </w:t>
      </w:r>
      <w:r w:rsidR="00251481">
        <w:rPr>
          <w:highlight w:val="white"/>
        </w:rPr>
        <w:t>ứ</w:t>
      </w:r>
      <w:r w:rsidRPr="002E2C37">
        <w:rPr>
          <w:highlight w:val="white"/>
        </w:rPr>
        <w:t xml:space="preserve">ng </w:t>
      </w:r>
      <w:r w:rsidR="00251481">
        <w:rPr>
          <w:highlight w:val="white"/>
        </w:rPr>
        <w:t>d</w:t>
      </w:r>
      <w:r w:rsidRPr="002E2C37">
        <w:rPr>
          <w:highlight w:val="white"/>
        </w:rPr>
        <w:t>ụng</w:t>
      </w:r>
      <w:bookmarkEnd w:id="14"/>
    </w:p>
    <w:p w14:paraId="3F0737D9" w14:textId="77777777" w:rsidR="00435EBF" w:rsidRPr="002E2C37" w:rsidRDefault="00435EBF" w:rsidP="00435EBF">
      <w:pPr>
        <w:rPr>
          <w:highlight w:val="white"/>
          <w:lang w:val="en-US"/>
        </w:rPr>
      </w:pPr>
      <w:r w:rsidRPr="002E2C37">
        <w:rPr>
          <w:highlight w:val="white"/>
          <w:lang w:val="en-US"/>
        </w:rPr>
        <w:t>Bên cạnh tính cấp thiết về mặt thực tiễn, đề tài còn mang lại giá trị ứng dụng cao nhờ tích hợp công nghệ trí tuệ nhân tạo, đặc biệt là thuật toán nhận dạng đối tượng YOLO (You Only Look Once). Ứng dụng này có thể hỗ trợ người nông dân trong nhiều khía cạnh quan trọng:</w:t>
      </w:r>
    </w:p>
    <w:p w14:paraId="12F663B7" w14:textId="77777777" w:rsidR="00435EBF" w:rsidRPr="002E2C37" w:rsidRDefault="00435EBF" w:rsidP="00435EBF">
      <w:pPr>
        <w:rPr>
          <w:highlight w:val="white"/>
          <w:lang w:val="en-US"/>
        </w:rPr>
      </w:pPr>
      <w:r w:rsidRPr="002E2C37">
        <w:rPr>
          <w:highlight w:val="white"/>
          <w:lang w:val="en-US"/>
        </w:rPr>
        <w:t>Phát hiện sớm và chính xác các loại côn trùng gây hại, giúp chủ động phòng trừ ngay từ giai đoạn đầu.</w:t>
      </w:r>
    </w:p>
    <w:p w14:paraId="115C1BD4" w14:textId="77777777" w:rsidR="00435EBF" w:rsidRPr="002E2C37" w:rsidRDefault="00435EBF" w:rsidP="00435EBF">
      <w:pPr>
        <w:rPr>
          <w:highlight w:val="white"/>
          <w:lang w:val="en-US"/>
        </w:rPr>
      </w:pPr>
      <w:r w:rsidRPr="002E2C37">
        <w:rPr>
          <w:highlight w:val="white"/>
          <w:lang w:val="en-US"/>
        </w:rPr>
        <w:t>Cung cấp thông tin chi tiết về đặc điểm sinh học, tập tính sinh trưởng, cũng như các biện pháp phòng trừ phù hợp đối với từng loại côn trùng.</w:t>
      </w:r>
    </w:p>
    <w:p w14:paraId="15A45E46" w14:textId="77777777" w:rsidR="00435EBF" w:rsidRPr="002E2C37" w:rsidRDefault="00435EBF" w:rsidP="00435EBF">
      <w:pPr>
        <w:rPr>
          <w:highlight w:val="white"/>
          <w:lang w:val="en-US"/>
        </w:rPr>
      </w:pPr>
      <w:r w:rsidRPr="002E2C37">
        <w:rPr>
          <w:highlight w:val="white"/>
          <w:lang w:val="en-US"/>
        </w:rPr>
        <w:t>Hỗ trợ người dân sử dụng thuốc trừ sâu một cách hợp lý và hiệu quả, nhờ nhận diện chính xác loài gây hại, từ đó giảm thiểu lãng phí, hạn chế tác động tiêu cực đến môi trường, sức khỏe con người và hệ sinh thái.</w:t>
      </w:r>
    </w:p>
    <w:p w14:paraId="5DC15721" w14:textId="77777777" w:rsidR="00435EBF" w:rsidRPr="002E2C37" w:rsidRDefault="00435EBF" w:rsidP="00435EBF">
      <w:pPr>
        <w:rPr>
          <w:highlight w:val="white"/>
          <w:lang w:val="en-US"/>
        </w:rPr>
      </w:pPr>
      <w:r w:rsidRPr="002E2C37">
        <w:rPr>
          <w:highlight w:val="white"/>
          <w:lang w:val="en-US"/>
        </w:rPr>
        <w:t>Với việc tích hợp trí tuệ nhân tạo và khả năng triển khai trên các thiết bị di động phổ biến, ứng dụng không chỉ nâng cao hiệu quả sản xuất nông nghiệp mà còn góp phần thúc đẩy quá trình chuyển đổi số trong ngành nông nghiệp Việt Nam.</w:t>
      </w:r>
    </w:p>
    <w:p w14:paraId="493C528F" w14:textId="362B15BE" w:rsidR="0029204D" w:rsidRPr="002E2C37" w:rsidRDefault="00000000" w:rsidP="00C37AC8">
      <w:pPr>
        <w:pStyle w:val="Heading3"/>
      </w:pPr>
      <w:bookmarkStart w:id="15" w:name="_Toc195640387"/>
      <w:r w:rsidRPr="002E2C37">
        <w:t>1.</w:t>
      </w:r>
      <w:r w:rsidR="00C37AC8">
        <w:t>2</w:t>
      </w:r>
      <w:r w:rsidRPr="002E2C37">
        <w:t>.</w:t>
      </w:r>
      <w:r w:rsidR="001E5BF3">
        <w:t>3</w:t>
      </w:r>
      <w:r w:rsidRPr="002E2C37">
        <w:t xml:space="preserve"> </w:t>
      </w:r>
      <w:r w:rsidR="00251481">
        <w:t>Phạm vi nghiên cứu</w:t>
      </w:r>
      <w:bookmarkEnd w:id="15"/>
    </w:p>
    <w:p w14:paraId="34D12A52" w14:textId="23F18B37" w:rsidR="004578F5" w:rsidRPr="002E2C37" w:rsidRDefault="00000000" w:rsidP="004578F5">
      <w:pPr>
        <w:rPr>
          <w:b/>
          <w:bCs/>
          <w:lang w:val="en-US"/>
        </w:rPr>
      </w:pPr>
      <w:r w:rsidRPr="002E2C37">
        <w:rPr>
          <w:lang w:val="en-US"/>
        </w:rPr>
        <w:t xml:space="preserve"> </w:t>
      </w:r>
      <w:r w:rsidR="004578F5" w:rsidRPr="002E2C37">
        <w:rPr>
          <w:b/>
          <w:bCs/>
          <w:lang w:val="en-US"/>
        </w:rPr>
        <w:t>Về mặt lý thuyết:</w:t>
      </w:r>
    </w:p>
    <w:p w14:paraId="575169BF" w14:textId="53561ED1" w:rsidR="004578F5" w:rsidRPr="002E2C37" w:rsidRDefault="004578F5" w:rsidP="004578F5">
      <w:pPr>
        <w:rPr>
          <w:lang w:val="en-US"/>
        </w:rPr>
      </w:pPr>
      <w:r w:rsidRPr="002E2C37">
        <w:rPr>
          <w:lang w:val="en-US"/>
        </w:rPr>
        <w:t>Nghiên cứu thuật toán nhận dạng đối tượng YOLO (You Only Look Once) cùng các phiên bản cải tiến (YOLOv</w:t>
      </w:r>
      <w:r w:rsidR="006C2416">
        <w:rPr>
          <w:lang w:val="en-US"/>
        </w:rPr>
        <w:t>8</w:t>
      </w:r>
      <w:r w:rsidRPr="002E2C37">
        <w:rPr>
          <w:lang w:val="en-US"/>
        </w:rPr>
        <w:t>, YOLOv</w:t>
      </w:r>
      <w:r w:rsidR="006C2416">
        <w:rPr>
          <w:lang w:val="en-US"/>
        </w:rPr>
        <w:t>9</w:t>
      </w:r>
      <w:r w:rsidRPr="002E2C37">
        <w:rPr>
          <w:lang w:val="en-US"/>
        </w:rPr>
        <w:t>, YOLOv</w:t>
      </w:r>
      <w:r w:rsidR="006C2416">
        <w:rPr>
          <w:lang w:val="en-US"/>
        </w:rPr>
        <w:t>10</w:t>
      </w:r>
      <w:r w:rsidRPr="002E2C37">
        <w:rPr>
          <w:lang w:val="en-US"/>
        </w:rPr>
        <w:t>, v.v.), nhằm lựa chọn phiên bản phù hợp nhất cho bài toán nhận dạng côn trùng.</w:t>
      </w:r>
    </w:p>
    <w:p w14:paraId="6952BC0C" w14:textId="77777777" w:rsidR="004578F5" w:rsidRPr="002E2C37" w:rsidRDefault="004578F5" w:rsidP="004578F5">
      <w:pPr>
        <w:rPr>
          <w:lang w:val="en-US"/>
        </w:rPr>
      </w:pPr>
      <w:r w:rsidRPr="002E2C37">
        <w:rPr>
          <w:lang w:val="en-US"/>
        </w:rPr>
        <w:t>Tìm hiểu các kỹ thuật xây dựng ứng dụng di động trên nền tảng Android, bao gồm giao diện người dùng, tích hợp mô hình học máy và tối ưu hóa hiệu suất hoạt động của ứng dụng.</w:t>
      </w:r>
    </w:p>
    <w:p w14:paraId="2604F546" w14:textId="77777777" w:rsidR="004578F5" w:rsidRPr="002E2C37" w:rsidRDefault="004578F5" w:rsidP="004578F5">
      <w:pPr>
        <w:rPr>
          <w:lang w:val="en-US"/>
        </w:rPr>
      </w:pPr>
      <w:r w:rsidRPr="002E2C37">
        <w:rPr>
          <w:lang w:val="en-US"/>
        </w:rPr>
        <w:t>Khảo sát các phương pháp xử lý ảnh và kỹ thuật học máy, đặc biệt là học sâu (deep learning), phục vụ cho quá trình huấn luyện và triển khai mô hình nhận dạng.</w:t>
      </w:r>
    </w:p>
    <w:p w14:paraId="27423AE6" w14:textId="068E248D" w:rsidR="004578F5" w:rsidRPr="002E2C37" w:rsidRDefault="004578F5" w:rsidP="004578F5">
      <w:pPr>
        <w:rPr>
          <w:b/>
          <w:bCs/>
          <w:lang w:val="en-US"/>
        </w:rPr>
      </w:pPr>
      <w:r w:rsidRPr="002E2C37">
        <w:rPr>
          <w:b/>
          <w:bCs/>
          <w:lang w:val="en-US"/>
        </w:rPr>
        <w:t>Về mặt ứng dụng:</w:t>
      </w:r>
    </w:p>
    <w:p w14:paraId="32DA536F" w14:textId="77777777" w:rsidR="004578F5" w:rsidRPr="002E2C37" w:rsidRDefault="004578F5" w:rsidP="004578F5">
      <w:pPr>
        <w:rPr>
          <w:lang w:val="en-US"/>
        </w:rPr>
      </w:pPr>
      <w:r w:rsidRPr="002E2C37">
        <w:rPr>
          <w:lang w:val="en-US"/>
        </w:rPr>
        <w:t>Phát triển một ứng dụng di động có khả năng nhận dạng hình ảnh các loại côn trùng gây hại phổ biến trên cây trồng trong điều kiện thực tế.</w:t>
      </w:r>
    </w:p>
    <w:p w14:paraId="7CBFA6E8" w14:textId="77777777" w:rsidR="004578F5" w:rsidRPr="002E2C37" w:rsidRDefault="004578F5" w:rsidP="004578F5">
      <w:pPr>
        <w:rPr>
          <w:lang w:val="en-US"/>
        </w:rPr>
      </w:pPr>
      <w:r w:rsidRPr="002E2C37">
        <w:rPr>
          <w:lang w:val="en-US"/>
        </w:rPr>
        <w:t>Xây dựng và chuẩn hóa cơ sở dữ liệu hình ảnh côn trùng với đa dạng chủng loại, góc chụp và điều kiện môi trường nhằm đảm bảo độ chính xác của mô hình học máy.</w:t>
      </w:r>
    </w:p>
    <w:p w14:paraId="5F730D76" w14:textId="77777777" w:rsidR="004578F5" w:rsidRPr="002E2C37" w:rsidRDefault="004578F5" w:rsidP="004578F5">
      <w:pPr>
        <w:rPr>
          <w:lang w:val="en-US"/>
        </w:rPr>
      </w:pPr>
      <w:r w:rsidRPr="002E2C37">
        <w:rPr>
          <w:lang w:val="en-US"/>
        </w:rPr>
        <w:lastRenderedPageBreak/>
        <w:t>Tích hợp các chức năng cung cấp thông tin sinh học của từng loại côn trùng và gợi ý biện pháp phòng trừ phù hợp, hỗ trợ người nông dân trong việc giám sát và quản lý côn trùng gây hại một cách hiệu quả.</w:t>
      </w:r>
    </w:p>
    <w:p w14:paraId="6E771FD6" w14:textId="1DD949A4" w:rsidR="0029204D" w:rsidRPr="002E2C37" w:rsidRDefault="00000000" w:rsidP="00C37AC8">
      <w:pPr>
        <w:pStyle w:val="Heading3"/>
      </w:pPr>
      <w:bookmarkStart w:id="16" w:name="_Toc195640388"/>
      <w:r w:rsidRPr="002E2C37">
        <w:t>1.</w:t>
      </w:r>
      <w:r w:rsidR="00C37AC8">
        <w:t>2</w:t>
      </w:r>
      <w:r w:rsidRPr="002E2C37">
        <w:t>.</w:t>
      </w:r>
      <w:r w:rsidR="001E5BF3">
        <w:t>4</w:t>
      </w:r>
      <w:r w:rsidRPr="002E2C37">
        <w:t xml:space="preserve"> P</w:t>
      </w:r>
      <w:r w:rsidR="00251481">
        <w:t>hương pháp nghiên cứu</w:t>
      </w:r>
      <w:bookmarkEnd w:id="16"/>
    </w:p>
    <w:p w14:paraId="46D2461F" w14:textId="3CB62508" w:rsidR="004578F5" w:rsidRPr="002E2C37" w:rsidRDefault="004578F5" w:rsidP="004578F5">
      <w:pPr>
        <w:rPr>
          <w:lang w:val="en-US"/>
        </w:rPr>
      </w:pPr>
      <w:bookmarkStart w:id="17" w:name="_Toc101958583"/>
      <w:bookmarkStart w:id="18" w:name="_Toc26410"/>
      <w:r w:rsidRPr="002E2C37">
        <w:rPr>
          <w:b/>
          <w:bCs/>
          <w:lang w:val="en-US"/>
        </w:rPr>
        <w:t>Nghiên cứu cơ sở lý thuyết:</w:t>
      </w:r>
      <w:r w:rsidRPr="002E2C37">
        <w:rPr>
          <w:lang w:val="en-US"/>
        </w:rPr>
        <w:t xml:space="preserve"> Tham khảo các tài liệu khoa học, bài báo chuyên ngành và sách chuyên khảo liên quan đến lĩnh vực nhận dạng hình ảnh, thuật toán YOLO và các phiên bản cải tiến.</w:t>
      </w:r>
    </w:p>
    <w:p w14:paraId="1C602C5F" w14:textId="7980D2B0" w:rsidR="004578F5" w:rsidRPr="002E2C37" w:rsidRDefault="004578F5" w:rsidP="004578F5">
      <w:pPr>
        <w:rPr>
          <w:b/>
          <w:bCs/>
          <w:lang w:val="en-US"/>
        </w:rPr>
      </w:pPr>
      <w:r w:rsidRPr="002E2C37">
        <w:rPr>
          <w:b/>
          <w:bCs/>
          <w:lang w:val="en-US"/>
        </w:rPr>
        <w:t>Tổng hợp và phân tích thông tin:</w:t>
      </w:r>
    </w:p>
    <w:p w14:paraId="3092E71E" w14:textId="45E6C878" w:rsidR="004578F5" w:rsidRPr="002E2C37" w:rsidRDefault="004578F5" w:rsidP="004578F5">
      <w:pPr>
        <w:rPr>
          <w:lang w:val="en-US"/>
        </w:rPr>
      </w:pPr>
      <w:r w:rsidRPr="002E2C37">
        <w:rPr>
          <w:lang w:val="en-US"/>
        </w:rPr>
        <w:t>+ Thu thập thông tin từ các nguồn tài liệu đáng tin cậy về các loại côn trùng gây hại phổ biến trong nông nghiệp, đặc điểm nhận dạng, vòng đời và các biện pháp phòng trừ hiệu quả.</w:t>
      </w:r>
    </w:p>
    <w:p w14:paraId="0EB942FE" w14:textId="06F783E9" w:rsidR="004578F5" w:rsidRPr="002E2C37" w:rsidRDefault="004578F5" w:rsidP="004578F5">
      <w:pPr>
        <w:rPr>
          <w:lang w:val="en-US"/>
        </w:rPr>
      </w:pPr>
      <w:r w:rsidRPr="002E2C37">
        <w:rPr>
          <w:lang w:val="en-US"/>
        </w:rPr>
        <w:t>+ Tổ chức và phân loại thông tin để phục vụ cho việc xây dựng cơ sở dữ liệu và nội dung trong ứng dụng.</w:t>
      </w:r>
    </w:p>
    <w:p w14:paraId="7BB01D2D" w14:textId="52BCCE73" w:rsidR="004578F5" w:rsidRPr="002E2C37" w:rsidRDefault="004578F5" w:rsidP="004578F5">
      <w:pPr>
        <w:rPr>
          <w:lang w:val="en-US"/>
        </w:rPr>
      </w:pPr>
      <w:r w:rsidRPr="002E2C37">
        <w:rPr>
          <w:b/>
          <w:bCs/>
          <w:lang w:val="en-US"/>
        </w:rPr>
        <w:t>Huấn luyện mô hình nhận dạng:</w:t>
      </w:r>
    </w:p>
    <w:p w14:paraId="2E5C43F4" w14:textId="7D561CA4" w:rsidR="004578F5" w:rsidRPr="002E2C37" w:rsidRDefault="004578F5" w:rsidP="004578F5">
      <w:pPr>
        <w:rPr>
          <w:lang w:val="en-US"/>
        </w:rPr>
      </w:pPr>
      <w:r w:rsidRPr="002E2C37">
        <w:rPr>
          <w:lang w:val="en-US"/>
        </w:rPr>
        <w:t>+ Lựa chọn phiên bản YOLO phù hợp và tiến hành huấn luyện mô hình nhận dạng côn trùng trên cơ sở dữ liệu đã xây dựng.</w:t>
      </w:r>
    </w:p>
    <w:p w14:paraId="24A7C42E" w14:textId="6C161FF3" w:rsidR="004578F5" w:rsidRPr="002E2C37" w:rsidRDefault="004578F5" w:rsidP="004578F5">
      <w:pPr>
        <w:rPr>
          <w:lang w:val="en-US"/>
        </w:rPr>
      </w:pPr>
      <w:r w:rsidRPr="002E2C37">
        <w:rPr>
          <w:lang w:val="en-US"/>
        </w:rPr>
        <w:t>+ Đánh giá và điều chỉnh mô hình nhằm đạt được hiệu quả cao nhất về tốc độ xử lý và độ chính xác.</w:t>
      </w:r>
    </w:p>
    <w:p w14:paraId="531DD8B3" w14:textId="51F22D33" w:rsidR="004578F5" w:rsidRPr="002E2C37" w:rsidRDefault="004578F5" w:rsidP="004578F5">
      <w:pPr>
        <w:rPr>
          <w:lang w:val="en-US"/>
        </w:rPr>
      </w:pPr>
      <w:r w:rsidRPr="002E2C37">
        <w:rPr>
          <w:b/>
          <w:bCs/>
          <w:lang w:val="en-US"/>
        </w:rPr>
        <w:t>Phát triển ứng dụng di động:</w:t>
      </w:r>
    </w:p>
    <w:p w14:paraId="3B0F2983" w14:textId="2510196F" w:rsidR="004578F5" w:rsidRPr="002E2C37" w:rsidRDefault="004578F5" w:rsidP="004578F5">
      <w:pPr>
        <w:rPr>
          <w:lang w:val="en-US"/>
        </w:rPr>
      </w:pPr>
      <w:r w:rsidRPr="002E2C37">
        <w:rPr>
          <w:lang w:val="en-US"/>
        </w:rPr>
        <w:t>+ Thiết kế và lập trình ứng dụng di động trên nền tảng Android, tích hợp mô hình YOLO đã huấn luyện để thực hiện chức năng nhận dạng.</w:t>
      </w:r>
    </w:p>
    <w:p w14:paraId="4FB8624D" w14:textId="738420E4" w:rsidR="004578F5" w:rsidRPr="002E2C37" w:rsidRDefault="004578F5" w:rsidP="004578F5">
      <w:pPr>
        <w:rPr>
          <w:lang w:val="en-US"/>
        </w:rPr>
      </w:pPr>
      <w:r w:rsidRPr="002E2C37">
        <w:rPr>
          <w:lang w:val="en-US"/>
        </w:rPr>
        <w:t>+ Bổ sung các tính năng hỗ trợ như hiển thị thông tin chi tiết về côn trùng, khuyến nghị biện pháp phòng trừ và lưu trữ lịch sử nhận dạng.</w:t>
      </w:r>
    </w:p>
    <w:p w14:paraId="329F45AD" w14:textId="77777777" w:rsidR="0029204D" w:rsidRPr="002E2C37" w:rsidRDefault="00000000">
      <w:pPr>
        <w:pStyle w:val="Heading2"/>
        <w:rPr>
          <w:b w:val="0"/>
        </w:rPr>
      </w:pPr>
      <w:bookmarkStart w:id="19" w:name="_Toc195640389"/>
      <w:r w:rsidRPr="002E2C37">
        <w:rPr>
          <w:color w:val="auto"/>
        </w:rPr>
        <w:t>1.</w:t>
      </w:r>
      <w:r w:rsidRPr="002E2C37">
        <w:rPr>
          <w:color w:val="auto"/>
          <w:lang w:val="en-US"/>
        </w:rPr>
        <w:t>3</w:t>
      </w:r>
      <w:r w:rsidRPr="002E2C37">
        <w:rPr>
          <w:color w:val="auto"/>
        </w:rPr>
        <w:t xml:space="preserve">. LÝ </w:t>
      </w:r>
      <w:r w:rsidRPr="002E2C37">
        <w:t>DO CHỌN ĐỀ TÀI</w:t>
      </w:r>
      <w:bookmarkEnd w:id="17"/>
      <w:bookmarkEnd w:id="18"/>
      <w:bookmarkEnd w:id="19"/>
    </w:p>
    <w:p w14:paraId="6FA1C2E8" w14:textId="385F7203" w:rsidR="00561F4F" w:rsidRPr="002E2C37" w:rsidRDefault="00561F4F" w:rsidP="00561F4F">
      <w:pPr>
        <w:rPr>
          <w:lang w:val="en-US"/>
        </w:rPr>
      </w:pPr>
      <w:bookmarkStart w:id="20" w:name="_Toc101958584"/>
      <w:bookmarkStart w:id="21" w:name="_Toc3230"/>
      <w:r w:rsidRPr="002E2C37">
        <w:rPr>
          <w:lang w:val="en-US"/>
        </w:rPr>
        <w:t>Trong lĩnh vực nông nghiệp, sâu bệnh hại là một trong những nguyên nhân chính gây ra tổn thất nghiêm trọng về năng suất và chất lượng cây trồng. Theo Tổ chức Lương thực và Nông nghiệp Liên Hợp Quốc (FAO), mỗi năm có từ 20% đến 40% sản lượng cây trồng toàn cầu bị phá hoại bởi các loài côn trùng gây hại, dẫn đến thiệt hại kinh tế ước tính lên tới khoảng 220 tỷ USD trên toàn thế giới. Để đối phó với tình trạng này, người nông dân thường xuyên sử dụng các loại thuốc trừ sâu nhằm kiểm soát và phòng ngừa sự phát triển của sâu bệnh.</w:t>
      </w:r>
    </w:p>
    <w:p w14:paraId="2BBF1ECA" w14:textId="6230D1A6" w:rsidR="00561F4F" w:rsidRPr="002E2C37" w:rsidRDefault="00561F4F" w:rsidP="00561F4F">
      <w:pPr>
        <w:rPr>
          <w:lang w:val="en-US"/>
        </w:rPr>
      </w:pPr>
      <w:r w:rsidRPr="002E2C37">
        <w:rPr>
          <w:lang w:val="en-US"/>
        </w:rPr>
        <w:t xml:space="preserve">Tuy nhiên, việc lạm dụng thuốc bảo vệ thực vật trong thời gian dài không những gây ô nhiễm môi trường mà còn làm gia tăng nguy cơ xuất hiện các vấn đề nghiêm trọng về sức khỏe cộng đồng, như ung thư, bệnh hô hấp và các rối </w:t>
      </w:r>
      <w:r w:rsidRPr="002E2C37">
        <w:rPr>
          <w:lang w:val="en-US"/>
        </w:rPr>
        <w:lastRenderedPageBreak/>
        <w:t>loạn di truyền ở người tiêu dùng. Do đó, việc phát triển các giải pháp kỹ thuật tiên tiến để nhận dạng sớm và chính xác các loại sâu bệnh hại là nhu cầu cấp thiết trong bối cảnh hiện nay.</w:t>
      </w:r>
    </w:p>
    <w:p w14:paraId="5E0D036C" w14:textId="77777777" w:rsidR="00561F4F" w:rsidRPr="002E2C37" w:rsidRDefault="00561F4F" w:rsidP="00561F4F">
      <w:pPr>
        <w:rPr>
          <w:lang w:val="en-US"/>
        </w:rPr>
      </w:pPr>
      <w:r w:rsidRPr="002E2C37">
        <w:rPr>
          <w:lang w:val="en-US"/>
        </w:rPr>
        <w:t xml:space="preserve">Trên cơ sở đó, đề </w:t>
      </w:r>
      <w:r w:rsidRPr="00555AB9">
        <w:t>tài “Xây dựng ứng dụng nhận dạng côn trùng cho các thiết bị di động”</w:t>
      </w:r>
      <w:r w:rsidRPr="002E2C37">
        <w:rPr>
          <w:lang w:val="en-US"/>
        </w:rPr>
        <w:t xml:space="preserve"> được lựa chọn nhằm hướng tới mục tiêu hỗ trợ người nông dân trong việc phát hiện sớm các loại côn trùng gây hại, giảm thiểu việc sử dụng thuốc trừ sâu không cần thiết, góp phần nâng cao năng suất cây trồng và bảo vệ sức khỏe cộng đồng. Bằng cách ứng dụng các thành tựu mới trong lĩnh vực trí tuệ nhân tạo, đặc biệt là công nghệ nhận dạng hình ảnh với thuật toán YOLO, đề tài hứa hẹn mang lại giải pháp hiệu quả, tiện dụng và dễ tiếp cận cho người dùng trong lĩnh vực nông nghiệp thông minh.</w:t>
      </w:r>
    </w:p>
    <w:p w14:paraId="085A7B3A" w14:textId="77777777" w:rsidR="0029204D" w:rsidRPr="002E2C37" w:rsidRDefault="00000000">
      <w:pPr>
        <w:pStyle w:val="Heading2"/>
        <w:rPr>
          <w:b w:val="0"/>
        </w:rPr>
      </w:pPr>
      <w:bookmarkStart w:id="22" w:name="_Toc195640390"/>
      <w:r w:rsidRPr="002E2C37">
        <w:t>1.</w:t>
      </w:r>
      <w:r w:rsidRPr="002E2C37">
        <w:rPr>
          <w:lang w:val="en-US"/>
        </w:rPr>
        <w:t>4</w:t>
      </w:r>
      <w:r w:rsidRPr="002E2C37">
        <w:t>. MỤC TIÊU NGHIÊN CỨU</w:t>
      </w:r>
      <w:bookmarkEnd w:id="20"/>
      <w:bookmarkEnd w:id="21"/>
      <w:bookmarkEnd w:id="22"/>
    </w:p>
    <w:p w14:paraId="6B24A4FD" w14:textId="50477CB2" w:rsidR="0065555D" w:rsidRPr="002E2C37" w:rsidRDefault="00000000" w:rsidP="0065555D">
      <w:pPr>
        <w:rPr>
          <w:lang w:val="en-US"/>
        </w:rPr>
      </w:pPr>
      <w:r w:rsidRPr="002E2C37">
        <w:t>-</w:t>
      </w:r>
      <w:bookmarkStart w:id="23" w:name="_Toc4112"/>
      <w:bookmarkStart w:id="24" w:name="_Toc101958585"/>
      <w:r w:rsidR="00BC67E0">
        <w:rPr>
          <w:lang w:val="en-US"/>
        </w:rPr>
        <w:t xml:space="preserve"> </w:t>
      </w:r>
      <w:r w:rsidR="0065555D" w:rsidRPr="002E2C37">
        <w:rPr>
          <w:lang w:val="en-US"/>
        </w:rPr>
        <w:t>Nghiên cứu các phương pháp và quy trình xây dựng ứng dụng di động, đặc biệt trên nền tảng Android, từ thiết kế giao diện đến tích hợp các chức năng nhận diện thông minh.</w:t>
      </w:r>
    </w:p>
    <w:p w14:paraId="77DA732B" w14:textId="16407980" w:rsidR="0065555D" w:rsidRPr="002E2C37" w:rsidRDefault="0065555D" w:rsidP="0065555D">
      <w:pPr>
        <w:rPr>
          <w:lang w:val="en-US"/>
        </w:rPr>
      </w:pPr>
      <w:r w:rsidRPr="002E2C37">
        <w:rPr>
          <w:lang w:val="en-US"/>
        </w:rPr>
        <w:t>- Nghiên cứu tổng quan về thuật toán YOLO (You Only Look Once) và khả năng ứng dụng của thuật toán này trong việc nhận dạng đối tượng từ hình ảnh, đặc biệt là côn trùng.</w:t>
      </w:r>
    </w:p>
    <w:p w14:paraId="1281432B" w14:textId="50118831" w:rsidR="0065555D" w:rsidRPr="002E2C37" w:rsidRDefault="0065555D" w:rsidP="0065555D">
      <w:pPr>
        <w:rPr>
          <w:lang w:val="en-US"/>
        </w:rPr>
      </w:pPr>
      <w:r w:rsidRPr="002E2C37">
        <w:rPr>
          <w:lang w:val="en-US"/>
        </w:rPr>
        <w:t>- Phân tích và thiết kế kiến trúc phần mềm của ứng dụng, bao gồm các thành phần chức năng, quy trình xử lý dữ liệu hình ảnh, tích hợp mô hình học sâu và các tính năng hỗ trợ người dùng.</w:t>
      </w:r>
    </w:p>
    <w:p w14:paraId="03FA768E" w14:textId="2AC49E89" w:rsidR="0065555D" w:rsidRPr="002E2C37" w:rsidRDefault="0065555D" w:rsidP="0065555D">
      <w:pPr>
        <w:rPr>
          <w:lang w:val="en-US"/>
        </w:rPr>
      </w:pPr>
      <w:r w:rsidRPr="002E2C37">
        <w:rPr>
          <w:lang w:val="en-US"/>
        </w:rPr>
        <w:t>- Xây dựng và hiện thực hóa một ứng dụng di động có khả năng nhận dạng nhanh chóng và chính xác các loại côn trùng gây hại, đồng thời cung cấp thông tin mô tả chi tiết và các khuyến nghị phòng trừ phù hợp dành cho người nông dân.</w:t>
      </w:r>
    </w:p>
    <w:p w14:paraId="46AE46FB" w14:textId="25D46889" w:rsidR="0029204D" w:rsidRPr="002E2C37" w:rsidRDefault="00000000" w:rsidP="001421D3">
      <w:pPr>
        <w:pStyle w:val="Heading2"/>
        <w:rPr>
          <w:b w:val="0"/>
        </w:rPr>
      </w:pPr>
      <w:bookmarkStart w:id="25" w:name="_Toc195640391"/>
      <w:r w:rsidRPr="002E2C37">
        <w:t>1.5. PHẠM VI ĐỀ TÀI</w:t>
      </w:r>
      <w:bookmarkEnd w:id="23"/>
      <w:bookmarkEnd w:id="24"/>
      <w:bookmarkEnd w:id="25"/>
      <w:r w:rsidR="001421D3" w:rsidRPr="002E2C37">
        <w:tab/>
      </w:r>
    </w:p>
    <w:p w14:paraId="40F6F080" w14:textId="7FD96FA4" w:rsidR="0065555D" w:rsidRPr="002E2C37" w:rsidRDefault="00000000" w:rsidP="001421D3">
      <w:pPr>
        <w:rPr>
          <w:lang w:val="en-US"/>
        </w:rPr>
      </w:pPr>
      <w:r w:rsidRPr="002E2C37">
        <w:t>-</w:t>
      </w:r>
      <w:bookmarkStart w:id="26" w:name="_Toc24509"/>
      <w:bookmarkStart w:id="27" w:name="_Toc101958586"/>
      <w:r w:rsidR="0065555D" w:rsidRPr="002E2C37">
        <w:t xml:space="preserve"> </w:t>
      </w:r>
      <w:r w:rsidR="0065555D" w:rsidRPr="002E2C37">
        <w:rPr>
          <w:lang w:val="en-US"/>
        </w:rPr>
        <w:t>Về lý thuyết:</w:t>
      </w:r>
    </w:p>
    <w:p w14:paraId="5C753F28" w14:textId="7AB741BD" w:rsidR="0065555D" w:rsidRPr="002E2C37" w:rsidRDefault="0065555D" w:rsidP="001421D3">
      <w:pPr>
        <w:rPr>
          <w:lang w:val="en-US"/>
        </w:rPr>
      </w:pPr>
      <w:r w:rsidRPr="002E2C37">
        <w:rPr>
          <w:lang w:val="en-US"/>
        </w:rPr>
        <w:t>+ Tìm hiểu thuật toán nhận diện đối tượng YOLO (You Only Look Once), bao gồm nguyên lý hoạt động, các phiên bản cải tiến và khả năng ứng dụng trong lĩnh vực thị giác máy tính.</w:t>
      </w:r>
    </w:p>
    <w:p w14:paraId="1904C783" w14:textId="3CE2FE23" w:rsidR="0065555D" w:rsidRPr="002E2C37" w:rsidRDefault="0065555D" w:rsidP="001421D3">
      <w:pPr>
        <w:rPr>
          <w:lang w:val="en-US"/>
        </w:rPr>
      </w:pPr>
      <w:r w:rsidRPr="002E2C37">
        <w:rPr>
          <w:lang w:val="en-US"/>
        </w:rPr>
        <w:t>+ Nghiên cứu nền tảng phát triển ứng dụng di động trên hệ điều hành Android, bao gồm thiết kế giao diện, quản lý bộ nhớ và tích hợp mô hình học máy.</w:t>
      </w:r>
    </w:p>
    <w:p w14:paraId="6766A83B" w14:textId="04E1EC53" w:rsidR="0065555D" w:rsidRPr="002E2C37" w:rsidRDefault="0065555D" w:rsidP="001421D3">
      <w:pPr>
        <w:rPr>
          <w:lang w:val="en-US"/>
        </w:rPr>
      </w:pPr>
      <w:r w:rsidRPr="002E2C37">
        <w:rPr>
          <w:lang w:val="en-US"/>
        </w:rPr>
        <w:lastRenderedPageBreak/>
        <w:t>+ Tìm hiểu kỹ thuật Transfer Learning nhằm tận dụng các mô hình đã được huấn luyện sẵn, giúp giảm thời gian đào tạo và nâng cao hiệu quả nhận dạng côn trùng.</w:t>
      </w:r>
    </w:p>
    <w:p w14:paraId="6850CFC0" w14:textId="7748CAB9" w:rsidR="0065555D" w:rsidRPr="002E2C37" w:rsidRDefault="0065555D" w:rsidP="001421D3">
      <w:pPr>
        <w:rPr>
          <w:lang w:val="en-US"/>
        </w:rPr>
      </w:pPr>
      <w:r w:rsidRPr="002E2C37">
        <w:rPr>
          <w:lang w:val="en-US"/>
        </w:rPr>
        <w:t>Về ứng dụng:</w:t>
      </w:r>
    </w:p>
    <w:p w14:paraId="7F3EDD4D" w14:textId="3A825310" w:rsidR="0065555D" w:rsidRPr="002E2C37" w:rsidRDefault="0065555D" w:rsidP="001421D3">
      <w:pPr>
        <w:rPr>
          <w:lang w:val="en-US"/>
        </w:rPr>
      </w:pPr>
      <w:r w:rsidRPr="002E2C37">
        <w:rPr>
          <w:lang w:val="en-US"/>
        </w:rPr>
        <w:t>+ Xây dựng một ứng dụng di động có khả năng nhận dạng các loại côn trùng gây hại phổ biến trên cây trồng thông qua hình ảnh được chụp từ thiết bị di động.</w:t>
      </w:r>
    </w:p>
    <w:p w14:paraId="29BCCA09" w14:textId="48A0DAF5" w:rsidR="0065555D" w:rsidRPr="002E2C37" w:rsidRDefault="0065555D" w:rsidP="001421D3">
      <w:pPr>
        <w:rPr>
          <w:lang w:val="en-US"/>
        </w:rPr>
      </w:pPr>
      <w:r w:rsidRPr="002E2C37">
        <w:rPr>
          <w:lang w:val="en-US"/>
        </w:rPr>
        <w:t>+ Tích hợp vào ứng dụng các tính năng cung cấp thông tin sinh học của từng loài côn trùng như đặc điểm nhận dạng, tập tính, môi trường phân bố và các biện pháp phòng trừ phù hợp.</w:t>
      </w:r>
    </w:p>
    <w:p w14:paraId="6505FD6A" w14:textId="00859C48" w:rsidR="0065555D" w:rsidRPr="002E2C37" w:rsidRDefault="0065555D" w:rsidP="001421D3">
      <w:pPr>
        <w:rPr>
          <w:lang w:val="en-US"/>
        </w:rPr>
      </w:pPr>
      <w:r w:rsidRPr="002E2C37">
        <w:rPr>
          <w:lang w:val="en-US"/>
        </w:rPr>
        <w:t>Đối tượng nghiên cứu: Các loài côn trùng gây hại đến cây trồng trong nông nghiệp, được phân loại theo hình dáng, đặc điểm sinh học và mức độ phổ biến. Dữ liệu hình ảnh thu thập sẽ bao gồm nhiều góc độ và điều kiện ánh sáng khác nhau để đảm bảo tính đa dạng và độ chính xác cho mô hình nhận dạng.</w:t>
      </w:r>
    </w:p>
    <w:p w14:paraId="55B7EB98" w14:textId="77777777" w:rsidR="0029204D" w:rsidRPr="002E2C37" w:rsidRDefault="00000000">
      <w:pPr>
        <w:pStyle w:val="Heading1"/>
        <w:rPr>
          <w:b w:val="0"/>
        </w:rPr>
      </w:pPr>
      <w:bookmarkStart w:id="28" w:name="_Toc602"/>
      <w:bookmarkStart w:id="29" w:name="_Toc101958587"/>
      <w:bookmarkStart w:id="30" w:name="_Toc195640392"/>
      <w:bookmarkEnd w:id="26"/>
      <w:bookmarkEnd w:id="27"/>
      <w:r w:rsidRPr="002E2C37">
        <w:t>CHƯƠNG 2</w:t>
      </w:r>
      <w:bookmarkEnd w:id="28"/>
      <w:bookmarkEnd w:id="29"/>
      <w:bookmarkEnd w:id="30"/>
    </w:p>
    <w:p w14:paraId="0BD60DA0" w14:textId="77777777" w:rsidR="0029204D" w:rsidRPr="002E2C37" w:rsidRDefault="00000000">
      <w:pPr>
        <w:pStyle w:val="Heading1"/>
        <w:ind w:firstLine="284"/>
        <w:rPr>
          <w:b w:val="0"/>
        </w:rPr>
      </w:pPr>
      <w:bookmarkStart w:id="31" w:name="_Toc101958588"/>
      <w:bookmarkStart w:id="32" w:name="_Toc18056"/>
      <w:bookmarkStart w:id="33" w:name="_Toc195640393"/>
      <w:r w:rsidRPr="002E2C37">
        <w:t>CƠ SỞ LÝ THUYẾT</w:t>
      </w:r>
      <w:bookmarkEnd w:id="31"/>
      <w:bookmarkEnd w:id="32"/>
      <w:bookmarkEnd w:id="33"/>
    </w:p>
    <w:p w14:paraId="2DD559B7" w14:textId="77777777" w:rsidR="0029204D" w:rsidRPr="002E2C37" w:rsidRDefault="00000000">
      <w:pPr>
        <w:pStyle w:val="Heading2"/>
        <w:rPr>
          <w:b w:val="0"/>
        </w:rPr>
      </w:pPr>
      <w:bookmarkStart w:id="34" w:name="_Toc101958589"/>
      <w:bookmarkStart w:id="35" w:name="_Toc4894"/>
      <w:bookmarkStart w:id="36" w:name="_Toc195640394"/>
      <w:r w:rsidRPr="002E2C37">
        <w:t>2.1. PHÁT HIỆN ĐỐI TƯỢNG</w:t>
      </w:r>
      <w:bookmarkEnd w:id="34"/>
      <w:bookmarkEnd w:id="35"/>
      <w:bookmarkEnd w:id="36"/>
    </w:p>
    <w:p w14:paraId="508BE1C3" w14:textId="77777777" w:rsidR="00695FE7" w:rsidRPr="002E2C37" w:rsidRDefault="001421D3" w:rsidP="001421D3">
      <w:pPr>
        <w:rPr>
          <w:b/>
          <w:bCs/>
          <w:highlight w:val="white"/>
        </w:rPr>
      </w:pPr>
      <w:r w:rsidRPr="002E2C37">
        <w:rPr>
          <w:b/>
          <w:bCs/>
          <w:highlight w:val="white"/>
        </w:rPr>
        <w:t>Nhận dạng đối tượng (Object Recognition)</w:t>
      </w:r>
      <w:r w:rsidR="00695FE7" w:rsidRPr="002E2C37">
        <w:rPr>
          <w:b/>
          <w:bCs/>
          <w:highlight w:val="white"/>
        </w:rPr>
        <w:t>:</w:t>
      </w:r>
    </w:p>
    <w:p w14:paraId="56B8A898" w14:textId="34CC6A23" w:rsidR="0029204D" w:rsidRPr="002E2C37" w:rsidRDefault="001421D3" w:rsidP="001421D3">
      <w:pPr>
        <w:rPr>
          <w:color w:val="212121"/>
          <w:highlight w:val="white"/>
        </w:rPr>
      </w:pPr>
      <w:r w:rsidRPr="002E2C37">
        <w:rPr>
          <w:highlight w:val="white"/>
        </w:rPr>
        <w:t xml:space="preserve"> là một thuật ngữ tổng quát dùng để chỉ một tập hợp các nhiệm vụ trong lĩnh vực thị giác máy tính, liên quan đến việc xác định và phân tích các đối tượng xuất hiện trong hình ảnh kỹ thuật số. Để hiểu rõ hơn về nhiệm vụ Phát hiện Đối tượng (Object Detection), cần phân biệt rõ ràng với hai nhiệm vụ nền tảng khác là Phân loại Hình ảnh (Image Classification) và Định vị Vật thể (Object Localization)</w:t>
      </w:r>
      <w:r w:rsidR="00036498" w:rsidRPr="002E2C37">
        <w:rPr>
          <w:highlight w:val="white"/>
        </w:rPr>
        <w:t xml:space="preserve"> </w:t>
      </w:r>
      <w:r w:rsidR="000F5591" w:rsidRPr="002E2C37">
        <w:rPr>
          <w:highlight w:val="white"/>
        </w:rPr>
        <w:fldChar w:fldCharType="begin"/>
      </w:r>
      <w:r w:rsidR="00C12BD2">
        <w:rPr>
          <w:highlight w:val="white"/>
        </w:rPr>
        <w:instrText xml:space="preserve"> ADDIN ZOTERO_ITEM CSL_CITATION {"citationID":"sEeCuk2n","properties":{"formattedCitation":"(Liu et al., 2016)","plainCitation":"(Liu et al., 2016)","noteIndex":0},"citationItems":[{"id":23,"uris":["http://zotero.org/users/local/zZINqPE4/items/DS8TLDQ6"],"itemData":{"id":23,"type":"chapter","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ﬁrm that SSD has competitive accuracy to methods that utilize an additional object proposal step and is much faster, while providing a uniﬁed framework for both training and inference. For 300 × 300 input, SSD achieves 74.3% mAP1 on VOC2007 test at 59 FPS on a Nvidia Titan X and for 512 × 512 input, SSD achieves 76.9% mAP, outperforming a comparable state-of-the-art Faster R-CNN model. Compared to other single stage methods, SSD has much better accuracy even with a smaller input image size. Code is available at: https://github.com/weiliu89/caffe/tree/ssd .","language":"en","note":"DOI: 10.1007/978-3-319-46448-0_2\narXiv:1512.02325 [cs]","page":"21-37","source":"arXiv.org","title":"SSD: Single Shot MultiBox Detector","title-short":"SSD","URL":"http://arxiv.org/abs/1512.02325","volume":"9905","author":[{"family":"Liu","given":"Wei"},{"family":"Anguelov","given":"Dragomir"},{"family":"Erhan","given":"Dumitru"},{"family":"Szegedy","given":"Christian"},{"family":"Reed","given":"Scott"},{"family":"Fu","given":"Cheng-Yang"},{"family":"Berg","given":"Alexander C."}],"accessed":{"date-parts":[["2025",4,12]]},"issued":{"date-parts":[["2016"]]}}}],"schema":"https://github.com/citation-style-language/schema/raw/master/csl-citation.json"} </w:instrText>
      </w:r>
      <w:r w:rsidR="000F5591" w:rsidRPr="002E2C37">
        <w:rPr>
          <w:highlight w:val="white"/>
        </w:rPr>
        <w:fldChar w:fldCharType="separate"/>
      </w:r>
      <w:r w:rsidR="00C12BD2" w:rsidRPr="00C12BD2">
        <w:rPr>
          <w:highlight w:val="white"/>
        </w:rPr>
        <w:t>(Liu et al., 2016)</w:t>
      </w:r>
      <w:r w:rsidR="000F5591" w:rsidRPr="002E2C37">
        <w:rPr>
          <w:highlight w:val="white"/>
        </w:rPr>
        <w:fldChar w:fldCharType="end"/>
      </w:r>
      <w:r w:rsidRPr="002E2C37">
        <w:rPr>
          <w:highlight w:val="white"/>
        </w:rPr>
        <w:t>.</w:t>
      </w:r>
    </w:p>
    <w:p w14:paraId="0528A9D0" w14:textId="77777777" w:rsidR="0029204D" w:rsidRPr="002E2C37" w:rsidRDefault="00000000">
      <w:pPr>
        <w:ind w:firstLine="0"/>
        <w:rPr>
          <w:color w:val="000000"/>
          <w:highlight w:val="white"/>
        </w:rPr>
      </w:pPr>
      <w:r w:rsidRPr="002E2C37">
        <w:rPr>
          <w:highlight w:val="white"/>
        </w:rPr>
        <w:t>Để hiểu rõ hơn về Phát hiện Đối tượng (Object Detection), ta cần phân biệt nó với hai nhiệm vụ khác trong lĩnh vực thị giác máy tính: Phân loại Hình ảnh (Image Classification) và Định vị Vật thể (Object Localization).</w:t>
      </w:r>
    </w:p>
    <w:p w14:paraId="762828F7" w14:textId="0F8F942C" w:rsidR="000F5591" w:rsidRPr="002E2C37" w:rsidRDefault="000F5591" w:rsidP="000F5591">
      <w:pPr>
        <w:rPr>
          <w:highlight w:val="white"/>
        </w:rPr>
      </w:pPr>
      <w:r w:rsidRPr="002E2C37">
        <w:rPr>
          <w:b/>
          <w:bCs/>
          <w:highlight w:val="white"/>
        </w:rPr>
        <w:t>Phân loại Hình ảnh (Image Classification):</w:t>
      </w:r>
      <w:r w:rsidRPr="002E2C37">
        <w:rPr>
          <w:highlight w:val="white"/>
        </w:rPr>
        <w:br/>
        <w:t>Đây là nhiệm vụ cơ bản nhất trong thị giác máy tính, với mục tiêu gán một hoặc nhiều nhãn lớp cho toàn bộ hình ảnh. Đầu vào là một hình ảnh có thể chứa một hoặc nhiều đối tượng, và đầu ra là các nhãn phân loại tương ứng thể hiện các loại đối tượng có mặt trong ảnh. Ví dụ, hệ thống có thể phân loại hình ảnh là "mèo", "chó" hoặc "chim" dựa trên nội dung chính của ảnh</w:t>
      </w:r>
      <w:r w:rsidR="00036498" w:rsidRPr="002E2C37">
        <w:rPr>
          <w:highlight w:val="white"/>
        </w:rPr>
        <w:t xml:space="preserve"> </w:t>
      </w:r>
      <w:r w:rsidRPr="002E2C37">
        <w:rPr>
          <w:highlight w:val="white"/>
        </w:rPr>
        <w:fldChar w:fldCharType="begin"/>
      </w:r>
      <w:r w:rsidR="00C12BD2">
        <w:rPr>
          <w:highlight w:val="white"/>
        </w:rPr>
        <w:instrText xml:space="preserve"> ADDIN ZOTERO_ITEM CSL_CITATION {"citationID":"ubwnnP65","properties":{"formattedCitation":"(Krizhevsky et al., 2017)","plainCitation":"(Krizhevsky et al., 2017)","noteIndex":0},"citationItems":[{"id":28,"uris":["http://zotero.org/users/local/zZINqPE4/items/WRPP25LG"],"itemData":{"id":2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2E2C37">
        <w:rPr>
          <w:highlight w:val="white"/>
        </w:rPr>
        <w:fldChar w:fldCharType="separate"/>
      </w:r>
      <w:r w:rsidR="00C12BD2" w:rsidRPr="00C12BD2">
        <w:rPr>
          <w:highlight w:val="white"/>
        </w:rPr>
        <w:t>(Krizhevsky et al., 2017)</w:t>
      </w:r>
      <w:r w:rsidRPr="002E2C37">
        <w:rPr>
          <w:highlight w:val="white"/>
        </w:rPr>
        <w:fldChar w:fldCharType="end"/>
      </w:r>
      <w:r w:rsidRPr="002E2C37">
        <w:rPr>
          <w:highlight w:val="white"/>
        </w:rPr>
        <w:t>.</w:t>
      </w:r>
    </w:p>
    <w:p w14:paraId="7DB873BA" w14:textId="2AE7016A" w:rsidR="000F5591" w:rsidRPr="002E2C37" w:rsidRDefault="000F5591" w:rsidP="000F5591">
      <w:pPr>
        <w:rPr>
          <w:highlight w:val="white"/>
        </w:rPr>
      </w:pPr>
      <w:r w:rsidRPr="002E2C37">
        <w:rPr>
          <w:b/>
          <w:bCs/>
          <w:highlight w:val="white"/>
        </w:rPr>
        <w:lastRenderedPageBreak/>
        <w:t>Định vị Vật thể (Object Localization):</w:t>
      </w:r>
      <w:r w:rsidRPr="002E2C37">
        <w:rPr>
          <w:highlight w:val="white"/>
        </w:rPr>
        <w:br/>
        <w:t>Nhiệm vụ này không chỉ xác định loại đối tượng có trong ảnh mà còn xác định chính xác vị trí của chúng thông qua việc vẽ các hộp giới hạn (bounding boxes). Mỗi bounding box được định nghĩa bởi tọa độ trung tâm, chiều cao và chiều rộng, nhằm xác định rõ khu vực mà đối tượng chiếm dụng trong ảnh. Ví dụ, hệ thống có thể vẽ khung quanh một chiếc xe hoặc một người đang đứng trong ảnh</w:t>
      </w:r>
      <w:r w:rsidR="00036498" w:rsidRPr="002E2C37">
        <w:rPr>
          <w:highlight w:val="white"/>
        </w:rPr>
        <w:t xml:space="preserve"> </w:t>
      </w:r>
      <w:r w:rsidR="00E502B4" w:rsidRPr="002E2C37">
        <w:rPr>
          <w:highlight w:val="white"/>
        </w:rPr>
        <w:fldChar w:fldCharType="begin"/>
      </w:r>
      <w:r w:rsidR="00C12BD2">
        <w:rPr>
          <w:highlight w:val="white"/>
        </w:rPr>
        <w:instrText xml:space="preserve"> ADDIN ZOTERO_ITEM CSL_CITATION {"citationID":"NV0XlwVG","properties":{"formattedCitation":"(Girshick, 2015)","plainCitation":"(Girshick, 2015)","noteIndex":0},"citationItems":[{"id":29,"uris":["http://zotero.org/users/local/zZINqPE4/items/RRCY4SK5"],"itemData":{"id":29,"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5",4,12]]},"issued":{"date-parts":[["2015",9,27]]}}}],"schema":"https://github.com/citation-style-language/schema/raw/master/csl-citation.json"} </w:instrText>
      </w:r>
      <w:r w:rsidR="00E502B4" w:rsidRPr="002E2C37">
        <w:rPr>
          <w:highlight w:val="white"/>
        </w:rPr>
        <w:fldChar w:fldCharType="separate"/>
      </w:r>
      <w:r w:rsidR="00C12BD2" w:rsidRPr="00C12BD2">
        <w:rPr>
          <w:highlight w:val="white"/>
        </w:rPr>
        <w:t>(Girshick, 2015)</w:t>
      </w:r>
      <w:r w:rsidR="00E502B4" w:rsidRPr="002E2C37">
        <w:rPr>
          <w:highlight w:val="white"/>
        </w:rPr>
        <w:fldChar w:fldCharType="end"/>
      </w:r>
      <w:r w:rsidRPr="002E2C37">
        <w:rPr>
          <w:highlight w:val="white"/>
        </w:rPr>
        <w:t>.</w:t>
      </w:r>
    </w:p>
    <w:p w14:paraId="2F8E6DDE" w14:textId="3CD553A6" w:rsidR="0029204D" w:rsidRPr="002E2C37" w:rsidRDefault="000F5591" w:rsidP="005B015E">
      <w:pPr>
        <w:rPr>
          <w:highlight w:val="white"/>
        </w:rPr>
      </w:pPr>
      <w:r w:rsidRPr="002E2C37">
        <w:rPr>
          <w:b/>
          <w:bCs/>
          <w:highlight w:val="white"/>
        </w:rPr>
        <w:t>Phát hiện Đối tượng (Object Detection):</w:t>
      </w:r>
      <w:r w:rsidRPr="002E2C37">
        <w:rPr>
          <w:highlight w:val="white"/>
        </w:rPr>
        <w:br/>
        <w:t>Đây là một nhiệm vụ nâng cao, kết hợp cả hai nhiệm vụ trên: vừa phân loại, vừa định vị đối tượng. Đầu vào là một hình ảnh chứa nhiều đối tượng, và đầu ra là tập hợp các hộp giới hạn đi kèm với nhãn phân loại tương ứng cho từng đối tượng. Ví dụ, hệ thống không chỉ phát hiện người trong ảnh mà còn phân loại họ thành nam hoặc nữ</w:t>
      </w:r>
      <w:r w:rsidR="00036498" w:rsidRPr="002E2C37">
        <w:rPr>
          <w:highlight w:val="white"/>
        </w:rPr>
        <w:t xml:space="preserve"> </w:t>
      </w:r>
      <w:r w:rsidR="00E502B4" w:rsidRPr="002E2C37">
        <w:rPr>
          <w:highlight w:val="white"/>
        </w:rPr>
        <w:fldChar w:fldCharType="begin"/>
      </w:r>
      <w:r w:rsidR="00C12BD2">
        <w:rPr>
          <w:highlight w:val="white"/>
        </w:rPr>
        <w:instrText xml:space="preserve"> ADDIN ZOTERO_ITEM CSL_CITATION {"citationID":"pULstFz0","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E502B4" w:rsidRPr="002E2C37">
        <w:rPr>
          <w:highlight w:val="white"/>
        </w:rPr>
        <w:fldChar w:fldCharType="separate"/>
      </w:r>
      <w:r w:rsidR="00C12BD2" w:rsidRPr="00C12BD2">
        <w:rPr>
          <w:highlight w:val="white"/>
        </w:rPr>
        <w:t>(Redmon et al., 2016a)</w:t>
      </w:r>
      <w:r w:rsidR="00E502B4" w:rsidRPr="002E2C37">
        <w:rPr>
          <w:highlight w:val="white"/>
        </w:rPr>
        <w:fldChar w:fldCharType="end"/>
      </w:r>
      <w:r w:rsidRPr="002E2C37">
        <w:rPr>
          <w:highlight w:val="white"/>
        </w:rPr>
        <w:t>.</w:t>
      </w:r>
    </w:p>
    <w:p w14:paraId="0619B8D7" w14:textId="77777777" w:rsidR="0029204D" w:rsidRPr="002E2C37" w:rsidRDefault="00000000" w:rsidP="00390D74">
      <w:pPr>
        <w:pStyle w:val="Heading2"/>
        <w:rPr>
          <w:b w:val="0"/>
        </w:rPr>
      </w:pPr>
      <w:bookmarkStart w:id="37" w:name="_heading=h.lnxbz9" w:colFirst="0" w:colLast="0"/>
      <w:bookmarkStart w:id="38" w:name="_Toc101958592"/>
      <w:bookmarkStart w:id="39" w:name="_Toc19053"/>
      <w:bookmarkStart w:id="40" w:name="_Toc195640395"/>
      <w:bookmarkEnd w:id="37"/>
      <w:r w:rsidRPr="002E2C37">
        <w:t>2.2. GIỚI THIỆU VỀ YOLO (YOU ONLY LOOK ONCE)</w:t>
      </w:r>
      <w:bookmarkEnd w:id="38"/>
      <w:bookmarkEnd w:id="39"/>
      <w:bookmarkEnd w:id="40"/>
      <w:r w:rsidRPr="002E2C37">
        <w:t xml:space="preserve"> </w:t>
      </w:r>
    </w:p>
    <w:p w14:paraId="23D4C5C2" w14:textId="77777777" w:rsidR="0029204D" w:rsidRPr="002E2C37" w:rsidRDefault="00000000" w:rsidP="001D2C0E">
      <w:pPr>
        <w:pStyle w:val="Heading3"/>
        <w:rPr>
          <w:b w:val="0"/>
        </w:rPr>
      </w:pPr>
      <w:bookmarkStart w:id="41" w:name="_Toc101958593"/>
      <w:bookmarkStart w:id="42" w:name="_Toc195640396"/>
      <w:r w:rsidRPr="002E2C37">
        <w:t>2.2.1 Mạng YOLO là gì?</w:t>
      </w:r>
      <w:bookmarkEnd w:id="41"/>
      <w:bookmarkEnd w:id="42"/>
    </w:p>
    <w:p w14:paraId="1CCC2313" w14:textId="31DF0040" w:rsidR="00E502B4" w:rsidRPr="002E2C37" w:rsidRDefault="00E502B4" w:rsidP="00E502B4">
      <w:bookmarkStart w:id="43" w:name="_Toc101958594"/>
      <w:r w:rsidRPr="002E2C37">
        <w:rPr>
          <w:highlight w:val="white"/>
        </w:rPr>
        <w:t>YOLO (You Only Look Once) là một trong những mô hình phát hiện đối tượng (object detection) tiên tiến nhất hiện nay, nổi bật nhờ khả năng phát hiện nhanh và chính xác các đối tượng trong hình ảnh chỉ thông qua một lần xử lý duy nhất. Khác với các phương pháp truyền thống như R-CNN hay Fast R-CNN vốn cần nhiều bước xử lý (region proposal, feature extraction, classification...), YOLO tiếp cận bài toán theo hướng hoàn toàn mới: nó coi việc phát hiện đối tượng là một bài toán hồi quy duy nhất, trực tiếp từ pixel ảnh đến bounding box và nhãn lớp. Nhờ đó, YOLO có thể xử lý hình ảnh theo thời gian thực với tốc độ vượt trội mà vẫn duy trì độ chính xác cao</w:t>
      </w:r>
      <w:r w:rsidR="00036498" w:rsidRPr="002E2C37">
        <w:rPr>
          <w:highlight w:val="white"/>
        </w:rPr>
        <w:t xml:space="preserve"> </w:t>
      </w:r>
      <w:r w:rsidR="00C72C66">
        <w:rPr>
          <w:highlight w:val="white"/>
        </w:rPr>
        <w:fldChar w:fldCharType="begin"/>
      </w:r>
      <w:r w:rsidR="00C12BD2">
        <w:rPr>
          <w:highlight w:val="white"/>
        </w:rPr>
        <w:instrText xml:space="preserve"> ADDIN ZOTERO_ITEM CSL_CITATION {"citationID":"CX12OKcJ","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C72C66">
        <w:rPr>
          <w:highlight w:val="white"/>
        </w:rPr>
        <w:fldChar w:fldCharType="separate"/>
      </w:r>
      <w:r w:rsidR="00C12BD2" w:rsidRPr="00C12BD2">
        <w:rPr>
          <w:highlight w:val="white"/>
        </w:rPr>
        <w:t>(Redmon et al., 2016a)</w:t>
      </w:r>
      <w:r w:rsidR="00C72C66">
        <w:rPr>
          <w:highlight w:val="white"/>
        </w:rPr>
        <w:fldChar w:fldCharType="end"/>
      </w:r>
      <w:r w:rsidRPr="002E2C37">
        <w:rPr>
          <w:highlight w:val="white"/>
        </w:rPr>
        <w:t>.</w:t>
      </w:r>
    </w:p>
    <w:p w14:paraId="5F6C1CB1" w14:textId="4E7C977B" w:rsidR="0029204D" w:rsidRPr="002E2C37" w:rsidRDefault="00000000" w:rsidP="001D2C0E">
      <w:pPr>
        <w:pStyle w:val="Heading3"/>
        <w:rPr>
          <w:b w:val="0"/>
        </w:rPr>
      </w:pPr>
      <w:bookmarkStart w:id="44" w:name="_Toc195640397"/>
      <w:r w:rsidRPr="002E2C37">
        <w:t>2.2.2 Kiến trúc của YOLO</w:t>
      </w:r>
      <w:bookmarkEnd w:id="43"/>
      <w:bookmarkEnd w:id="44"/>
    </w:p>
    <w:p w14:paraId="3DF9BD5F" w14:textId="77777777" w:rsidR="00E502B4" w:rsidRPr="002E2C37" w:rsidRDefault="00E502B4" w:rsidP="00E502B4">
      <w:pPr>
        <w:rPr>
          <w:lang w:val="en-US"/>
        </w:rPr>
      </w:pPr>
      <w:r w:rsidRPr="002E2C37">
        <w:rPr>
          <w:lang w:val="en-US"/>
        </w:rPr>
        <w:t>Kiến trúc của YOLO có thể được chia thành ba thành phần chính:</w:t>
      </w:r>
    </w:p>
    <w:p w14:paraId="30E2B829" w14:textId="52392937" w:rsidR="00E502B4" w:rsidRPr="002E2C37" w:rsidRDefault="00E502B4" w:rsidP="00E502B4">
      <w:pPr>
        <w:rPr>
          <w:lang w:val="en-US"/>
        </w:rPr>
      </w:pPr>
      <w:r w:rsidRPr="002E2C37">
        <w:rPr>
          <w:b/>
          <w:bCs/>
          <w:lang w:val="en-US"/>
        </w:rPr>
        <w:t>Backbone (Mạng trích xuất đặc trưng):</w:t>
      </w:r>
      <w:r w:rsidRPr="002E2C37">
        <w:rPr>
          <w:lang w:val="en-US"/>
        </w:rPr>
        <w:br/>
        <w:t xml:space="preserve">Đây là thành phần chịu trách nhiệm trích xuất đặc trưng từ ảnh đầu vào. Trong YOLO phiên bản đầu tiên, backbone là một mạng CNN được thiết kế riêng gồm 24 lớp tích chập (convolutional layers) và 2 lớp kết nối đầy đủ (fully connected) </w:t>
      </w:r>
      <w:r w:rsidR="00733703" w:rsidRPr="002E2C37">
        <w:rPr>
          <w:lang w:val="en-US"/>
        </w:rPr>
        <w:fldChar w:fldCharType="begin"/>
      </w:r>
      <w:r w:rsidR="00C12BD2">
        <w:rPr>
          <w:lang w:val="en-US"/>
        </w:rPr>
        <w:instrText xml:space="preserve"> ADDIN ZOTERO_ITEM CSL_CITATION {"citationID":"qMqO1Iqm","properties":{"formattedCitation":"(Redmon et al., 2016b)","plainCitation":"(Redmon et al., 2016b)","noteIndex":0},"citationItems":[{"id":39,"uris":["http://zotero.org/users/local/zZINqPE4/items/NQB8E6VG"],"itemData":{"id":39,"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733703" w:rsidRPr="002E2C37">
        <w:rPr>
          <w:lang w:val="en-US"/>
        </w:rPr>
        <w:fldChar w:fldCharType="separate"/>
      </w:r>
      <w:r w:rsidR="00C12BD2" w:rsidRPr="00C12BD2">
        <w:t>(Redmon et al., 2016b)</w:t>
      </w:r>
      <w:r w:rsidR="00733703" w:rsidRPr="002E2C37">
        <w:rPr>
          <w:lang w:val="en-US"/>
        </w:rPr>
        <w:fldChar w:fldCharType="end"/>
      </w:r>
      <w:r w:rsidRPr="002E2C37">
        <w:rPr>
          <w:lang w:val="en-US"/>
        </w:rPr>
        <w:t xml:space="preserve">. Trong các phiên bản sau như YOLOv3 và YOLOv4, các backbone mạnh hơn như </w:t>
      </w:r>
      <w:r w:rsidRPr="002E2C37">
        <w:rPr>
          <w:b/>
          <w:bCs/>
          <w:lang w:val="en-US"/>
        </w:rPr>
        <w:t>Darknet-53</w:t>
      </w:r>
      <w:r w:rsidRPr="002E2C37">
        <w:rPr>
          <w:lang w:val="en-US"/>
        </w:rPr>
        <w:t xml:space="preserve"> hoặc </w:t>
      </w:r>
      <w:r w:rsidRPr="002E2C37">
        <w:rPr>
          <w:b/>
          <w:bCs/>
          <w:lang w:val="en-US"/>
        </w:rPr>
        <w:t>CSPDarknet</w:t>
      </w:r>
      <w:r w:rsidRPr="002E2C37">
        <w:rPr>
          <w:lang w:val="en-US"/>
        </w:rPr>
        <w:t xml:space="preserve"> đã được sử dụng nhằm tăng độ chính xác và khả năng trích xuất đặc trưng</w:t>
      </w:r>
      <w:r w:rsidR="00733703" w:rsidRPr="002E2C37">
        <w:rPr>
          <w:lang w:val="en-US"/>
        </w:rPr>
        <w:t xml:space="preserve"> </w:t>
      </w:r>
      <w:r w:rsidR="00733703" w:rsidRPr="002E2C37">
        <w:rPr>
          <w:lang w:val="en-US"/>
        </w:rPr>
        <w:fldChar w:fldCharType="begin"/>
      </w:r>
      <w:r w:rsidR="00C12BD2">
        <w:rPr>
          <w:lang w:val="en-US"/>
        </w:rPr>
        <w:instrText xml:space="preserve"> ADDIN ZOTERO_ITEM CSL_CITATION {"citationID":"uME5wDeD","properties":{"formattedCitation":"(Bochkovskiy et al., 2020a)","plainCitation":"(Bochkovskiy et al., 2020a)","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C12BD2" w:rsidRPr="00C12BD2">
        <w:t>(Bochkovskiy et al., 2020a)</w:t>
      </w:r>
      <w:r w:rsidR="00733703" w:rsidRPr="002E2C37">
        <w:rPr>
          <w:lang w:val="en-US"/>
        </w:rPr>
        <w:fldChar w:fldCharType="end"/>
      </w:r>
      <w:r w:rsidRPr="002E2C37">
        <w:rPr>
          <w:lang w:val="en-US"/>
        </w:rPr>
        <w:t>.</w:t>
      </w:r>
    </w:p>
    <w:p w14:paraId="04BFBDC9" w14:textId="309D78AA" w:rsidR="00E502B4" w:rsidRPr="002E2C37" w:rsidRDefault="00E502B4" w:rsidP="00E502B4">
      <w:pPr>
        <w:rPr>
          <w:lang w:val="en-US"/>
        </w:rPr>
      </w:pPr>
      <w:r w:rsidRPr="002E2C37">
        <w:rPr>
          <w:b/>
          <w:bCs/>
          <w:lang w:val="en-US"/>
        </w:rPr>
        <w:t>Neck (Tăng cường đặc trưng):</w:t>
      </w:r>
      <w:r w:rsidRPr="002E2C37">
        <w:rPr>
          <w:lang w:val="en-US"/>
        </w:rPr>
        <w:br/>
        <w:t xml:space="preserve">Neck là phần trung gian giữa backbone và head, giúp kết hợp thông tin ở nhiều </w:t>
      </w:r>
      <w:r w:rsidRPr="002E2C37">
        <w:rPr>
          <w:lang w:val="en-US"/>
        </w:rPr>
        <w:lastRenderedPageBreak/>
        <w:t xml:space="preserve">cấp độ khác nhau bằng các kỹ thuật như </w:t>
      </w:r>
      <w:r w:rsidRPr="002E2C37">
        <w:rPr>
          <w:b/>
          <w:bCs/>
          <w:lang w:val="en-US"/>
        </w:rPr>
        <w:t>FPN (Feature Pyramid Network)</w:t>
      </w:r>
      <w:r w:rsidRPr="002E2C37">
        <w:rPr>
          <w:lang w:val="en-US"/>
        </w:rPr>
        <w:t xml:space="preserve"> và </w:t>
      </w:r>
      <w:r w:rsidRPr="002E2C37">
        <w:rPr>
          <w:b/>
          <w:bCs/>
          <w:lang w:val="en-US"/>
        </w:rPr>
        <w:t>PANet (Path Aggregation Network)</w:t>
      </w:r>
      <w:r w:rsidRPr="002E2C37">
        <w:rPr>
          <w:lang w:val="en-US"/>
        </w:rPr>
        <w:t>, từ đó nâng cao khả năng phát hiện các đối tượng ở nhiều kích thước</w:t>
      </w:r>
      <w:r w:rsidR="00733703" w:rsidRPr="002E2C37">
        <w:rPr>
          <w:lang w:val="en-US"/>
        </w:rPr>
        <w:t xml:space="preserve"> </w:t>
      </w:r>
      <w:r w:rsidR="00733703" w:rsidRPr="002E2C37">
        <w:rPr>
          <w:lang w:val="en-US"/>
        </w:rPr>
        <w:fldChar w:fldCharType="begin"/>
      </w:r>
      <w:r w:rsidR="00C12BD2">
        <w:rPr>
          <w:lang w:val="en-US"/>
        </w:rPr>
        <w:instrText xml:space="preserve"> ADDIN ZOTERO_ITEM CSL_CITATION {"citationID":"4BIVQd2r","properties":{"formattedCitation":"(Bochkovskiy et al., 2020a)","plainCitation":"(Bochkovskiy et al., 2020a)","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C12BD2" w:rsidRPr="00C12BD2">
        <w:t>(Bochkovskiy et al., 2020a)</w:t>
      </w:r>
      <w:r w:rsidR="00733703" w:rsidRPr="002E2C37">
        <w:rPr>
          <w:lang w:val="en-US"/>
        </w:rPr>
        <w:fldChar w:fldCharType="end"/>
      </w:r>
      <w:r w:rsidRPr="002E2C37">
        <w:rPr>
          <w:lang w:val="en-US"/>
        </w:rPr>
        <w:t>.</w:t>
      </w:r>
    </w:p>
    <w:p w14:paraId="4AE08709" w14:textId="74929E41" w:rsidR="00E502B4" w:rsidRPr="002E2C37" w:rsidRDefault="00E502B4" w:rsidP="00E502B4">
      <w:pPr>
        <w:rPr>
          <w:lang w:val="en-US"/>
        </w:rPr>
      </w:pPr>
      <w:r w:rsidRPr="002E2C37">
        <w:rPr>
          <w:b/>
          <w:bCs/>
          <w:lang w:val="en-US"/>
        </w:rPr>
        <w:t>Head (Đầu ra dự đoán):</w:t>
      </w:r>
      <w:r w:rsidRPr="002E2C37">
        <w:rPr>
          <w:lang w:val="en-US"/>
        </w:rPr>
        <w:br/>
        <w:t xml:space="preserve">Đây là phần cuối của mạng, thực hiện nhiệm vụ dự đoán bounding box, xác suất của từng lớp và độ tin cậy (objectness score). YOLO chia hình ảnh đầu vào thành một lưới (grid), mỗi ô lưới chịu trách nhiệm phát hiện các đối tượng nằm trong phạm vi của nó. Mỗi ô sẽ đưa ra các dự đoán bao gồm tọa độ bounding box (x, y, w, h), xác suất có đối tượng, và phân phối xác suất theo các lớp </w:t>
      </w:r>
      <w:r w:rsidR="00671702">
        <w:rPr>
          <w:lang w:val="en-US"/>
        </w:rPr>
        <w:fldChar w:fldCharType="begin"/>
      </w:r>
      <w:r w:rsidR="00671702">
        <w:rPr>
          <w:lang w:val="en-US"/>
        </w:rPr>
        <w:instrText xml:space="preserve"> ADDIN ZOTERO_ITEM CSL_CITATION {"citationID":"gS0cbfAN","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671702">
        <w:rPr>
          <w:lang w:val="en-US"/>
        </w:rPr>
        <w:fldChar w:fldCharType="separate"/>
      </w:r>
      <w:r w:rsidR="00671702" w:rsidRPr="00671702">
        <w:t>(Redmon et al., 2016a)</w:t>
      </w:r>
      <w:r w:rsidR="00671702">
        <w:rPr>
          <w:lang w:val="en-US"/>
        </w:rPr>
        <w:fldChar w:fldCharType="end"/>
      </w:r>
      <w:r w:rsidRPr="002E2C37">
        <w:rPr>
          <w:lang w:val="en-US"/>
        </w:rPr>
        <w:t>.</w:t>
      </w:r>
    </w:p>
    <w:p w14:paraId="7111540A" w14:textId="48CB654B" w:rsidR="0029204D" w:rsidRPr="002E2C37" w:rsidRDefault="0029204D">
      <w:pPr>
        <w:rPr>
          <w:color w:val="000000"/>
        </w:rPr>
      </w:pPr>
    </w:p>
    <w:p w14:paraId="5C48E492" w14:textId="77777777" w:rsidR="00F37D9C" w:rsidRDefault="00733703" w:rsidP="00F37D9C">
      <w:pPr>
        <w:keepNext/>
        <w:ind w:firstLine="0"/>
        <w:jc w:val="center"/>
      </w:pPr>
      <w:r w:rsidRPr="002E2C37">
        <w:rPr>
          <w:noProof/>
          <w:lang w:val="en-US"/>
        </w:rPr>
        <w:drawing>
          <wp:inline distT="0" distB="0" distL="0" distR="0" wp14:anchorId="7BD10DE5" wp14:editId="397EE513">
            <wp:extent cx="4863349" cy="2459182"/>
            <wp:effectExtent l="0" t="0" r="0" b="0"/>
            <wp:docPr id="133779173" name="Picture 7" descr="A row of rectangular box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79173" name="Picture 7" descr="A row of rectangular boxes with tex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6052" cy="2480775"/>
                    </a:xfrm>
                    <a:prstGeom prst="rect">
                      <a:avLst/>
                    </a:prstGeom>
                    <a:noFill/>
                    <a:ln>
                      <a:noFill/>
                    </a:ln>
                  </pic:spPr>
                </pic:pic>
              </a:graphicData>
            </a:graphic>
          </wp:inline>
        </w:drawing>
      </w:r>
    </w:p>
    <w:p w14:paraId="3678EF29" w14:textId="686F2B47" w:rsidR="0029204D" w:rsidRPr="002E2C37" w:rsidRDefault="00F37D9C" w:rsidP="00F37D9C">
      <w:pPr>
        <w:pStyle w:val="Hnh"/>
      </w:pPr>
      <w:bookmarkStart w:id="45" w:name="_Toc195696851"/>
      <w:r>
        <w:t xml:space="preserve">Hình </w:t>
      </w:r>
      <w:r>
        <w:fldChar w:fldCharType="begin"/>
      </w:r>
      <w:r>
        <w:instrText xml:space="preserve"> SEQ Hình \* ARABIC </w:instrText>
      </w:r>
      <w:r>
        <w:fldChar w:fldCharType="separate"/>
      </w:r>
      <w:r w:rsidR="007B498C">
        <w:rPr>
          <w:noProof/>
        </w:rPr>
        <w:t>1</w:t>
      </w:r>
      <w:r>
        <w:fldChar w:fldCharType="end"/>
      </w:r>
      <w:r>
        <w:t xml:space="preserve">: </w:t>
      </w:r>
      <w:r w:rsidRPr="002E2C37">
        <w:t>Kiến trúc của YOLO</w:t>
      </w:r>
      <w:bookmarkEnd w:id="45"/>
    </w:p>
    <w:p w14:paraId="587BC66B" w14:textId="77777777" w:rsidR="0029204D" w:rsidRPr="002E2C37" w:rsidRDefault="00000000" w:rsidP="001D2C0E">
      <w:pPr>
        <w:pStyle w:val="Heading3"/>
        <w:rPr>
          <w:b w:val="0"/>
        </w:rPr>
      </w:pPr>
      <w:bookmarkStart w:id="46" w:name="_Toc101958595"/>
      <w:bookmarkStart w:id="47" w:name="_Toc195640398"/>
      <w:r w:rsidRPr="002E2C37">
        <w:t>2.2.3 Sự phát triển của các phiên bản từ khi ra mắt cũng như mới nhất và dễ tiếp cận nhất của YOLO</w:t>
      </w:r>
      <w:bookmarkEnd w:id="46"/>
      <w:bookmarkEnd w:id="47"/>
    </w:p>
    <w:p w14:paraId="1F77DE80" w14:textId="77777777" w:rsidR="0029204D" w:rsidRPr="002E2C37" w:rsidRDefault="00000000" w:rsidP="001F7048">
      <w:pPr>
        <w:pStyle w:val="Heading4"/>
        <w:rPr>
          <w:lang w:val="en-US"/>
        </w:rPr>
      </w:pPr>
      <w:bookmarkStart w:id="48" w:name="_Toc101958596"/>
      <w:r w:rsidRPr="002E2C37">
        <w:t xml:space="preserve">2.2.3.1 </w:t>
      </w:r>
      <w:bookmarkEnd w:id="48"/>
      <w:r w:rsidRPr="002E2C37">
        <w:t>YOLOv1: Thuật toán phát hiện đối tượng thời gian thực đầu tiên</w:t>
      </w:r>
      <w:r w:rsidRPr="002E2C37">
        <w:rPr>
          <w:lang w:val="en-US"/>
        </w:rPr>
        <w:t>.</w:t>
      </w:r>
    </w:p>
    <w:p w14:paraId="5169E300" w14:textId="2F5BA6FA" w:rsidR="00BF1517" w:rsidRPr="002E2C37" w:rsidRDefault="00BF1517" w:rsidP="00BF1517">
      <w:pPr>
        <w:rPr>
          <w:lang w:val="en-US"/>
        </w:rPr>
      </w:pPr>
      <w:r w:rsidRPr="002E2C37">
        <w:rPr>
          <w:lang w:val="en-US"/>
        </w:rPr>
        <w:t>YOLOv1 (You Only Look Once version 1) là phiên bản đầu tiên trong chuỗi mô hình phát hiện đối tượng YOLO, được đề xuất bởi Joseph Redmon và các cộng sự vào năm 2016. Đây là một trong những bước đột phá lớn trong lĩnh vực thị giác máy tính khi lần đầu tiên kết hợp hai tác vụ phân loại và định vị đối tượng thành một quá trình duy nhất, cho phép phát hiện đối tượng trong thời gian thực với độ chính xác đáng kể</w:t>
      </w:r>
      <w:r w:rsidR="00036498" w:rsidRPr="002E2C37">
        <w:rPr>
          <w:lang w:val="en-US"/>
        </w:rPr>
        <w:t xml:space="preserve"> </w:t>
      </w:r>
      <w:r w:rsidR="000F07EF" w:rsidRPr="002E2C37">
        <w:rPr>
          <w:lang w:val="en-US"/>
        </w:rPr>
        <w:fldChar w:fldCharType="begin"/>
      </w:r>
      <w:r w:rsidR="00C12BD2">
        <w:rPr>
          <w:lang w:val="en-US"/>
        </w:rPr>
        <w:instrText xml:space="preserve"> ADDIN ZOTERO_ITEM CSL_CITATION {"citationID":"ZZljwxoh","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0F07EF" w:rsidRPr="002E2C37">
        <w:rPr>
          <w:lang w:val="en-US"/>
        </w:rPr>
        <w:fldChar w:fldCharType="separate"/>
      </w:r>
      <w:r w:rsidR="00C12BD2" w:rsidRPr="00C12BD2">
        <w:t>(Redmon et al., 2016a)</w:t>
      </w:r>
      <w:r w:rsidR="000F07EF" w:rsidRPr="002E2C37">
        <w:rPr>
          <w:lang w:val="en-US"/>
        </w:rPr>
        <w:fldChar w:fldCharType="end"/>
      </w:r>
      <w:r w:rsidRPr="002E2C37">
        <w:rPr>
          <w:lang w:val="en-US"/>
        </w:rPr>
        <w:t>.</w:t>
      </w:r>
    </w:p>
    <w:p w14:paraId="6636479F" w14:textId="4C84E567" w:rsidR="00BF1517" w:rsidRPr="002E2C37" w:rsidRDefault="00BF1517" w:rsidP="00BF1517">
      <w:pPr>
        <w:rPr>
          <w:lang w:val="en-US"/>
        </w:rPr>
      </w:pPr>
      <w:r w:rsidRPr="002E2C37">
        <w:rPr>
          <w:lang w:val="en-US"/>
        </w:rPr>
        <w:t xml:space="preserve">Không giống như các phương pháp phát hiện đối tượng trước đó như R-CNN hay Fast R-CNN vốn phụ thuộc vào các bước trích xuất đặc trưng riêng biệt và sử dụng bộ đề xuất vùng (region proposals), YOLOv1 xử lý toàn bộ hình </w:t>
      </w:r>
      <w:r w:rsidRPr="002E2C37">
        <w:rPr>
          <w:lang w:val="en-US"/>
        </w:rPr>
        <w:lastRenderedPageBreak/>
        <w:t>ảnh đầu vào thông qua một mạng nơ-ron duy nhất. Cụ thể, hình ảnh được chia thành một lưới S×S (thường là 7×7), mỗi ô lưới chịu trách nhiệm dự đoán các bounding box và xác suất thuộc về từng lớp đối tượng nếu có đối tượng xuất hiện trong ô đó. Mỗi dự đoán bao gồm tọa độ của bounding box, độ tin cậy (confidence score) và xác suất phân loại.</w:t>
      </w:r>
    </w:p>
    <w:p w14:paraId="4B6689AF" w14:textId="77777777" w:rsidR="00BF1517" w:rsidRPr="002E2C37" w:rsidRDefault="00BF1517" w:rsidP="00BF1517">
      <w:pPr>
        <w:rPr>
          <w:lang w:val="en-US"/>
        </w:rPr>
      </w:pPr>
      <w:r w:rsidRPr="002E2C37">
        <w:rPr>
          <w:lang w:val="en-US"/>
        </w:rPr>
        <w:t>Mặc dù YOLOv1 chưa đạt độ chính xác cao như các phương pháp hai giai đoạn (two-stage detectors), nhưng mô hình lại nổi bật ở khả năng xử lý nhanh, phù hợp cho các ứng dụng yêu cầu tốc độ thời gian thực như giám sát video, xe tự hành và robot. Việc coi phát hiện đối tượng là một bài toán hồi quy tổng quát cũng giúp đơn giản hóa đáng kể kiến trúc mô hình, từ đó giảm độ phức tạp và dễ dàng triển khai trong thực tế.</w:t>
      </w:r>
    </w:p>
    <w:p w14:paraId="37BCE022" w14:textId="77777777" w:rsidR="00BF1517" w:rsidRPr="002E2C37" w:rsidRDefault="00BF1517" w:rsidP="00BF1517">
      <w:pPr>
        <w:rPr>
          <w:lang w:val="en-US"/>
        </w:rPr>
      </w:pPr>
      <w:r w:rsidRPr="002E2C37">
        <w:rPr>
          <w:lang w:val="en-US"/>
        </w:rPr>
        <w:t>YOLOv1 đã đặt nền móng cho các phiên bản cải tiến sau này như YOLOv2, YOLOv3, YOLOv4 và các nhánh hiện đại như YOLOv5–YOLOv9, đồng thời góp phần thay đổi tư duy thiết kế các hệ thống phát hiện đối tượng hiện đại.</w:t>
      </w:r>
    </w:p>
    <w:p w14:paraId="10235C01" w14:textId="77777777" w:rsidR="00F37D9C" w:rsidRDefault="00BF1517" w:rsidP="009416A7">
      <w:pPr>
        <w:keepNext/>
        <w:jc w:val="center"/>
      </w:pPr>
      <w:r w:rsidRPr="002E2C37">
        <w:rPr>
          <w:noProof/>
          <w:lang w:val="en-US"/>
        </w:rPr>
        <w:drawing>
          <wp:inline distT="0" distB="0" distL="0" distR="0" wp14:anchorId="4D8AA72E" wp14:editId="7E6C5D3D">
            <wp:extent cx="3956050" cy="3470275"/>
            <wp:effectExtent l="0" t="0" r="6350" b="0"/>
            <wp:docPr id="1174353077" name="Picture 12" descr="A dog sitting next to a bi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53077" name="Picture 12" descr="A dog sitting next to a bicycl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4781" cy="3486706"/>
                    </a:xfrm>
                    <a:prstGeom prst="rect">
                      <a:avLst/>
                    </a:prstGeom>
                    <a:noFill/>
                    <a:ln>
                      <a:noFill/>
                    </a:ln>
                  </pic:spPr>
                </pic:pic>
              </a:graphicData>
            </a:graphic>
          </wp:inline>
        </w:drawing>
      </w:r>
    </w:p>
    <w:p w14:paraId="09B5C553" w14:textId="7711A561" w:rsidR="00301F85" w:rsidRPr="00F37D9C" w:rsidRDefault="00F37D9C" w:rsidP="00F37D9C">
      <w:pPr>
        <w:pStyle w:val="Hnh"/>
        <w:rPr>
          <w:b/>
          <w:bCs/>
          <w:lang w:val="en-US"/>
        </w:rPr>
      </w:pPr>
      <w:bookmarkStart w:id="49" w:name="_Toc195696852"/>
      <w:r>
        <w:t xml:space="preserve">Hình </w:t>
      </w:r>
      <w:r>
        <w:fldChar w:fldCharType="begin"/>
      </w:r>
      <w:r>
        <w:instrText xml:space="preserve"> SEQ Hình \* ARABIC </w:instrText>
      </w:r>
      <w:r>
        <w:fldChar w:fldCharType="separate"/>
      </w:r>
      <w:r w:rsidR="007B498C">
        <w:rPr>
          <w:noProof/>
        </w:rPr>
        <w:t>2</w:t>
      </w:r>
      <w:r>
        <w:fldChar w:fldCharType="end"/>
      </w:r>
      <w:r>
        <w:t xml:space="preserve">: </w:t>
      </w:r>
      <w:r w:rsidRPr="002E2C37">
        <w:rPr>
          <w:lang w:val="en-US"/>
        </w:rPr>
        <w:t>YOLOv1 chia bức ảnh thành SxS ô lưới</w:t>
      </w:r>
      <w:bookmarkEnd w:id="49"/>
    </w:p>
    <w:p w14:paraId="7B42E398" w14:textId="77777777" w:rsidR="0029204D" w:rsidRPr="002E2C37" w:rsidRDefault="00000000" w:rsidP="001F7048">
      <w:pPr>
        <w:pStyle w:val="Heading4"/>
        <w:rPr>
          <w:lang w:val="en-US"/>
        </w:rPr>
      </w:pPr>
      <w:bookmarkStart w:id="50" w:name="_Toc101958597"/>
      <w:r w:rsidRPr="002E2C37">
        <w:t>2.2.3.2 YOLOv</w:t>
      </w:r>
      <w:bookmarkEnd w:id="50"/>
      <w:r w:rsidRPr="002E2C37">
        <w:rPr>
          <w:lang w:val="en-US"/>
        </w:rPr>
        <w:t>2</w:t>
      </w:r>
    </w:p>
    <w:p w14:paraId="5022320F" w14:textId="2F6B390A" w:rsidR="0029204D" w:rsidRPr="002E2C37" w:rsidRDefault="00000000">
      <w:pPr>
        <w:rPr>
          <w:lang w:val="en-US"/>
        </w:rPr>
      </w:pPr>
      <w:r w:rsidRPr="002E2C37">
        <w:rPr>
          <w:lang w:val="en-US"/>
        </w:rPr>
        <w:t>YOLOv2 đánh dấu một bước tiến vượt bậc so với mô hình YOLO ban đầu nhờ những cải tiến quan trọng sau</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KlD7bQrY","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00671702">
        <w:rPr>
          <w:lang w:val="en-US"/>
        </w:rPr>
        <w:t>.</w:t>
      </w:r>
    </w:p>
    <w:p w14:paraId="4AE75353" w14:textId="2D1E5201" w:rsidR="0029204D" w:rsidRPr="002E2C37" w:rsidRDefault="00000000">
      <w:pPr>
        <w:rPr>
          <w:lang w:val="en-US"/>
        </w:rPr>
      </w:pPr>
      <w:r w:rsidRPr="002E2C37">
        <w:rPr>
          <w:lang w:val="en-US"/>
        </w:rPr>
        <w:t xml:space="preserve">Tăng Cường Độ Ổn Định và Hiệu Năng: YOLOv2 áp dụng chuẩn hóa theo lô (batch normalization) cho tất cả các lớp tích chập. Kỹ thuật này giúp </w:t>
      </w:r>
      <w:r w:rsidRPr="002E2C37">
        <w:rPr>
          <w:lang w:val="en-US"/>
        </w:rPr>
        <w:lastRenderedPageBreak/>
        <w:t>giảm thiểu hiện tượng quá khớp (overfitting) - vấn đề thường gặp khi mô hình học quá tốt dữ liệu huấn luyện và gặp khó khăn với những ví dụ mới. Nhờ giảm thiểu hiện tượng quá khớp, chuẩn hóa theo lô giúp mô hình hoạt động ổn định và hiệu quả hơn</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1IXnS1CU","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 xml:space="preserve">. </w:t>
      </w:r>
    </w:p>
    <w:p w14:paraId="277463E1" w14:textId="78BD256E" w:rsidR="0029204D" w:rsidRPr="002E2C37" w:rsidRDefault="00000000">
      <w:pPr>
        <w:rPr>
          <w:lang w:val="en-US"/>
        </w:rPr>
      </w:pPr>
      <w:r w:rsidRPr="002E2C37">
        <w:rPr>
          <w:lang w:val="en-US"/>
        </w:rPr>
        <w:t>Tập Trung Tốt Hơn Vào Các Đối Tượng Nhỏ: Khả năng xử lý hình ảnh độ phân giải cao của YOLOv2 là một lợi thế lớn. Nhờ vậy, mô hình có thể xử lý các chi tiết nhỏ hơn, dẫn đến việc phát hiện các đối tượng nhỏ trong ảnh tốt hơn</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30LOmQIg","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 Trước đây, những đối tượng nhỏ này có thể hoàn toàn bị bỏ sót.</w:t>
      </w:r>
    </w:p>
    <w:p w14:paraId="37288894" w14:textId="055581A6" w:rsidR="0029204D" w:rsidRPr="002E2C37" w:rsidRDefault="00000000">
      <w:pPr>
        <w:rPr>
          <w:lang w:val="en-US"/>
        </w:rPr>
      </w:pPr>
      <w:r w:rsidRPr="002E2C37">
        <w:rPr>
          <w:lang w:val="en-US"/>
        </w:rPr>
        <w:t>Khai Thác Sức Mạnh: Vai Trò Của Anchor Box: YOLOv2 tiếp thu khái niệm anchor box từ Faster R-CNN. Các hộp được xác định trước này có kích thước và tỷ lệ khung hình khác nhau, đóng vai trò như điểm tham chiếu cho mô hình trong quá trình phát hiện đối tượng. Bằng cách tận dụng anchor box, YOLOv2 đạt được độ chính xác cao hơn trong việc dự đoán kích thước và hình dạng của các đối tượng trong ảnh</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DIymWOia","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w:t>
      </w:r>
    </w:p>
    <w:p w14:paraId="2F6767B6" w14:textId="52BD8B8C" w:rsidR="00F37D9C" w:rsidRDefault="00D5459A" w:rsidP="00D5459A">
      <w:pPr>
        <w:pStyle w:val="Hnh"/>
        <w:keepNext/>
      </w:pPr>
      <w:r>
        <w:rPr>
          <w:noProof/>
        </w:rPr>
        <w:drawing>
          <wp:inline distT="0" distB="0" distL="0" distR="0" wp14:anchorId="61DF719D" wp14:editId="7E8A0E85">
            <wp:extent cx="4676702" cy="1959197"/>
            <wp:effectExtent l="0" t="0" r="0" b="3175"/>
            <wp:docPr id="1740435689" name="Picture 2" descr="The architecture of YOLO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architecture of YOLOv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8505" cy="1985088"/>
                    </a:xfrm>
                    <a:prstGeom prst="rect">
                      <a:avLst/>
                    </a:prstGeom>
                    <a:noFill/>
                    <a:ln>
                      <a:noFill/>
                    </a:ln>
                  </pic:spPr>
                </pic:pic>
              </a:graphicData>
            </a:graphic>
          </wp:inline>
        </w:drawing>
      </w:r>
    </w:p>
    <w:p w14:paraId="170EC331" w14:textId="57A66228" w:rsidR="00F37D9C" w:rsidRPr="002E2C37" w:rsidRDefault="00F37D9C" w:rsidP="00F37D9C">
      <w:pPr>
        <w:pStyle w:val="Hnh"/>
      </w:pPr>
      <w:bookmarkStart w:id="51" w:name="_Toc195696853"/>
      <w:r>
        <w:t xml:space="preserve">Hình </w:t>
      </w:r>
      <w:r>
        <w:fldChar w:fldCharType="begin"/>
      </w:r>
      <w:r>
        <w:instrText xml:space="preserve"> SEQ Hình \* ARABIC </w:instrText>
      </w:r>
      <w:r>
        <w:fldChar w:fldCharType="separate"/>
      </w:r>
      <w:r w:rsidR="007B498C">
        <w:rPr>
          <w:noProof/>
        </w:rPr>
        <w:t>3</w:t>
      </w:r>
      <w:r>
        <w:fldChar w:fldCharType="end"/>
      </w:r>
      <w:r>
        <w:t xml:space="preserve">: </w:t>
      </w:r>
      <w:r w:rsidR="00D5459A">
        <w:t xml:space="preserve">Kiến trúc của YOLOv2 </w:t>
      </w:r>
      <w:r w:rsidR="00D5459A">
        <w:fldChar w:fldCharType="begin"/>
      </w:r>
      <w:r w:rsidR="00C12BD2">
        <w:instrText xml:space="preserve"> ADDIN ZOTERO_ITEM CSL_CITATION {"citationID":"AlBrOhL6","properties":{"formattedCitation":"({\\i{}Figure 6. The Architecture of YOLOv2.}, n.d.)","plainCitation":"(Figure 6. The Architecture of YOLOv2., n.d.)","noteIndex":0},"citationItems":[{"id":122,"uris":["http://zotero.org/users/local/zZINqPE4/items/48XFBMYG"],"itemData":{"id":122,"type":"webpage","abstract":"Download scientific diagram | The architecture of YOLOv2. from publication: Determination of Vehicle Trajectory through Optimization of Vehicle Bounding Boxes Using a Convolutional Neural Network | In this manuscript, a new method for the determination of vehicle trajectories using an optimal bounding box for the vehicle is developed. The vehicle trajectory is extracted using images acquired from a camera installed at an intersection based on a convolutional neural... | Vehicles, Convolution and Boxing | ResearchGate, the professional network for scientists.","container-title":"ResearchGate","language":"en","title":"Figure 6. The architecture of YOLOv2.","URL":"https://www.researchgate.net/figure/The-architecture-of-YOLOv2_fig4_336177198","accessed":{"date-parts":[["2025",4,15]]}}}],"schema":"https://github.com/citation-style-language/schema/raw/master/csl-citation.json"} </w:instrText>
      </w:r>
      <w:r w:rsidR="00D5459A">
        <w:fldChar w:fldCharType="separate"/>
      </w:r>
      <w:r w:rsidR="00C12BD2" w:rsidRPr="00C12BD2">
        <w:t>(</w:t>
      </w:r>
      <w:r w:rsidR="00C12BD2" w:rsidRPr="00C12BD2">
        <w:rPr>
          <w:i/>
          <w:iCs/>
        </w:rPr>
        <w:t>Figure 6. The Architecture of YOLOv2.</w:t>
      </w:r>
      <w:r w:rsidR="00C12BD2" w:rsidRPr="00C12BD2">
        <w:t>, n.d.)</w:t>
      </w:r>
      <w:bookmarkEnd w:id="51"/>
      <w:r w:rsidR="00D5459A">
        <w:fldChar w:fldCharType="end"/>
      </w:r>
    </w:p>
    <w:p w14:paraId="39398981" w14:textId="77777777" w:rsidR="0029204D" w:rsidRPr="002E2C37" w:rsidRDefault="00000000">
      <w:pPr>
        <w:outlineLvl w:val="3"/>
        <w:rPr>
          <w:b/>
          <w:bCs/>
          <w:lang w:val="en-US"/>
        </w:rPr>
      </w:pPr>
      <w:r w:rsidRPr="002E2C37">
        <w:rPr>
          <w:b/>
          <w:bCs/>
          <w:lang w:val="en-US"/>
        </w:rPr>
        <w:t xml:space="preserve">2.2.3.3 YOLOv3 </w:t>
      </w:r>
    </w:p>
    <w:p w14:paraId="76455ED9" w14:textId="548C4E85" w:rsidR="0029204D" w:rsidRPr="002E2C37" w:rsidRDefault="00687967">
      <w:r w:rsidRPr="002E2C37">
        <w:t>YOLOv3 (You Only Look Once version 3) là một thuật toán phát hiện đối tượng mạnh mẽ và hiệu quả cao, được đề xuất bởi Joseph Redmon và cộng sự vào năm 2018</w:t>
      </w:r>
      <w:r w:rsidRPr="002E2C37">
        <w:fldChar w:fldCharType="begin"/>
      </w:r>
      <w:r w:rsidR="00C12BD2">
        <w:instrText xml:space="preserve"> ADDIN ZOTERO_ITEM CSL_CITATION {"citationID":"2iNXhKWv","properties":{"formattedCitation":"(Redmon &amp; Farhadi, 2018)","plainCitation":"(Redmon &amp; Farhadi, 2018)","noteIndex":0},"citationItems":[{"id":50,"uris":["http://zotero.org/users/local/zZINqPE4/items/WX33CTCG"],"itemData":{"id":50,"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4,13]]},"issued":{"date-parts":[["2018",4,8]]}}}],"schema":"https://github.com/citation-style-language/schema/raw/master/csl-citation.json"} </w:instrText>
      </w:r>
      <w:r w:rsidRPr="002E2C37">
        <w:fldChar w:fldCharType="separate"/>
      </w:r>
      <w:r w:rsidR="00C12BD2" w:rsidRPr="00C12BD2">
        <w:t>(Redmon &amp; Farhadi, 2018)</w:t>
      </w:r>
      <w:r w:rsidRPr="002E2C37">
        <w:fldChar w:fldCharType="end"/>
      </w:r>
      <w:r w:rsidRPr="002E2C37">
        <w:t xml:space="preserve">. Mô hình này cải tiến từ các phiên bản trước bằng cách sử dụng kiến trúc mạng sâu Darknet-53 – một mạng tích chập gồm 53 lớp, kết hợp với các kết nối tắt (residual connections) giúp cải thiện hiệu suất huấn luyện. Một trong những điểm nổi bật của YOLOv3 là khả năng phát hiện đối tượng ở ba thang đo khác nhau (multi-scale prediction), giúp tăng cường khả năng nhận diện các vật thể có kích thước nhỏ, trung bình và lớn trong cùng một ảnh. Mô hình sử dụng anchor boxes để tăng độ chính xác khi dự đoán bounding boxes, đồng thời áp dụng hàm kích hoạt sigmoid để tính toán </w:t>
      </w:r>
      <w:r w:rsidRPr="002E2C37">
        <w:lastRenderedPageBreak/>
        <w:t>xác suất tồn tại đối tượng trong mỗi ô lưới (grid cell). YOLOv3 mang lại tốc độ xử lý nhanh, phù hợp với các ứng dụng thời gian thực như giám sát an ninh, xe tự hành, và phân tích video. Tuy nhiên, trong một số trường hợp phức tạp, độ chính xác của YOLOv3 vẫn có thể thấp hơn so với các phương pháp như Faster R-CNN, đặc biệt khi gặp các đối tượng chồng lấn hoặc trong điều kiện ánh sáng kém (Redmon &amp; Farhadi, 2018).</w:t>
      </w:r>
    </w:p>
    <w:p w14:paraId="365523AC" w14:textId="77777777" w:rsidR="009416A7" w:rsidRDefault="00687967" w:rsidP="003A36DE">
      <w:pPr>
        <w:keepNext/>
      </w:pPr>
      <w:r w:rsidRPr="002E2C37">
        <w:rPr>
          <w:noProof/>
        </w:rPr>
        <w:drawing>
          <wp:inline distT="0" distB="0" distL="0" distR="0" wp14:anchorId="3C4C55D0" wp14:editId="5C9DF45B">
            <wp:extent cx="4476364" cy="3562350"/>
            <wp:effectExtent l="0" t="0" r="635" b="0"/>
            <wp:docPr id="1731314828" name="Picture 6" descr="Applied Sciences | Free Full-Text | Optimized YOLOv3 Algorithm and 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lied Sciences | Free Full-Text | Optimized YOLOv3 Algorithm and Its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6364" cy="3562350"/>
                    </a:xfrm>
                    <a:prstGeom prst="rect">
                      <a:avLst/>
                    </a:prstGeom>
                    <a:noFill/>
                    <a:ln>
                      <a:noFill/>
                    </a:ln>
                  </pic:spPr>
                </pic:pic>
              </a:graphicData>
            </a:graphic>
          </wp:inline>
        </w:drawing>
      </w:r>
    </w:p>
    <w:p w14:paraId="69826FEB" w14:textId="0140C496" w:rsidR="00301F85" w:rsidRPr="002E2C37" w:rsidRDefault="009416A7" w:rsidP="009416A7">
      <w:pPr>
        <w:pStyle w:val="Hnh"/>
      </w:pPr>
      <w:bookmarkStart w:id="52" w:name="_Toc195696854"/>
      <w:r>
        <w:t xml:space="preserve">Hình </w:t>
      </w:r>
      <w:r>
        <w:fldChar w:fldCharType="begin"/>
      </w:r>
      <w:r>
        <w:instrText xml:space="preserve"> SEQ Hình \* ARABIC </w:instrText>
      </w:r>
      <w:r>
        <w:fldChar w:fldCharType="separate"/>
      </w:r>
      <w:r w:rsidR="007B498C">
        <w:rPr>
          <w:noProof/>
        </w:rPr>
        <w:t>4</w:t>
      </w:r>
      <w:r>
        <w:fldChar w:fldCharType="end"/>
      </w:r>
      <w:r>
        <w:t xml:space="preserve">: </w:t>
      </w:r>
      <w:r w:rsidRPr="002E2C37">
        <w:t>Sơ đồ mạng Darknet 53</w:t>
      </w:r>
      <w:bookmarkEnd w:id="52"/>
    </w:p>
    <w:p w14:paraId="6E160DE9" w14:textId="5497DEFF" w:rsidR="0029204D" w:rsidRPr="002E2C37" w:rsidRDefault="00000000" w:rsidP="001D2C0E">
      <w:pPr>
        <w:pStyle w:val="Heading4"/>
        <w:rPr>
          <w:lang w:val="en-US"/>
        </w:rPr>
      </w:pPr>
      <w:r w:rsidRPr="002E2C37">
        <w:t>2.2.3.</w:t>
      </w:r>
      <w:r w:rsidRPr="002E2C37">
        <w:rPr>
          <w:lang w:val="en-US"/>
        </w:rPr>
        <w:t>4</w:t>
      </w:r>
      <w:r w:rsidRPr="002E2C37">
        <w:t xml:space="preserve"> YOLO</w:t>
      </w:r>
      <w:r w:rsidRPr="002E2C37">
        <w:rPr>
          <w:lang w:val="en-US"/>
        </w:rPr>
        <w:t>4</w:t>
      </w:r>
    </w:p>
    <w:p w14:paraId="7B9F05C5" w14:textId="173B3EF5" w:rsidR="0029204D" w:rsidRPr="002E2C37" w:rsidRDefault="00814792">
      <w:pPr>
        <w:rPr>
          <w:color w:val="000000"/>
          <w:lang w:val="en-US"/>
        </w:rPr>
      </w:pPr>
      <w:r w:rsidRPr="002E2C37">
        <w:rPr>
          <w:color w:val="000000"/>
        </w:rPr>
        <w:t xml:space="preserve">YOLOv4 là một phiên bản nâng cấp của họ mạng YOLO, được giới thiệu bởi Bochkovskiy và cộng sự vào năm 2020, với mục tiêu cải thiện hiệu suất phát hiện đối tượng trong khi vẫn duy trì tốc độ xử lý cao </w:t>
      </w:r>
      <w:r w:rsidRPr="002E2C37">
        <w:rPr>
          <w:color w:val="000000"/>
        </w:rPr>
        <w:fldChar w:fldCharType="begin"/>
      </w:r>
      <w:r w:rsidR="00C12BD2">
        <w:rPr>
          <w:color w:val="000000"/>
        </w:rPr>
        <w:instrText xml:space="preserve"> ADDIN ZOTERO_ITEM CSL_CITATION {"citationID":"iFtILckV","properties":{"formattedCitation":"(Bochkovskiy et al., 2020b)","plainCitation":"(Bochkovskiy et al., 2020b)","noteIndex":0},"citationItems":[{"id":54,"uris":["http://zotero.org/users/local/zZINqPE4/items/RH7FHVQ6"],"itemData":{"id":54,"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3]]},"issued":{"date-parts":[["2020",4,23]]}}}],"schema":"https://github.com/citation-style-language/schema/raw/master/csl-citation.json"} </w:instrText>
      </w:r>
      <w:r w:rsidRPr="002E2C37">
        <w:rPr>
          <w:color w:val="000000"/>
        </w:rPr>
        <w:fldChar w:fldCharType="separate"/>
      </w:r>
      <w:r w:rsidR="00C12BD2" w:rsidRPr="00C12BD2">
        <w:t>(Bochkovskiy et al., 2020b)</w:t>
      </w:r>
      <w:r w:rsidRPr="002E2C37">
        <w:rPr>
          <w:color w:val="000000"/>
        </w:rPr>
        <w:fldChar w:fldCharType="end"/>
      </w:r>
      <w:r w:rsidRPr="002E2C37">
        <w:rPr>
          <w:color w:val="000000"/>
        </w:rPr>
        <w:t xml:space="preserve">. Mô hình này sử dụng </w:t>
      </w:r>
      <w:r w:rsidRPr="00F71012">
        <w:t>CSPDarknet53 làm kiến trúc trích xuất đặc trưng, kết hợp các kỹ thuật như Cross-Stage Partial Connections (CSP) và Spatial Pyramid Pooling (SPP) nhằm tăng cường khả năng học đặc trưng mà không làm tăng đáng kể số lượng tham số. Ngoài ra, YOLOv4 tích hợp nhiều cải tiến từ các kỹ thuật hiện đại như Bag of Freebies và Bag of Specials, bao gồm Mosaic Data</w:t>
      </w:r>
      <w:r w:rsidRPr="002E2C37">
        <w:rPr>
          <w:color w:val="000000"/>
        </w:rPr>
        <w:t xml:space="preserve"> Augmentation, DropBlock, Mish activation và CIoU loss. Những kỹ thuật này giúp cải thiện khả năng tổng quát hóa và độ chính xác của mô hình trên các tập dữ liệu lớn như MS COCO. Nhờ đó, YOLOv4 đạt được hiệu năng tốt hơn cả YOLOv3 và các mô hình cùng thời điểm, trở thành một lựa chọn phổ biến trong các hệ thống giám sát an ninh, phát hiện giao thông và các ứng dụng thời gian thực khác.</w:t>
      </w:r>
    </w:p>
    <w:p w14:paraId="1EAD5E90" w14:textId="429476A1" w:rsidR="0029204D" w:rsidRPr="002E2C37" w:rsidRDefault="00000000">
      <w:pPr>
        <w:outlineLvl w:val="3"/>
        <w:rPr>
          <w:b/>
          <w:bCs/>
          <w:color w:val="000000"/>
          <w:lang w:val="en-US"/>
        </w:rPr>
      </w:pPr>
      <w:r w:rsidRPr="002E2C37">
        <w:rPr>
          <w:b/>
          <w:bCs/>
          <w:color w:val="000000"/>
        </w:rPr>
        <w:lastRenderedPageBreak/>
        <w:t>2.2.3.</w:t>
      </w:r>
      <w:r w:rsidRPr="002E2C37">
        <w:rPr>
          <w:b/>
          <w:bCs/>
          <w:color w:val="000000"/>
          <w:lang w:val="en-US"/>
        </w:rPr>
        <w:t>5</w:t>
      </w:r>
      <w:r w:rsidRPr="002E2C37">
        <w:rPr>
          <w:b/>
          <w:bCs/>
          <w:color w:val="000000"/>
        </w:rPr>
        <w:t xml:space="preserve"> YOLOv</w:t>
      </w:r>
      <w:r w:rsidRPr="002E2C37">
        <w:rPr>
          <w:b/>
          <w:bCs/>
          <w:color w:val="000000"/>
          <w:lang w:val="en-US"/>
        </w:rPr>
        <w:t>5</w:t>
      </w:r>
    </w:p>
    <w:p w14:paraId="350FD950" w14:textId="593E0A58" w:rsidR="00814792" w:rsidRPr="002E2C37" w:rsidRDefault="00814792" w:rsidP="00814792">
      <w:pPr>
        <w:rPr>
          <w:lang w:val="en-US"/>
        </w:rPr>
      </w:pPr>
      <w:r w:rsidRPr="002E2C37">
        <w:t xml:space="preserve">YOLOv5 là một phiên bản cải tiến không chính thức của họ mô hình YOLO, được phát triển và công bố bởi công ty Ultralytics vào năm 2020. Khác với các phiên bản trước được công bố qua các bài báo học thuật trên arXiv, YOLOv5 được phát hành trực tiếp trên nền tảng GitHub và được viết hoàn toàn bằng ngôn ngữ lập trình Python, sử dụng framework PyTorch thay vì Darknet như các phiên bản trước </w:t>
      </w:r>
      <w:r w:rsidRPr="002E2C37">
        <w:fldChar w:fldCharType="begin"/>
      </w:r>
      <w:r w:rsidR="00C12BD2">
        <w:instrText xml:space="preserve"> ADDIN ZOTERO_ITEM CSL_CITATION {"citationID":"EjbFSMwG","properties":{"formattedCitation":"(Jocher, 2020)","plainCitation":"(Jocher, 2020)","noteIndex":0},"citationItems":[{"id":57,"uris":["http://zotero.org/users/local/zZINqPE4/items/Y5MKE6CE"],"itemData":{"id":57,"type":"software","abstract":"YOLOv5 </w:instrText>
      </w:r>
      <w:r w:rsidR="00C12BD2">
        <w:rPr>
          <w:rFonts w:ascii="Segoe UI Emoji" w:hAnsi="Segoe UI Emoji" w:cs="Segoe UI Emoji"/>
        </w:rPr>
        <w:instrText>🚀</w:instrText>
      </w:r>
      <w:r w:rsidR="00C12BD2">
        <w:instrText xml:space="preserve"> in PyTorch &gt; ONNX &gt; CoreML &gt; TFLite","genre":"Python","license":"AGPL-3.0","note":"DOI: 10.5281/zenodo.3908559","source":"GitHub","title":"YOLOv5 by Ultralytics","URL":"https://github.com/ultralytics/yolov5","version":"7.0","author":[{"family":"Jocher","given":"Glenn"}],"accessed":{"date-parts":[["2025",4,13]]},"issued":{"date-parts":[["2020",5]]}}}],"schema":"https://github.com/citation-style-language/schema/raw/master/csl-citation.json"} </w:instrText>
      </w:r>
      <w:r w:rsidRPr="002E2C37">
        <w:fldChar w:fldCharType="separate"/>
      </w:r>
      <w:r w:rsidR="00C12BD2" w:rsidRPr="00C12BD2">
        <w:t>(Jocher, 2020)</w:t>
      </w:r>
      <w:r w:rsidRPr="002E2C37">
        <w:fldChar w:fldCharType="end"/>
      </w:r>
      <w:r w:rsidRPr="002E2C37">
        <w:t xml:space="preserve">. Mô hình YOLOv5 được thiết kế linh hoạt với nhiều phiên bản khác nhau như YOLOv5s, YOLOv5m, YOLOv5l và YOLOv5x, nhằm cân bằng giữa tốc độ xử lý và độ chính xác. Một số cải tiến nổi bật của YOLOv5 bao gồm sử dụng </w:t>
      </w:r>
      <w:r w:rsidRPr="002E2C37">
        <w:rPr>
          <w:b/>
          <w:bCs/>
        </w:rPr>
        <w:t>auto-learning bounding box anchors</w:t>
      </w:r>
      <w:r w:rsidRPr="002E2C37">
        <w:t xml:space="preserve">, </w:t>
      </w:r>
      <w:r w:rsidRPr="002E2C37">
        <w:rPr>
          <w:b/>
          <w:bCs/>
        </w:rPr>
        <w:t>Mosaic data augmentation</w:t>
      </w:r>
      <w:r w:rsidRPr="002E2C37">
        <w:t xml:space="preserve">, </w:t>
      </w:r>
      <w:r w:rsidRPr="002E2C37">
        <w:rPr>
          <w:b/>
          <w:bCs/>
        </w:rPr>
        <w:t>CIoU loss function</w:t>
      </w:r>
      <w:r w:rsidRPr="002E2C37">
        <w:t xml:space="preserve">, và kỹ thuật </w:t>
      </w:r>
      <w:r w:rsidRPr="002E2C37">
        <w:rPr>
          <w:b/>
          <w:bCs/>
        </w:rPr>
        <w:t>transfer learning</w:t>
      </w:r>
      <w:r w:rsidRPr="002E2C37">
        <w:t xml:space="preserve"> mạnh mẽ. Nhờ đó, YOLOv5 được đánh giá cao trong các bài toán nhận dạng đối tượng thời gian thực với hiệu suất vượt trội và dễ triển khai trong môi trường sản xuất. Mặc dù không phải là phiên bản chính thức được nhóm tác giả ban đầu phát hành, YOLOv5 vẫn nhanh chóng trở thành một trong những mô hình phổ biến và được sử dụng rộng rãi trong cộng đồng nghiên cứu và ứng dụng công nghiệp.</w:t>
      </w:r>
    </w:p>
    <w:p w14:paraId="610684DC" w14:textId="77777777" w:rsidR="0029204D" w:rsidRPr="002E2C37" w:rsidRDefault="00000000" w:rsidP="00814792">
      <w:pPr>
        <w:outlineLvl w:val="3"/>
        <w:rPr>
          <w:b/>
          <w:bCs/>
          <w:color w:val="000000"/>
        </w:rPr>
      </w:pPr>
      <w:r w:rsidRPr="002E2C37">
        <w:rPr>
          <w:b/>
          <w:bCs/>
          <w:color w:val="000000"/>
        </w:rPr>
        <w:t>2.2.3.6 YOLOv6</w:t>
      </w:r>
    </w:p>
    <w:p w14:paraId="259F858B" w14:textId="7A1077BB" w:rsidR="00814792" w:rsidRPr="002E2C37" w:rsidRDefault="00814792" w:rsidP="00814792">
      <w:r w:rsidRPr="002E2C37">
        <w:t xml:space="preserve">YOLOv6 là một framework phát hiện đối tượng đơn giai đoạn được thiết kế đặc biệt cho các ứng dụng công nghiệp, với mục tiêu tối ưu hóa cả độ chính xác và tốc độ xử lý. Mô hình này giới thiệu kiến trúc </w:t>
      </w:r>
      <w:r w:rsidRPr="002E2C37">
        <w:rPr>
          <w:b/>
          <w:bCs/>
        </w:rPr>
        <w:t>EfficientRep Backbone</w:t>
      </w:r>
      <w:r w:rsidRPr="002E2C37">
        <w:t xml:space="preserve"> và </w:t>
      </w:r>
      <w:r w:rsidRPr="002E2C37">
        <w:rPr>
          <w:b/>
          <w:bCs/>
        </w:rPr>
        <w:t>Rep-PAN Neck</w:t>
      </w:r>
      <w:r w:rsidRPr="002E2C37">
        <w:t xml:space="preserve">, giúp cải thiện khả năng trích xuất và tổng hợp đặc trưng một cách hiệu quả. Ngoài ra, YOLOv6 áp dụng kỹ thuật </w:t>
      </w:r>
      <w:r w:rsidRPr="002E2C37">
        <w:rPr>
          <w:b/>
          <w:bCs/>
        </w:rPr>
        <w:t>self-distillation</w:t>
      </w:r>
      <w:r w:rsidRPr="002E2C37">
        <w:t xml:space="preserve"> và các chiến lược huấn luyện tiên tiến để nâng cao hiệu suất mà không tăng chi phí tính toán </w:t>
      </w:r>
      <w:r w:rsidRPr="002E2C37">
        <w:fldChar w:fldCharType="begin"/>
      </w:r>
      <w:r w:rsidR="00C12BD2">
        <w:instrText xml:space="preserve"> ADDIN ZOTERO_ITEM CSL_CITATION {"citationID":"HKrUteaS","properties":{"formattedCitation":"(Li et al., 2022)","plainCitation":"(Li et al., 2022)","noteIndex":0},"citationItems":[{"id":58,"uris":["http://zotero.org/users/local/zZINqPE4/items/FE9CT5SJ"],"itemData":{"id":58,"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4,13]]},"issued":{"date-parts":[["2022",9,7]]}}}],"schema":"https://github.com/citation-style-language/schema/raw/master/csl-citation.json"} </w:instrText>
      </w:r>
      <w:r w:rsidRPr="002E2C37">
        <w:fldChar w:fldCharType="separate"/>
      </w:r>
      <w:r w:rsidR="00C12BD2" w:rsidRPr="00C12BD2">
        <w:t>(Li et al., 2022)</w:t>
      </w:r>
      <w:r w:rsidRPr="002E2C37">
        <w:fldChar w:fldCharType="end"/>
      </w:r>
      <w:r w:rsidRPr="002E2C37">
        <w:t>. Kết quả đánh giá trên tập dữ liệu COCO cho thấy YOLOv6-N đạt 37.5% AP với tốc độ 1187 FPS, trong khi YOLOv6-S đạt 45.0% AP tại 484 FPS, vượt trội so với các mô hình cùng phân khúc như YOLOv5-S và YOLOX-S.</w:t>
      </w:r>
    </w:p>
    <w:p w14:paraId="79E82F98" w14:textId="651DC827" w:rsidR="0029204D" w:rsidRPr="002E2C37" w:rsidRDefault="00000000">
      <w:pPr>
        <w:outlineLvl w:val="3"/>
        <w:rPr>
          <w:b/>
          <w:bCs/>
          <w:color w:val="000000"/>
          <w:lang w:val="en-US"/>
        </w:rPr>
      </w:pPr>
      <w:r w:rsidRPr="002E2C37">
        <w:rPr>
          <w:b/>
          <w:bCs/>
          <w:color w:val="000000"/>
        </w:rPr>
        <w:t>2.2.3.</w:t>
      </w:r>
      <w:r w:rsidRPr="002E2C37">
        <w:rPr>
          <w:b/>
          <w:bCs/>
          <w:color w:val="000000"/>
          <w:lang w:val="en-US"/>
        </w:rPr>
        <w:t>7</w:t>
      </w:r>
      <w:r w:rsidRPr="002E2C37">
        <w:rPr>
          <w:b/>
          <w:bCs/>
          <w:color w:val="000000"/>
        </w:rPr>
        <w:t xml:space="preserve"> YOLOv</w:t>
      </w:r>
      <w:r w:rsidRPr="002E2C37">
        <w:rPr>
          <w:b/>
          <w:bCs/>
          <w:color w:val="000000"/>
          <w:lang w:val="en-US"/>
        </w:rPr>
        <w:t>7</w:t>
      </w:r>
    </w:p>
    <w:p w14:paraId="5B7A5D03" w14:textId="25BF627F" w:rsidR="00814792" w:rsidRPr="002E2C37" w:rsidRDefault="005F7BD3" w:rsidP="005F7BD3">
      <w:pPr>
        <w:rPr>
          <w:lang w:val="en-US"/>
        </w:rPr>
      </w:pPr>
      <w:r w:rsidRPr="002E2C37">
        <w:t xml:space="preserve">YOLOv7 là một mô hình phát hiện đối tượng thời gian thực tiên tiến, được phát triển nhằm cải thiện cả tốc độ và độ chính xác so với các phiên bản trước đó </w:t>
      </w:r>
      <w:r w:rsidRPr="002E2C37">
        <w:fldChar w:fldCharType="begin"/>
      </w:r>
      <w:r w:rsidR="00C12BD2">
        <w:instrText xml:space="preserve"> ADDIN ZOTERO_ITEM CSL_CITATION {"citationID":"lplxgEPl","properties":{"formattedCitation":"(Wang et al., 2022)","plainCitation":"(Wang et al., 2022)","noteIndex":0},"citationItems":[{"id":62,"uris":["http://zotero.org/users/local/zZINqPE4/items/2JV66IVT"],"itemData":{"id":62,"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DOI":"10.48550/arXiv.2207.02696","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5",4,13]]},"issued":{"date-parts":[["2022",7,6]]}}}],"schema":"https://github.com/citation-style-language/schema/raw/master/csl-citation.json"} </w:instrText>
      </w:r>
      <w:r w:rsidRPr="002E2C37">
        <w:fldChar w:fldCharType="separate"/>
      </w:r>
      <w:r w:rsidR="00C12BD2" w:rsidRPr="00C12BD2">
        <w:t>(Wang et al., 2022)</w:t>
      </w:r>
      <w:r w:rsidRPr="002E2C37">
        <w:fldChar w:fldCharType="end"/>
      </w:r>
      <w:r w:rsidRPr="002E2C37">
        <w:t xml:space="preserve">. Mô hình này giới thiệu kiến trúc </w:t>
      </w:r>
      <w:r w:rsidRPr="002E2C37">
        <w:rPr>
          <w:b/>
          <w:bCs/>
        </w:rPr>
        <w:t>Extended Efficient Layer Aggregation Network (E-ELAN)</w:t>
      </w:r>
      <w:r w:rsidRPr="002E2C37">
        <w:t xml:space="preserve">, giúp tăng cường khả năng học sâu và hiệu quả tính toán. Ngoài ra, YOLOv7 tích hợp các kỹ thuật huấn luyện như </w:t>
      </w:r>
      <w:r w:rsidRPr="002E2C37">
        <w:rPr>
          <w:b/>
          <w:bCs/>
        </w:rPr>
        <w:t>Trainable Bag-of-Freebies</w:t>
      </w:r>
      <w:r w:rsidRPr="002E2C37">
        <w:t xml:space="preserve"> và </w:t>
      </w:r>
      <w:r w:rsidRPr="002E2C37">
        <w:rPr>
          <w:b/>
          <w:bCs/>
        </w:rPr>
        <w:t>Coarse-to-Fine Lead Head</w:t>
      </w:r>
      <w:r w:rsidRPr="002E2C37">
        <w:t xml:space="preserve">, nhằm tối ưu hóa hiệu suất mà không làm tăng chi phí tính toán. Theo đánh giá trên bộ dữ liệu MS COCO, YOLOv7 đạt độ chính xác trung bình (AP) 56.8% với tốc </w:t>
      </w:r>
      <w:r w:rsidRPr="002E2C37">
        <w:lastRenderedPageBreak/>
        <w:t>độ xử lý từ 5 FPS đến 160 FPS, vượt trội hơn các mô hình phát hiện đối tượng thời gian thực khác như YOLOv5 và YOLOX.</w:t>
      </w:r>
    </w:p>
    <w:p w14:paraId="256A9CBB" w14:textId="77777777" w:rsidR="0029204D" w:rsidRPr="002E2C37" w:rsidRDefault="00000000">
      <w:pPr>
        <w:outlineLvl w:val="3"/>
        <w:rPr>
          <w:b/>
          <w:bCs/>
          <w:lang w:val="en-US"/>
        </w:rPr>
      </w:pPr>
      <w:r w:rsidRPr="002E2C37">
        <w:rPr>
          <w:b/>
          <w:bCs/>
          <w:lang w:val="en-US"/>
        </w:rPr>
        <w:t>2.2.3.6 YOLOv8</w:t>
      </w:r>
    </w:p>
    <w:p w14:paraId="56A97C36" w14:textId="04D5A67E" w:rsidR="005F7BD3" w:rsidRPr="002E2C37" w:rsidRDefault="005F7BD3" w:rsidP="005F7BD3">
      <w:pPr>
        <w:rPr>
          <w:lang w:val="en-US"/>
        </w:rPr>
      </w:pPr>
      <w:r w:rsidRPr="00F71012">
        <w:t>YOLOv8 là phiên bản mới nhất trong dòng mô hình phát hiện đối tượng You Only Look Once (YOLO), được phát hành bởi Ultralytics vào năm 2023. Mô hình này giới thiệu nhiều cải tiến đáng kể về kiến trúc và hiệu suất, bao gồm việc chuyển sang thiết kế anchor-free, sử dụng module C2f thay cho CSP trong phần backbone, và áp dụng kỹ thuật SPPF (Spatial Pyramid Pooling – Fast)</w:t>
      </w:r>
      <w:r w:rsidRPr="002E2C37">
        <w:t xml:space="preserve"> để tăng cường khả năng trích xuất đặc trưng </w:t>
      </w:r>
      <w:r w:rsidRPr="002E2C37">
        <w:fldChar w:fldCharType="begin"/>
      </w:r>
      <w:r w:rsidR="00C12BD2">
        <w:instrText xml:space="preserve"> ADDIN ZOTERO_ITEM CSL_CITATION {"citationID":"jADa9eML","properties":{"formattedCitation":"(Ultralytics, n.d.)","plainCitation":"(Ultralytics, n.d.)","noteIndex":0},"citationItems":[{"id":65,"uris":["http://zotero.org/users/local/zZINqPE4/items/8FCTLKXL"],"itemData":{"id":65,"type":"webpage","abstract":"Phát hiện Ultralytics YOLOv8 , một tiến bộ trong phát hiện đối tượng theo thời gian thực, tối ưu hóa hiệu suất với một loạt các mô hình được đào tạo trước cho nhiều tác vụ khác nhau.","language":"vi","title":"YOLOv8","URL":"https://docs.ultralytics.com/vi/models/yolov8","author":[{"family":"Ultralytics","given":""}],"accessed":{"date-parts":[["2025",4,13]]}}}],"schema":"https://github.com/citation-style-language/schema/raw/master/csl-citation.json"} </w:instrText>
      </w:r>
      <w:r w:rsidRPr="002E2C37">
        <w:fldChar w:fldCharType="separate"/>
      </w:r>
      <w:r w:rsidR="00C12BD2" w:rsidRPr="00C12BD2">
        <w:t>(Ultralytics, n.d.)</w:t>
      </w:r>
      <w:r w:rsidRPr="002E2C37">
        <w:fldChar w:fldCharType="end"/>
      </w:r>
      <w:r w:rsidRPr="002E2C37">
        <w:t>. Ngoài ra, YOLOv8 hỗ trợ nhiều tác vụ thị giác máy tính như phát hiện đối tượng, phân đoạn ảnh, ước lượng tư thế và phân loại hình ảnh, đồng thời cung cấp các phiên bản mô hình với kích thước khác nhau (nano, small, medium, large, x-large) để phù hợp với các yêu cầu về tài nguyên và độ chính xác. Theo đánh giá trên tập dữ liệu COCO, YOLOv8 đạt hiệu suất mAP cao hơn so với các phiên bản trước như YOLOv5 và YOLOv7, đồng thời cải thiện tốc độ suy luận, đặc biệt khi triển khai trên GPU.</w:t>
      </w:r>
    </w:p>
    <w:p w14:paraId="55CF5037" w14:textId="7EAA40DC" w:rsidR="00733703" w:rsidRPr="002E2C37" w:rsidRDefault="00733703" w:rsidP="00733703">
      <w:pPr>
        <w:outlineLvl w:val="3"/>
        <w:rPr>
          <w:b/>
          <w:bCs/>
          <w:lang w:val="en-US"/>
        </w:rPr>
      </w:pPr>
      <w:r w:rsidRPr="002E2C37">
        <w:rPr>
          <w:b/>
          <w:bCs/>
          <w:lang w:val="en-US"/>
        </w:rPr>
        <w:t>2.2.3.7 YOLOv9</w:t>
      </w:r>
    </w:p>
    <w:p w14:paraId="1BEAC2C2" w14:textId="53B4895C" w:rsidR="005F7BD3" w:rsidRPr="002E2C37" w:rsidRDefault="005F7BD3" w:rsidP="005F7BD3">
      <w:r w:rsidRPr="002E2C37">
        <w:t xml:space="preserve">YOLOv9 là phiên bản mới nhất trong dòng mô hình phát hiện đối tượng You Only Look Once (YOLO), được phát hành bởi Ultralytics vào năm 2024 </w:t>
      </w:r>
      <w:r w:rsidRPr="002E2C37">
        <w:fldChar w:fldCharType="begin"/>
      </w:r>
      <w:r w:rsidR="00C12BD2">
        <w:instrText xml:space="preserve"> ADDIN ZOTERO_ITEM CSL_CITATION {"citationID":"McQbSXhT","properties":{"formattedCitation":"(Yaseen, 2024)","plainCitation":"(Yaseen, 2024)","noteIndex":0},"citationItems":[{"id":67,"uris":["http://zotero.org/users/local/zZINqPE4/items/2RT5JSDB"],"itemData":{"id":67,"type":"article","abstract":"This study provides a comprehensive analysis of the YOLOv9 object detection model, focusing on its architectural innovations, training methodologies, and performance improvements over its predecessors. Key advancements, such as the Generalized Efficient Layer Aggregation Network GELAN and Programmable Gradient Information PGI, significantly enhance feature extraction and gradient flow, leading to improved accuracy and efficiency. By incorporating Depthwise Convolutions and the lightweight C3Ghost architecture, YOLOv9 reduces computational complexity while maintaining high precision. Benchmark tests on Microsoft COCO demonstrate its superior mean Average Precision mAP and faster inference times, outperforming YOLOv8 across multiple metrics. The model versatility is highlighted by its seamless deployment across various hardware platforms, from edge devices to high performance GPUs, with built in support for PyTorch and TensorRT integration. This paper provides the first in depth exploration of YOLOv9s internal features and their real world applicability, establishing it as a state of the art solution for real time object detection across industries, from IoT devices to large scale industrial applications.","DOI":"10.48550/arXiv.2409.07813","note":"arXiv:2409.07813 [cs]","number":"arXiv:2409.07813","publisher":"arXiv","source":"arXiv.org","title":"What is YOLOv9: An In-Depth Exploration of the Internal Features of the Next-Generation Object Detector","title-short":"What is YOLOv9","URL":"http://arxiv.org/abs/2409.07813","author":[{"family":"Yaseen","given":"Muhammad"}],"accessed":{"date-parts":[["2025",4,13]]},"issued":{"date-parts":[["2024",9,12]]}}}],"schema":"https://github.com/citation-style-language/schema/raw/master/csl-citation.json"} </w:instrText>
      </w:r>
      <w:r w:rsidRPr="002E2C37">
        <w:fldChar w:fldCharType="separate"/>
      </w:r>
      <w:r w:rsidR="00C12BD2" w:rsidRPr="00C12BD2">
        <w:t>(Yaseen, 2024)</w:t>
      </w:r>
      <w:r w:rsidRPr="002E2C37">
        <w:fldChar w:fldCharType="end"/>
      </w:r>
      <w:r w:rsidRPr="002E2C37">
        <w:t>. Mô hình này giới thiệu nhiều cải tiến đáng kể về kiến trúc và hiệu suất, bao gồm việc sử dụng kiến trúc Generalized Efficient Layer Aggregation Network (GELAN) để tối ưu hóa khả năng trích xuất đặc trưng và kỹ thuật Programmable Gradient Information (PGI) nhằm cải thiện quá trình huấn luyện. Ngoài ra, YOLOv9 tích hợp các kỹ thuật như Depthwise Convolutions và kiến trúc nhẹ C3Ghost, giúp giảm độ phức tạp tính toán mà vẫn duy trì độ chính xác cao. Theo đánh giá trên tập dữ liệu COCO, YOLOv9 đạt hiệu suất mAP cao hơn so với các phiên bản trước như YOLOv8, đồng thời cải thiện tốc độ suy luận, đặc biệt khi triển khai trên các thiết bị từ biên đến GPU hiệu năng cao.</w:t>
      </w:r>
    </w:p>
    <w:p w14:paraId="449D3687" w14:textId="77777777" w:rsidR="009416A7" w:rsidRDefault="005F7BD3" w:rsidP="003A36DE">
      <w:pPr>
        <w:keepNext/>
      </w:pPr>
      <w:r w:rsidRPr="002E2C37">
        <w:rPr>
          <w:noProof/>
          <w:lang w:val="en-US"/>
        </w:rPr>
        <w:lastRenderedPageBreak/>
        <w:drawing>
          <wp:inline distT="0" distB="0" distL="0" distR="0" wp14:anchorId="208EAA0C" wp14:editId="08D1440E">
            <wp:extent cx="4767444" cy="3845936"/>
            <wp:effectExtent l="0" t="0" r="0" b="2540"/>
            <wp:docPr id="562746827"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746827" name="Picture 7" descr="A graph of different colored lin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1428" cy="3873351"/>
                    </a:xfrm>
                    <a:prstGeom prst="rect">
                      <a:avLst/>
                    </a:prstGeom>
                    <a:noFill/>
                    <a:ln>
                      <a:noFill/>
                    </a:ln>
                  </pic:spPr>
                </pic:pic>
              </a:graphicData>
            </a:graphic>
          </wp:inline>
        </w:drawing>
      </w:r>
    </w:p>
    <w:p w14:paraId="39650DE5" w14:textId="31D9163D" w:rsidR="00C445EA" w:rsidRDefault="009416A7" w:rsidP="009416A7">
      <w:pPr>
        <w:pStyle w:val="Hnh"/>
      </w:pPr>
      <w:bookmarkStart w:id="53" w:name="_Toc195696855"/>
      <w:r>
        <w:t xml:space="preserve">Hình </w:t>
      </w:r>
      <w:r>
        <w:fldChar w:fldCharType="begin"/>
      </w:r>
      <w:r>
        <w:instrText xml:space="preserve"> SEQ Hình \* ARABIC </w:instrText>
      </w:r>
      <w:r>
        <w:fldChar w:fldCharType="separate"/>
      </w:r>
      <w:r w:rsidR="007B498C">
        <w:rPr>
          <w:noProof/>
        </w:rPr>
        <w:t>5</w:t>
      </w:r>
      <w:r>
        <w:fldChar w:fldCharType="end"/>
      </w:r>
      <w:r>
        <w:t xml:space="preserve">: </w:t>
      </w:r>
      <w:r w:rsidRPr="002E2C37">
        <w:t>Biểu đồ hiệu suất của Yolov9</w:t>
      </w:r>
      <w:bookmarkEnd w:id="53"/>
    </w:p>
    <w:p w14:paraId="654902B1" w14:textId="30CC0D9F" w:rsidR="00BF1517" w:rsidRPr="002E2C37" w:rsidRDefault="00733703" w:rsidP="001910A4">
      <w:pPr>
        <w:outlineLvl w:val="3"/>
        <w:rPr>
          <w:b/>
          <w:bCs/>
          <w:lang w:val="en-US"/>
        </w:rPr>
      </w:pPr>
      <w:r w:rsidRPr="002E2C37">
        <w:rPr>
          <w:b/>
          <w:bCs/>
          <w:lang w:val="en-US"/>
        </w:rPr>
        <w:t>2.2.3.7 YOLOv1</w:t>
      </w:r>
      <w:r w:rsidR="001910A4" w:rsidRPr="002E2C37">
        <w:rPr>
          <w:b/>
          <w:bCs/>
          <w:lang w:val="en-US"/>
        </w:rPr>
        <w:t>0</w:t>
      </w:r>
    </w:p>
    <w:p w14:paraId="0D53A8E7" w14:textId="12B317D7" w:rsidR="001910A4" w:rsidRPr="002E2C37" w:rsidRDefault="001910A4" w:rsidP="001910A4">
      <w:pPr>
        <w:rPr>
          <w:lang w:val="en-US"/>
        </w:rPr>
      </w:pPr>
      <w:r w:rsidRPr="002E2C37">
        <w:t xml:space="preserve">YOLOv10 là phiên bản mới nhất trong dòng mô hình phát hiện đối tượng You Only Look Once (YOLO), được phát triển bởi nhóm nghiên cứu tại Đại học Thanh Hoa và công bố tại hội nghị NeurIPS 2024 </w:t>
      </w:r>
      <w:r w:rsidRPr="002E2C37">
        <w:fldChar w:fldCharType="begin"/>
      </w:r>
      <w:r w:rsidR="00C12BD2">
        <w:instrText xml:space="preserve"> ADDIN ZOTERO_ITEM CSL_CITATION {"citationID":"RPzyMQ83","properties":{"formattedCitation":"(Perrin, 2024)","plainCitation":"(Perrin, 2024)","noteIndex":0},"citationItems":[{"id":70,"uris":["http://zotero.org/users/local/zZINqPE4/items/8VJS9BK9"],"itemData":{"id":70,"type":"article","abstract":"For a damped wave (or Klein-Gordon) equation on a bounded domain, with a focusing power-like nonlinearity satisfying some growth conditions, we prove that a global solution is bounded in the energy space, uniformly in time. Our result applies in particular to the case of a cubic equation on a bounded domain of dimension 3.","DOI":"10.48550/arXiv.2403.06541","note":"arXiv:2403.06541 [math]","number":"arXiv:2403.06541","publisher":"arXiv","source":"arXiv.org","title":"Uniform estimates for solutions of nonlinear focusing damped wave equations","URL":"http://arxiv.org/abs/2403.06541","author":[{"family":"Perrin","given":"Thomas"}],"accessed":{"date-parts":[["2025",4,13]]},"issued":{"date-parts":[["2024",3,11]]}}}],"schema":"https://github.com/citation-style-language/schema/raw/master/csl-citation.json"} </w:instrText>
      </w:r>
      <w:r w:rsidRPr="002E2C37">
        <w:fldChar w:fldCharType="separate"/>
      </w:r>
      <w:r w:rsidR="00C12BD2" w:rsidRPr="00C12BD2">
        <w:t>(Perrin, 2024)</w:t>
      </w:r>
      <w:r w:rsidRPr="002E2C37">
        <w:fldChar w:fldCharType="end"/>
      </w:r>
      <w:r w:rsidRPr="002E2C37">
        <w:t>. Mô hình này giới thiệu nhiều cải tiến đáng kể về kiến trúc và hiệu suất, bao gồm việc sử dụng chiến lược gán nhãn kép nhất quán (Consistent Dual Assignments) để loại bỏ nhu cầu sử dụng Non-Maximum Suppression (NMS) trong quá trình huấn luyện, giúp giảm độ trễ suy luận và tăng hiệu quả triển khai. Ngoài ra, YOLOv10 áp dụng thiết kế mô hình dựa trên hiệu suất-độ chính xác (Efficiency-Accuracy Driven Model Design), tối ưu hóa các thành phần như downsampling tách biệt không gian-kênh (Spatial-Channel Decoupled Downsampling) và thiết kế hộp giới hạn hướng dẫn theo thứ hạng (Rank-Guided Box Design), nhằm cải thiện hiệu suất mà không tăng chi phí tính toán. Theo đánh giá trên tập dữ liệu COCO, YOLOv10-S nhanh hơn 1,8 lần và có số lượng tham số cũng như FLOPs ít hơn 2,8 lần so với RT-DETR-R18 với độ chính xác tương đương. So với YOLOv9-C, YOLOv10-B giảm 46% độ trễ và 25% số lượng tham số trong khi vẫn duy trì hiệu suất tương đương. Những cải tiến này giúp YOLOv10 trở thành một giải pháp hiệu quả cho các ứng dụng phát hiện đối tượng theo thời gian thực trên các thiết bị từ biên đến GPU hiệu năng cao.</w:t>
      </w:r>
    </w:p>
    <w:p w14:paraId="11607109" w14:textId="31DFC498" w:rsidR="00733703" w:rsidRPr="002E2C37" w:rsidRDefault="00733703" w:rsidP="00733703">
      <w:pPr>
        <w:outlineLvl w:val="3"/>
        <w:rPr>
          <w:b/>
          <w:bCs/>
          <w:lang w:val="en-US"/>
        </w:rPr>
      </w:pPr>
      <w:r w:rsidRPr="002E2C37">
        <w:rPr>
          <w:b/>
          <w:bCs/>
          <w:lang w:val="en-US"/>
        </w:rPr>
        <w:t>2.2.3.7 YOLOv11</w:t>
      </w:r>
    </w:p>
    <w:p w14:paraId="02681A85" w14:textId="5E306BCB" w:rsidR="009A76D7" w:rsidRDefault="001910A4" w:rsidP="009A76D7">
      <w:r w:rsidRPr="002E2C37">
        <w:lastRenderedPageBreak/>
        <w:t xml:space="preserve">YOLOv11 là phiên bản mới nhất trong dòng mô hình phát hiện đối tượng You Only Look Once (YOLO), được phát triển bởi nhóm Ultralytics và công bố vào cuối năm 2024 </w:t>
      </w:r>
      <w:r w:rsidR="00390D74" w:rsidRPr="002E2C37">
        <w:fldChar w:fldCharType="begin"/>
      </w:r>
      <w:r w:rsidR="00C12BD2">
        <w:instrText xml:space="preserve"> ADDIN ZOTERO_ITEM CSL_CITATION {"citationID":"JlEMIJ3o","properties":{"formattedCitation":"(Khanam &amp; Hussain, 2024)","plainCitation":"(Khanam &amp; Hussain, 2024)","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C12BD2" w:rsidRPr="00C12BD2">
        <w:t>(Khanam &amp; Hussain, 2024)</w:t>
      </w:r>
      <w:r w:rsidR="00390D74" w:rsidRPr="002E2C37">
        <w:fldChar w:fldCharType="end"/>
      </w:r>
      <w:r w:rsidRPr="002E2C37">
        <w:t>. Mô hình này giới thiệu nhiều cải tiến đáng kể về kiến trúc và hiệu suất, bao gồm việc sử dụng các khối C3k2 (Cross Stage Partial với kích thước kernel 2), SPPF (Spatial Pyramid Pooling - Fast) và C2PSA (Convolutional block with Parallel Spatial Attention) để nâng cao khả năng trích xuất đặc trưng và hiệu quả huấn luyện</w:t>
      </w:r>
      <w:r w:rsidR="00390D74" w:rsidRPr="002E2C37">
        <w:t xml:space="preserve"> </w:t>
      </w:r>
      <w:r w:rsidR="00390D74" w:rsidRPr="002E2C37">
        <w:fldChar w:fldCharType="begin"/>
      </w:r>
      <w:r w:rsidR="00C12BD2">
        <w:instrText xml:space="preserve"> ADDIN ZOTERO_ITEM CSL_CITATION {"citationID":"2lcs35G3","properties":{"formattedCitation":"(Khanam &amp; Hussain, 2024)","plainCitation":"(Khanam &amp; Hussain, 2024)","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C12BD2" w:rsidRPr="00C12BD2">
        <w:t>(Khanam &amp; Hussain, 2024)</w:t>
      </w:r>
      <w:r w:rsidR="00390D74" w:rsidRPr="002E2C37">
        <w:fldChar w:fldCharType="end"/>
      </w:r>
      <w:r w:rsidRPr="002E2C37">
        <w:t>. YOLOv11 hỗ trợ nhiều tác vụ thị giác máy tính như phát hiện đối tượng, phân đoạn thể hiện, ước lượng tư thế và phát hiện đối tượng định hướng (OBB), với các phiên bản mô hình từ Nano đến Extra-Large phù hợp cho cả thiết bị biên và hệ thống GPU hiệu năng cao</w:t>
      </w:r>
      <w:r w:rsidR="00390D74" w:rsidRPr="002E2C37">
        <w:t xml:space="preserve"> </w:t>
      </w:r>
      <w:r w:rsidR="00390D74" w:rsidRPr="002E2C37">
        <w:fldChar w:fldCharType="begin"/>
      </w:r>
      <w:r w:rsidR="00C12BD2">
        <w:instrText xml:space="preserve"> ADDIN ZOTERO_ITEM CSL_CITATION {"citationID":"rY5FnznV","properties":{"formattedCitation":"({\\i{}Ultralytics YOLO11 - Ultralytics YOLO T\\uc0\\u224{}i Li\\uc0\\u7879{}u}, n.d.)","plainCitation":"(Ultralytics YOLO11 - Ultralytics YOLO Tài Liệu, n.d.)","noteIndex":0},"citationItems":[{"id":80,"uris":["http://zotero.org/users/local/zZINqPE4/items/EI8S2G9W"],"itemData":{"id":80,"type":"webpage","title":"Ultralytics YOLO11 - Ultralytics YOLO Tài liệu","URL":"https://docs.ultralytics.com/vi/models/yolo11/","accessed":{"date-parts":[["2025",4,13]]}}}],"schema":"https://github.com/citation-style-language/schema/raw/master/csl-citation.json"} </w:instrText>
      </w:r>
      <w:r w:rsidR="00390D74" w:rsidRPr="002E2C37">
        <w:fldChar w:fldCharType="separate"/>
      </w:r>
      <w:r w:rsidR="00C12BD2" w:rsidRPr="00C12BD2">
        <w:t>(</w:t>
      </w:r>
      <w:r w:rsidR="00C12BD2" w:rsidRPr="00C12BD2">
        <w:rPr>
          <w:i/>
          <w:iCs/>
        </w:rPr>
        <w:t>Ultralytics YOLO11 - Ultralytics YOLO Tài Liệu</w:t>
      </w:r>
      <w:r w:rsidR="00C12BD2" w:rsidRPr="00C12BD2">
        <w:t>, n.d.)</w:t>
      </w:r>
      <w:r w:rsidR="00390D74" w:rsidRPr="002E2C37">
        <w:fldChar w:fldCharType="end"/>
      </w:r>
      <w:r w:rsidRPr="002E2C37">
        <w:t>. Theo đánh giá trên tập dữ liệu COCO, YOLOv11 đạt hiệu suất mAP cao hơn so với các phiên bản trước như YOLOv10 và YOLOv9, đồng thời cải thiện tốc độ suy luận, đặc biệt khi triển khai trong các hệ thống giao thông thông minh và giám sát thời gian thực.</w:t>
      </w:r>
    </w:p>
    <w:p w14:paraId="5F3B7D14" w14:textId="77777777" w:rsidR="00C445EA" w:rsidRDefault="00C445EA" w:rsidP="00C445EA">
      <w:pPr>
        <w:pStyle w:val="Heading2"/>
        <w:rPr>
          <w:b w:val="0"/>
          <w:highlight w:val="white"/>
        </w:rPr>
      </w:pPr>
      <w:bookmarkStart w:id="54" w:name="_Toc101958601"/>
      <w:bookmarkStart w:id="55" w:name="_Toc21499"/>
      <w:bookmarkStart w:id="56" w:name="_Toc21597"/>
      <w:bookmarkStart w:id="57" w:name="_Toc195640399"/>
      <w:r>
        <w:rPr>
          <w:highlight w:val="white"/>
        </w:rPr>
        <w:t>2.3 PHƯƠNG PHÁP TRANSFER LEARNING</w:t>
      </w:r>
      <w:bookmarkEnd w:id="54"/>
      <w:bookmarkEnd w:id="55"/>
      <w:bookmarkEnd w:id="56"/>
      <w:bookmarkEnd w:id="57"/>
    </w:p>
    <w:p w14:paraId="083A59F0" w14:textId="39334FA1" w:rsidR="00C445EA" w:rsidRDefault="00C445EA" w:rsidP="00C445EA">
      <w:pPr>
        <w:pStyle w:val="Heading3"/>
        <w:spacing w:before="120"/>
        <w:ind w:firstLine="284"/>
        <w:rPr>
          <w:b w:val="0"/>
          <w:color w:val="000000"/>
          <w:szCs w:val="26"/>
          <w:highlight w:val="white"/>
        </w:rPr>
      </w:pPr>
      <w:bookmarkStart w:id="58" w:name="_Toc101958602"/>
      <w:bookmarkStart w:id="59" w:name="_Toc195640400"/>
      <w:r>
        <w:rPr>
          <w:rFonts w:eastAsia="Times New Roman"/>
          <w:color w:val="000000"/>
          <w:szCs w:val="26"/>
          <w:highlight w:val="white"/>
        </w:rPr>
        <w:t>2.3.1 Giới thiệu về Transfer Learning</w:t>
      </w:r>
      <w:bookmarkEnd w:id="58"/>
      <w:bookmarkEnd w:id="59"/>
    </w:p>
    <w:p w14:paraId="4198EE5B" w14:textId="0C9869F1" w:rsidR="00C445EA" w:rsidRDefault="00C445EA" w:rsidP="00C445EA">
      <w:pPr>
        <w:ind w:firstLine="709"/>
        <w:rPr>
          <w:color w:val="000000"/>
          <w:highlight w:val="white"/>
        </w:rPr>
      </w:pPr>
      <w:r>
        <w:rPr>
          <w:color w:val="000000"/>
          <w:highlight w:val="white"/>
        </w:rPr>
        <w:t xml:space="preserve">Trong quá trình xây </w:t>
      </w:r>
      <w:r>
        <w:rPr>
          <w:highlight w:val="white"/>
        </w:rPr>
        <w:t>dựng</w:t>
      </w:r>
      <w:r>
        <w:rPr>
          <w:color w:val="000000"/>
          <w:highlight w:val="white"/>
        </w:rPr>
        <w:t xml:space="preserve"> mô hình chắc hẳn chúng ta đã từng gặp trường hợp mô hình của mình dự đoán không chuẩn. Thường thì mọi người sẽ nghi ngờ nguyên nhân xuất phát từ việc chúng ta gán nhãn dữ liệu bị sai, nhưng khi kiểm tra lại thì vấn đề không nằm ở nhãn dữ liệu. Vậy vấn đề xuất phát từ đâu? Trong chương này thì tôi sẽ trình bày nguyên nhân dẫn đến mô hình không hiệu quả, đồng thời sẽ đề xuất phương pháp được áp dụng phổ biến giúp c</w:t>
      </w:r>
      <w:r w:rsidR="006F5A6F">
        <w:rPr>
          <w:color w:val="000000"/>
          <w:highlight w:val="white"/>
        </w:rPr>
        <w:t>ải</w:t>
      </w:r>
      <w:r>
        <w:rPr>
          <w:color w:val="000000"/>
          <w:highlight w:val="white"/>
        </w:rPr>
        <w:t xml:space="preserve"> thiện độ chính xác và giảm chi phí, tiết kiệm thời gian. Đó là phương pháp học chuyển giao (Transfer Learning) </w:t>
      </w:r>
      <w:r>
        <w:rPr>
          <w:color w:val="000000"/>
          <w:highlight w:val="white"/>
        </w:rPr>
        <w:fldChar w:fldCharType="begin"/>
      </w:r>
      <w:r w:rsidR="00C12BD2">
        <w:rPr>
          <w:color w:val="000000"/>
          <w:highlight w:val="white"/>
        </w:rPr>
        <w:instrText xml:space="preserve"> ADDIN ZOTERO_ITEM CSL_CITATION {"citationID":"O7zGpdQs","properties":{"formattedCitation":"(Brownlee, 2017)","plainCitation":"(Brownlee, 2017)","noteIndex":0},"citationItems":[{"id":112,"uris":["http://zotero.org/users/local/zZINqPE4/items/84Q5N43T"],"itemData":{"id":112,"type":"post-weblog","abstract":"Transfer learning is a machine learning method where a model developed for a task is reused as the starting point for a model on a second task. It is a popular approach in deep learning where pre-trained models are used as the starting point on computer vision and natural language processing tasks given the vast […]","container-title":"MachineLearningMastery.com","language":"en-US","title":"A Gentle Introduction to Transfer Learning for Deep Learning","URL":"https://www.machinelearningmastery.com/transfer-learning-for-deep-learning/","author":[{"family":"Brownlee","given":"Jason"}],"accessed":{"date-parts":[["2025",4,14]]},"issued":{"date-parts":[["2017",12,19]]}}}],"schema":"https://github.com/citation-style-language/schema/raw/master/csl-citation.json"} </w:instrText>
      </w:r>
      <w:r>
        <w:rPr>
          <w:color w:val="000000"/>
          <w:highlight w:val="white"/>
        </w:rPr>
        <w:fldChar w:fldCharType="separate"/>
      </w:r>
      <w:r w:rsidR="00C12BD2" w:rsidRPr="00C12BD2">
        <w:rPr>
          <w:highlight w:val="white"/>
        </w:rPr>
        <w:t>(Brownlee, 2017)</w:t>
      </w:r>
      <w:r>
        <w:rPr>
          <w:color w:val="000000"/>
          <w:highlight w:val="white"/>
        </w:rPr>
        <w:fldChar w:fldCharType="end"/>
      </w:r>
      <w:r>
        <w:rPr>
          <w:color w:val="000000"/>
          <w:highlight w:val="white"/>
        </w:rPr>
        <w:t>.</w:t>
      </w:r>
    </w:p>
    <w:p w14:paraId="22FCEC4E" w14:textId="77777777" w:rsidR="00C445EA" w:rsidRDefault="00C445EA" w:rsidP="00C445EA">
      <w:pPr>
        <w:ind w:firstLine="709"/>
        <w:rPr>
          <w:color w:val="000000"/>
          <w:highlight w:val="white"/>
        </w:rPr>
      </w:pPr>
      <w:r>
        <w:rPr>
          <w:color w:val="000000"/>
          <w:highlight w:val="white"/>
        </w:rPr>
        <w:t>Nguyên nhân của mô hình dự báo kém, nếu chúng ta bỏ qua những yếu tố như gán nhãn ảnh sai, ảnh bị mập mờ, bị che khuất, ... thì thông thường sẽ có bốn yếu tố như sau:</w:t>
      </w:r>
    </w:p>
    <w:p w14:paraId="5C023E9B" w14:textId="77777777" w:rsidR="00C445EA" w:rsidRDefault="00C445EA" w:rsidP="00C445EA">
      <w:pPr>
        <w:rPr>
          <w:color w:val="000000"/>
          <w:highlight w:val="white"/>
        </w:rPr>
      </w:pPr>
      <w:r>
        <w:rPr>
          <w:color w:val="000000"/>
          <w:highlight w:val="white"/>
        </w:rPr>
        <w:t>- Dữ liệu nhỏ: bộ dữ liệu có kích thước quá bé, do đó mô hình huấn luyện không học được các đặc trưng tổng quát để áp dụng vào tác vụ phân loại. Ví dụ như với cùng một bài toán phân loại chó và mèo thì nếu đối với tập dữ liệu chó và mèo của Việt Nam mình có 100 ảnh, số lượng ảnh này còn quá ít khi đó nếu đem mô hình huấn luyện với tập dữ liệu 100 ảnh của Việt Nam mà sử dụng cho những bộ dữ liệu lớn hơn thì sẽ dẫn đến khả năng là dự báo sai.</w:t>
      </w:r>
    </w:p>
    <w:p w14:paraId="5D28AB14" w14:textId="77777777" w:rsidR="00C445EA" w:rsidRDefault="00C445EA" w:rsidP="00C445EA">
      <w:pPr>
        <w:rPr>
          <w:color w:val="000000"/>
          <w:highlight w:val="white"/>
        </w:rPr>
      </w:pPr>
      <w:r>
        <w:rPr>
          <w:color w:val="000000"/>
          <w:highlight w:val="white"/>
        </w:rPr>
        <w:t xml:space="preserve">- Mất cân bằng dữ liệu: khi mô hình mất cân bằng dữ liệu thì việc dự đoán các mẫu thuộc nhóm thiểu số sẽ </w:t>
      </w:r>
      <w:r>
        <w:rPr>
          <w:highlight w:val="white"/>
        </w:rPr>
        <w:t>khó</w:t>
      </w:r>
      <w:r>
        <w:rPr>
          <w:color w:val="000000"/>
          <w:highlight w:val="white"/>
        </w:rPr>
        <w:t xml:space="preserve"> khăn hơn.</w:t>
      </w:r>
    </w:p>
    <w:p w14:paraId="7C38183F" w14:textId="77777777" w:rsidR="00C445EA" w:rsidRDefault="00C445EA" w:rsidP="00C445EA">
      <w:pPr>
        <w:rPr>
          <w:color w:val="000000"/>
          <w:highlight w:val="white"/>
        </w:rPr>
      </w:pPr>
      <w:r>
        <w:rPr>
          <w:color w:val="000000"/>
          <w:highlight w:val="white"/>
        </w:rPr>
        <w:lastRenderedPageBreak/>
        <w:t>- Kiến trúc mô hình lựa chọn phức tạp so với bộ dữ liệu: đối với những bộ dữ liệu lớn lên tới vài triệu ảnh thì việc lựa chọn mô hình có kiến trúc phức tạp sẽ rất phù hợp vì khi đó sẽ mạng lại độ chính xác cao. Còn đối với bộ dữ liệu có kích thước nhỏ thì việc lựa chọn kiến trúc mô hình phức tạp sẽ làm giảm đi độ chính xác. Nguyên nhân có thể là do những mô hình có kiến trúc phức tạp thường xảy ra overfitting.</w:t>
      </w:r>
    </w:p>
    <w:p w14:paraId="0F071E01" w14:textId="77777777" w:rsidR="00C445EA" w:rsidRDefault="00C445EA" w:rsidP="00C445EA">
      <w:pPr>
        <w:rPr>
          <w:color w:val="000000"/>
          <w:highlight w:val="white"/>
        </w:rPr>
      </w:pPr>
      <w:r>
        <w:rPr>
          <w:color w:val="000000"/>
          <w:highlight w:val="white"/>
        </w:rPr>
        <w:t>- Quá trình tối ưu hóa gặp khó khăn: có thể bạn đã thiết lập learning rate, chưa tốt nên khiến mô hình huấn luyện lâu hội tụ hoặc chưa đạt tới điểm global optimal.</w:t>
      </w:r>
    </w:p>
    <w:p w14:paraId="1F16BC3F" w14:textId="77777777" w:rsidR="00C445EA" w:rsidRDefault="00C445EA" w:rsidP="00C445EA">
      <w:pPr>
        <w:ind w:firstLine="709"/>
        <w:rPr>
          <w:color w:val="000000"/>
          <w:highlight w:val="white"/>
        </w:rPr>
      </w:pPr>
      <w:r>
        <w:rPr>
          <w:color w:val="000000"/>
          <w:highlight w:val="white"/>
        </w:rPr>
        <w:t>Vậy vai trò của học chuyện giao là gì? Có ba vai trò mà chúng ta có thể dễ nhìn thấy nhất ở phương pháp học chuyển giao đó là:</w:t>
      </w:r>
    </w:p>
    <w:p w14:paraId="464072FC" w14:textId="77777777" w:rsidR="00C445EA" w:rsidRDefault="00C445EA" w:rsidP="00C445EA">
      <w:pPr>
        <w:rPr>
          <w:color w:val="000000"/>
          <w:highlight w:val="white"/>
        </w:rPr>
      </w:pPr>
      <w:r>
        <w:rPr>
          <w:color w:val="000000"/>
          <w:highlight w:val="white"/>
        </w:rPr>
        <w:t>- Chuyển giao tri thức: Tận dụng lại các tri thức của mô hình trước đó và cái thiện nó lại để tốt hơn.</w:t>
      </w:r>
    </w:p>
    <w:p w14:paraId="31880CEF" w14:textId="6067680A" w:rsidR="00C445EA" w:rsidRDefault="00C445EA" w:rsidP="00C445EA">
      <w:pPr>
        <w:rPr>
          <w:color w:val="000000"/>
          <w:highlight w:val="white"/>
        </w:rPr>
      </w:pPr>
      <w:r>
        <w:rPr>
          <w:color w:val="000000"/>
          <w:highlight w:val="white"/>
        </w:rPr>
        <w:t xml:space="preserve">- Cải thiện độ chính xác </w:t>
      </w:r>
      <w:r w:rsidR="00172877">
        <w:rPr>
          <w:color w:val="000000"/>
          <w:highlight w:val="white"/>
        </w:rPr>
        <w:fldChar w:fldCharType="begin"/>
      </w:r>
      <w:r w:rsidR="00C12BD2">
        <w:rPr>
          <w:color w:val="000000"/>
          <w:highlight w:val="white"/>
        </w:rPr>
        <w:instrText xml:space="preserve"> ADDIN ZOTERO_ITEM CSL_CITATION {"citationID":"3JItu3cX","properties":{"formattedCitation":"(Brownlee, 2019)","plainCitation":"(Brownlee, 2019)","noteIndex":0},"citationItems":[{"id":114,"uris":["http://zotero.org/users/local/zZINqPE4/items/KE8QFU28"],"itemData":{"id":114,"type":"post-weblog","abstract":"An interesting benefit of deep learning neural networks is that they can be reused on related problems. Transfer learning refers to a technique for predictive modeling on a different but somehow similar problem that can then be reused partly or wholly to accelerate the training and improve the performance of a model on the problem […]","container-title":"MachineLearningMastery.com","language":"en-US","title":"How to Improve Performance With Transfer Learning for Deep Learning Neural Networks","URL":"https://www.machinelearningmastery.com/how-to-improve-performance-with-transfer-learning-for-deep-learning-neural-networks/","author":[{"family":"Brownlee","given":"Jason"}],"accessed":{"date-parts":[["2025",4,14]]},"issued":{"date-parts":[["2019",2,7]]}}}],"schema":"https://github.com/citation-style-language/schema/raw/master/csl-citation.json"} </w:instrText>
      </w:r>
      <w:r w:rsidR="00172877">
        <w:rPr>
          <w:color w:val="000000"/>
          <w:highlight w:val="white"/>
        </w:rPr>
        <w:fldChar w:fldCharType="separate"/>
      </w:r>
      <w:r w:rsidR="00C12BD2" w:rsidRPr="00C12BD2">
        <w:rPr>
          <w:highlight w:val="white"/>
        </w:rPr>
        <w:t>(Brownlee, 2019)</w:t>
      </w:r>
      <w:r w:rsidR="00172877">
        <w:rPr>
          <w:color w:val="000000"/>
          <w:highlight w:val="white"/>
        </w:rPr>
        <w:fldChar w:fldCharType="end"/>
      </w:r>
      <w:r>
        <w:rPr>
          <w:color w:val="000000"/>
          <w:highlight w:val="white"/>
        </w:rPr>
        <w:t xml:space="preserve"> và tiết kiệm chi phí: ví dụ như trong bài toán phân loại chó và mèo, nếu chúng ta huấn luyện ngay từ đầu bạn sẽ tốn nhiều epochs huấn luyện hơn để đạt được độ chính xác cao. Tuy nhiên nếu chúng ta tận dụng pretrained-model thì cần ít epochs huấn luyện hơn để đạt được một độ chính xác mong đợi. Thậm chí độ chính xác của nó còn có thể cao hơn khi không áp dụng transfer learning.</w:t>
      </w:r>
    </w:p>
    <w:p w14:paraId="4204F20C" w14:textId="77777777" w:rsidR="009416A7" w:rsidRDefault="00C445EA" w:rsidP="009416A7">
      <w:pPr>
        <w:keepNext/>
        <w:ind w:firstLine="0"/>
        <w:jc w:val="center"/>
      </w:pPr>
      <w:r>
        <w:rPr>
          <w:noProof/>
          <w:color w:val="000000"/>
          <w:highlight w:val="white"/>
          <w:lang w:eastAsia="en-GB"/>
        </w:rPr>
        <w:drawing>
          <wp:inline distT="0" distB="0" distL="0" distR="0" wp14:anchorId="41C8397E" wp14:editId="395267FF">
            <wp:extent cx="5219065" cy="2076450"/>
            <wp:effectExtent l="0" t="0" r="635" b="0"/>
            <wp:docPr id="160205" name="image15.png"/>
            <wp:cNvGraphicFramePr/>
            <a:graphic xmlns:a="http://schemas.openxmlformats.org/drawingml/2006/main">
              <a:graphicData uri="http://schemas.openxmlformats.org/drawingml/2006/picture">
                <pic:pic xmlns:pic="http://schemas.openxmlformats.org/drawingml/2006/picture">
                  <pic:nvPicPr>
                    <pic:cNvPr id="160205" name="image15.png"/>
                    <pic:cNvPicPr preferRelativeResize="0"/>
                  </pic:nvPicPr>
                  <pic:blipFill>
                    <a:blip r:embed="rId27"/>
                    <a:srcRect/>
                    <a:stretch>
                      <a:fillRect/>
                    </a:stretch>
                  </pic:blipFill>
                  <pic:spPr>
                    <a:xfrm>
                      <a:off x="0" y="0"/>
                      <a:ext cx="5225766" cy="2078991"/>
                    </a:xfrm>
                    <a:prstGeom prst="rect">
                      <a:avLst/>
                    </a:prstGeom>
                  </pic:spPr>
                </pic:pic>
              </a:graphicData>
            </a:graphic>
          </wp:inline>
        </w:drawing>
      </w:r>
    </w:p>
    <w:p w14:paraId="4B64E911" w14:textId="63A4BB07" w:rsidR="00C445EA" w:rsidRDefault="009416A7" w:rsidP="009416A7">
      <w:pPr>
        <w:pStyle w:val="Hnh"/>
        <w:rPr>
          <w:color w:val="000000"/>
          <w:highlight w:val="white"/>
          <w:lang w:eastAsia="en-GB"/>
        </w:rPr>
      </w:pPr>
      <w:bookmarkStart w:id="60" w:name="_Toc195696856"/>
      <w:r>
        <w:t xml:space="preserve">Hình </w:t>
      </w:r>
      <w:r>
        <w:fldChar w:fldCharType="begin"/>
      </w:r>
      <w:r>
        <w:instrText xml:space="preserve"> SEQ Hình \* ARABIC </w:instrText>
      </w:r>
      <w:r>
        <w:fldChar w:fldCharType="separate"/>
      </w:r>
      <w:r w:rsidR="007B498C">
        <w:rPr>
          <w:noProof/>
        </w:rPr>
        <w:t>6</w:t>
      </w:r>
      <w:r>
        <w:fldChar w:fldCharType="end"/>
      </w:r>
      <w:r>
        <w:t xml:space="preserve">: </w:t>
      </w:r>
      <w:r>
        <w:rPr>
          <w:lang w:val="en-US"/>
        </w:rPr>
        <w:t>Sơ đồ so sánh hiệu suất của mô hình trước và sau khi áp dụng Transfer Learning</w:t>
      </w:r>
      <w:r w:rsidR="009E6110">
        <w:rPr>
          <w:lang w:val="en-US"/>
        </w:rPr>
        <w:t xml:space="preserve"> </w:t>
      </w:r>
      <w:r w:rsidR="009E6110">
        <w:rPr>
          <w:lang w:val="en-US"/>
        </w:rPr>
        <w:fldChar w:fldCharType="begin"/>
      </w:r>
      <w:r w:rsidR="00C12BD2">
        <w:rPr>
          <w:lang w:val="en-US"/>
        </w:rPr>
        <w:instrText xml:space="preserve"> ADDIN ZOTERO_ITEM CSL_CITATION {"citationID":"4mb6rcit","properties":{"formattedCitation":"(Kh\\uc0\\u225{}nh, n.d.)","plainCitation":"(Khánh, n.d.)","noteIndex":0},"citationItems":[{"id":124,"uris":["http://zotero.org/users/local/zZINqPE4/items/962E2K8A"],"itemData":{"id":124,"type":"webpage","container-title":"Khanh's blog","title":"Khoa học dữ liệu","URL":"https://phamdinhkhanh.github.io","author":[{"family":"Khánh","given":"Phạm Đình"}],"accessed":{"date-parts":[["2025",4,15]]}}}],"schema":"https://github.com/citation-style-language/schema/raw/master/csl-citation.json"} </w:instrText>
      </w:r>
      <w:r w:rsidR="009E6110">
        <w:rPr>
          <w:lang w:val="en-US"/>
        </w:rPr>
        <w:fldChar w:fldCharType="separate"/>
      </w:r>
      <w:r w:rsidR="00C12BD2" w:rsidRPr="00C12BD2">
        <w:t>(Khánh, n.d.)</w:t>
      </w:r>
      <w:bookmarkEnd w:id="60"/>
      <w:r w:rsidR="009E6110">
        <w:rPr>
          <w:lang w:val="en-US"/>
        </w:rPr>
        <w:fldChar w:fldCharType="end"/>
      </w:r>
    </w:p>
    <w:p w14:paraId="4242E78A" w14:textId="77777777" w:rsidR="00C445EA" w:rsidRDefault="00C445EA" w:rsidP="00C445EA">
      <w:bookmarkStart w:id="61" w:name="_heading=h.sqyw64" w:colFirst="0" w:colLast="0"/>
      <w:bookmarkEnd w:id="61"/>
      <w:r>
        <w:rPr>
          <w:color w:val="000000"/>
        </w:rPr>
        <w:t xml:space="preserve">- Hiệu quả với dữ liệu nhỏ: trong trường hợp mà bộ dữ liệu có kích thước quá nhỏ và khó có thể tìm kiếm và mở rộng thêm thì các mô hình được huấn luyện từ chúng sẽ khó có thể dự báo tốt, tận dụng lại tri thức từ các tác vụ phân loại sẽ giúp các mô hình được huấn luyện dự báo tốt hơn với </w:t>
      </w:r>
      <w:r>
        <w:t>dữ</w:t>
      </w:r>
      <w:r>
        <w:rPr>
          <w:color w:val="000000"/>
        </w:rPr>
        <w:t xml:space="preserve"> liệu mới vì mô hình được học trên cả hai nguồn tri thức đó là dữ liệu huấn luyện và dữ liệu mà nó đã được học từ trước đó.</w:t>
      </w:r>
    </w:p>
    <w:p w14:paraId="1BB96CFB" w14:textId="77777777" w:rsidR="00C445EA" w:rsidRDefault="00C445EA" w:rsidP="00C445EA">
      <w:pPr>
        <w:ind w:firstLine="709"/>
      </w:pPr>
      <w:r>
        <w:lastRenderedPageBreak/>
        <w:t>- Từ đồ thị cho thấy khi sử dụng transfer learning sẽ có 3 lợi thế là có điểm khởi đầu của accuracy tốt hơn, accuracy có tốc độ nhanh hơn, đường tiệm cận của độ chính xác tối ưu cao hơn.</w:t>
      </w:r>
    </w:p>
    <w:p w14:paraId="3396967A" w14:textId="77777777" w:rsidR="00C445EA" w:rsidRDefault="00C445EA" w:rsidP="00C445EA">
      <w:pPr>
        <w:pStyle w:val="Heading3"/>
        <w:spacing w:before="120"/>
        <w:ind w:firstLine="284"/>
        <w:rPr>
          <w:rFonts w:eastAsia="Times New Roman"/>
          <w:color w:val="000000"/>
          <w:szCs w:val="26"/>
          <w:highlight w:val="white"/>
        </w:rPr>
      </w:pPr>
      <w:bookmarkStart w:id="62" w:name="_Toc101958603"/>
      <w:bookmarkStart w:id="63" w:name="_Toc195640401"/>
      <w:r>
        <w:rPr>
          <w:rFonts w:eastAsia="Times New Roman"/>
          <w:color w:val="000000"/>
          <w:szCs w:val="26"/>
          <w:highlight w:val="white"/>
        </w:rPr>
        <w:t>2.3.2 Transfer Learning</w:t>
      </w:r>
      <w:bookmarkEnd w:id="62"/>
      <w:bookmarkEnd w:id="63"/>
    </w:p>
    <w:p w14:paraId="74DCC672" w14:textId="7050D738"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Quá trình áp dụng tri thức đã được học từ mô hình trước sang bài toán hiện tại được gọi là transfer learning </w:t>
      </w:r>
      <w:r w:rsidR="00627407">
        <w:rPr>
          <w:color w:val="000000"/>
          <w:highlight w:val="white"/>
        </w:rPr>
        <w:fldChar w:fldCharType="begin"/>
      </w:r>
      <w:r w:rsidR="00C12BD2">
        <w:rPr>
          <w:color w:val="000000"/>
          <w:highlight w:val="white"/>
        </w:rPr>
        <w:instrText xml:space="preserve"> ADDIN ZOTERO_ITEM CSL_CITATION {"citationID":"jvsHNgjS","properties":{"formattedCitation":"({\\i{}A Gentle Introduction to Transfer Learning for Deep Learning - MachineLearningMastery.Com}, n.d.)","plainCitation":"(A Gentle Introduction to Transfer Learning for Deep Learning - MachineLearningMastery.Com, n.d.)","noteIndex":0},"citationItems":[{"id":120,"uris":["http://zotero.org/users/local/zZINqPE4/items/BZNWDMTX"],"itemData":{"id":120,"type":"webpage","title":"A Gentle Introduction to Transfer Learning for Deep Learning - MachineLearningMastery.com","URL":"https://machinelearningmastery.com/transfer-learning-for-deep-learning/","accessed":{"date-parts":[["2025",4,14]]}}}],"schema":"https://github.com/citation-style-language/schema/raw/master/csl-citation.json"} </w:instrText>
      </w:r>
      <w:r w:rsidR="00627407">
        <w:rPr>
          <w:color w:val="000000"/>
          <w:highlight w:val="white"/>
        </w:rPr>
        <w:fldChar w:fldCharType="separate"/>
      </w:r>
      <w:r w:rsidR="00C12BD2" w:rsidRPr="00C12BD2">
        <w:t>(</w:t>
      </w:r>
      <w:r w:rsidR="00C12BD2" w:rsidRPr="00C12BD2">
        <w:rPr>
          <w:i/>
          <w:iCs/>
        </w:rPr>
        <w:t>A Gentle Introduction to Transfer Learning for Deep Learning - MachineLearningMastery.Com</w:t>
      </w:r>
      <w:r w:rsidR="00C12BD2" w:rsidRPr="00C12BD2">
        <w:t>, n.d.)</w:t>
      </w:r>
      <w:r w:rsidR="00627407">
        <w:rPr>
          <w:color w:val="000000"/>
          <w:highlight w:val="white"/>
        </w:rPr>
        <w:fldChar w:fldCharType="end"/>
      </w:r>
      <w:r w:rsidRPr="00105DDF">
        <w:rPr>
          <w:color w:val="000000"/>
          <w:highlight w:val="white"/>
        </w:rPr>
        <w:t>.</w:t>
      </w:r>
    </w:p>
    <w:p w14:paraId="666AAE12" w14:textId="77777777"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Như chúng ta đã biết thì layers CNN về bản chất là một feature </w:t>
      </w:r>
      <w:r w:rsidRPr="00105DDF">
        <w:rPr>
          <w:highlight w:val="white"/>
        </w:rPr>
        <w:t>extraction</w:t>
      </w:r>
      <w:r w:rsidRPr="00105DDF">
        <w:rPr>
          <w:color w:val="000000"/>
          <w:highlight w:val="white"/>
        </w:rPr>
        <w:t xml:space="preserve"> mà </w:t>
      </w:r>
      <w:r w:rsidRPr="00105DDF">
        <w:rPr>
          <w:highlight w:val="white"/>
        </w:rPr>
        <w:t>mõi</w:t>
      </w:r>
      <w:r w:rsidRPr="00105DDF">
        <w:rPr>
          <w:color w:val="000000"/>
          <w:highlight w:val="white"/>
        </w:rPr>
        <w:t xml:space="preserve"> một layer CNN sẽ có tác dụng trích lọc đặc trưng theo nhưng level khác nhau.</w:t>
      </w:r>
    </w:p>
    <w:p w14:paraId="23881CD8" w14:textId="77777777" w:rsidR="00F71012" w:rsidRDefault="00775D5E" w:rsidP="00F71012">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6B330B23" wp14:editId="2BCF3B4E">
            <wp:extent cx="5207907" cy="1666875"/>
            <wp:effectExtent l="0" t="0" r="0" b="0"/>
            <wp:docPr id="160207" name="image3.png" descr="A diagram of a brain process&#10;&#10;AI-generated content may be incorrect."/>
            <wp:cNvGraphicFramePr/>
            <a:graphic xmlns:a="http://schemas.openxmlformats.org/drawingml/2006/main">
              <a:graphicData uri="http://schemas.openxmlformats.org/drawingml/2006/picture">
                <pic:pic xmlns:pic="http://schemas.openxmlformats.org/drawingml/2006/picture">
                  <pic:nvPicPr>
                    <pic:cNvPr id="160207" name="image3.png" descr="A diagram of a brain process&#10;&#10;AI-generated content may be incorrect."/>
                    <pic:cNvPicPr preferRelativeResize="0"/>
                  </pic:nvPicPr>
                  <pic:blipFill>
                    <a:blip r:embed="rId28"/>
                    <a:srcRect/>
                    <a:stretch>
                      <a:fillRect/>
                    </a:stretch>
                  </pic:blipFill>
                  <pic:spPr>
                    <a:xfrm>
                      <a:off x="0" y="0"/>
                      <a:ext cx="5282109" cy="1690625"/>
                    </a:xfrm>
                    <a:prstGeom prst="rect">
                      <a:avLst/>
                    </a:prstGeom>
                    <a:ln/>
                  </pic:spPr>
                </pic:pic>
              </a:graphicData>
            </a:graphic>
          </wp:inline>
        </w:drawing>
      </w:r>
    </w:p>
    <w:p w14:paraId="69C5AA95" w14:textId="586AF82C" w:rsidR="00F71012" w:rsidRPr="00105DDF" w:rsidRDefault="00F71012" w:rsidP="00F71012">
      <w:pPr>
        <w:pStyle w:val="Hnh"/>
        <w:rPr>
          <w:color w:val="000000"/>
          <w:highlight w:val="white"/>
        </w:rPr>
      </w:pPr>
      <w:bookmarkStart w:id="64" w:name="_Toc195696857"/>
      <w:r>
        <w:t xml:space="preserve">Hình </w:t>
      </w:r>
      <w:r>
        <w:fldChar w:fldCharType="begin"/>
      </w:r>
      <w:r>
        <w:instrText xml:space="preserve"> SEQ Hình \* ARABIC </w:instrText>
      </w:r>
      <w:r>
        <w:fldChar w:fldCharType="separate"/>
      </w:r>
      <w:r w:rsidR="007B498C">
        <w:rPr>
          <w:noProof/>
        </w:rPr>
        <w:t>7</w:t>
      </w:r>
      <w:r>
        <w:fldChar w:fldCharType="end"/>
      </w:r>
      <w:r>
        <w:t xml:space="preserve">: </w:t>
      </w:r>
      <w:r w:rsidRPr="00105DDF">
        <w:t>Các đặc trưng học được từ mạng CNN</w:t>
      </w:r>
      <w:bookmarkEnd w:id="64"/>
    </w:p>
    <w:p w14:paraId="3F4F7558" w14:textId="77777777" w:rsidR="00775D5E" w:rsidRPr="00105DDF" w:rsidRDefault="00775D5E" w:rsidP="00775D5E">
      <w:pPr>
        <w:ind w:firstLine="709"/>
        <w:rPr>
          <w:highlight w:val="white"/>
        </w:rPr>
      </w:pPr>
      <w:bookmarkStart w:id="65" w:name="_heading=h.1rvwp1q" w:colFirst="0" w:colLast="0"/>
      <w:bookmarkEnd w:id="65"/>
      <w:r w:rsidRPr="00105DDF">
        <w:rPr>
          <w:highlight w:val="white"/>
        </w:rPr>
        <w:t>Ở những Convolutional Layers đầu tiên, các bộ lọc phát hiện được các chi tiết chung dưới dạng các nét ngang, dọc và các cạnh tranh của ảnh. Đây là những đặc trưng bậc thấp (low level feature) và khá chung chung. Chúng ta chưa thể nhận biết được vật thể dựa trên những nét này. Ở những Convolutional Layers cuối cùng là những đặc trưng bậc cao (high level feature) được tổng hợp từ đặc trưng bậc thấp. Đây là những đặc trưng tốt và có sức mạnh phân loại các classes.</w:t>
      </w:r>
    </w:p>
    <w:p w14:paraId="66557C1F" w14:textId="77777777" w:rsidR="00775D5E" w:rsidRPr="00105DDF" w:rsidRDefault="00775D5E" w:rsidP="00775D5E">
      <w:pPr>
        <w:rPr>
          <w:highlight w:val="white"/>
        </w:rPr>
      </w:pPr>
      <w:r w:rsidRPr="00105DDF">
        <w:rPr>
          <w:highlight w:val="white"/>
        </w:rPr>
        <w:t>Quá trình transfer learning sẽ tận dụng lại các đặc trưng được học từ những pretrained-model. Để hiểu hơn về cách thức chuyển giao, chúng ta cùng tìm hiểu về kiến trúc của mô hình sử dụng transfer learning:</w:t>
      </w:r>
    </w:p>
    <w:p w14:paraId="78879237" w14:textId="77777777" w:rsidR="00775D5E" w:rsidRPr="00105DDF" w:rsidRDefault="00775D5E" w:rsidP="00775D5E">
      <w:pPr>
        <w:pBdr>
          <w:top w:val="nil"/>
          <w:left w:val="nil"/>
          <w:bottom w:val="nil"/>
          <w:right w:val="nil"/>
          <w:between w:val="nil"/>
        </w:pBdr>
        <w:rPr>
          <w:color w:val="000000"/>
        </w:rPr>
      </w:pPr>
      <w:r>
        <w:rPr>
          <w:bCs/>
          <w:color w:val="000000"/>
        </w:rPr>
        <w:t xml:space="preserve">- </w:t>
      </w:r>
      <w:r w:rsidRPr="00B43BEC">
        <w:rPr>
          <w:bCs/>
          <w:color w:val="000000"/>
        </w:rPr>
        <w:t>Phrase 1</w:t>
      </w:r>
      <w:r w:rsidRPr="00105DDF">
        <w:rPr>
          <w:color w:val="000000"/>
        </w:rPr>
        <w:t xml:space="preserve">: Là một mạng Base Network có tác dụng trích lọc đặc trưng được cấu tạo từ các Convolutional 2D Layers. Base Network sẽ được trích xuất từ một phần của pretrained-model sau khi loại bỏ các top fully connected layers. Để dễ hình dung mình giả định model pretrained được sử dụng là VGG16, một kiến trúc khá tốt được google phát triển vào năm 2014. Điểm cải tiến của VGG16 so với các kiến trúc CNN trước đó là sử dụng nhiều Convolutional 2D Layers nối tiếp nhau. Cụ thể các layers có cấu trúc [[Conv]_n-MaxPool] m thay </w:t>
      </w:r>
      <w:r w:rsidRPr="00105DDF">
        <w:rPr>
          <w:color w:val="000000"/>
        </w:rPr>
        <w:lastRenderedPageBreak/>
        <w:t>vì [Conv-MaxPool] m, với m, n là tần suất xuất hiện của các khối mạng được lặp lại bao bọc trong ngoặc vuông.</w:t>
      </w:r>
    </w:p>
    <w:p w14:paraId="0A39690D" w14:textId="77777777" w:rsidR="00F71012" w:rsidRDefault="00775D5E" w:rsidP="00F71012">
      <w:pPr>
        <w:keepNext/>
        <w:ind w:firstLine="0"/>
        <w:jc w:val="center"/>
      </w:pPr>
      <w:r w:rsidRPr="00105DDF">
        <w:rPr>
          <w:noProof/>
          <w:lang w:eastAsia="en-GB"/>
        </w:rPr>
        <w:drawing>
          <wp:inline distT="0" distB="0" distL="0" distR="0" wp14:anchorId="34233E89" wp14:editId="4822ED56">
            <wp:extent cx="5219700" cy="2642870"/>
            <wp:effectExtent l="0" t="0" r="0" b="0"/>
            <wp:docPr id="160208" name="image13.png" descr="A diagram of a computer program&#10;&#10;AI-generated content may be incorrect."/>
            <wp:cNvGraphicFramePr/>
            <a:graphic xmlns:a="http://schemas.openxmlformats.org/drawingml/2006/main">
              <a:graphicData uri="http://schemas.openxmlformats.org/drawingml/2006/picture">
                <pic:pic xmlns:pic="http://schemas.openxmlformats.org/drawingml/2006/picture">
                  <pic:nvPicPr>
                    <pic:cNvPr id="160208" name="image13.png" descr="A diagram of a computer program&#10;&#10;AI-generated content may be incorrect."/>
                    <pic:cNvPicPr preferRelativeResize="0"/>
                  </pic:nvPicPr>
                  <pic:blipFill>
                    <a:blip r:embed="rId29"/>
                    <a:srcRect/>
                    <a:stretch>
                      <a:fillRect/>
                    </a:stretch>
                  </pic:blipFill>
                  <pic:spPr>
                    <a:xfrm>
                      <a:off x="0" y="0"/>
                      <a:ext cx="5219700" cy="2642870"/>
                    </a:xfrm>
                    <a:prstGeom prst="rect">
                      <a:avLst/>
                    </a:prstGeom>
                    <a:ln/>
                  </pic:spPr>
                </pic:pic>
              </a:graphicData>
            </a:graphic>
          </wp:inline>
        </w:drawing>
      </w:r>
    </w:p>
    <w:p w14:paraId="040149D6" w14:textId="1D50AE17" w:rsidR="00775D5E" w:rsidRDefault="00F71012" w:rsidP="00F71012">
      <w:pPr>
        <w:pStyle w:val="Hnh"/>
      </w:pPr>
      <w:bookmarkStart w:id="66" w:name="_Toc195696858"/>
      <w:r>
        <w:t xml:space="preserve">Hình </w:t>
      </w:r>
      <w:r>
        <w:fldChar w:fldCharType="begin"/>
      </w:r>
      <w:r>
        <w:instrText xml:space="preserve"> SEQ Hình \* ARABIC </w:instrText>
      </w:r>
      <w:r>
        <w:fldChar w:fldCharType="separate"/>
      </w:r>
      <w:r w:rsidR="007B498C">
        <w:rPr>
          <w:noProof/>
        </w:rPr>
        <w:t>8</w:t>
      </w:r>
      <w:r>
        <w:fldChar w:fldCharType="end"/>
      </w:r>
      <w:r>
        <w:t xml:space="preserve">: </w:t>
      </w:r>
      <w:r w:rsidRPr="00105DDF">
        <w:rPr>
          <w:highlight w:val="white"/>
        </w:rPr>
        <w:t>Kiến trúc của mạng VGG16 được sử dụng làm base network trong transfer learning.</w:t>
      </w:r>
      <w:bookmarkEnd w:id="66"/>
    </w:p>
    <w:p w14:paraId="2D41E63E" w14:textId="77777777" w:rsidR="00775D5E" w:rsidRPr="00105DDF" w:rsidRDefault="00775D5E" w:rsidP="00775D5E">
      <w:pPr>
        <w:pBdr>
          <w:top w:val="nil"/>
          <w:left w:val="nil"/>
          <w:bottom w:val="nil"/>
          <w:right w:val="nil"/>
          <w:between w:val="nil"/>
        </w:pBdr>
        <w:rPr>
          <w:color w:val="000000"/>
        </w:rPr>
      </w:pPr>
      <w:bookmarkStart w:id="67" w:name="_heading=h.4bvk7pj" w:colFirst="0" w:colLast="0"/>
      <w:bookmarkEnd w:id="67"/>
      <w:r>
        <w:rPr>
          <w:bCs/>
          <w:color w:val="000000"/>
        </w:rPr>
        <w:t xml:space="preserve">- </w:t>
      </w:r>
      <w:r w:rsidRPr="00B43BEC">
        <w:rPr>
          <w:bCs/>
          <w:color w:val="000000"/>
        </w:rPr>
        <w:t>Phrase 2</w:t>
      </w:r>
      <w:r w:rsidRPr="00105DDF">
        <w:rPr>
          <w:color w:val="000000"/>
        </w:rPr>
        <w:t>: Là các Fully Connected Layers giúp giảm chiều dữ liệu và tính toán phân phối xác suất ở output. Bản chất Fully Connected Layers chính là một mạng MLP (Multiple Layer Perceptron), một kiến trúc nguyên thủy nhất của thuật toán neural network. Số lượng các units ở output chính bằng với số lượng classes của bài toán phân loại. Các hệ số của fully connected layers sẽ được khởi tạo một cách ngẫu nhiên.</w:t>
      </w:r>
    </w:p>
    <w:p w14:paraId="57027077" w14:textId="77777777" w:rsidR="00F71012" w:rsidRDefault="00775D5E" w:rsidP="00F71012">
      <w:pPr>
        <w:keepNext/>
        <w:ind w:firstLine="0"/>
        <w:jc w:val="center"/>
      </w:pPr>
      <w:r w:rsidRPr="00105DDF">
        <w:rPr>
          <w:noProof/>
          <w:lang w:eastAsia="en-GB"/>
        </w:rPr>
        <w:drawing>
          <wp:inline distT="0" distB="0" distL="0" distR="0" wp14:anchorId="1E225F9E" wp14:editId="7EF7D973">
            <wp:extent cx="5219700" cy="2285365"/>
            <wp:effectExtent l="0" t="0" r="0" b="0"/>
            <wp:docPr id="160209" name="image17.png" descr="A diagram of a computer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09" name="image17.png" descr="A diagram of a computer network&#10;&#10;AI-generated content may be incorrect."/>
                    <pic:cNvPicPr preferRelativeResize="0"/>
                  </pic:nvPicPr>
                  <pic:blipFill>
                    <a:blip r:embed="rId30"/>
                    <a:srcRect/>
                    <a:stretch>
                      <a:fillRect/>
                    </a:stretch>
                  </pic:blipFill>
                  <pic:spPr>
                    <a:xfrm>
                      <a:off x="0" y="0"/>
                      <a:ext cx="5219700" cy="2285365"/>
                    </a:xfrm>
                    <a:prstGeom prst="rect">
                      <a:avLst/>
                    </a:prstGeom>
                    <a:ln/>
                  </pic:spPr>
                </pic:pic>
              </a:graphicData>
            </a:graphic>
          </wp:inline>
        </w:drawing>
      </w:r>
    </w:p>
    <w:p w14:paraId="542AAADE" w14:textId="2C2C6507" w:rsidR="00775D5E" w:rsidRDefault="00F71012" w:rsidP="00F71012">
      <w:pPr>
        <w:pStyle w:val="Hnh"/>
      </w:pPr>
      <w:bookmarkStart w:id="68" w:name="_Toc195696859"/>
      <w:r>
        <w:t xml:space="preserve">Hình </w:t>
      </w:r>
      <w:r>
        <w:fldChar w:fldCharType="begin"/>
      </w:r>
      <w:r>
        <w:instrText xml:space="preserve"> SEQ Hình \* ARABIC </w:instrText>
      </w:r>
      <w:r>
        <w:fldChar w:fldCharType="separate"/>
      </w:r>
      <w:r w:rsidR="007B498C">
        <w:rPr>
          <w:noProof/>
        </w:rPr>
        <w:t>9</w:t>
      </w:r>
      <w:r>
        <w:fldChar w:fldCharType="end"/>
      </w:r>
      <w:r>
        <w:t xml:space="preserve">: </w:t>
      </w:r>
      <w:r w:rsidRPr="00105DDF">
        <w:rPr>
          <w:highlight w:val="white"/>
        </w:rPr>
        <w:t>Kiến trúc based network kết hợp với fully connected layers</w:t>
      </w:r>
      <w:bookmarkEnd w:id="68"/>
    </w:p>
    <w:p w14:paraId="41EAE3D4" w14:textId="77777777" w:rsidR="00775D5E" w:rsidRPr="00105DDF" w:rsidRDefault="00775D5E" w:rsidP="00775D5E">
      <w:pPr>
        <w:rPr>
          <w:highlight w:val="white"/>
        </w:rPr>
      </w:pPr>
      <w:r w:rsidRPr="00105DDF">
        <w:rPr>
          <w:highlight w:val="white"/>
        </w:rPr>
        <w:t>Quá trình khởi tạo mô hình chúng ta sẽ tận dụng lại các weight của base network. Dữ liệu ảnh sau khi đi qua based network sẽ tạo ra những đặc trưng tốt, những đặc trưng này chính là đầu vào input </w:t>
      </w:r>
      <w:r w:rsidRPr="00105DDF">
        <w:t>X</w:t>
      </w:r>
      <w:r w:rsidRPr="00105DDF">
        <w:rPr>
          <w:highlight w:val="white"/>
        </w:rPr>
        <w:t> cho mạng MLP để dự báo </w:t>
      </w:r>
      <w:r w:rsidRPr="00105DDF">
        <w:t>y^</w:t>
      </w:r>
      <w:r w:rsidRPr="00105DDF">
        <w:rPr>
          <w:highlight w:val="white"/>
        </w:rPr>
        <w:t xml:space="preserve">. </w:t>
      </w:r>
      <w:r w:rsidRPr="00105DDF">
        <w:rPr>
          <w:highlight w:val="white"/>
        </w:rPr>
        <w:lastRenderedPageBreak/>
        <w:t>Hệ số </w:t>
      </w:r>
      <w:r w:rsidRPr="00105DDF">
        <w:t>W</w:t>
      </w:r>
      <w:r w:rsidRPr="00105DDF">
        <w:rPr>
          <w:highlight w:val="white"/>
        </w:rPr>
        <w:t> và </w:t>
      </w:r>
      <w:r w:rsidRPr="00105DDF">
        <w:t>b</w:t>
      </w:r>
      <w:r w:rsidRPr="00105DDF">
        <w:rPr>
          <w:highlight w:val="white"/>
        </w:rPr>
        <w:t> được khởi tạo ngẫu nhiên. Các hệ số của base network được load lại từ pretrain model.</w:t>
      </w:r>
    </w:p>
    <w:p w14:paraId="460AC795" w14:textId="77777777" w:rsidR="00775D5E" w:rsidRPr="00775D5E" w:rsidRDefault="00775D5E" w:rsidP="00775D5E">
      <w:pPr>
        <w:rPr>
          <w:highlight w:val="white"/>
          <w:lang w:val="en-US"/>
        </w:rPr>
      </w:pPr>
    </w:p>
    <w:p w14:paraId="5C86119D" w14:textId="77777777" w:rsidR="00627407" w:rsidRDefault="00C445EA" w:rsidP="00627407">
      <w:pPr>
        <w:pStyle w:val="Heading3"/>
        <w:spacing w:before="120"/>
        <w:ind w:firstLine="284"/>
        <w:rPr>
          <w:rFonts w:eastAsia="Times New Roman"/>
          <w:color w:val="000000"/>
          <w:szCs w:val="26"/>
          <w:highlight w:val="white"/>
        </w:rPr>
      </w:pPr>
      <w:bookmarkStart w:id="69" w:name="_Toc101958605"/>
      <w:bookmarkStart w:id="70" w:name="_Toc195640402"/>
      <w:r>
        <w:rPr>
          <w:rFonts w:eastAsia="Times New Roman"/>
          <w:color w:val="000000"/>
          <w:szCs w:val="26"/>
          <w:highlight w:val="white"/>
        </w:rPr>
        <w:t>2.3.3 Những điều cần lưu ý khi áp dụng transfer learning</w:t>
      </w:r>
      <w:bookmarkStart w:id="71" w:name="_Toc101958606"/>
      <w:bookmarkEnd w:id="69"/>
      <w:bookmarkEnd w:id="70"/>
    </w:p>
    <w:p w14:paraId="2A00F23E" w14:textId="64744B9F" w:rsidR="00C445EA" w:rsidRPr="00627407" w:rsidRDefault="00C445EA" w:rsidP="00627407">
      <w:pPr>
        <w:rPr>
          <w:b/>
          <w:bCs/>
          <w:color w:val="000000"/>
          <w:highlight w:val="white"/>
        </w:rPr>
      </w:pPr>
      <w:r w:rsidRPr="00627407">
        <w:rPr>
          <w:b/>
          <w:bCs/>
          <w:highlight w:val="white"/>
        </w:rPr>
        <w:t>Transfer learning theory kích thước của dữ liệu</w:t>
      </w:r>
      <w:bookmarkEnd w:id="71"/>
    </w:p>
    <w:p w14:paraId="1264FAC7" w14:textId="77777777" w:rsidR="00F71012" w:rsidRDefault="00C445EA" w:rsidP="00F71012">
      <w:pPr>
        <w:keepNext/>
        <w:ind w:firstLine="0"/>
        <w:jc w:val="center"/>
      </w:pPr>
      <w:r>
        <w:rPr>
          <w:b/>
          <w:noProof/>
          <w:color w:val="000000"/>
          <w:lang w:eastAsia="en-GB"/>
        </w:rPr>
        <w:drawing>
          <wp:inline distT="0" distB="0" distL="0" distR="0" wp14:anchorId="296C7795" wp14:editId="41344FB8">
            <wp:extent cx="5219700" cy="2173605"/>
            <wp:effectExtent l="0" t="0" r="0" b="0"/>
            <wp:docPr id="160210" name="image1.png"/>
            <wp:cNvGraphicFramePr/>
            <a:graphic xmlns:a="http://schemas.openxmlformats.org/drawingml/2006/main">
              <a:graphicData uri="http://schemas.openxmlformats.org/drawingml/2006/picture">
                <pic:pic xmlns:pic="http://schemas.openxmlformats.org/drawingml/2006/picture">
                  <pic:nvPicPr>
                    <pic:cNvPr id="160210" name="image1.png"/>
                    <pic:cNvPicPr preferRelativeResize="0"/>
                  </pic:nvPicPr>
                  <pic:blipFill>
                    <a:blip r:embed="rId31"/>
                    <a:srcRect/>
                    <a:stretch>
                      <a:fillRect/>
                    </a:stretch>
                  </pic:blipFill>
                  <pic:spPr>
                    <a:xfrm>
                      <a:off x="0" y="0"/>
                      <a:ext cx="5231123" cy="2178614"/>
                    </a:xfrm>
                    <a:prstGeom prst="rect">
                      <a:avLst/>
                    </a:prstGeom>
                  </pic:spPr>
                </pic:pic>
              </a:graphicData>
            </a:graphic>
          </wp:inline>
        </w:drawing>
      </w:r>
    </w:p>
    <w:p w14:paraId="5A0704D6" w14:textId="030D0493" w:rsidR="00F71012" w:rsidRPr="00F71012" w:rsidRDefault="00F71012" w:rsidP="00F71012">
      <w:pPr>
        <w:pStyle w:val="Hnh"/>
      </w:pPr>
      <w:bookmarkStart w:id="72" w:name="_Toc195696860"/>
      <w:r w:rsidRPr="00F71012">
        <w:t xml:space="preserve">Hình </w:t>
      </w:r>
      <w:r w:rsidRPr="00F71012">
        <w:fldChar w:fldCharType="begin"/>
      </w:r>
      <w:r w:rsidRPr="00F71012">
        <w:instrText xml:space="preserve"> SEQ Hình \* ARABIC </w:instrText>
      </w:r>
      <w:r w:rsidRPr="00F71012">
        <w:fldChar w:fldCharType="separate"/>
      </w:r>
      <w:r w:rsidR="007B498C">
        <w:rPr>
          <w:noProof/>
        </w:rPr>
        <w:t>10</w:t>
      </w:r>
      <w:r w:rsidRPr="00F71012">
        <w:fldChar w:fldCharType="end"/>
      </w:r>
      <w:r w:rsidRPr="00F71012">
        <w:t>: Chiến lược áp dụng transfer learning.</w:t>
      </w:r>
      <w:bookmarkEnd w:id="72"/>
    </w:p>
    <w:p w14:paraId="3F3A8635" w14:textId="77777777" w:rsidR="00C445EA" w:rsidRDefault="00C445EA" w:rsidP="00C445EA">
      <w:bookmarkStart w:id="73" w:name="_heading=h.1664s55" w:colFirst="0" w:colLast="0"/>
      <w:bookmarkEnd w:id="73"/>
      <w:r>
        <w:rPr>
          <w:color w:val="000000"/>
          <w:highlight w:val="white"/>
        </w:rPr>
        <w:t>- Đối với dữ liệu nhỏ: Train lại toàn bộ các layers sẽ làm mất đi các đặc trưng đã được học từ model pretrained và dẫn tới mô hình dự báo sẽ không chính xác. Chúng ta chỉ nên train lại các fully connected layers cuối</w:t>
      </w:r>
    </w:p>
    <w:p w14:paraId="433B7499" w14:textId="77777777" w:rsidR="00C445EA" w:rsidRDefault="00C445EA" w:rsidP="00C445EA">
      <w:pPr>
        <w:rPr>
          <w:color w:val="000000"/>
        </w:rPr>
      </w:pPr>
      <w:r>
        <w:rPr>
          <w:color w:val="000000"/>
        </w:rPr>
        <w:t>- Đối với dữ liệu lớn và giống domain: Có thể train lại model trên toàn bộ layers. Nhưng để quá trình huấn luyện nhanh hơn thì chúng ta sẽ thực hiện bước khởi động (warm up) và sau đó mới fine tuning lại mô hình.</w:t>
      </w:r>
    </w:p>
    <w:p w14:paraId="5AF4E726" w14:textId="77777777" w:rsidR="00C445EA" w:rsidRDefault="00C445EA" w:rsidP="00C445EA">
      <w:pPr>
        <w:rPr>
          <w:color w:val="000000"/>
        </w:rPr>
      </w:pPr>
      <w:r>
        <w:rPr>
          <w:color w:val="000000"/>
        </w:rPr>
        <w:t>- Đối với dữ liệu lớn và khác domain: Chúng ta nên huấn luyện lại model từ đầu vì pretrain-model không tạo ra được các đặc trưng tốt cho dữ liệu khác domain.</w:t>
      </w:r>
    </w:p>
    <w:p w14:paraId="00548748" w14:textId="77777777" w:rsidR="00C445EA" w:rsidRPr="00627407" w:rsidRDefault="00C445EA" w:rsidP="00627407">
      <w:pPr>
        <w:rPr>
          <w:b/>
          <w:bCs/>
        </w:rPr>
      </w:pPr>
      <w:bookmarkStart w:id="74" w:name="_Toc101958607"/>
      <w:r w:rsidRPr="00627407">
        <w:rPr>
          <w:b/>
          <w:bCs/>
        </w:rPr>
        <w:t>Khi nào thì thực hiện Transfer Learning</w:t>
      </w:r>
      <w:bookmarkEnd w:id="74"/>
    </w:p>
    <w:p w14:paraId="45D68CE7" w14:textId="77777777" w:rsidR="00C445EA" w:rsidRDefault="00C445EA" w:rsidP="00C445EA">
      <w:pPr>
        <w:rPr>
          <w:color w:val="000000"/>
        </w:rPr>
      </w:pPr>
      <w:r>
        <w:rPr>
          <w:color w:val="000000"/>
        </w:rPr>
        <w:t>- Chỉ nên transfer learning giữa 2 mô hình có cùng domain. pretrained-model A và mô hình cần huấn luyện B không có chung domain về dữ liệu thì các đặc trưng học được từ bộ feature extractor của A sẽ không thực sự hữu ích trong việc phân loại của mô hình B. Cụ thể hơn. Nếu bạn muốn xây dựng một ứng dụng âm thanh đánh thức trợ lý ảo của google bằng tiếng Việt khi nói từ:” dậy đi google”. Bạn đã có sẵn pretrained-model A đối với tác vụ speech to text nhưng huấn luyện trên Tiếng Anh. Như vậy bạn không nên thực hiện transfer learning trong trường hợp này. Như trong ví dụ của mình thì pretrained-model của imagenet đã bao gồm 2 classes dog and cat.</w:t>
      </w:r>
    </w:p>
    <w:p w14:paraId="52E85927" w14:textId="77777777" w:rsidR="00C445EA" w:rsidRDefault="00C445EA" w:rsidP="00C445EA">
      <w:pPr>
        <w:rPr>
          <w:color w:val="000000"/>
        </w:rPr>
      </w:pPr>
      <w:r>
        <w:rPr>
          <w:color w:val="000000"/>
        </w:rPr>
        <w:lastRenderedPageBreak/>
        <w:t>- Dữ liệu huấn luyện pretrained-model A phải lớn hơn so với mô hình B. Nếu chúng ta transfer hệ số từ một pretrained-model được huấn luyện trên dữ liệu có kích thước nhỏ thì các đặc trưng học được từ mô hình A sẽ không tổng quát để giúp ích phân loại dữ liệu mô hình B.</w:t>
      </w:r>
    </w:p>
    <w:p w14:paraId="6A1FC0FC" w14:textId="61165F72" w:rsidR="00C445EA" w:rsidRDefault="00C445EA" w:rsidP="00172877">
      <w:pPr>
        <w:rPr>
          <w:color w:val="000000"/>
        </w:rPr>
      </w:pPr>
      <w:r>
        <w:rPr>
          <w:color w:val="000000"/>
        </w:rPr>
        <w:t>- Pretrained-model A phải là mô hình có phẩm chất tốt. Đây là một yêu cầu hiển nhiên vì mô hình tốt mới tạo ra được những đặc trưng tốt.</w:t>
      </w:r>
    </w:p>
    <w:p w14:paraId="7B00B9CE" w14:textId="6DE8868B" w:rsidR="008004A2" w:rsidRDefault="008004A2" w:rsidP="008004A2">
      <w:pPr>
        <w:pStyle w:val="Heading3"/>
        <w:spacing w:before="120"/>
        <w:ind w:firstLine="284"/>
        <w:rPr>
          <w:rFonts w:eastAsia="Times New Roman"/>
          <w:color w:val="000000"/>
          <w:szCs w:val="26"/>
          <w:highlight w:val="white"/>
        </w:rPr>
      </w:pPr>
      <w:bookmarkStart w:id="75" w:name="_Toc195640403"/>
      <w:r>
        <w:rPr>
          <w:rFonts w:eastAsia="Times New Roman"/>
          <w:color w:val="000000"/>
          <w:szCs w:val="26"/>
          <w:highlight w:val="white"/>
        </w:rPr>
        <w:t>2.3.4 Cách train YOLO</w:t>
      </w:r>
      <w:bookmarkEnd w:id="75"/>
    </w:p>
    <w:p w14:paraId="31BD120D" w14:textId="77777777" w:rsidR="00FF3074" w:rsidRDefault="00AC6C3A" w:rsidP="00FF3074">
      <w:pPr>
        <w:rPr>
          <w:color w:val="000000"/>
          <w:lang w:val="en-US"/>
        </w:rPr>
      </w:pPr>
      <w:r w:rsidRPr="00AC6C3A">
        <w:rPr>
          <w:color w:val="000000"/>
          <w:lang w:val="en-US"/>
        </w:rPr>
        <w:t>Để train YOLO v9 trên Google Colab, bạn có thể làm theo các bước sau:</w:t>
      </w:r>
    </w:p>
    <w:p w14:paraId="168EA43C" w14:textId="6C7A7A92" w:rsidR="00AC6C3A" w:rsidRPr="00AC6C3A" w:rsidRDefault="00AC6C3A" w:rsidP="00FF3074">
      <w:pPr>
        <w:rPr>
          <w:color w:val="000000"/>
          <w:lang w:val="en-US"/>
        </w:rPr>
      </w:pPr>
      <w:r w:rsidRPr="00AC6C3A">
        <w:rPr>
          <w:lang w:val="en-US"/>
        </w:rPr>
        <w:t>Bước 1: Chuẩn bị Google Colab</w:t>
      </w:r>
    </w:p>
    <w:p w14:paraId="793F5BD3" w14:textId="27F64CB5" w:rsidR="00AC6C3A" w:rsidRPr="00FF3074" w:rsidRDefault="00AC6C3A" w:rsidP="00FF3074">
      <w:pPr>
        <w:pStyle w:val="ListParagraph"/>
        <w:numPr>
          <w:ilvl w:val="0"/>
          <w:numId w:val="1"/>
        </w:numPr>
        <w:rPr>
          <w:lang w:val="en-US"/>
        </w:rPr>
      </w:pPr>
      <w:r w:rsidRPr="00FF3074">
        <w:rPr>
          <w:lang w:val="en-US"/>
        </w:rPr>
        <w:t xml:space="preserve">Mở Google Colab và chọn </w:t>
      </w:r>
      <w:r w:rsidRPr="00FF3074">
        <w:rPr>
          <w:b/>
          <w:bCs/>
          <w:lang w:val="en-US"/>
        </w:rPr>
        <w:t>GPU runtime</w:t>
      </w:r>
      <w:r w:rsidRPr="00FF3074">
        <w:rPr>
          <w:lang w:val="en-US"/>
        </w:rPr>
        <w:t>:</w:t>
      </w:r>
    </w:p>
    <w:p w14:paraId="0EB2992E" w14:textId="0DF2E1FD" w:rsidR="00AC6C3A" w:rsidRPr="00FF3074" w:rsidRDefault="00AC6C3A" w:rsidP="00FF3074">
      <w:pPr>
        <w:pStyle w:val="ListParagraph"/>
        <w:numPr>
          <w:ilvl w:val="0"/>
          <w:numId w:val="1"/>
        </w:numPr>
        <w:rPr>
          <w:lang w:val="en-US"/>
        </w:rPr>
      </w:pPr>
      <w:r w:rsidRPr="00FF3074">
        <w:rPr>
          <w:lang w:val="en-US"/>
        </w:rPr>
        <w:t>Vào Runtime &gt; Change runtime type &gt; chọn GPU.</w:t>
      </w:r>
    </w:p>
    <w:p w14:paraId="19D87C08" w14:textId="77777777" w:rsidR="00F71012" w:rsidRDefault="00AC6C3A" w:rsidP="00F71012">
      <w:pPr>
        <w:keepNext/>
        <w:ind w:firstLine="0"/>
        <w:jc w:val="center"/>
      </w:pPr>
      <w:r w:rsidRPr="00AC6C3A">
        <w:rPr>
          <w:noProof/>
          <w:lang w:val="en-US"/>
        </w:rPr>
        <w:drawing>
          <wp:inline distT="0" distB="0" distL="0" distR="0" wp14:anchorId="0A3F2F76" wp14:editId="62775112">
            <wp:extent cx="4881286" cy="3638550"/>
            <wp:effectExtent l="0" t="0" r="0" b="0"/>
            <wp:docPr id="8897907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90789" name="Picture 1" descr="A screenshot of a computer&#10;&#10;AI-generated content may be incorrect."/>
                    <pic:cNvPicPr/>
                  </pic:nvPicPr>
                  <pic:blipFill>
                    <a:blip r:embed="rId32"/>
                    <a:stretch>
                      <a:fillRect/>
                    </a:stretch>
                  </pic:blipFill>
                  <pic:spPr>
                    <a:xfrm>
                      <a:off x="0" y="0"/>
                      <a:ext cx="4901036" cy="3653272"/>
                    </a:xfrm>
                    <a:prstGeom prst="rect">
                      <a:avLst/>
                    </a:prstGeom>
                  </pic:spPr>
                </pic:pic>
              </a:graphicData>
            </a:graphic>
          </wp:inline>
        </w:drawing>
      </w:r>
    </w:p>
    <w:p w14:paraId="4F8EDFA3" w14:textId="79FBD133" w:rsidR="009416A7" w:rsidRDefault="00F71012" w:rsidP="00F71012">
      <w:pPr>
        <w:pStyle w:val="Hnh"/>
      </w:pPr>
      <w:bookmarkStart w:id="76" w:name="_Toc195696861"/>
      <w:r>
        <w:t xml:space="preserve">Hình </w:t>
      </w:r>
      <w:r>
        <w:fldChar w:fldCharType="begin"/>
      </w:r>
      <w:r>
        <w:instrText xml:space="preserve"> SEQ Hình \* ARABIC </w:instrText>
      </w:r>
      <w:r>
        <w:fldChar w:fldCharType="separate"/>
      </w:r>
      <w:r w:rsidR="007B498C">
        <w:rPr>
          <w:noProof/>
        </w:rPr>
        <w:t>11</w:t>
      </w:r>
      <w:r>
        <w:fldChar w:fldCharType="end"/>
      </w:r>
      <w:r>
        <w:t>: Chọn runtime</w:t>
      </w:r>
      <w:bookmarkEnd w:id="76"/>
    </w:p>
    <w:p w14:paraId="42A53B1D" w14:textId="1461E33D" w:rsidR="00AC6C3A" w:rsidRDefault="00FF3074" w:rsidP="00AC6C3A">
      <w:pPr>
        <w:rPr>
          <w:highlight w:val="white"/>
        </w:rPr>
      </w:pPr>
      <w:r w:rsidRPr="00FF3074">
        <w:rPr>
          <w:highlight w:val="white"/>
        </w:rPr>
        <w:t>Bước 2: Cài đặt YOLOv9</w:t>
      </w:r>
    </w:p>
    <w:p w14:paraId="17E3452E" w14:textId="78D3E854" w:rsidR="00FF3074" w:rsidRDefault="00FF3074" w:rsidP="00AC6C3A">
      <w:pPr>
        <w:rPr>
          <w:highlight w:val="white"/>
        </w:rPr>
      </w:pPr>
      <w:r>
        <w:rPr>
          <w:highlight w:val="white"/>
        </w:rPr>
        <w:t>Lệnh cài đặt YOLOv9</w:t>
      </w:r>
    </w:p>
    <w:p w14:paraId="41F1B017" w14:textId="77777777" w:rsidR="00FF3074" w:rsidRDefault="00FF3074" w:rsidP="00FF3074">
      <w:r>
        <w:t>!git clone https://github.com/WongKinYiu/yolov9</w:t>
      </w:r>
    </w:p>
    <w:p w14:paraId="6FFD4A5A" w14:textId="77777777" w:rsidR="00FF3074" w:rsidRDefault="00FF3074" w:rsidP="00FF3074">
      <w:r>
        <w:t>%cd yolov9</w:t>
      </w:r>
    </w:p>
    <w:p w14:paraId="25F9E645" w14:textId="631A6364" w:rsidR="00FF3074" w:rsidRDefault="00FF3074" w:rsidP="00FF3074">
      <w:r>
        <w:t>!pip install -r requirements.txt</w:t>
      </w:r>
    </w:p>
    <w:p w14:paraId="6B8CCAD1" w14:textId="1D4DE83A" w:rsidR="00FF3074" w:rsidRDefault="00FF3074" w:rsidP="00FF3074">
      <w:pPr>
        <w:rPr>
          <w:highlight w:val="white"/>
        </w:rPr>
      </w:pPr>
      <w:r w:rsidRPr="00FF3074">
        <w:rPr>
          <w:highlight w:val="white"/>
        </w:rPr>
        <w:t>Bước 3: Chuẩn bị dữ liệu huấn luyện (dạng YOLO)</w:t>
      </w:r>
    </w:p>
    <w:p w14:paraId="1A5F875B" w14:textId="77777777" w:rsidR="00F71012" w:rsidRDefault="00FF3074" w:rsidP="00F71012">
      <w:pPr>
        <w:keepNext/>
        <w:ind w:firstLine="0"/>
      </w:pPr>
      <w:r w:rsidRPr="00FF3074">
        <w:rPr>
          <w:noProof/>
        </w:rPr>
        <w:lastRenderedPageBreak/>
        <w:drawing>
          <wp:inline distT="0" distB="0" distL="0" distR="0" wp14:anchorId="42783984" wp14:editId="731014F3">
            <wp:extent cx="5234189" cy="1199515"/>
            <wp:effectExtent l="0" t="0" r="5080" b="635"/>
            <wp:docPr id="18649296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9610" name="Picture 1" descr="A screenshot of a computer&#10;&#10;AI-generated content may be incorrect."/>
                    <pic:cNvPicPr/>
                  </pic:nvPicPr>
                  <pic:blipFill>
                    <a:blip r:embed="rId33"/>
                    <a:stretch>
                      <a:fillRect/>
                    </a:stretch>
                  </pic:blipFill>
                  <pic:spPr>
                    <a:xfrm>
                      <a:off x="0" y="0"/>
                      <a:ext cx="5297926" cy="1214122"/>
                    </a:xfrm>
                    <a:prstGeom prst="rect">
                      <a:avLst/>
                    </a:prstGeom>
                  </pic:spPr>
                </pic:pic>
              </a:graphicData>
            </a:graphic>
          </wp:inline>
        </w:drawing>
      </w:r>
    </w:p>
    <w:p w14:paraId="34205605" w14:textId="405544EB" w:rsidR="00F71012" w:rsidRDefault="00F71012" w:rsidP="00F71012">
      <w:pPr>
        <w:pStyle w:val="Hnh"/>
        <w:rPr>
          <w:highlight w:val="white"/>
        </w:rPr>
      </w:pPr>
      <w:bookmarkStart w:id="77" w:name="_Toc195696862"/>
      <w:r>
        <w:t xml:space="preserve">Hình </w:t>
      </w:r>
      <w:r>
        <w:fldChar w:fldCharType="begin"/>
      </w:r>
      <w:r>
        <w:instrText xml:space="preserve"> SEQ Hình \* ARABIC </w:instrText>
      </w:r>
      <w:r>
        <w:fldChar w:fldCharType="separate"/>
      </w:r>
      <w:r w:rsidR="007B498C">
        <w:rPr>
          <w:noProof/>
        </w:rPr>
        <w:t>12</w:t>
      </w:r>
      <w:r>
        <w:fldChar w:fldCharType="end"/>
      </w:r>
      <w:r>
        <w:t>: Cấu trúc thư mục</w:t>
      </w:r>
      <w:bookmarkEnd w:id="77"/>
    </w:p>
    <w:p w14:paraId="7466E5A4" w14:textId="373AE397" w:rsidR="00FF3074" w:rsidRDefault="00FF3074" w:rsidP="00FF3074">
      <w:pPr>
        <w:ind w:firstLine="0"/>
        <w:rPr>
          <w:highlight w:val="white"/>
        </w:rPr>
      </w:pPr>
      <w:r>
        <w:rPr>
          <w:highlight w:val="white"/>
        </w:rPr>
        <w:tab/>
        <w:t>Image: Chứa ảnh huấn luyện</w:t>
      </w:r>
    </w:p>
    <w:p w14:paraId="53F776EB" w14:textId="09493DF6" w:rsidR="00FF3074" w:rsidRDefault="00FF3074" w:rsidP="00FF3074">
      <w:pPr>
        <w:ind w:firstLine="0"/>
        <w:rPr>
          <w:highlight w:val="white"/>
        </w:rPr>
      </w:pPr>
      <w:r>
        <w:rPr>
          <w:highlight w:val="white"/>
        </w:rPr>
        <w:tab/>
        <w:t>Labels: Chứa nhãn của ảnh</w:t>
      </w:r>
    </w:p>
    <w:p w14:paraId="6D3F5F40" w14:textId="10392FDE" w:rsidR="00FF3074" w:rsidRDefault="00FF3074" w:rsidP="00FF3074">
      <w:pPr>
        <w:ind w:firstLine="0"/>
        <w:rPr>
          <w:highlight w:val="white"/>
        </w:rPr>
      </w:pPr>
      <w:r>
        <w:rPr>
          <w:highlight w:val="white"/>
        </w:rPr>
        <w:tab/>
        <w:t>Classes: Số lớp cần huấn luyện</w:t>
      </w:r>
    </w:p>
    <w:p w14:paraId="553E8480" w14:textId="103A6C00" w:rsidR="00FF3074" w:rsidRDefault="00FF3074" w:rsidP="00FF3074">
      <w:pPr>
        <w:ind w:firstLine="0"/>
        <w:rPr>
          <w:highlight w:val="white"/>
        </w:rPr>
      </w:pPr>
      <w:r>
        <w:rPr>
          <w:highlight w:val="white"/>
        </w:rPr>
        <w:tab/>
        <w:t>Data: File cấu hình</w:t>
      </w:r>
    </w:p>
    <w:p w14:paraId="00CF000C" w14:textId="58A04815" w:rsidR="00FF3074" w:rsidRDefault="00FF3074" w:rsidP="00FF3074">
      <w:pPr>
        <w:rPr>
          <w:highlight w:val="white"/>
        </w:rPr>
      </w:pPr>
      <w:r w:rsidRPr="00FF3074">
        <w:rPr>
          <w:highlight w:val="white"/>
        </w:rPr>
        <w:t xml:space="preserve">Bước </w:t>
      </w:r>
      <w:r>
        <w:rPr>
          <w:highlight w:val="white"/>
        </w:rPr>
        <w:t>4</w:t>
      </w:r>
      <w:r w:rsidRPr="00FF3074">
        <w:rPr>
          <w:highlight w:val="white"/>
        </w:rPr>
        <w:t>: Huấn luyện YOLOv9</w:t>
      </w:r>
    </w:p>
    <w:p w14:paraId="0998E006" w14:textId="528FC2BC" w:rsidR="00FF3074" w:rsidRPr="00967FB7" w:rsidRDefault="00967FB7" w:rsidP="00967FB7">
      <w:pPr>
        <w:ind w:left="720" w:firstLine="0"/>
        <w:rPr>
          <w:highlight w:val="white"/>
        </w:rPr>
      </w:pPr>
      <w:r w:rsidRPr="00967FB7">
        <w:rPr>
          <w:highlight w:val="white"/>
        </w:rPr>
        <w:t>-</w:t>
      </w:r>
      <w:r>
        <w:rPr>
          <w:highlight w:val="white"/>
        </w:rPr>
        <w:t xml:space="preserve"> </w:t>
      </w:r>
      <w:r w:rsidR="00FF3074" w:rsidRPr="00967FB7">
        <w:rPr>
          <w:highlight w:val="white"/>
        </w:rPr>
        <w:t>Tải model backbone</w:t>
      </w:r>
    </w:p>
    <w:p w14:paraId="66B904D6" w14:textId="77777777" w:rsidR="00FF3074" w:rsidRDefault="00FF3074" w:rsidP="00FF3074">
      <w:pPr>
        <w:ind w:left="720" w:firstLine="0"/>
      </w:pPr>
      <w:r>
        <w:rPr>
          <w:highlight w:val="white"/>
        </w:rPr>
        <w:t>Lệnh:</w:t>
      </w:r>
    </w:p>
    <w:p w14:paraId="667CAEAB" w14:textId="6B76CD13" w:rsidR="00FF3074" w:rsidRDefault="00FF3074" w:rsidP="00FF3074">
      <w:pPr>
        <w:ind w:left="720" w:firstLine="0"/>
      </w:pPr>
      <w:r w:rsidRPr="00FF3074">
        <w:t>!wgethttps://github.com/WongKinYiu/yolov9/releases/download/yolov9-c/yolov9-c.pt</w:t>
      </w:r>
    </w:p>
    <w:p w14:paraId="52834950" w14:textId="36DFA7C4" w:rsidR="00FF3074" w:rsidRDefault="00BC67E0" w:rsidP="00FF3074">
      <w:pPr>
        <w:ind w:firstLine="0"/>
      </w:pPr>
      <w:r>
        <w:t xml:space="preserve">  </w:t>
      </w:r>
      <w:r w:rsidR="00FF3074">
        <w:t xml:space="preserve"> </w:t>
      </w:r>
      <w:r w:rsidR="00967FB7">
        <w:tab/>
      </w:r>
      <w:r w:rsidR="00FF3074">
        <w:t xml:space="preserve">- </w:t>
      </w:r>
      <w:r w:rsidR="00FF3074" w:rsidRPr="00FF3074">
        <w:t>Chạy huấn luyện</w:t>
      </w:r>
    </w:p>
    <w:p w14:paraId="7C79E222" w14:textId="77777777" w:rsidR="00967FB7" w:rsidRDefault="00967FB7" w:rsidP="00FF3074">
      <w:pPr>
        <w:ind w:firstLine="0"/>
      </w:pPr>
      <w:r>
        <w:tab/>
        <w:t xml:space="preserve">Lệnh: </w:t>
      </w:r>
    </w:p>
    <w:p w14:paraId="4753BAA6" w14:textId="535B9BEE" w:rsidR="00967FB7" w:rsidRDefault="00967FB7" w:rsidP="00967FB7">
      <w:pPr>
        <w:ind w:left="720" w:firstLine="0"/>
      </w:pPr>
      <w:r w:rsidRPr="00967FB7">
        <w:t>!python train.py --img 640 --batch 16 --epochs 50 --data my_data.yaml --cfg cfg/yolov9-c.yaml --weights yolov9-c.pt --name my_yolov9_model</w:t>
      </w:r>
    </w:p>
    <w:p w14:paraId="746433AE" w14:textId="13C5ADA4" w:rsidR="00967FB7" w:rsidRDefault="00967FB7" w:rsidP="00967FB7">
      <w:pPr>
        <w:ind w:left="720" w:firstLine="0"/>
      </w:pPr>
      <w:r w:rsidRPr="00967FB7">
        <w:t xml:space="preserve">Bước </w:t>
      </w:r>
      <w:r>
        <w:t>5</w:t>
      </w:r>
      <w:r w:rsidRPr="00967FB7">
        <w:t>: Kiểm tra kết quả</w:t>
      </w:r>
      <w:r>
        <w:t xml:space="preserve"> </w:t>
      </w:r>
    </w:p>
    <w:p w14:paraId="555CE172" w14:textId="73F239AA" w:rsidR="00967FB7" w:rsidRDefault="00967FB7" w:rsidP="00967FB7">
      <w:pPr>
        <w:ind w:left="720" w:firstLine="0"/>
      </w:pPr>
      <w:r w:rsidRPr="00967FB7">
        <w:t>Sau khi huấn luyện xong, mô hình sẽ lưu ở:</w:t>
      </w:r>
    </w:p>
    <w:p w14:paraId="095C72E9" w14:textId="534472DC" w:rsidR="00967FB7" w:rsidRPr="00FF3074" w:rsidRDefault="00967FB7" w:rsidP="00967FB7">
      <w:pPr>
        <w:ind w:left="720" w:firstLine="0"/>
      </w:pPr>
      <w:r w:rsidRPr="00967FB7">
        <w:t>runs/train/my_yolov9_model/weights/best.pt</w:t>
      </w:r>
    </w:p>
    <w:p w14:paraId="011260F1" w14:textId="688D698B" w:rsidR="0029204D" w:rsidRPr="002E2C37" w:rsidRDefault="00000000">
      <w:pPr>
        <w:pStyle w:val="Heading2"/>
        <w:rPr>
          <w:b w:val="0"/>
        </w:rPr>
      </w:pPr>
      <w:bookmarkStart w:id="78" w:name="_heading=h.1egqt2p" w:colFirst="0" w:colLast="0"/>
      <w:bookmarkStart w:id="79" w:name="_Toc101958608"/>
      <w:bookmarkStart w:id="80" w:name="_Toc21714"/>
      <w:bookmarkStart w:id="81" w:name="_Toc195640404"/>
      <w:bookmarkEnd w:id="78"/>
      <w:r w:rsidRPr="002E2C37">
        <w:t>2.</w:t>
      </w:r>
      <w:r w:rsidR="00C445EA">
        <w:t>4</w:t>
      </w:r>
      <w:r w:rsidRPr="002E2C37">
        <w:t xml:space="preserve"> SƠ LƯỢC VỀ ANDROID</w:t>
      </w:r>
      <w:bookmarkEnd w:id="79"/>
      <w:bookmarkEnd w:id="80"/>
      <w:bookmarkEnd w:id="81"/>
    </w:p>
    <w:p w14:paraId="391DA33E" w14:textId="4DDB37B4" w:rsidR="0029204D" w:rsidRPr="002E2C37" w:rsidRDefault="00000000" w:rsidP="001D2C0E">
      <w:pPr>
        <w:pStyle w:val="Heading3"/>
        <w:rPr>
          <w:b w:val="0"/>
        </w:rPr>
      </w:pPr>
      <w:bookmarkStart w:id="82" w:name="_Toc101958609"/>
      <w:bookmarkStart w:id="83" w:name="_Toc13816"/>
      <w:bookmarkStart w:id="84" w:name="_Toc195640405"/>
      <w:r w:rsidRPr="002E2C37">
        <w:t>2.</w:t>
      </w:r>
      <w:r w:rsidR="00C445EA">
        <w:t>4</w:t>
      </w:r>
      <w:r w:rsidRPr="002E2C37">
        <w:t>.1 Giới thiệu</w:t>
      </w:r>
      <w:bookmarkEnd w:id="82"/>
      <w:bookmarkEnd w:id="83"/>
      <w:bookmarkEnd w:id="84"/>
    </w:p>
    <w:p w14:paraId="05B24FA5" w14:textId="5A1CCD6F" w:rsidR="0029204D" w:rsidRDefault="009A76D7" w:rsidP="009A76D7">
      <w:pPr>
        <w:rPr>
          <w:highlight w:val="white"/>
        </w:rPr>
      </w:pPr>
      <w:r w:rsidRPr="009A76D7">
        <w:rPr>
          <w:highlight w:val="white"/>
        </w:rPr>
        <w:t>Android là một hệ điều hành có dạng mã nguồn mở, nó hoạt động dựa trên nền tảng Linux và được thiết kế dành riêng cho những thiết bị di động cảm ứng hoặc máy tính bảng. Trước đây, hệ điều hành này được phát triển bởi tổng công ty Android và được tài trợ bởi Google. Cho đến năm 2005 thì Google đã mua lại hệ điều hành này và cho ra mắt người dùng vào năm 2007.</w:t>
      </w:r>
      <w:r w:rsidR="00BC67E0">
        <w:rPr>
          <w:highlight w:val="white"/>
        </w:rPr>
        <w:t xml:space="preserve"> </w:t>
      </w:r>
      <w:r w:rsidRPr="009A76D7">
        <w:rPr>
          <w:highlight w:val="white"/>
        </w:rPr>
        <w:t>Android này</w:t>
      </w:r>
      <w:r w:rsidR="00BC67E0">
        <w:rPr>
          <w:highlight w:val="white"/>
        </w:rPr>
        <w:t xml:space="preserve"> </w:t>
      </w:r>
      <w:r w:rsidRPr="009A76D7">
        <w:rPr>
          <w:highlight w:val="white"/>
        </w:rPr>
        <w:t>sở hữu mã nguồn mở nên lập trình viên có thể dễ dàng điều chỉnh và phân phối nó một cách tự do. Đây chính là một trong những yếu tố đã giúp cho Android trở thành nền tảng xây dựng điện thoại thông minh phát triển nhất trên thế giới. </w:t>
      </w:r>
    </w:p>
    <w:p w14:paraId="0374D24A" w14:textId="63451A61" w:rsidR="009A76D7" w:rsidRDefault="009A76D7" w:rsidP="009A76D7">
      <w:pPr>
        <w:rPr>
          <w:highlight w:val="white"/>
        </w:rPr>
      </w:pPr>
      <w:r w:rsidRPr="009A76D7">
        <w:rPr>
          <w:highlight w:val="white"/>
        </w:rPr>
        <w:lastRenderedPageBreak/>
        <w:t xml:space="preserve">Hiện tại, Android đã chiếm 65% so với thị phần điện thoại thông minh trên toàn thế giới vào quý 3 năm 2012. Theo điều tra thì đã có khoảng 500 triệu thiết bị được kích hoạt và có đến </w:t>
      </w:r>
      <w:r w:rsidR="003169A6">
        <w:rPr>
          <w:highlight w:val="white"/>
        </w:rPr>
        <w:t>“</w:t>
      </w:r>
      <w:r w:rsidRPr="009A76D7">
        <w:rPr>
          <w:highlight w:val="white"/>
        </w:rPr>
        <w:t>1.3 triệu lượt được hoạt mỗi ngày</w:t>
      </w:r>
      <w:r w:rsidR="003169A6">
        <w:rPr>
          <w:highlight w:val="white"/>
        </w:rPr>
        <w:t>”</w:t>
      </w:r>
      <w:r w:rsidRPr="009A76D7">
        <w:rPr>
          <w:highlight w:val="white"/>
        </w:rPr>
        <w:t>.</w:t>
      </w:r>
      <w:r w:rsidR="00BC67E0">
        <w:rPr>
          <w:highlight w:val="white"/>
        </w:rPr>
        <w:t xml:space="preserve"> </w:t>
      </w:r>
      <w:r w:rsidRPr="009A76D7">
        <w:rPr>
          <w:highlight w:val="white"/>
        </w:rPr>
        <w:t>Vào tháng 10/2020 thì android đã có hơn 700.000 ứng dụng và số lượng tải từ Google Play ước tính lên khoảng</w:t>
      </w:r>
      <w:r w:rsidR="00BC67E0">
        <w:rPr>
          <w:highlight w:val="white"/>
        </w:rPr>
        <w:t xml:space="preserve"> </w:t>
      </w:r>
      <w:r w:rsidRPr="009A76D7">
        <w:rPr>
          <w:highlight w:val="white"/>
        </w:rPr>
        <w:t>25 tỷ lượt. Mặc dù có sự ra đời của iOS của Apple thì khiến Android có phần nào ảnh hưởng. Tuy nhiên, Android vẫn đứng ở vị trí đầu tiên trong thị phần thế giới</w:t>
      </w:r>
      <w:r>
        <w:rPr>
          <w:highlight w:val="white"/>
        </w:rPr>
        <w:t xml:space="preserve"> </w:t>
      </w:r>
      <w:r>
        <w:rPr>
          <w:highlight w:val="white"/>
        </w:rPr>
        <w:fldChar w:fldCharType="begin"/>
      </w:r>
      <w:r w:rsidR="00C12BD2">
        <w:rPr>
          <w:highlight w:val="white"/>
        </w:rPr>
        <w:instrText xml:space="preserve"> ADDIN ZOTERO_ITEM CSL_CITATION {"citationID":"0ftb2vRy","properties":{"formattedCitation":"({\\i{}Android L\\uc0\\u224{} G\\uc0\\u236{} -T\\uc0\\u7893{}ng Quan V\\uc0\\u7873{} H\\uc0\\u7879{} \\uc0\\u272{}i\\uc0\\u7873{}u H\\uc0\\u224{}nh Di \\uc0\\u272{}\\uc0\\u7897{}ng S\\uc0\\u7889{} 1}, n.d.)","plainCitation":"(Android Là Gì -Tổng Quan Về Hệ Điều Hành Di Động Số 1, n.d.)","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Pr>
          <w:highlight w:val="white"/>
        </w:rPr>
        <w:fldChar w:fldCharType="separate"/>
      </w:r>
      <w:r w:rsidR="00C12BD2" w:rsidRPr="00C12BD2">
        <w:t>(</w:t>
      </w:r>
      <w:r w:rsidR="00C12BD2" w:rsidRPr="00C12BD2">
        <w:rPr>
          <w:i/>
          <w:iCs/>
        </w:rPr>
        <w:t>Android Là Gì -Tổng Quan Về Hệ Điều Hành Di Động Số 1</w:t>
      </w:r>
      <w:r w:rsidR="00C12BD2" w:rsidRPr="00C12BD2">
        <w:t>, n.d.)</w:t>
      </w:r>
      <w:r>
        <w:rPr>
          <w:highlight w:val="white"/>
        </w:rPr>
        <w:fldChar w:fldCharType="end"/>
      </w:r>
      <w:r w:rsidRPr="009A76D7">
        <w:rPr>
          <w:highlight w:val="white"/>
        </w:rPr>
        <w:t>.</w:t>
      </w:r>
    </w:p>
    <w:p w14:paraId="2ED8C08B" w14:textId="77777777" w:rsidR="009A76D7" w:rsidRDefault="009A76D7" w:rsidP="009A76D7">
      <w:pPr>
        <w:rPr>
          <w:color w:val="000000"/>
          <w:highlight w:val="white"/>
        </w:rPr>
      </w:pPr>
    </w:p>
    <w:p w14:paraId="559077CE" w14:textId="3A74A2C9" w:rsidR="007709E4" w:rsidRDefault="007709E4" w:rsidP="007709E4">
      <w:pPr>
        <w:pStyle w:val="Hnh"/>
      </w:pPr>
      <w:bookmarkStart w:id="85" w:name="_Toc195696831"/>
      <w:r>
        <w:t xml:space="preserve">Bảng </w:t>
      </w:r>
      <w:r>
        <w:fldChar w:fldCharType="begin"/>
      </w:r>
      <w:r>
        <w:instrText xml:space="preserve"> SEQ Bảng \* ARABIC </w:instrText>
      </w:r>
      <w:r>
        <w:fldChar w:fldCharType="separate"/>
      </w:r>
      <w:r w:rsidR="009A5A02">
        <w:rPr>
          <w:noProof/>
        </w:rPr>
        <w:t>1</w:t>
      </w:r>
      <w:r>
        <w:fldChar w:fldCharType="end"/>
      </w:r>
      <w:r>
        <w:t>: Các phiên bản Android</w:t>
      </w:r>
      <w:bookmarkEnd w:id="85"/>
    </w:p>
    <w:tbl>
      <w:tblPr>
        <w:tblStyle w:val="Style72"/>
        <w:tblW w:w="8576" w:type="dxa"/>
        <w:tblBorders>
          <w:top w:val="single" w:sz="6" w:space="0" w:color="C7CCBE"/>
          <w:left w:val="single" w:sz="6" w:space="0" w:color="C7CCBE"/>
          <w:bottom w:val="single" w:sz="6" w:space="0" w:color="C7CCBE"/>
          <w:right w:val="single" w:sz="6" w:space="0" w:color="C7CCBE"/>
        </w:tblBorders>
        <w:tblLayout w:type="fixed"/>
        <w:tblLook w:val="04A0" w:firstRow="1" w:lastRow="0" w:firstColumn="1" w:lastColumn="0" w:noHBand="0" w:noVBand="1"/>
      </w:tblPr>
      <w:tblGrid>
        <w:gridCol w:w="2674"/>
        <w:gridCol w:w="1638"/>
        <w:gridCol w:w="1170"/>
        <w:gridCol w:w="3094"/>
      </w:tblGrid>
      <w:tr w:rsidR="00542B42" w14:paraId="38AD2EB9" w14:textId="77777777" w:rsidTr="00542B42">
        <w:tc>
          <w:tcPr>
            <w:tcW w:w="2674" w:type="dxa"/>
            <w:shd w:val="clear" w:color="auto" w:fill="C7CCBE"/>
            <w:tcMar>
              <w:top w:w="180" w:type="dxa"/>
              <w:left w:w="180" w:type="dxa"/>
              <w:bottom w:w="180" w:type="dxa"/>
              <w:right w:w="180" w:type="dxa"/>
            </w:tcMar>
          </w:tcPr>
          <w:p w14:paraId="14B7D4BA" w14:textId="77777777" w:rsidR="00542B42" w:rsidRDefault="00542B42">
            <w:pPr>
              <w:ind w:firstLine="0"/>
              <w:jc w:val="left"/>
              <w:rPr>
                <w:b/>
                <w:color w:val="000000"/>
              </w:rPr>
            </w:pPr>
            <w:r>
              <w:rPr>
                <w:b/>
                <w:color w:val="000000"/>
              </w:rPr>
              <w:t>Code name</w:t>
            </w:r>
          </w:p>
        </w:tc>
        <w:tc>
          <w:tcPr>
            <w:tcW w:w="1638" w:type="dxa"/>
            <w:shd w:val="clear" w:color="auto" w:fill="C7CCBE"/>
            <w:tcMar>
              <w:top w:w="180" w:type="dxa"/>
              <w:left w:w="180" w:type="dxa"/>
              <w:bottom w:w="180" w:type="dxa"/>
              <w:right w:w="180" w:type="dxa"/>
            </w:tcMar>
          </w:tcPr>
          <w:p w14:paraId="6B689CF7" w14:textId="77777777" w:rsidR="00542B42" w:rsidRDefault="00542B42">
            <w:pPr>
              <w:ind w:firstLine="0"/>
              <w:jc w:val="left"/>
              <w:rPr>
                <w:b/>
                <w:color w:val="000000"/>
              </w:rPr>
            </w:pPr>
            <w:r>
              <w:rPr>
                <w:b/>
                <w:color w:val="000000"/>
              </w:rPr>
              <w:t>Version numbers</w:t>
            </w:r>
          </w:p>
        </w:tc>
        <w:tc>
          <w:tcPr>
            <w:tcW w:w="1170" w:type="dxa"/>
            <w:shd w:val="clear" w:color="auto" w:fill="C7CCBE"/>
            <w:tcMar>
              <w:top w:w="180" w:type="dxa"/>
              <w:left w:w="180" w:type="dxa"/>
              <w:bottom w:w="180" w:type="dxa"/>
              <w:right w:w="180" w:type="dxa"/>
            </w:tcMar>
          </w:tcPr>
          <w:p w14:paraId="275A8ED1" w14:textId="0D0CB932" w:rsidR="00542B42" w:rsidRDefault="00542B42">
            <w:pPr>
              <w:ind w:firstLine="0"/>
              <w:jc w:val="left"/>
              <w:rPr>
                <w:b/>
                <w:color w:val="000000"/>
              </w:rPr>
            </w:pPr>
            <w:r>
              <w:rPr>
                <w:b/>
                <w:color w:val="000000"/>
              </w:rPr>
              <w:t>API level</w:t>
            </w:r>
          </w:p>
        </w:tc>
        <w:tc>
          <w:tcPr>
            <w:tcW w:w="3094" w:type="dxa"/>
            <w:shd w:val="clear" w:color="auto" w:fill="C7CCBE"/>
            <w:tcMar>
              <w:top w:w="180" w:type="dxa"/>
              <w:left w:w="180" w:type="dxa"/>
              <w:bottom w:w="180" w:type="dxa"/>
              <w:right w:w="180" w:type="dxa"/>
            </w:tcMar>
          </w:tcPr>
          <w:p w14:paraId="5825AEBB" w14:textId="77777777" w:rsidR="00542B42" w:rsidRDefault="00542B42">
            <w:pPr>
              <w:ind w:firstLine="0"/>
              <w:jc w:val="left"/>
              <w:rPr>
                <w:b/>
                <w:color w:val="000000"/>
              </w:rPr>
            </w:pPr>
            <w:r>
              <w:rPr>
                <w:b/>
                <w:color w:val="000000"/>
              </w:rPr>
              <w:t>Release date</w:t>
            </w:r>
          </w:p>
        </w:tc>
      </w:tr>
      <w:tr w:rsidR="00542B42" w14:paraId="312F8D2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E65389"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1F90ED" w14:textId="77777777" w:rsidR="00542B42" w:rsidRDefault="00542B42">
            <w:pPr>
              <w:ind w:firstLine="0"/>
              <w:rPr>
                <w:rFonts w:eastAsia="Quattrocento Sans"/>
                <w:color w:val="333333"/>
              </w:rPr>
            </w:pPr>
            <w:r>
              <w:rPr>
                <w:rFonts w:eastAsia="Quattrocento Sans"/>
                <w:color w:val="333333"/>
              </w:rPr>
              <w:t>1.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F07ABFD" w14:textId="1DF414FD" w:rsidR="00542B42" w:rsidRDefault="00542B42">
            <w:pPr>
              <w:ind w:firstLine="0"/>
              <w:rPr>
                <w:rFonts w:eastAsia="Quattrocento Sans"/>
                <w:color w:val="333333"/>
              </w:rPr>
            </w:pPr>
            <w:r>
              <w:rPr>
                <w:rFonts w:eastAsia="Quattrocento Sans"/>
                <w:color w:val="333333"/>
              </w:rPr>
              <w:t>1</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5DE539" w14:textId="77777777" w:rsidR="00542B42" w:rsidRDefault="00542B42">
            <w:pPr>
              <w:ind w:firstLine="0"/>
              <w:rPr>
                <w:rFonts w:eastAsia="Quattrocento Sans"/>
                <w:color w:val="333333"/>
              </w:rPr>
            </w:pPr>
            <w:r>
              <w:rPr>
                <w:rFonts w:eastAsia="Quattrocento Sans"/>
                <w:color w:val="333333"/>
              </w:rPr>
              <w:t>September 23, 2008</w:t>
            </w:r>
          </w:p>
        </w:tc>
      </w:tr>
      <w:tr w:rsidR="00542B42" w14:paraId="5CA6F2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846FC05"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3F000B"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9F170A0" w14:textId="2819AC41" w:rsidR="00542B42" w:rsidRDefault="00542B42">
            <w:pPr>
              <w:ind w:firstLine="0"/>
              <w:rPr>
                <w:rFonts w:eastAsia="Quattrocento Sans"/>
                <w:color w:val="333333"/>
              </w:rPr>
            </w:pPr>
            <w:r>
              <w:rPr>
                <w:rFonts w:eastAsia="Quattrocento Sans"/>
                <w:color w:val="333333"/>
              </w:rPr>
              <w:t>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E7A80AB" w14:textId="77777777" w:rsidR="00542B42" w:rsidRDefault="00542B42">
            <w:pPr>
              <w:ind w:firstLine="0"/>
              <w:rPr>
                <w:rFonts w:eastAsia="Quattrocento Sans"/>
                <w:color w:val="333333"/>
              </w:rPr>
            </w:pPr>
            <w:r>
              <w:rPr>
                <w:rFonts w:eastAsia="Quattrocento Sans"/>
                <w:color w:val="333333"/>
              </w:rPr>
              <w:t>February 9, 2009</w:t>
            </w:r>
          </w:p>
        </w:tc>
      </w:tr>
      <w:tr w:rsidR="00542B42" w14:paraId="6CC774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BA2519F" w14:textId="77777777" w:rsidR="00542B42" w:rsidRDefault="00542B42">
            <w:pPr>
              <w:ind w:firstLine="0"/>
              <w:rPr>
                <w:rFonts w:eastAsia="Quattrocento Sans"/>
                <w:color w:val="333333"/>
              </w:rPr>
            </w:pPr>
            <w:r>
              <w:rPr>
                <w:rFonts w:eastAsia="Quattrocento Sans"/>
                <w:color w:val="333333"/>
              </w:rPr>
              <w:t>Cupcak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21FE80" w14:textId="77777777" w:rsidR="00542B42" w:rsidRDefault="00542B42">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C2D681D" w14:textId="0C0192F2" w:rsidR="00542B42" w:rsidRDefault="00542B42">
            <w:pPr>
              <w:ind w:firstLine="0"/>
              <w:rPr>
                <w:rFonts w:eastAsia="Quattrocento Sans"/>
                <w:color w:val="333333"/>
              </w:rPr>
            </w:pPr>
            <w:r>
              <w:rPr>
                <w:rFonts w:eastAsia="Quattrocento Sans"/>
                <w:color w:val="333333"/>
              </w:rPr>
              <w:t>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50004DE" w14:textId="77777777" w:rsidR="00542B42" w:rsidRDefault="00542B42">
            <w:pPr>
              <w:ind w:firstLine="0"/>
              <w:rPr>
                <w:rFonts w:eastAsia="Quattrocento Sans"/>
                <w:color w:val="333333"/>
              </w:rPr>
            </w:pPr>
            <w:r>
              <w:rPr>
                <w:rFonts w:eastAsia="Quattrocento Sans"/>
                <w:color w:val="333333"/>
              </w:rPr>
              <w:t>April 27, 2009</w:t>
            </w:r>
          </w:p>
        </w:tc>
      </w:tr>
      <w:tr w:rsidR="00542B42" w14:paraId="0AC5E17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ACAEAF1" w14:textId="77777777" w:rsidR="00542B42" w:rsidRDefault="00542B42">
            <w:pPr>
              <w:ind w:firstLine="0"/>
              <w:rPr>
                <w:rFonts w:eastAsia="Quattrocento Sans"/>
                <w:color w:val="333333"/>
              </w:rPr>
            </w:pPr>
            <w:r>
              <w:rPr>
                <w:rFonts w:eastAsia="Quattrocento Sans"/>
                <w:color w:val="333333"/>
              </w:rPr>
              <w:t>Donu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5A3FBF1" w14:textId="77777777" w:rsidR="00542B42" w:rsidRDefault="00542B42">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04FE9A" w14:textId="425644DE" w:rsidR="00542B42" w:rsidRDefault="00542B42">
            <w:pPr>
              <w:ind w:firstLine="0"/>
              <w:rPr>
                <w:rFonts w:eastAsia="Quattrocento Sans"/>
                <w:color w:val="333333"/>
              </w:rPr>
            </w:pPr>
            <w:r>
              <w:rPr>
                <w:rFonts w:eastAsia="Quattrocento Sans"/>
                <w:color w:val="333333"/>
              </w:rPr>
              <w:t>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DA840AD" w14:textId="77777777" w:rsidR="00542B42" w:rsidRDefault="00542B42">
            <w:pPr>
              <w:ind w:firstLine="0"/>
              <w:rPr>
                <w:rFonts w:eastAsia="Quattrocento Sans"/>
                <w:color w:val="333333"/>
              </w:rPr>
            </w:pPr>
            <w:r>
              <w:rPr>
                <w:rFonts w:eastAsia="Quattrocento Sans"/>
                <w:color w:val="333333"/>
              </w:rPr>
              <w:t>September 15, 2009</w:t>
            </w:r>
          </w:p>
        </w:tc>
      </w:tr>
      <w:tr w:rsidR="00542B42" w14:paraId="70B181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466BFE2" w14:textId="77777777" w:rsidR="00542B42" w:rsidRDefault="00542B42">
            <w:pPr>
              <w:ind w:firstLine="0"/>
              <w:rPr>
                <w:rFonts w:eastAsia="Quattrocento Sans"/>
                <w:color w:val="333333"/>
              </w:rPr>
            </w:pPr>
            <w:r>
              <w:rPr>
                <w:rFonts w:eastAsia="Quattrocento Sans"/>
                <w:color w:val="333333"/>
              </w:rPr>
              <w:t>Eclair</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DC2967" w14:textId="77777777" w:rsidR="00542B42" w:rsidRDefault="00542B42">
            <w:pPr>
              <w:ind w:firstLine="0"/>
              <w:rPr>
                <w:rFonts w:eastAsia="Quattrocento Sans"/>
                <w:color w:val="333333"/>
              </w:rPr>
            </w:pPr>
            <w:r>
              <w:rPr>
                <w:rFonts w:eastAsia="Quattrocento Sans"/>
                <w:color w:val="333333"/>
              </w:rPr>
              <w:t>2.0 - 2.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2D2844" w14:textId="523BBA00" w:rsidR="00542B42" w:rsidRDefault="00542B42">
            <w:pPr>
              <w:ind w:firstLine="0"/>
              <w:rPr>
                <w:rFonts w:eastAsia="Quattrocento Sans"/>
                <w:color w:val="333333"/>
              </w:rPr>
            </w:pPr>
            <w:r>
              <w:rPr>
                <w:rFonts w:eastAsia="Quattrocento Sans"/>
                <w:color w:val="333333"/>
              </w:rPr>
              <w:t>5 - 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86E75FE" w14:textId="77777777" w:rsidR="00542B42" w:rsidRDefault="00542B42">
            <w:pPr>
              <w:ind w:firstLine="0"/>
              <w:rPr>
                <w:rFonts w:eastAsia="Quattrocento Sans"/>
                <w:color w:val="333333"/>
              </w:rPr>
            </w:pPr>
            <w:r>
              <w:rPr>
                <w:rFonts w:eastAsia="Quattrocento Sans"/>
                <w:color w:val="333333"/>
              </w:rPr>
              <w:t>October 26, 2009</w:t>
            </w:r>
          </w:p>
        </w:tc>
      </w:tr>
      <w:tr w:rsidR="00542B42" w14:paraId="6E054CF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BFA2AA" w14:textId="77777777" w:rsidR="00542B42" w:rsidRDefault="00542B42">
            <w:pPr>
              <w:ind w:firstLine="0"/>
              <w:rPr>
                <w:rFonts w:eastAsia="Quattrocento Sans"/>
                <w:color w:val="333333"/>
              </w:rPr>
            </w:pPr>
            <w:r>
              <w:rPr>
                <w:rFonts w:eastAsia="Quattrocento Sans"/>
                <w:color w:val="333333"/>
              </w:rPr>
              <w:t>Froy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D05310" w14:textId="77777777" w:rsidR="00542B42" w:rsidRDefault="00542B42">
            <w:pPr>
              <w:ind w:firstLine="0"/>
              <w:rPr>
                <w:rFonts w:eastAsia="Quattrocento Sans"/>
                <w:color w:val="333333"/>
              </w:rPr>
            </w:pPr>
            <w:r>
              <w:rPr>
                <w:rFonts w:eastAsia="Quattrocento Sans"/>
                <w:color w:val="333333"/>
              </w:rPr>
              <w:t>2.2 - 2.2.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10F5798" w14:textId="4639804C" w:rsidR="00542B42" w:rsidRDefault="00542B42">
            <w:pPr>
              <w:ind w:firstLine="0"/>
              <w:rPr>
                <w:rFonts w:eastAsia="Quattrocento Sans"/>
                <w:color w:val="333333"/>
              </w:rPr>
            </w:pPr>
            <w:r>
              <w:rPr>
                <w:rFonts w:eastAsia="Quattrocento Sans"/>
                <w:color w:val="333333"/>
              </w:rPr>
              <w:t>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A02055" w14:textId="77777777" w:rsidR="00542B42" w:rsidRDefault="00542B42">
            <w:pPr>
              <w:ind w:firstLine="0"/>
              <w:rPr>
                <w:rFonts w:eastAsia="Quattrocento Sans"/>
                <w:color w:val="333333"/>
              </w:rPr>
            </w:pPr>
            <w:r>
              <w:rPr>
                <w:rFonts w:eastAsia="Quattrocento Sans"/>
                <w:color w:val="333333"/>
              </w:rPr>
              <w:t>May 20, 2010</w:t>
            </w:r>
          </w:p>
        </w:tc>
      </w:tr>
      <w:tr w:rsidR="00542B42" w14:paraId="77646C8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C66BC1B" w14:textId="77777777" w:rsidR="00542B42" w:rsidRDefault="00542B42">
            <w:pPr>
              <w:ind w:firstLine="0"/>
              <w:rPr>
                <w:rFonts w:eastAsia="Quattrocento Sans"/>
                <w:color w:val="333333"/>
              </w:rPr>
            </w:pPr>
            <w:r>
              <w:rPr>
                <w:rFonts w:eastAsia="Quattrocento Sans"/>
                <w:color w:val="333333"/>
              </w:rPr>
              <w:t>Gingerbread</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C4B34F1" w14:textId="77777777" w:rsidR="00542B42" w:rsidRDefault="00542B42">
            <w:pPr>
              <w:ind w:firstLine="0"/>
              <w:rPr>
                <w:rFonts w:eastAsia="Quattrocento Sans"/>
                <w:color w:val="333333"/>
              </w:rPr>
            </w:pPr>
            <w:r>
              <w:rPr>
                <w:rFonts w:eastAsia="Quattrocento Sans"/>
                <w:color w:val="333333"/>
              </w:rPr>
              <w:t>2.3 - 2.3.7</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3AF94A" w14:textId="23AB0A6D" w:rsidR="00542B42" w:rsidRDefault="00542B42">
            <w:pPr>
              <w:ind w:firstLine="0"/>
              <w:rPr>
                <w:rFonts w:eastAsia="Quattrocento Sans"/>
                <w:color w:val="333333"/>
              </w:rPr>
            </w:pPr>
            <w:r>
              <w:rPr>
                <w:rFonts w:eastAsia="Quattrocento Sans"/>
                <w:color w:val="333333"/>
              </w:rPr>
              <w:t>9 - 1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7A498D" w14:textId="77777777" w:rsidR="00542B42" w:rsidRDefault="00542B42">
            <w:pPr>
              <w:ind w:firstLine="0"/>
              <w:rPr>
                <w:rFonts w:eastAsia="Quattrocento Sans"/>
                <w:color w:val="333333"/>
              </w:rPr>
            </w:pPr>
            <w:r>
              <w:rPr>
                <w:rFonts w:eastAsia="Quattrocento Sans"/>
                <w:color w:val="333333"/>
              </w:rPr>
              <w:t>December 6, 2010</w:t>
            </w:r>
          </w:p>
        </w:tc>
      </w:tr>
      <w:tr w:rsidR="00542B42" w14:paraId="015C5D7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2A3793D" w14:textId="77777777" w:rsidR="00542B42" w:rsidRDefault="00542B42">
            <w:pPr>
              <w:ind w:firstLine="0"/>
              <w:rPr>
                <w:rFonts w:eastAsia="Quattrocento Sans"/>
                <w:color w:val="333333"/>
              </w:rPr>
            </w:pPr>
            <w:r>
              <w:rPr>
                <w:rFonts w:eastAsia="Quattrocento Sans"/>
                <w:color w:val="333333"/>
              </w:rPr>
              <w:t>Honeycomb</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46EF40D" w14:textId="77777777" w:rsidR="00542B42" w:rsidRDefault="00542B42">
            <w:pPr>
              <w:ind w:firstLine="0"/>
              <w:rPr>
                <w:rFonts w:eastAsia="Quattrocento Sans"/>
                <w:color w:val="333333"/>
              </w:rPr>
            </w:pPr>
            <w:r>
              <w:rPr>
                <w:rFonts w:eastAsia="Quattrocento Sans"/>
                <w:color w:val="333333"/>
              </w:rPr>
              <w:t>3.0 - 3.2.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9556DD" w14:textId="019BE9B5" w:rsidR="00542B42" w:rsidRDefault="00542B42">
            <w:pPr>
              <w:ind w:firstLine="0"/>
              <w:rPr>
                <w:rFonts w:eastAsia="Quattrocento Sans"/>
                <w:color w:val="333333"/>
              </w:rPr>
            </w:pPr>
            <w:r>
              <w:rPr>
                <w:rFonts w:eastAsia="Quattrocento Sans"/>
                <w:color w:val="333333"/>
              </w:rPr>
              <w:t>11 - 1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F322258" w14:textId="77777777" w:rsidR="00542B42" w:rsidRDefault="00542B42">
            <w:pPr>
              <w:ind w:firstLine="0"/>
              <w:rPr>
                <w:rFonts w:eastAsia="Quattrocento Sans"/>
                <w:color w:val="333333"/>
              </w:rPr>
            </w:pPr>
            <w:r>
              <w:rPr>
                <w:rFonts w:eastAsia="Quattrocento Sans"/>
                <w:color w:val="333333"/>
              </w:rPr>
              <w:t>February 22, 2011</w:t>
            </w:r>
          </w:p>
        </w:tc>
      </w:tr>
      <w:tr w:rsidR="00542B42" w14:paraId="3D0388D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F7978DD" w14:textId="77777777" w:rsidR="00542B42" w:rsidRDefault="00542B42">
            <w:pPr>
              <w:ind w:firstLine="0"/>
              <w:rPr>
                <w:rFonts w:eastAsia="Quattrocento Sans"/>
                <w:color w:val="333333"/>
              </w:rPr>
            </w:pPr>
            <w:r>
              <w:rPr>
                <w:rFonts w:eastAsia="Quattrocento Sans"/>
                <w:color w:val="333333"/>
              </w:rPr>
              <w:t>Ice Cream Sandwich</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21E94B3" w14:textId="77777777" w:rsidR="00542B42" w:rsidRDefault="00542B42">
            <w:pPr>
              <w:ind w:firstLine="0"/>
              <w:rPr>
                <w:rFonts w:eastAsia="Quattrocento Sans"/>
                <w:color w:val="333333"/>
              </w:rPr>
            </w:pPr>
            <w:r>
              <w:rPr>
                <w:rFonts w:eastAsia="Quattrocento Sans"/>
                <w:color w:val="333333"/>
              </w:rPr>
              <w:t>4.0 - 4.0.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3B50DF" w14:textId="17DDFAA5" w:rsidR="00542B42" w:rsidRDefault="00542B42">
            <w:pPr>
              <w:ind w:firstLine="0"/>
              <w:rPr>
                <w:rFonts w:eastAsia="Quattrocento Sans"/>
                <w:color w:val="333333"/>
              </w:rPr>
            </w:pPr>
            <w:r>
              <w:rPr>
                <w:rFonts w:eastAsia="Quattrocento Sans"/>
                <w:color w:val="333333"/>
              </w:rPr>
              <w:t>14 - 1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09A5D8D" w14:textId="77777777" w:rsidR="00542B42" w:rsidRDefault="00542B42">
            <w:pPr>
              <w:ind w:firstLine="0"/>
              <w:rPr>
                <w:rFonts w:eastAsia="Quattrocento Sans"/>
                <w:color w:val="333333"/>
              </w:rPr>
            </w:pPr>
            <w:r>
              <w:rPr>
                <w:rFonts w:eastAsia="Quattrocento Sans"/>
                <w:color w:val="333333"/>
              </w:rPr>
              <w:t>October 18, 2011</w:t>
            </w:r>
          </w:p>
        </w:tc>
      </w:tr>
      <w:tr w:rsidR="00542B42" w14:paraId="7DBDAEC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A691A7" w14:textId="77777777" w:rsidR="00542B42" w:rsidRDefault="00542B42">
            <w:pPr>
              <w:ind w:firstLine="0"/>
              <w:rPr>
                <w:rFonts w:eastAsia="Quattrocento Sans"/>
                <w:color w:val="333333"/>
              </w:rPr>
            </w:pPr>
            <w:r>
              <w:rPr>
                <w:rFonts w:eastAsia="Quattrocento Sans"/>
                <w:color w:val="333333"/>
              </w:rPr>
              <w:t>Jelly Bean</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02E9347" w14:textId="77777777" w:rsidR="00542B42" w:rsidRDefault="00542B42">
            <w:pPr>
              <w:ind w:firstLine="0"/>
              <w:rPr>
                <w:rFonts w:eastAsia="Quattrocento Sans"/>
                <w:color w:val="333333"/>
              </w:rPr>
            </w:pPr>
            <w:r>
              <w:rPr>
                <w:rFonts w:eastAsia="Quattrocento Sans"/>
                <w:color w:val="333333"/>
              </w:rPr>
              <w:t>4.1 - 4.3.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5D4DBF1" w14:textId="2A43231B" w:rsidR="00542B42" w:rsidRDefault="00542B42">
            <w:pPr>
              <w:ind w:firstLine="0"/>
              <w:rPr>
                <w:rFonts w:eastAsia="Quattrocento Sans"/>
                <w:color w:val="333333"/>
              </w:rPr>
            </w:pPr>
            <w:r>
              <w:rPr>
                <w:rFonts w:eastAsia="Quattrocento Sans"/>
                <w:color w:val="333333"/>
              </w:rPr>
              <w:t>16 - 1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067B86" w14:textId="77777777" w:rsidR="00542B42" w:rsidRDefault="00542B42">
            <w:pPr>
              <w:ind w:firstLine="0"/>
              <w:rPr>
                <w:rFonts w:eastAsia="Quattrocento Sans"/>
                <w:color w:val="333333"/>
              </w:rPr>
            </w:pPr>
            <w:r>
              <w:rPr>
                <w:rFonts w:eastAsia="Quattrocento Sans"/>
                <w:color w:val="333333"/>
              </w:rPr>
              <w:t>July 9, 2012</w:t>
            </w:r>
          </w:p>
        </w:tc>
      </w:tr>
      <w:tr w:rsidR="00542B42" w14:paraId="5F0E231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0E5EB51" w14:textId="77777777" w:rsidR="00542B42" w:rsidRDefault="00542B42">
            <w:pPr>
              <w:ind w:firstLine="0"/>
              <w:rPr>
                <w:rFonts w:eastAsia="Quattrocento Sans"/>
                <w:color w:val="333333"/>
              </w:rPr>
            </w:pPr>
            <w:r>
              <w:rPr>
                <w:rFonts w:eastAsia="Quattrocento Sans"/>
                <w:color w:val="333333"/>
              </w:rPr>
              <w:t>KitK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F816E19" w14:textId="77777777" w:rsidR="00542B42" w:rsidRDefault="00542B42">
            <w:pPr>
              <w:ind w:firstLine="0"/>
              <w:rPr>
                <w:rFonts w:eastAsia="Quattrocento Sans"/>
                <w:color w:val="333333"/>
              </w:rPr>
            </w:pPr>
            <w:r>
              <w:rPr>
                <w:rFonts w:eastAsia="Quattrocento Sans"/>
                <w:color w:val="333333"/>
              </w:rPr>
              <w:t>4.4 - 4.4.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698FAB" w14:textId="4C9297F8" w:rsidR="00542B42" w:rsidRDefault="00542B42">
            <w:pPr>
              <w:ind w:firstLine="0"/>
              <w:rPr>
                <w:rFonts w:eastAsia="Quattrocento Sans"/>
                <w:color w:val="333333"/>
              </w:rPr>
            </w:pPr>
            <w:r>
              <w:rPr>
                <w:rFonts w:eastAsia="Quattrocento Sans"/>
                <w:color w:val="333333"/>
              </w:rPr>
              <w:t>19 - 2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B9841C" w14:textId="77777777" w:rsidR="00542B42" w:rsidRDefault="00542B42">
            <w:pPr>
              <w:ind w:firstLine="0"/>
              <w:rPr>
                <w:rFonts w:eastAsia="Quattrocento Sans"/>
                <w:color w:val="333333"/>
              </w:rPr>
            </w:pPr>
            <w:r>
              <w:rPr>
                <w:rFonts w:eastAsia="Quattrocento Sans"/>
                <w:color w:val="333333"/>
              </w:rPr>
              <w:t>October 31, 2013</w:t>
            </w:r>
          </w:p>
        </w:tc>
      </w:tr>
      <w:tr w:rsidR="00542B42" w14:paraId="45507BFF"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C64883D" w14:textId="77777777" w:rsidR="00542B42" w:rsidRDefault="00542B42">
            <w:pPr>
              <w:ind w:firstLine="0"/>
              <w:rPr>
                <w:rFonts w:eastAsia="Quattrocento Sans"/>
                <w:color w:val="333333"/>
              </w:rPr>
            </w:pPr>
            <w:r>
              <w:rPr>
                <w:rFonts w:eastAsia="Quattrocento Sans"/>
                <w:color w:val="333333"/>
              </w:rPr>
              <w:t>Lollipop</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7CB5B0E" w14:textId="77777777" w:rsidR="00542B42" w:rsidRDefault="00542B42">
            <w:pPr>
              <w:ind w:firstLine="0"/>
              <w:rPr>
                <w:rFonts w:eastAsia="Quattrocento Sans"/>
                <w:color w:val="333333"/>
              </w:rPr>
            </w:pPr>
            <w:r>
              <w:rPr>
                <w:rFonts w:eastAsia="Quattrocento Sans"/>
                <w:color w:val="333333"/>
              </w:rPr>
              <w:t>5.0 - 5.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71328E" w14:textId="6DB9E1F4" w:rsidR="00542B42" w:rsidRDefault="00542B42">
            <w:pPr>
              <w:ind w:firstLine="0"/>
              <w:rPr>
                <w:rFonts w:eastAsia="Quattrocento Sans"/>
                <w:color w:val="333333"/>
              </w:rPr>
            </w:pPr>
            <w:r>
              <w:rPr>
                <w:rFonts w:eastAsia="Quattrocento Sans"/>
                <w:color w:val="333333"/>
              </w:rPr>
              <w:t>21- 2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4AD3ED6" w14:textId="77777777" w:rsidR="00542B42" w:rsidRDefault="00542B42">
            <w:pPr>
              <w:ind w:firstLine="0"/>
              <w:rPr>
                <w:rFonts w:eastAsia="Quattrocento Sans"/>
                <w:color w:val="333333"/>
              </w:rPr>
            </w:pPr>
            <w:r>
              <w:rPr>
                <w:rFonts w:eastAsia="Quattrocento Sans"/>
                <w:color w:val="333333"/>
              </w:rPr>
              <w:t>November 12, 2014</w:t>
            </w:r>
          </w:p>
        </w:tc>
      </w:tr>
      <w:tr w:rsidR="00542B42" w14:paraId="740ADC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BB1C0D3" w14:textId="77777777" w:rsidR="00542B42" w:rsidRDefault="00542B42">
            <w:pPr>
              <w:ind w:firstLine="0"/>
              <w:rPr>
                <w:rFonts w:eastAsia="Quattrocento Sans"/>
                <w:color w:val="333333"/>
              </w:rPr>
            </w:pPr>
            <w:r>
              <w:rPr>
                <w:rFonts w:eastAsia="Quattrocento Sans"/>
                <w:color w:val="333333"/>
              </w:rPr>
              <w:lastRenderedPageBreak/>
              <w:t>Marshmallow</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3F3AAA" w14:textId="77777777" w:rsidR="00542B42" w:rsidRDefault="00542B42">
            <w:pPr>
              <w:ind w:firstLine="0"/>
              <w:rPr>
                <w:rFonts w:eastAsia="Quattrocento Sans"/>
                <w:color w:val="333333"/>
              </w:rPr>
            </w:pPr>
            <w:r>
              <w:rPr>
                <w:rFonts w:eastAsia="Quattrocento Sans"/>
                <w:color w:val="333333"/>
              </w:rPr>
              <w:t>6.0 - 6.0.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BA67B1" w14:textId="187AAAC5" w:rsidR="00542B42" w:rsidRDefault="00542B42">
            <w:pPr>
              <w:ind w:firstLine="0"/>
              <w:rPr>
                <w:rFonts w:eastAsia="Quattrocento Sans"/>
                <w:color w:val="333333"/>
              </w:rPr>
            </w:pPr>
            <w:r>
              <w:rPr>
                <w:rFonts w:eastAsia="Quattrocento Sans"/>
                <w:color w:val="333333"/>
              </w:rPr>
              <w:t>2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328ECA3" w14:textId="77777777" w:rsidR="00542B42" w:rsidRDefault="00542B42">
            <w:pPr>
              <w:ind w:firstLine="0"/>
              <w:rPr>
                <w:rFonts w:eastAsia="Quattrocento Sans"/>
                <w:color w:val="333333"/>
              </w:rPr>
            </w:pPr>
            <w:r>
              <w:rPr>
                <w:rFonts w:eastAsia="Quattrocento Sans"/>
                <w:color w:val="333333"/>
              </w:rPr>
              <w:t>October 5, 2015</w:t>
            </w:r>
          </w:p>
        </w:tc>
      </w:tr>
      <w:tr w:rsidR="00542B42" w14:paraId="7A30CA05"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AA4501"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2631E0" w14:textId="77777777" w:rsidR="00542B42" w:rsidRDefault="00542B42">
            <w:pPr>
              <w:ind w:firstLine="0"/>
              <w:rPr>
                <w:rFonts w:eastAsia="Quattrocento Sans"/>
                <w:color w:val="333333"/>
              </w:rPr>
            </w:pPr>
            <w:r>
              <w:rPr>
                <w:rFonts w:eastAsia="Quattrocento Sans"/>
                <w:color w:val="333333"/>
              </w:rPr>
              <w:t>7.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E54112E" w14:textId="5E502846" w:rsidR="00542B42" w:rsidRDefault="00542B42">
            <w:pPr>
              <w:ind w:firstLine="0"/>
              <w:rPr>
                <w:rFonts w:eastAsia="Quattrocento Sans"/>
                <w:color w:val="333333"/>
              </w:rPr>
            </w:pPr>
            <w:r>
              <w:rPr>
                <w:rFonts w:eastAsia="Quattrocento Sans"/>
                <w:color w:val="333333"/>
              </w:rPr>
              <w:t>2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A23CB07" w14:textId="77777777" w:rsidR="00542B42" w:rsidRDefault="00542B42">
            <w:pPr>
              <w:ind w:firstLine="0"/>
              <w:rPr>
                <w:rFonts w:eastAsia="Quattrocento Sans"/>
                <w:color w:val="333333"/>
              </w:rPr>
            </w:pPr>
            <w:r>
              <w:rPr>
                <w:rFonts w:eastAsia="Quattrocento Sans"/>
                <w:color w:val="333333"/>
              </w:rPr>
              <w:t>August 22, 2016</w:t>
            </w:r>
          </w:p>
        </w:tc>
      </w:tr>
      <w:tr w:rsidR="00542B42" w14:paraId="4F172642"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CC31309"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2BE056E" w14:textId="77777777" w:rsidR="00542B42" w:rsidRDefault="00542B42">
            <w:pPr>
              <w:ind w:firstLine="0"/>
              <w:rPr>
                <w:rFonts w:eastAsia="Quattrocento Sans"/>
                <w:color w:val="333333"/>
              </w:rPr>
            </w:pPr>
            <w:r>
              <w:rPr>
                <w:rFonts w:eastAsia="Quattrocento Sans"/>
                <w:color w:val="333333"/>
              </w:rPr>
              <w:t>7.1.0 - 7.1.2</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EE31989" w14:textId="003A5A78" w:rsidR="00542B42" w:rsidRDefault="00542B42">
            <w:pPr>
              <w:ind w:firstLine="0"/>
              <w:rPr>
                <w:rFonts w:eastAsia="Quattrocento Sans"/>
                <w:color w:val="333333"/>
              </w:rPr>
            </w:pPr>
            <w:r>
              <w:rPr>
                <w:rFonts w:eastAsia="Quattrocento Sans"/>
                <w:color w:val="333333"/>
              </w:rPr>
              <w:t>2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9578F0A" w14:textId="77777777" w:rsidR="00542B42" w:rsidRDefault="00542B42">
            <w:pPr>
              <w:ind w:firstLine="0"/>
              <w:rPr>
                <w:rFonts w:eastAsia="Quattrocento Sans"/>
                <w:color w:val="333333"/>
              </w:rPr>
            </w:pPr>
            <w:r>
              <w:rPr>
                <w:rFonts w:eastAsia="Quattrocento Sans"/>
                <w:color w:val="333333"/>
              </w:rPr>
              <w:t>October 4, 2016</w:t>
            </w:r>
          </w:p>
        </w:tc>
      </w:tr>
      <w:tr w:rsidR="00542B42" w14:paraId="299B52B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6239196"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D94F8A3" w14:textId="77777777" w:rsidR="00542B42" w:rsidRDefault="00542B42">
            <w:pPr>
              <w:ind w:firstLine="0"/>
              <w:rPr>
                <w:rFonts w:eastAsia="Quattrocento Sans"/>
                <w:color w:val="333333"/>
              </w:rPr>
            </w:pPr>
            <w:r>
              <w:rPr>
                <w:rFonts w:eastAsia="Quattrocento Sans"/>
                <w:color w:val="333333"/>
              </w:rPr>
              <w:t>8.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7137A8E" w14:textId="6BCADD33" w:rsidR="00542B42" w:rsidRDefault="00542B42">
            <w:pPr>
              <w:ind w:firstLine="0"/>
              <w:rPr>
                <w:rFonts w:eastAsia="Quattrocento Sans"/>
                <w:color w:val="333333"/>
              </w:rPr>
            </w:pPr>
            <w:r>
              <w:rPr>
                <w:rFonts w:eastAsia="Quattrocento Sans"/>
                <w:color w:val="333333"/>
              </w:rPr>
              <w:t>2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515E4D" w14:textId="77777777" w:rsidR="00542B42" w:rsidRDefault="00542B42">
            <w:pPr>
              <w:ind w:firstLine="0"/>
              <w:rPr>
                <w:rFonts w:eastAsia="Quattrocento Sans"/>
                <w:color w:val="333333"/>
              </w:rPr>
            </w:pPr>
            <w:r>
              <w:rPr>
                <w:rFonts w:eastAsia="Quattrocento Sans"/>
                <w:color w:val="333333"/>
              </w:rPr>
              <w:t>August 21, 2017</w:t>
            </w:r>
          </w:p>
        </w:tc>
      </w:tr>
      <w:tr w:rsidR="00542B42" w14:paraId="3C74148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6C2014A"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BB8570E" w14:textId="77777777" w:rsidR="00542B42" w:rsidRDefault="00542B42">
            <w:pPr>
              <w:ind w:firstLine="0"/>
              <w:rPr>
                <w:rFonts w:eastAsia="Quattrocento Sans"/>
                <w:color w:val="333333"/>
              </w:rPr>
            </w:pPr>
            <w:r>
              <w:rPr>
                <w:rFonts w:eastAsia="Quattrocento Sans"/>
                <w:color w:val="333333"/>
              </w:rPr>
              <w:t>8.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9F063BE" w14:textId="4CA1CE68" w:rsidR="00542B42" w:rsidRDefault="00542B42">
            <w:pPr>
              <w:ind w:firstLine="0"/>
              <w:rPr>
                <w:rFonts w:eastAsia="Quattrocento Sans"/>
                <w:color w:val="333333"/>
              </w:rPr>
            </w:pPr>
            <w:r>
              <w:rPr>
                <w:rFonts w:eastAsia="Quattrocento Sans"/>
                <w:color w:val="333333"/>
              </w:rPr>
              <w:t>2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2F3794" w14:textId="77777777" w:rsidR="00542B42" w:rsidRDefault="00542B42">
            <w:pPr>
              <w:ind w:firstLine="0"/>
              <w:rPr>
                <w:rFonts w:eastAsia="Quattrocento Sans"/>
                <w:color w:val="333333"/>
              </w:rPr>
            </w:pPr>
            <w:r>
              <w:rPr>
                <w:rFonts w:eastAsia="Quattrocento Sans"/>
                <w:color w:val="333333"/>
              </w:rPr>
              <w:t>December 5, 2017</w:t>
            </w:r>
          </w:p>
        </w:tc>
      </w:tr>
      <w:tr w:rsidR="00542B42" w14:paraId="3E7EA9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C43C712" w14:textId="77777777" w:rsidR="00542B42" w:rsidRDefault="00542B42">
            <w:pPr>
              <w:ind w:firstLine="0"/>
              <w:rPr>
                <w:rFonts w:eastAsia="Quattrocento Sans"/>
                <w:color w:val="333333"/>
              </w:rPr>
            </w:pPr>
            <w:r>
              <w:rPr>
                <w:rFonts w:eastAsia="Quattrocento Sans"/>
                <w:color w:val="333333"/>
              </w:rPr>
              <w:t>Pi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38E371" w14:textId="77777777" w:rsidR="00542B42" w:rsidRDefault="00542B42">
            <w:pPr>
              <w:ind w:firstLine="0"/>
              <w:rPr>
                <w:rFonts w:eastAsia="Quattrocento Sans"/>
                <w:color w:val="333333"/>
              </w:rPr>
            </w:pPr>
            <w:r>
              <w:rPr>
                <w:rFonts w:eastAsia="Quattrocento Sans"/>
                <w:color w:val="333333"/>
              </w:rPr>
              <w:t>9.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47A4117" w14:textId="00024BB4" w:rsidR="00542B42" w:rsidRDefault="00542B42">
            <w:pPr>
              <w:ind w:firstLine="0"/>
              <w:rPr>
                <w:rFonts w:eastAsia="Quattrocento Sans"/>
                <w:color w:val="333333"/>
              </w:rPr>
            </w:pPr>
            <w:r>
              <w:rPr>
                <w:rFonts w:eastAsia="Quattrocento Sans"/>
                <w:color w:val="333333"/>
              </w:rPr>
              <w:t>2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1FDD6F" w14:textId="77777777" w:rsidR="00542B42" w:rsidRDefault="00542B42">
            <w:pPr>
              <w:ind w:firstLine="0"/>
              <w:rPr>
                <w:rFonts w:eastAsia="Quattrocento Sans"/>
                <w:color w:val="333333"/>
              </w:rPr>
            </w:pPr>
            <w:r>
              <w:rPr>
                <w:rFonts w:eastAsia="Quattrocento Sans"/>
                <w:color w:val="333333"/>
              </w:rPr>
              <w:t>August 6, 2018</w:t>
            </w:r>
          </w:p>
        </w:tc>
      </w:tr>
      <w:tr w:rsidR="00542B42" w14:paraId="314584E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2B9E4D" w14:textId="77777777" w:rsidR="00542B42" w:rsidRDefault="00542B42">
            <w:pPr>
              <w:ind w:firstLine="0"/>
              <w:rPr>
                <w:rFonts w:eastAsia="Quattrocento Sans"/>
                <w:color w:val="333333"/>
              </w:rPr>
            </w:pPr>
            <w:r>
              <w:rPr>
                <w:rFonts w:eastAsia="Quattrocento Sans"/>
                <w:color w:val="333333"/>
              </w:rPr>
              <w:t>Android 10</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064B535" w14:textId="77777777" w:rsidR="00542B42" w:rsidRDefault="00542B42">
            <w:pPr>
              <w:ind w:firstLine="0"/>
              <w:rPr>
                <w:rFonts w:eastAsia="Quattrocento Sans"/>
                <w:color w:val="333333"/>
              </w:rPr>
            </w:pPr>
            <w:r>
              <w:rPr>
                <w:rFonts w:eastAsia="Quattrocento Sans"/>
                <w:color w:val="333333"/>
              </w:rPr>
              <w:t>10.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28885CD" w14:textId="04B8B069" w:rsidR="00542B42" w:rsidRDefault="00542B42">
            <w:pPr>
              <w:ind w:firstLine="0"/>
              <w:rPr>
                <w:rFonts w:eastAsia="Quattrocento Sans"/>
                <w:color w:val="333333"/>
              </w:rPr>
            </w:pPr>
            <w:r>
              <w:rPr>
                <w:rFonts w:eastAsia="Quattrocento Sans"/>
                <w:color w:val="333333"/>
              </w:rPr>
              <w:t>29</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A81D142" w14:textId="77777777" w:rsidR="00542B42" w:rsidRDefault="00542B42">
            <w:pPr>
              <w:ind w:firstLine="0"/>
              <w:rPr>
                <w:rFonts w:eastAsia="Quattrocento Sans"/>
                <w:color w:val="333333"/>
              </w:rPr>
            </w:pPr>
            <w:r>
              <w:rPr>
                <w:rFonts w:eastAsia="Quattrocento Sans"/>
                <w:color w:val="333333"/>
              </w:rPr>
              <w:t>September 3, 2019</w:t>
            </w:r>
          </w:p>
        </w:tc>
      </w:tr>
      <w:tr w:rsidR="00542B42" w14:paraId="353A55D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3086709" w14:textId="77777777" w:rsidR="00542B42" w:rsidRDefault="00542B42">
            <w:pPr>
              <w:ind w:firstLine="0"/>
              <w:rPr>
                <w:rFonts w:eastAsia="Quattrocento Sans"/>
                <w:color w:val="333333"/>
              </w:rPr>
            </w:pPr>
            <w:r>
              <w:rPr>
                <w:rFonts w:eastAsia="Quattrocento Sans"/>
                <w:color w:val="333333"/>
              </w:rPr>
              <w:t>Android 11</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465AB4D"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695315" w14:textId="0D71D697" w:rsidR="00542B42" w:rsidRDefault="00542B42">
            <w:pPr>
              <w:ind w:firstLine="0"/>
              <w:rPr>
                <w:rFonts w:eastAsia="Quattrocento Sans"/>
                <w:color w:val="333333"/>
              </w:rPr>
            </w:pPr>
            <w:r>
              <w:rPr>
                <w:rFonts w:eastAsia="Quattrocento Sans"/>
                <w:color w:val="333333"/>
              </w:rPr>
              <w:t>30</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A5299E" w14:textId="77777777" w:rsidR="00542B42" w:rsidRDefault="00542B42">
            <w:pPr>
              <w:ind w:firstLine="0"/>
              <w:rPr>
                <w:rFonts w:eastAsia="Quattrocento Sans"/>
                <w:color w:val="333333"/>
              </w:rPr>
            </w:pPr>
            <w:r>
              <w:rPr>
                <w:rFonts w:eastAsia="Quattrocento Sans"/>
                <w:color w:val="333333"/>
              </w:rPr>
              <w:t>September 8, 2020</w:t>
            </w:r>
          </w:p>
        </w:tc>
      </w:tr>
      <w:tr w:rsidR="00542B42" w14:paraId="31F6423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04F7B69" w14:textId="4039ADE9" w:rsidR="00542B42" w:rsidRDefault="00542B42" w:rsidP="009A76D7">
            <w:pPr>
              <w:ind w:firstLine="0"/>
              <w:rPr>
                <w:rFonts w:eastAsia="Quattrocento Sans"/>
                <w:color w:val="333333"/>
              </w:rPr>
            </w:pPr>
            <w:r>
              <w:rPr>
                <w:rFonts w:eastAsia="Quattrocento Sans"/>
                <w:color w:val="333333"/>
              </w:rPr>
              <w:t>Android 12</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43E268F" w14:textId="134C5CEC" w:rsidR="00542B42" w:rsidRDefault="00542B42" w:rsidP="009A76D7">
            <w:pPr>
              <w:ind w:firstLine="0"/>
              <w:rPr>
                <w:rFonts w:eastAsia="Quattrocento Sans"/>
                <w:color w:val="333333"/>
              </w:rPr>
            </w:pPr>
            <w:r>
              <w:rPr>
                <w:rFonts w:eastAsia="Quattrocento Sans"/>
                <w:color w:val="333333"/>
              </w:rPr>
              <w:t>12</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5A3DBA" w14:textId="79B78DAF" w:rsidR="00542B42" w:rsidRDefault="00542B42" w:rsidP="009A76D7">
            <w:pPr>
              <w:ind w:firstLine="0"/>
              <w:rPr>
                <w:rFonts w:eastAsia="Quattrocento Sans"/>
                <w:color w:val="333333"/>
              </w:rPr>
            </w:pPr>
            <w:r>
              <w:rPr>
                <w:rFonts w:eastAsia="Quattrocento Sans"/>
                <w:color w:val="333333"/>
              </w:rPr>
              <w:t>31</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FED321" w14:textId="4828433A" w:rsidR="00542B42" w:rsidRDefault="00542B42" w:rsidP="009A76D7">
            <w:pPr>
              <w:ind w:firstLine="0"/>
              <w:rPr>
                <w:rFonts w:eastAsia="Quattrocento Sans"/>
                <w:color w:val="333333"/>
              </w:rPr>
            </w:pPr>
            <w:r w:rsidRPr="009A76D7">
              <w:rPr>
                <w:rFonts w:eastAsia="Quattrocento Sans"/>
                <w:color w:val="333333"/>
              </w:rPr>
              <w:t>October 4, 2021</w:t>
            </w:r>
          </w:p>
        </w:tc>
      </w:tr>
      <w:tr w:rsidR="00542B42" w14:paraId="4184E5A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B054FD" w14:textId="45C1CCCC" w:rsidR="00542B42" w:rsidRDefault="00542B42" w:rsidP="009A76D7">
            <w:pPr>
              <w:ind w:firstLine="0"/>
              <w:rPr>
                <w:rFonts w:eastAsia="Quattrocento Sans"/>
                <w:color w:val="333333"/>
              </w:rPr>
            </w:pPr>
            <w:r>
              <w:rPr>
                <w:rFonts w:eastAsia="Quattrocento Sans"/>
                <w:color w:val="333333"/>
              </w:rPr>
              <w:t>Android 12L</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AB95AB4" w14:textId="08C3FE0A" w:rsidR="00542B42" w:rsidRDefault="00542B42" w:rsidP="009A76D7">
            <w:pPr>
              <w:ind w:firstLine="0"/>
              <w:rPr>
                <w:rFonts w:eastAsia="Quattrocento Sans"/>
                <w:color w:val="333333"/>
              </w:rPr>
            </w:pPr>
            <w:r>
              <w:rPr>
                <w:rFonts w:eastAsia="Quattrocento Sans"/>
                <w:color w:val="333333"/>
              </w:rPr>
              <w:t>12.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D9A1B5" w14:textId="11E3505F" w:rsidR="00542B42" w:rsidRDefault="00542B42" w:rsidP="009A76D7">
            <w:pPr>
              <w:ind w:firstLine="0"/>
              <w:rPr>
                <w:rFonts w:eastAsia="Quattrocento Sans"/>
                <w:color w:val="333333"/>
              </w:rPr>
            </w:pPr>
            <w:r>
              <w:rPr>
                <w:rFonts w:eastAsia="Quattrocento Sans"/>
                <w:color w:val="333333"/>
              </w:rPr>
              <w:t>3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1D48F7" w14:textId="23C0F0F3" w:rsidR="00542B42" w:rsidRDefault="00542B42" w:rsidP="009A76D7">
            <w:pPr>
              <w:ind w:firstLine="0"/>
              <w:rPr>
                <w:rFonts w:eastAsia="Quattrocento Sans"/>
                <w:color w:val="333333"/>
              </w:rPr>
            </w:pPr>
            <w:r w:rsidRPr="004124FF">
              <w:rPr>
                <w:rFonts w:eastAsia="Quattrocento Sans"/>
                <w:color w:val="333333"/>
              </w:rPr>
              <w:t>March 7, 2022</w:t>
            </w:r>
          </w:p>
        </w:tc>
      </w:tr>
      <w:tr w:rsidR="00542B42" w14:paraId="7FD4B79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6AFBED8" w14:textId="2B3B7BE6" w:rsidR="00542B42" w:rsidRDefault="00542B42" w:rsidP="009A76D7">
            <w:pPr>
              <w:ind w:firstLine="0"/>
              <w:rPr>
                <w:rFonts w:eastAsia="Quattrocento Sans"/>
                <w:color w:val="333333"/>
              </w:rPr>
            </w:pPr>
            <w:r>
              <w:rPr>
                <w:rFonts w:eastAsia="Quattrocento Sans"/>
                <w:color w:val="333333"/>
              </w:rPr>
              <w:t>Android 13</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39255B" w14:textId="0EA08A9B" w:rsidR="00542B42" w:rsidRDefault="00542B42" w:rsidP="009A76D7">
            <w:pPr>
              <w:ind w:firstLine="0"/>
              <w:rPr>
                <w:rFonts w:eastAsia="Quattrocento Sans"/>
                <w:color w:val="333333"/>
              </w:rPr>
            </w:pPr>
            <w:r>
              <w:rPr>
                <w:rFonts w:eastAsia="Quattrocento Sans"/>
                <w:color w:val="333333"/>
              </w:rPr>
              <w:t>1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E5AF96F" w14:textId="0197B7BB" w:rsidR="00542B42" w:rsidRDefault="00542B42" w:rsidP="009A76D7">
            <w:pPr>
              <w:ind w:firstLine="0"/>
              <w:rPr>
                <w:rFonts w:eastAsia="Quattrocento Sans"/>
                <w:color w:val="333333"/>
              </w:rPr>
            </w:pPr>
            <w:r>
              <w:rPr>
                <w:rFonts w:eastAsia="Quattrocento Sans"/>
                <w:color w:val="333333"/>
              </w:rPr>
              <w:t>3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3200E64" w14:textId="4AE82CB5" w:rsidR="00542B42" w:rsidRDefault="00542B42" w:rsidP="009A76D7">
            <w:pPr>
              <w:ind w:firstLine="0"/>
              <w:rPr>
                <w:rFonts w:eastAsia="Quattrocento Sans"/>
                <w:color w:val="333333"/>
              </w:rPr>
            </w:pPr>
            <w:r w:rsidRPr="004124FF">
              <w:rPr>
                <w:rFonts w:eastAsia="Quattrocento Sans"/>
                <w:color w:val="333333"/>
              </w:rPr>
              <w:t>August 15, 2022</w:t>
            </w:r>
          </w:p>
        </w:tc>
      </w:tr>
      <w:tr w:rsidR="00542B42" w14:paraId="46CFEE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8932F1" w14:textId="3534CC02" w:rsidR="00542B42" w:rsidRDefault="00542B42" w:rsidP="009A76D7">
            <w:pPr>
              <w:ind w:firstLine="0"/>
              <w:rPr>
                <w:rFonts w:eastAsia="Quattrocento Sans"/>
                <w:color w:val="333333"/>
              </w:rPr>
            </w:pPr>
            <w:r>
              <w:rPr>
                <w:rFonts w:eastAsia="Quattrocento Sans"/>
                <w:color w:val="333333"/>
              </w:rPr>
              <w:t>Android 14</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47439AB" w14:textId="431831EB" w:rsidR="00542B42" w:rsidRDefault="00542B42" w:rsidP="009A76D7">
            <w:pPr>
              <w:ind w:firstLine="0"/>
              <w:rPr>
                <w:rFonts w:eastAsia="Quattrocento Sans"/>
                <w:color w:val="333333"/>
              </w:rPr>
            </w:pPr>
            <w:r>
              <w:rPr>
                <w:rFonts w:eastAsia="Quattrocento Sans"/>
                <w:color w:val="333333"/>
              </w:rPr>
              <w:t>14</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9D5212C" w14:textId="51497E4A" w:rsidR="00542B42" w:rsidRDefault="00542B42" w:rsidP="009A76D7">
            <w:pPr>
              <w:ind w:firstLine="0"/>
              <w:rPr>
                <w:rFonts w:eastAsia="Quattrocento Sans"/>
                <w:color w:val="333333"/>
              </w:rPr>
            </w:pPr>
            <w:r>
              <w:rPr>
                <w:rFonts w:eastAsia="Quattrocento Sans"/>
                <w:color w:val="333333"/>
              </w:rPr>
              <w:t>3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0667CD7" w14:textId="7BC066A5" w:rsidR="00542B42" w:rsidRDefault="00542B42" w:rsidP="009A76D7">
            <w:pPr>
              <w:ind w:firstLine="0"/>
              <w:rPr>
                <w:rFonts w:eastAsia="Quattrocento Sans"/>
                <w:color w:val="333333"/>
              </w:rPr>
            </w:pPr>
            <w:r w:rsidRPr="004124FF">
              <w:rPr>
                <w:rFonts w:eastAsia="Quattrocento Sans"/>
                <w:color w:val="333333"/>
              </w:rPr>
              <w:t>October 4, 2023</w:t>
            </w:r>
          </w:p>
        </w:tc>
      </w:tr>
      <w:tr w:rsidR="00542B42" w14:paraId="16A30C8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A6A7BD" w14:textId="537BB5F0" w:rsidR="00542B42" w:rsidRDefault="00542B42" w:rsidP="009A76D7">
            <w:pPr>
              <w:ind w:firstLine="0"/>
              <w:rPr>
                <w:rFonts w:eastAsia="Quattrocento Sans"/>
                <w:color w:val="333333"/>
              </w:rPr>
            </w:pPr>
            <w:r>
              <w:rPr>
                <w:rFonts w:eastAsia="Quattrocento Sans"/>
                <w:color w:val="333333"/>
              </w:rPr>
              <w:t>Android 15</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77DB255" w14:textId="361D1C39" w:rsidR="00542B42" w:rsidRDefault="00542B42" w:rsidP="009A76D7">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C2F5B52" w14:textId="1797D462" w:rsidR="00542B42" w:rsidRDefault="00542B42" w:rsidP="009A76D7">
            <w:pPr>
              <w:ind w:firstLine="0"/>
              <w:rPr>
                <w:rFonts w:eastAsia="Quattrocento Sans"/>
                <w:color w:val="333333"/>
              </w:rPr>
            </w:pPr>
            <w:r>
              <w:rPr>
                <w:rFonts w:eastAsia="Quattrocento Sans"/>
                <w:color w:val="333333"/>
              </w:rPr>
              <w:t>35</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CF169C" w14:textId="636A73BB" w:rsidR="00542B42" w:rsidRDefault="00542B42" w:rsidP="004124FF">
            <w:pPr>
              <w:ind w:firstLine="0"/>
              <w:rPr>
                <w:rFonts w:eastAsia="Quattrocento Sans"/>
                <w:color w:val="333333"/>
              </w:rPr>
            </w:pPr>
            <w:r w:rsidRPr="004124FF">
              <w:rPr>
                <w:rFonts w:eastAsia="Quattrocento Sans"/>
                <w:color w:val="333333"/>
              </w:rPr>
              <w:t>September 3, 2024</w:t>
            </w:r>
          </w:p>
        </w:tc>
      </w:tr>
      <w:tr w:rsidR="00542B42" w14:paraId="2042934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6209880" w14:textId="298E85D1" w:rsidR="00542B42" w:rsidRDefault="00542B42" w:rsidP="004124FF">
            <w:pPr>
              <w:ind w:firstLine="0"/>
              <w:rPr>
                <w:rFonts w:eastAsia="Quattrocento Sans"/>
                <w:color w:val="333333"/>
              </w:rPr>
            </w:pPr>
            <w:r>
              <w:rPr>
                <w:rFonts w:eastAsia="Quattrocento Sans"/>
                <w:color w:val="333333"/>
              </w:rPr>
              <w:t>Android 16</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B8739AC" w14:textId="1950E3AD" w:rsidR="00542B42" w:rsidRDefault="00542B42" w:rsidP="004124FF">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DBC46C9" w14:textId="4F87EF43" w:rsidR="00542B42" w:rsidRDefault="00542B42" w:rsidP="004124FF">
            <w:pPr>
              <w:ind w:firstLine="0"/>
              <w:rPr>
                <w:rFonts w:eastAsia="Quattrocento Sans"/>
                <w:color w:val="333333"/>
              </w:rPr>
            </w:pPr>
            <w:r>
              <w:rPr>
                <w:rFonts w:eastAsia="Quattrocento Sans"/>
                <w:color w:val="333333"/>
              </w:rPr>
              <w:t>3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AF47BEA" w14:textId="6EB39FE4" w:rsidR="00542B42" w:rsidRPr="004124FF" w:rsidRDefault="00542B42" w:rsidP="004124FF">
            <w:pPr>
              <w:ind w:firstLine="0"/>
              <w:rPr>
                <w:rFonts w:eastAsia="Quattrocento Sans"/>
                <w:color w:val="333333"/>
              </w:rPr>
            </w:pPr>
            <w:r>
              <w:rPr>
                <w:rFonts w:eastAsia="Quattrocento Sans"/>
                <w:color w:val="333333"/>
              </w:rPr>
              <w:t>April 2, 2025</w:t>
            </w:r>
          </w:p>
        </w:tc>
      </w:tr>
    </w:tbl>
    <w:p w14:paraId="19FBB881" w14:textId="6314450D" w:rsidR="0029204D" w:rsidRPr="002E2C37" w:rsidRDefault="00000000" w:rsidP="001D2C0E">
      <w:pPr>
        <w:pStyle w:val="Heading3"/>
        <w:rPr>
          <w:b w:val="0"/>
        </w:rPr>
      </w:pPr>
      <w:bookmarkStart w:id="86" w:name="_Toc101958610"/>
      <w:bookmarkStart w:id="87" w:name="_Toc29426"/>
      <w:bookmarkStart w:id="88" w:name="_Toc195640406"/>
      <w:r w:rsidRPr="002E2C37">
        <w:t>2.</w:t>
      </w:r>
      <w:r w:rsidR="00C445EA">
        <w:t>4</w:t>
      </w:r>
      <w:r w:rsidRPr="002E2C37">
        <w:t>.2 Kiến trúc của ứng dụng Android</w:t>
      </w:r>
      <w:bookmarkEnd w:id="86"/>
      <w:bookmarkEnd w:id="87"/>
      <w:bookmarkEnd w:id="88"/>
    </w:p>
    <w:p w14:paraId="68E1E475" w14:textId="0831C1FC" w:rsidR="0029204D" w:rsidRDefault="00000000">
      <w:pPr>
        <w:rPr>
          <w:color w:val="000000"/>
        </w:rPr>
      </w:pPr>
      <w:r>
        <w:rPr>
          <w:color w:val="000000"/>
        </w:rPr>
        <w:t xml:space="preserve">Các thành phần chính của kiến trúc android </w:t>
      </w:r>
      <w:r w:rsidR="000650E6">
        <w:rPr>
          <w:color w:val="000000"/>
        </w:rPr>
        <w:fldChar w:fldCharType="begin"/>
      </w:r>
      <w:r w:rsidR="000650E6">
        <w:rPr>
          <w:color w:val="000000"/>
        </w:rPr>
        <w:instrText xml:space="preserve"> ADDIN ZOTERO_ITEM CSL_CITATION {"citationID":"YgHI1NKk","properties":{"formattedCitation":"({\\i{}Android L\\uc0\\u224{} G\\uc0\\u236{} -T\\uc0\\u7893{}ng Quan V\\uc0\\u7873{} H\\uc0\\u7879{} \\uc0\\u272{}i\\uc0\\u7873{}u H\\uc0\\u224{}nh Di \\uc0\\u272{}\\uc0\\u7897{}ng S\\uc0\\u7889{} 1}, n.d.)","plainCitation":"(Android Là Gì -Tổng Quan Về Hệ Điều Hành Di Động Số 1, n.d.)","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sidR="000650E6">
        <w:rPr>
          <w:color w:val="000000"/>
        </w:rPr>
        <w:fldChar w:fldCharType="separate"/>
      </w:r>
      <w:r w:rsidR="000650E6" w:rsidRPr="000650E6">
        <w:t>(</w:t>
      </w:r>
      <w:r w:rsidR="000650E6" w:rsidRPr="000650E6">
        <w:rPr>
          <w:i/>
          <w:iCs/>
        </w:rPr>
        <w:t>Android Là Gì -Tổng Quan Về Hệ Điều Hành Di Động Số 1</w:t>
      </w:r>
      <w:r w:rsidR="000650E6" w:rsidRPr="000650E6">
        <w:t>, n.d.)</w:t>
      </w:r>
      <w:r w:rsidR="000650E6">
        <w:rPr>
          <w:color w:val="000000"/>
        </w:rPr>
        <w:fldChar w:fldCharType="end"/>
      </w:r>
      <w:r>
        <w:rPr>
          <w:color w:val="000000"/>
        </w:rPr>
        <w:t xml:space="preserve"> như</w:t>
      </w:r>
    </w:p>
    <w:p w14:paraId="3D06542A" w14:textId="009D8D42" w:rsidR="0029204D" w:rsidRDefault="0055279A">
      <w:pPr>
        <w:numPr>
          <w:ilvl w:val="0"/>
          <w:numId w:val="5"/>
        </w:numPr>
        <w:ind w:left="1276" w:hanging="283"/>
        <w:rPr>
          <w:color w:val="000000"/>
        </w:rPr>
      </w:pPr>
      <w:r>
        <w:rPr>
          <w:color w:val="000000"/>
        </w:rPr>
        <w:t>Application</w:t>
      </w:r>
    </w:p>
    <w:p w14:paraId="36D7AC2B" w14:textId="77777777" w:rsidR="0029204D" w:rsidRDefault="00000000">
      <w:pPr>
        <w:numPr>
          <w:ilvl w:val="0"/>
          <w:numId w:val="5"/>
        </w:numPr>
        <w:ind w:left="1276" w:hanging="283"/>
        <w:rPr>
          <w:color w:val="000000"/>
        </w:rPr>
      </w:pPr>
      <w:r>
        <w:rPr>
          <w:color w:val="000000"/>
        </w:rPr>
        <w:t>Khung ứng dụng</w:t>
      </w:r>
    </w:p>
    <w:p w14:paraId="0AF4D074" w14:textId="45C7B318" w:rsidR="0029204D" w:rsidRDefault="00000000">
      <w:pPr>
        <w:numPr>
          <w:ilvl w:val="0"/>
          <w:numId w:val="5"/>
        </w:numPr>
        <w:ind w:left="1276" w:hanging="283"/>
        <w:rPr>
          <w:color w:val="000000"/>
        </w:rPr>
      </w:pPr>
      <w:r>
        <w:rPr>
          <w:color w:val="000000"/>
        </w:rPr>
        <w:t>Android</w:t>
      </w:r>
      <w:r w:rsidR="0055279A">
        <w:rPr>
          <w:color w:val="000000"/>
        </w:rPr>
        <w:t xml:space="preserve"> Runtime</w:t>
      </w:r>
    </w:p>
    <w:p w14:paraId="6CEDBC04" w14:textId="4F3C5C33" w:rsidR="0029204D" w:rsidRDefault="00000000">
      <w:pPr>
        <w:numPr>
          <w:ilvl w:val="0"/>
          <w:numId w:val="5"/>
        </w:numPr>
        <w:ind w:left="1276" w:hanging="283"/>
        <w:rPr>
          <w:color w:val="000000"/>
        </w:rPr>
      </w:pPr>
      <w:r>
        <w:rPr>
          <w:color w:val="000000"/>
        </w:rPr>
        <w:t xml:space="preserve">Thư viện </w:t>
      </w:r>
      <w:r w:rsidR="0055279A">
        <w:rPr>
          <w:color w:val="000000"/>
        </w:rPr>
        <w:t>Android</w:t>
      </w:r>
    </w:p>
    <w:p w14:paraId="77E087E6" w14:textId="413CFE69" w:rsidR="002C1A51" w:rsidRDefault="00000000" w:rsidP="002C1A51">
      <w:pPr>
        <w:numPr>
          <w:ilvl w:val="0"/>
          <w:numId w:val="5"/>
        </w:numPr>
        <w:ind w:left="1276" w:hanging="283"/>
        <w:rPr>
          <w:color w:val="000000"/>
        </w:rPr>
      </w:pPr>
      <w:r>
        <w:rPr>
          <w:color w:val="000000"/>
        </w:rPr>
        <w:t>Linux</w:t>
      </w:r>
      <w:r w:rsidR="0055279A">
        <w:rPr>
          <w:color w:val="000000"/>
        </w:rPr>
        <w:t xml:space="preserve"> Kernel</w:t>
      </w:r>
    </w:p>
    <w:p w14:paraId="3249ACCC" w14:textId="77777777" w:rsidR="00F71012" w:rsidRDefault="002C1A51" w:rsidP="00F71012">
      <w:pPr>
        <w:keepNext/>
      </w:pPr>
      <w:r>
        <w:rPr>
          <w:noProof/>
        </w:rPr>
        <w:lastRenderedPageBreak/>
        <w:drawing>
          <wp:inline distT="0" distB="0" distL="0" distR="0" wp14:anchorId="66D6F3A1" wp14:editId="2872D0A0">
            <wp:extent cx="4679950" cy="3000044"/>
            <wp:effectExtent l="0" t="0" r="6350" b="0"/>
            <wp:docPr id="954623029" name="Picture 15" descr="A computer screen shot of several different colore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23029" name="Picture 15" descr="A computer screen shot of several different colored buttons&#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39695" cy="3038343"/>
                    </a:xfrm>
                    <a:prstGeom prst="rect">
                      <a:avLst/>
                    </a:prstGeom>
                    <a:noFill/>
                    <a:ln>
                      <a:noFill/>
                    </a:ln>
                  </pic:spPr>
                </pic:pic>
              </a:graphicData>
            </a:graphic>
          </wp:inline>
        </w:drawing>
      </w:r>
    </w:p>
    <w:p w14:paraId="6926CE53" w14:textId="4425EA22" w:rsidR="009416A7" w:rsidRDefault="00F71012" w:rsidP="00F71012">
      <w:pPr>
        <w:pStyle w:val="Hnh"/>
      </w:pPr>
      <w:bookmarkStart w:id="89" w:name="_Toc195696863"/>
      <w:r>
        <w:t xml:space="preserve">Hình </w:t>
      </w:r>
      <w:r>
        <w:fldChar w:fldCharType="begin"/>
      </w:r>
      <w:r>
        <w:instrText xml:space="preserve"> SEQ Hình \* ARABIC </w:instrText>
      </w:r>
      <w:r>
        <w:fldChar w:fldCharType="separate"/>
      </w:r>
      <w:r w:rsidR="007B498C">
        <w:rPr>
          <w:noProof/>
        </w:rPr>
        <w:t>13</w:t>
      </w:r>
      <w:r>
        <w:fldChar w:fldCharType="end"/>
      </w:r>
      <w:r>
        <w:t xml:space="preserve">: </w:t>
      </w:r>
      <w:r>
        <w:rPr>
          <w:lang w:val="en-US"/>
        </w:rPr>
        <w:t>Kiến trúc của Android</w:t>
      </w:r>
      <w:bookmarkEnd w:id="89"/>
    </w:p>
    <w:p w14:paraId="526DADEB" w14:textId="77777777" w:rsidR="0055279A" w:rsidRDefault="0055279A">
      <w:pPr>
        <w:rPr>
          <w:color w:val="000000"/>
        </w:rPr>
      </w:pPr>
      <w:r>
        <w:rPr>
          <w:color w:val="000000"/>
        </w:rPr>
        <w:t xml:space="preserve">Application: </w:t>
      </w:r>
      <w:r w:rsidRPr="0055279A">
        <w:rPr>
          <w:color w:val="000000"/>
        </w:rPr>
        <w:t xml:space="preserve">Đây là tầng cao nhất trong kiến trúc Android, nơi chứa các ứng dụng mà người dùng tương tác hằng ngày như Danh bạ (Contacts), Tin nhắn (Messages), Trình duyệt web (Browser), và các ứng dụng cài đặt từ Google Play. Mỗi ứng dụng Android được xây dựng bằng Java, Kotlin hoặc ngôn ngữ tương thích, với cấu trúc đặc trưng bao gồm Activity, Service, Broadcast Receiver và Content Provider. Tầng này tương tác trực tiếp với người dùng nhưng phụ thuộc vào tầng </w:t>
      </w:r>
      <w:r w:rsidRPr="004135D3">
        <w:t>Khung ứng dụng</w:t>
      </w:r>
      <w:r w:rsidRPr="0055279A">
        <w:rPr>
          <w:color w:val="000000"/>
        </w:rPr>
        <w:t xml:space="preserve"> để sử dụng các tài nguyên hệ thống.</w:t>
      </w:r>
    </w:p>
    <w:p w14:paraId="68DFA64D" w14:textId="77777777" w:rsidR="0055279A" w:rsidRDefault="0055279A">
      <w:pPr>
        <w:rPr>
          <w:color w:val="000000"/>
        </w:rPr>
      </w:pPr>
      <w:r w:rsidRPr="0055279A">
        <w:rPr>
          <w:color w:val="000000"/>
        </w:rPr>
        <w:t>Application Framework (Khung ứng dụng)</w:t>
      </w:r>
      <w:r>
        <w:rPr>
          <w:color w:val="000000"/>
        </w:rPr>
        <w:t xml:space="preserve">: </w:t>
      </w:r>
      <w:r w:rsidRPr="0055279A">
        <w:rPr>
          <w:color w:val="000000"/>
        </w:rPr>
        <w:t>Khung ứng dụng cung cấp một tập hợp API cho các nhà phát triển sử dụng để xây dựng ứng dụng. Nó quản lý vòng đời của các thành phần ứng dụng, tài nguyên, giao diện người dùng, thông báo, và quản lý quyền truy cập dữ liệu.</w:t>
      </w:r>
    </w:p>
    <w:p w14:paraId="23D82A6F" w14:textId="32796986" w:rsidR="0029204D" w:rsidRDefault="0055279A">
      <w:pPr>
        <w:rPr>
          <w:color w:val="000000"/>
        </w:rPr>
      </w:pPr>
      <w:r w:rsidRPr="0055279A">
        <w:rPr>
          <w:color w:val="000000"/>
        </w:rPr>
        <w:t>Android Runtime (ART)</w:t>
      </w:r>
      <w:r>
        <w:rPr>
          <w:color w:val="000000"/>
        </w:rPr>
        <w:t xml:space="preserve">: </w:t>
      </w:r>
      <w:r w:rsidRPr="0055279A">
        <w:rPr>
          <w:color w:val="000000"/>
        </w:rPr>
        <w:t xml:space="preserve">ART là môi trường thực thi ứng dụng trên Android, thay thế cho Dalvik kể từ Android 5.0 (Lollipop). ART sử dụng </w:t>
      </w:r>
      <w:r w:rsidRPr="004135D3">
        <w:t>Ahead-of-Time Compilation (AOT) để biên dịch mã bytecode sang mã máy</w:t>
      </w:r>
      <w:r w:rsidRPr="0055279A">
        <w:rPr>
          <w:color w:val="000000"/>
        </w:rPr>
        <w:t xml:space="preserve"> trong quá trình cài đặt, giúp cải thiện hiệu suất và giảm mức tiêu thụ năng lượng. Ngoài ra, ART còn cung cấp bộ thu gom rác (Garbage Collector), quản lý bộ nhớ và hỗ trợ gỡ lỗi.</w:t>
      </w:r>
    </w:p>
    <w:p w14:paraId="6FD1DD7A" w14:textId="77777777" w:rsidR="0055279A" w:rsidRPr="0055279A" w:rsidRDefault="0055279A" w:rsidP="0055279A">
      <w:pPr>
        <w:rPr>
          <w:color w:val="000000"/>
          <w:lang w:val="en-US"/>
        </w:rPr>
      </w:pPr>
      <w:r w:rsidRPr="0055279A">
        <w:rPr>
          <w:color w:val="000000"/>
        </w:rPr>
        <w:t>Android Libraries (Thư viện Android)</w:t>
      </w:r>
      <w:r>
        <w:rPr>
          <w:color w:val="000000"/>
        </w:rPr>
        <w:t xml:space="preserve">: </w:t>
      </w:r>
      <w:r w:rsidRPr="0055279A">
        <w:rPr>
          <w:color w:val="000000"/>
          <w:lang w:val="en-US"/>
        </w:rPr>
        <w:t>Là tập hợp các thư viện C/C++ cấp thấp cung cấp các tính năng cốt lõi cho hệ điều hành. Các thư viện này bao gồm:</w:t>
      </w:r>
    </w:p>
    <w:p w14:paraId="612A95F1" w14:textId="77777777" w:rsidR="0055279A" w:rsidRPr="0055279A" w:rsidRDefault="0055279A" w:rsidP="0055279A">
      <w:pPr>
        <w:numPr>
          <w:ilvl w:val="0"/>
          <w:numId w:val="41"/>
        </w:numPr>
        <w:rPr>
          <w:color w:val="000000"/>
          <w:lang w:val="en-US"/>
        </w:rPr>
      </w:pPr>
      <w:r w:rsidRPr="004135D3">
        <w:t>Surface Manager</w:t>
      </w:r>
      <w:r w:rsidRPr="0055279A">
        <w:rPr>
          <w:color w:val="000000"/>
          <w:lang w:val="en-US"/>
        </w:rPr>
        <w:t xml:space="preserve"> – hiển thị giao diện người dùng.</w:t>
      </w:r>
    </w:p>
    <w:p w14:paraId="39C72BDF" w14:textId="77777777" w:rsidR="0055279A" w:rsidRPr="0055279A" w:rsidRDefault="0055279A" w:rsidP="0055279A">
      <w:pPr>
        <w:numPr>
          <w:ilvl w:val="0"/>
          <w:numId w:val="41"/>
        </w:numPr>
        <w:rPr>
          <w:color w:val="000000"/>
          <w:lang w:val="en-US"/>
        </w:rPr>
      </w:pPr>
      <w:r w:rsidRPr="004135D3">
        <w:lastRenderedPageBreak/>
        <w:t>Media Framework</w:t>
      </w:r>
      <w:r w:rsidRPr="0055279A">
        <w:rPr>
          <w:color w:val="000000"/>
          <w:lang w:val="en-US"/>
        </w:rPr>
        <w:t xml:space="preserve"> – hỗ trợ định dạng âm thanh và video (MP3, AAC, MPEG4...).</w:t>
      </w:r>
    </w:p>
    <w:p w14:paraId="28EAE461" w14:textId="77777777" w:rsidR="0055279A" w:rsidRPr="0055279A" w:rsidRDefault="0055279A" w:rsidP="0055279A">
      <w:pPr>
        <w:numPr>
          <w:ilvl w:val="0"/>
          <w:numId w:val="41"/>
        </w:numPr>
        <w:rPr>
          <w:color w:val="000000"/>
          <w:lang w:val="en-US"/>
        </w:rPr>
      </w:pPr>
      <w:r w:rsidRPr="004135D3">
        <w:t>SQLite</w:t>
      </w:r>
      <w:r w:rsidRPr="0055279A">
        <w:rPr>
          <w:color w:val="000000"/>
          <w:lang w:val="en-US"/>
        </w:rPr>
        <w:t xml:space="preserve"> – cung cấp cơ sở dữ liệu nhẹ tích hợp sẵn.</w:t>
      </w:r>
    </w:p>
    <w:p w14:paraId="564812F6" w14:textId="77777777" w:rsidR="0055279A" w:rsidRPr="0055279A" w:rsidRDefault="0055279A" w:rsidP="0055279A">
      <w:pPr>
        <w:numPr>
          <w:ilvl w:val="0"/>
          <w:numId w:val="41"/>
        </w:numPr>
        <w:rPr>
          <w:color w:val="000000"/>
          <w:lang w:val="en-US"/>
        </w:rPr>
      </w:pPr>
      <w:r w:rsidRPr="004135D3">
        <w:t>OpenGL ES</w:t>
      </w:r>
      <w:r w:rsidRPr="0055279A">
        <w:rPr>
          <w:color w:val="000000"/>
          <w:lang w:val="en-US"/>
        </w:rPr>
        <w:t xml:space="preserve"> – hỗ trợ đồ họa 2D và 3D cho các ứng dụng. Các thư viện này đóng vai trò là cầu nối giữa hệ điều hành và phần mềm ứng dụng.</w:t>
      </w:r>
    </w:p>
    <w:p w14:paraId="0E080206" w14:textId="77777777" w:rsidR="0055279A" w:rsidRDefault="0055279A" w:rsidP="0055279A">
      <w:pPr>
        <w:rPr>
          <w:color w:val="000000"/>
        </w:rPr>
      </w:pPr>
      <w:r w:rsidRPr="0055279A">
        <w:rPr>
          <w:color w:val="000000"/>
        </w:rPr>
        <w:t>Linux Kernel</w:t>
      </w:r>
      <w:r>
        <w:rPr>
          <w:color w:val="000000"/>
        </w:rPr>
        <w:t xml:space="preserve">: </w:t>
      </w:r>
      <w:bookmarkStart w:id="90" w:name="_Toc101958611"/>
      <w:bookmarkStart w:id="91" w:name="_Toc14449"/>
      <w:r w:rsidRPr="0055279A">
        <w:rPr>
          <w:color w:val="000000"/>
        </w:rPr>
        <w:t xml:space="preserve">Đây là tầng thấp nhất của kiến trúc Android, đóng vai trò nền tảng hệ điều hành. Android sử dụng kernel Linux (hiện tại là nhánh riêng của Linux Long-Term Support) để quản lý bộ nhớ, tiến trình, mạng, và nhất là </w:t>
      </w:r>
      <w:r w:rsidRPr="004135D3">
        <w:t>bảo mật hệ thống. Kernel cung cấp giao diện trừu tượng giữa phần cứng và các thành phần phần mềm phía trên. Ngoài ra, nó còn hỗ trợ trình điều khiển thiết bị (device drivers) như màn hình cảm ứng, camer</w:t>
      </w:r>
      <w:r w:rsidRPr="0055279A">
        <w:rPr>
          <w:color w:val="000000"/>
        </w:rPr>
        <w:t>a, GPS, Bluetooth và Wi-Fi.</w:t>
      </w:r>
    </w:p>
    <w:p w14:paraId="7F3115D4" w14:textId="63FDF16C" w:rsidR="0029204D" w:rsidRPr="002E2C37" w:rsidRDefault="00000000" w:rsidP="001D2C0E">
      <w:pPr>
        <w:pStyle w:val="Heading3"/>
        <w:rPr>
          <w:b w:val="0"/>
        </w:rPr>
      </w:pPr>
      <w:bookmarkStart w:id="92" w:name="_Toc195640407"/>
      <w:r w:rsidRPr="002E2C37">
        <w:t>2.</w:t>
      </w:r>
      <w:r w:rsidR="00C445EA">
        <w:t>4</w:t>
      </w:r>
      <w:r w:rsidRPr="002E2C37">
        <w:t>.3 Môi trường phát triển của ứng dụng</w:t>
      </w:r>
      <w:bookmarkEnd w:id="90"/>
      <w:bookmarkEnd w:id="91"/>
      <w:bookmarkEnd w:id="92"/>
    </w:p>
    <w:p w14:paraId="304EEE01" w14:textId="77777777" w:rsidR="002F55FC" w:rsidRPr="002F55FC" w:rsidRDefault="002F55FC" w:rsidP="002F55FC">
      <w:pPr>
        <w:rPr>
          <w:lang w:val="en-US"/>
        </w:rPr>
      </w:pPr>
      <w:r w:rsidRPr="002F55FC">
        <w:rPr>
          <w:lang w:val="en-US"/>
        </w:rPr>
        <w:t>Môi trường phát triển ứng dụng Android đóng vai trò then chốt trong quá trình xây dựng các ứng dụng di động hiện đại trên nền tảng hệ điều hành Android. Với hệ sinh thái phát triển phong phú và hỗ trợ mạnh mẽ từ Google, các nhà phát triển có thể dễ dàng tiếp cận và triển khai ứng dụng từ ý tưởng đến sản phẩm hoàn chỉnh thông qua bộ công cụ Android được cung cấp chính thức.</w:t>
      </w:r>
    </w:p>
    <w:p w14:paraId="5F0D6977" w14:textId="77777777" w:rsidR="002F55FC" w:rsidRPr="002F55FC" w:rsidRDefault="002F55FC" w:rsidP="002F55FC">
      <w:pPr>
        <w:rPr>
          <w:lang w:val="en-US"/>
        </w:rPr>
      </w:pPr>
      <w:r w:rsidRPr="002F55FC">
        <w:rPr>
          <w:lang w:val="en-US"/>
        </w:rPr>
        <w:t>Android Studio là môi trường phát triển tích hợp (IDE – Integrated Development Environment) chính thức được Google phát hành, thay thế cho Eclipse Android Development Tools từ năm 2014. Dựa trên IntelliJ IDEA, Android Studio cung cấp đầy đủ các công cụ phục vụ cho việc lập trình, thiết kế giao diện, mô phỏng thiết bị, và kiểm thử ứng dụng. IDE này hỗ trợ các ngôn ngữ lập trình chính như Java, Kotlin và XML – trong đó Kotlin đã được Google công nhận là ngôn ngữ chính thức từ năm 2017. Giao diện thiết kế trực quan (UI Designer) trong Android Studio cho phép lập trình viên kéo–thả các thành phần giao diện và theo dõi sự thay đổi theo thời gian thực.</w:t>
      </w:r>
    </w:p>
    <w:p w14:paraId="2093D08D" w14:textId="77777777" w:rsidR="002F55FC" w:rsidRPr="002F55FC" w:rsidRDefault="002F55FC" w:rsidP="002F55FC">
      <w:pPr>
        <w:rPr>
          <w:lang w:val="en-US"/>
        </w:rPr>
      </w:pPr>
      <w:r w:rsidRPr="002F55FC">
        <w:rPr>
          <w:lang w:val="en-US"/>
        </w:rPr>
        <w:t>Bên cạnh IDE, Android Software Development Kit (SDK) đóng vai trò trung tâm, cung cấp các API, thư viện, trình biên dịch và công cụ dòng lệnh cần thiết để biên dịch, đóng gói và triển khai ứng dụng. SDK này thường được tích hợp sẵn trong Android Studio, giúp lập trình viên dễ dàng thiết lập môi trường làm việc mà không cần cấu hình phức tạp.</w:t>
      </w:r>
    </w:p>
    <w:p w14:paraId="61B46E4A" w14:textId="77777777" w:rsidR="002F55FC" w:rsidRPr="002F55FC" w:rsidRDefault="002F55FC" w:rsidP="002F55FC">
      <w:pPr>
        <w:rPr>
          <w:lang w:val="en-US"/>
        </w:rPr>
      </w:pPr>
      <w:r w:rsidRPr="002F55FC">
        <w:rPr>
          <w:lang w:val="en-US"/>
        </w:rPr>
        <w:t>Trình giả lập (AVD – Android Virtual Device) là một phần quan trọng của môi trường phát triển, cho phép nhà phát triển kiểm tra ứng dụng trên nhiều cấu hình thiết bị ảo khác nhau như kích thước màn hình, phiên bản Android, và độ phân giải. Điều này đặc biệt hữu ích khi kiểm thử giao diện người dùng và tính năng trên nhiều loại thiết bị mà không cần sở hữu phần cứng thực tế.</w:t>
      </w:r>
    </w:p>
    <w:p w14:paraId="61F7E825" w14:textId="77777777" w:rsidR="002F55FC" w:rsidRPr="002F55FC" w:rsidRDefault="002F55FC" w:rsidP="002F55FC">
      <w:pPr>
        <w:rPr>
          <w:lang w:val="en-US"/>
        </w:rPr>
      </w:pPr>
      <w:r w:rsidRPr="002F55FC">
        <w:rPr>
          <w:lang w:val="en-US"/>
        </w:rPr>
        <w:lastRenderedPageBreak/>
        <w:t>Ngoài ra, các công cụ bổ trợ như Gradle – công cụ tự động hóa biên dịch và quản lý thư viện phụ thuộc, cũng giúp tối ưu quá trình phát triển và triển khai ứng dụng. Đồng thời, hệ thống kiểm thử tự động (Instrumentation Tests, Unit Tests) được tích hợp giúp đảm bảo chất lượng phần mềm.</w:t>
      </w:r>
    </w:p>
    <w:p w14:paraId="23A33265" w14:textId="6202AB1C" w:rsidR="008B6BA8" w:rsidRPr="000924F4" w:rsidRDefault="002F55FC" w:rsidP="000924F4">
      <w:pPr>
        <w:rPr>
          <w:lang w:val="en-US"/>
        </w:rPr>
      </w:pPr>
      <w:r w:rsidRPr="002F55FC">
        <w:rPr>
          <w:lang w:val="en-US"/>
        </w:rPr>
        <w:t>Nhìn chung, môi trường phát triển Android là một hệ thống mạnh mẽ, linh hoạt và liên tục được cải tiến để đáp ứng nhu cầu phát triển ứng dụng di động hiện đại, hỗ trợ lập trình viên xây dựng ứng dụng hiệu quả với khả năng mở rộng và bảo trì tốt.</w:t>
      </w:r>
    </w:p>
    <w:p w14:paraId="64399400" w14:textId="152C2FEF" w:rsidR="00841538" w:rsidRPr="002E2C37" w:rsidRDefault="00000000" w:rsidP="001D2C0E">
      <w:pPr>
        <w:pStyle w:val="Heading3"/>
        <w:rPr>
          <w:bCs/>
        </w:rPr>
      </w:pPr>
      <w:bookmarkStart w:id="93" w:name="_Toc101958612"/>
      <w:bookmarkStart w:id="94" w:name="_Toc22940"/>
      <w:bookmarkStart w:id="95" w:name="_Toc195640408"/>
      <w:r w:rsidRPr="002E2C37">
        <w:t>2.</w:t>
      </w:r>
      <w:r w:rsidR="00C445EA">
        <w:t>4</w:t>
      </w:r>
      <w:r w:rsidRPr="002E2C37">
        <w:t xml:space="preserve">.4 </w:t>
      </w:r>
      <w:bookmarkEnd w:id="93"/>
      <w:bookmarkEnd w:id="94"/>
      <w:r w:rsidR="00686938" w:rsidRPr="002E2C37">
        <w:t xml:space="preserve">Ngôn ngữ lập trình </w:t>
      </w:r>
      <w:r w:rsidR="00841538" w:rsidRPr="002E2C37">
        <w:rPr>
          <w:bCs/>
        </w:rPr>
        <w:t>Kotlin</w:t>
      </w:r>
      <w:bookmarkEnd w:id="95"/>
    </w:p>
    <w:p w14:paraId="459FABEA" w14:textId="612246AF" w:rsidR="009F50D3" w:rsidRPr="002E2C37" w:rsidRDefault="00205DDA" w:rsidP="009F50D3">
      <w:bookmarkStart w:id="96" w:name="_Toc11344"/>
      <w:bookmarkStart w:id="97" w:name="_Toc101958613"/>
      <w:r w:rsidRPr="002E2C37">
        <w:t>Để có thể</w:t>
      </w:r>
      <w:r w:rsidR="00BC67E0">
        <w:t xml:space="preserve"> </w:t>
      </w:r>
      <w:r w:rsidRPr="002E2C37">
        <w:t xml:space="preserve">phát triển ứng dụng Android chúng ta thường sử dụng các ngôn ngữ như: Java, JavaScript, Kotlin. </w:t>
      </w:r>
      <w:r w:rsidR="009F50D3" w:rsidRPr="002E2C37">
        <w:t>Trong khuôn khổ đề tài này, tôi sẽ xây dựng một ứng dụng Android sử dụng Kotlin – một ngôn ngữ lập trình hiện đại, linh hoạt và mạnh mẽ. Kotlin được thiết kế với mục tiêu mang lại trải nghiệm lập trình tối ưu, giúp các nhà phát triển tạo ra những ứng dụng chất lượng cao với thời gian phát triển được rút ngắn. Với cú pháp gọn gàng, rõ ràng và các tính năng hỗ trợ lập trình hướng đối tượng cũng như lập trình hàm, Kotlin trở thành một lựa chọn lý tưởng để phát triển ứng dụng Android. Việc sử dụng ngôn ngữ này không chỉ giúp tôi tiếp cận các công nghệ tiên tiến, mà còn đảm bảo rằng sản phẩm cuối cùng sẽ đáp ứng tốt các tiêu chuẩn hiện đại và nhu cầu của người dùng.</w:t>
      </w:r>
    </w:p>
    <w:p w14:paraId="32B1920F" w14:textId="2A09BCDB" w:rsidR="009F50D3" w:rsidRPr="002E2C37" w:rsidRDefault="00205DDA" w:rsidP="00205DDA">
      <w:hyperlink r:id="rId35" w:tgtFrame="_blank" w:history="1">
        <w:r w:rsidRPr="002E2C37">
          <w:t>Kotlin</w:t>
        </w:r>
      </w:hyperlink>
      <w:r w:rsidRPr="002E2C37">
        <w:t> là một ngôn ngữ lập trình đa nền tảng (cross-platform) được phát triển bởi JetBrains, một công ty phát triển phần mềm có trụ sở tại Nga. Kotlin được thiết kế để chạy trên </w:t>
      </w:r>
      <w:hyperlink r:id="rId36" w:tgtFrame="_blank" w:history="1">
        <w:r w:rsidRPr="002E2C37">
          <w:t>Java Virtual Machine (JVM)</w:t>
        </w:r>
      </w:hyperlink>
      <w:r w:rsidRPr="002E2C37">
        <w:t> và có thể sử dụng để phát triển ứng dụng di động, web và </w:t>
      </w:r>
      <w:hyperlink r:id="rId37" w:tgtFrame="_blank" w:history="1">
        <w:r w:rsidRPr="002E2C37">
          <w:t>backend</w:t>
        </w:r>
      </w:hyperlink>
      <w:r w:rsidRPr="002E2C37">
        <w:t xml:space="preserve"> </w:t>
      </w:r>
      <w:r w:rsidRPr="002E2C37">
        <w:fldChar w:fldCharType="begin"/>
      </w:r>
      <w:r w:rsidR="00C12BD2">
        <w:instrText xml:space="preserve"> ADDIN ZOTERO_ITEM CSL_CITATION {"citationID":"gUyOltdH","properties":{"formattedCitation":"(TopDev, 2023)","plainCitation":"(TopDev, 2023)","noteIndex":0},"citationItems":[{"id":82,"uris":["http://zotero.org/users/local/zZINqPE4/items/LTNYI6DQ"],"itemData":{"id":82,"type":"post-weblog","abstract":"Kotlin là gì? Những điểm nội bật và hạn chế của Kotlin? Cùng TopDev tìm hiểu tất tần tật những thứ liên quan đến Kotlin trong bài viết này!","container-title":"TopDev","language":"en-US","title":"Kotlin là gì? Kotlin và Java khác nhau như thế nào?","title-short":"Kotlin là gì?","URL":"https://topdev.vn/blog/kotlin-la-gi/","author":[{"family":"TopDev","given":"Ban","dropping-particle":"biên tập"}],"accessed":{"date-parts":[["2025",4,13]]},"issued":{"date-parts":[["2023",5,25]]}}}],"schema":"https://github.com/citation-style-language/schema/raw/master/csl-citation.json"} </w:instrText>
      </w:r>
      <w:r w:rsidRPr="002E2C37">
        <w:fldChar w:fldCharType="separate"/>
      </w:r>
      <w:r w:rsidR="00C12BD2" w:rsidRPr="00C12BD2">
        <w:t>(TopDev, 2023)</w:t>
      </w:r>
      <w:r w:rsidRPr="002E2C37">
        <w:fldChar w:fldCharType="end"/>
      </w:r>
      <w:r w:rsidRPr="002E2C37">
        <w:t>.</w:t>
      </w:r>
    </w:p>
    <w:p w14:paraId="613D1294" w14:textId="77777777" w:rsidR="009F50D3" w:rsidRPr="002E2C37" w:rsidRDefault="009F50D3" w:rsidP="009F50D3">
      <w:pPr>
        <w:rPr>
          <w:lang w:val="en-US"/>
        </w:rPr>
      </w:pPr>
      <w:r w:rsidRPr="002E2C37">
        <w:rPr>
          <w:lang w:val="en-US"/>
        </w:rPr>
        <w:t>Kotlin được thiết kế với mục tiêu giải quyết những hạn chế của Java như cú pháp rườm rà, lỗi null (NullPointerException) và thiếu hỗ trợ cho lập trình hàm. Kotlin vẫn đảm bảo khả năng tương thích hoàn toàn với Java, cho phép các nhà phát triển chuyển đổi hoặc tích hợp dần dần mà không ảnh hưởng đến các dự án hiện tại.</w:t>
      </w:r>
    </w:p>
    <w:p w14:paraId="4EDA6B82" w14:textId="77777777" w:rsidR="00205DDA" w:rsidRPr="00205DDA" w:rsidRDefault="00205DDA" w:rsidP="00205DDA">
      <w:pPr>
        <w:rPr>
          <w:lang w:val="en-US"/>
        </w:rPr>
      </w:pPr>
      <w:r w:rsidRPr="00205DDA">
        <w:rPr>
          <w:lang w:val="en-US"/>
        </w:rPr>
        <w:t>Kotlin mang đến nhiều ưu điểm nổi bật như:</w:t>
      </w:r>
    </w:p>
    <w:p w14:paraId="2C5B2EE6" w14:textId="394E1D7C" w:rsidR="00205DDA" w:rsidRPr="002E2C37" w:rsidRDefault="00205DDA" w:rsidP="00205DDA">
      <w:pPr>
        <w:pStyle w:val="ListParagraph"/>
        <w:numPr>
          <w:ilvl w:val="0"/>
          <w:numId w:val="5"/>
        </w:numPr>
        <w:rPr>
          <w:lang w:val="en-US"/>
        </w:rPr>
      </w:pPr>
      <w:r w:rsidRPr="002E2C37">
        <w:t>Cú pháp ngắn gọn, dễ đọc:</w:t>
      </w:r>
      <w:r w:rsidRPr="002E2C37">
        <w:rPr>
          <w:lang w:val="en-US"/>
        </w:rPr>
        <w:t xml:space="preserve"> Giúp giảm thiểu số dòng mã, nâng cao hiệu quả viết và bảo trì mã nguồn.</w:t>
      </w:r>
    </w:p>
    <w:p w14:paraId="4122F63C" w14:textId="421ACCBC" w:rsidR="00205DDA" w:rsidRPr="002E2C37" w:rsidRDefault="00205DDA" w:rsidP="00205DDA">
      <w:pPr>
        <w:pStyle w:val="ListParagraph"/>
        <w:numPr>
          <w:ilvl w:val="0"/>
          <w:numId w:val="5"/>
        </w:numPr>
        <w:rPr>
          <w:lang w:val="en-US"/>
        </w:rPr>
      </w:pPr>
      <w:r w:rsidRPr="002E2C37">
        <w:t>An toàn với Null: Kotlin</w:t>
      </w:r>
      <w:r w:rsidRPr="002E2C37">
        <w:rPr>
          <w:lang w:val="en-US"/>
        </w:rPr>
        <w:t xml:space="preserve"> áp dụng hệ thống kiểu an toàn null tại thời điểm biên dịch, hạn chế lỗi phổ biến “null pointer exception”.</w:t>
      </w:r>
    </w:p>
    <w:p w14:paraId="754D3CFA" w14:textId="575F6C4C" w:rsidR="00205DDA" w:rsidRPr="002E2C37" w:rsidRDefault="00205DDA" w:rsidP="00205DDA">
      <w:pPr>
        <w:pStyle w:val="ListParagraph"/>
        <w:numPr>
          <w:ilvl w:val="0"/>
          <w:numId w:val="5"/>
        </w:numPr>
        <w:rPr>
          <w:lang w:val="en-US"/>
        </w:rPr>
      </w:pPr>
      <w:r w:rsidRPr="002E2C37">
        <w:t>Hỗ trợ lập trình hàm: Hỗ</w:t>
      </w:r>
      <w:r w:rsidRPr="002E2C37">
        <w:rPr>
          <w:lang w:val="en-US"/>
        </w:rPr>
        <w:t xml:space="preserve"> trợ các biểu thức lambda, extension function, higher-order function, giúp lập trình viên viết mã linh hoạt và hiệu quả hơn.</w:t>
      </w:r>
    </w:p>
    <w:p w14:paraId="2F293337" w14:textId="0933E610" w:rsidR="00205DDA" w:rsidRPr="002E2C37" w:rsidRDefault="00205DDA" w:rsidP="00205DDA">
      <w:pPr>
        <w:pStyle w:val="ListParagraph"/>
        <w:numPr>
          <w:ilvl w:val="0"/>
          <w:numId w:val="5"/>
        </w:numPr>
        <w:rPr>
          <w:lang w:val="en-US"/>
        </w:rPr>
      </w:pPr>
      <w:r w:rsidRPr="002E2C37">
        <w:lastRenderedPageBreak/>
        <w:t>Tương thích hoàn toàn với Java:</w:t>
      </w:r>
      <w:r w:rsidRPr="002E2C37">
        <w:rPr>
          <w:lang w:val="en-US"/>
        </w:rPr>
        <w:t xml:space="preserve"> Kotlin có thể sử dụng toàn bộ thư viện Java hiện có, đồng thời cho phép Java gọi lại mã Kotlin một cách tự nhiên.</w:t>
      </w:r>
    </w:p>
    <w:p w14:paraId="7E681EAB" w14:textId="0F3994D7" w:rsidR="007709E4" w:rsidRDefault="00205DDA" w:rsidP="000924F4">
      <w:pPr>
        <w:pStyle w:val="ListParagraph"/>
        <w:numPr>
          <w:ilvl w:val="0"/>
          <w:numId w:val="5"/>
        </w:numPr>
        <w:rPr>
          <w:lang w:val="en-US"/>
        </w:rPr>
      </w:pPr>
      <w:r w:rsidRPr="002E2C37">
        <w:t>Được Google hỗ trợ chính thức</w:t>
      </w:r>
      <w:r w:rsidRPr="002E2C37">
        <w:rPr>
          <w:lang w:val="en-US"/>
        </w:rPr>
        <w:t>: Từ năm 2019, Google đã tuyên bố Android sẽ chuyển sang ưu tiên Kotlin làm ngôn ngữ chính ("Kotlin-first").</w:t>
      </w:r>
    </w:p>
    <w:p w14:paraId="0B3C715C" w14:textId="77777777" w:rsidR="000924F4" w:rsidRPr="000924F4" w:rsidRDefault="000924F4" w:rsidP="000924F4">
      <w:pPr>
        <w:pStyle w:val="ListParagraph"/>
        <w:ind w:left="1440" w:firstLine="0"/>
        <w:rPr>
          <w:lang w:val="en-US"/>
        </w:rPr>
      </w:pPr>
    </w:p>
    <w:p w14:paraId="63B6E3BC" w14:textId="6CFE6C25" w:rsidR="007709E4" w:rsidRDefault="007709E4" w:rsidP="007709E4">
      <w:pPr>
        <w:pStyle w:val="Hnh"/>
      </w:pPr>
      <w:bookmarkStart w:id="98" w:name="_Toc195696832"/>
      <w:r>
        <w:t xml:space="preserve">Bảng </w:t>
      </w:r>
      <w:r>
        <w:fldChar w:fldCharType="begin"/>
      </w:r>
      <w:r>
        <w:instrText xml:space="preserve"> SEQ Bảng \* ARABIC </w:instrText>
      </w:r>
      <w:r>
        <w:fldChar w:fldCharType="separate"/>
      </w:r>
      <w:r w:rsidR="009A5A02">
        <w:rPr>
          <w:noProof/>
        </w:rPr>
        <w:t>2</w:t>
      </w:r>
      <w:r>
        <w:fldChar w:fldCharType="end"/>
      </w:r>
      <w:r>
        <w:t xml:space="preserve">: </w:t>
      </w:r>
      <w:r w:rsidRPr="002E2C37">
        <w:t>So sánh Kotlin và Java</w:t>
      </w:r>
      <w:bookmarkEnd w:id="98"/>
    </w:p>
    <w:tbl>
      <w:tblPr>
        <w:tblStyle w:val="TableGrid"/>
        <w:tblW w:w="0" w:type="auto"/>
        <w:jc w:val="center"/>
        <w:tblLook w:val="04A0" w:firstRow="1" w:lastRow="0" w:firstColumn="1" w:lastColumn="0" w:noHBand="0" w:noVBand="1"/>
      </w:tblPr>
      <w:tblGrid>
        <w:gridCol w:w="2192"/>
        <w:gridCol w:w="2275"/>
        <w:gridCol w:w="2664"/>
      </w:tblGrid>
      <w:tr w:rsidR="00205DDA" w:rsidRPr="002E2C37" w14:paraId="2309E86F" w14:textId="77777777" w:rsidTr="00321FEB">
        <w:trPr>
          <w:jc w:val="center"/>
        </w:trPr>
        <w:tc>
          <w:tcPr>
            <w:tcW w:w="2192" w:type="dxa"/>
          </w:tcPr>
          <w:p w14:paraId="032EC4BE" w14:textId="4A0BE10A" w:rsidR="00205DDA" w:rsidRPr="002E2C37" w:rsidRDefault="00ED5578" w:rsidP="00321FEB">
            <w:pPr>
              <w:ind w:firstLine="0"/>
              <w:jc w:val="center"/>
              <w:rPr>
                <w:b/>
                <w:bCs/>
                <w:lang w:val="en-US"/>
              </w:rPr>
            </w:pPr>
            <w:r w:rsidRPr="002E2C37">
              <w:rPr>
                <w:b/>
                <w:bCs/>
                <w:lang w:val="en-US"/>
              </w:rPr>
              <w:t>Tiêu chí</w:t>
            </w:r>
          </w:p>
        </w:tc>
        <w:tc>
          <w:tcPr>
            <w:tcW w:w="2275" w:type="dxa"/>
          </w:tcPr>
          <w:p w14:paraId="343E5004" w14:textId="4EB4D8EB" w:rsidR="00205DDA" w:rsidRPr="002E2C37" w:rsidRDefault="00ED5578" w:rsidP="00205DDA">
            <w:pPr>
              <w:ind w:firstLine="0"/>
              <w:rPr>
                <w:b/>
                <w:bCs/>
                <w:lang w:val="en-US"/>
              </w:rPr>
            </w:pPr>
            <w:r w:rsidRPr="002E2C37">
              <w:rPr>
                <w:b/>
                <w:bCs/>
                <w:lang w:val="en-US"/>
              </w:rPr>
              <w:t>Kotlin</w:t>
            </w:r>
          </w:p>
        </w:tc>
        <w:tc>
          <w:tcPr>
            <w:tcW w:w="2664" w:type="dxa"/>
          </w:tcPr>
          <w:p w14:paraId="55907CA0" w14:textId="2B5F691B" w:rsidR="00205DDA" w:rsidRPr="002E2C37" w:rsidRDefault="00ED5578" w:rsidP="00205DDA">
            <w:pPr>
              <w:ind w:firstLine="0"/>
              <w:rPr>
                <w:b/>
                <w:bCs/>
                <w:lang w:val="en-US"/>
              </w:rPr>
            </w:pPr>
            <w:r w:rsidRPr="002E2C37">
              <w:rPr>
                <w:b/>
                <w:bCs/>
                <w:lang w:val="en-US"/>
              </w:rPr>
              <w:t>Java</w:t>
            </w:r>
          </w:p>
        </w:tc>
      </w:tr>
      <w:tr w:rsidR="00ED5578" w:rsidRPr="002E2C37" w14:paraId="43DF990C"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2E2C37" w14:paraId="74E9FA0D" w14:textId="77777777" w:rsidTr="00BB1829">
              <w:trPr>
                <w:tblCellSpacing w:w="15" w:type="dxa"/>
              </w:trPr>
              <w:tc>
                <w:tcPr>
                  <w:tcW w:w="0" w:type="auto"/>
                  <w:vAlign w:val="center"/>
                  <w:hideMark/>
                </w:tcPr>
                <w:p w14:paraId="679C5EB3"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Độ ngắn gọn của cú pháp</w:t>
                  </w:r>
                </w:p>
              </w:tc>
            </w:tr>
          </w:tbl>
          <w:p w14:paraId="4E26A9CA"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35955812"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058409D4" w14:textId="77777777" w:rsidTr="00ED5578">
                    <w:trPr>
                      <w:tblCellSpacing w:w="15" w:type="dxa"/>
                    </w:trPr>
                    <w:tc>
                      <w:tcPr>
                        <w:tcW w:w="0" w:type="auto"/>
                        <w:vAlign w:val="center"/>
                        <w:hideMark/>
                      </w:tcPr>
                      <w:p w14:paraId="6104858B" w14:textId="77777777" w:rsidR="00ED5578" w:rsidRPr="00ED5578" w:rsidRDefault="00ED5578" w:rsidP="00ED5578">
                        <w:pPr>
                          <w:spacing w:before="0" w:line="240" w:lineRule="auto"/>
                          <w:ind w:firstLine="0"/>
                          <w:jc w:val="left"/>
                          <w:rPr>
                            <w:lang w:val="en-US"/>
                          </w:rPr>
                        </w:pPr>
                        <w:r w:rsidRPr="00ED5578">
                          <w:rPr>
                            <w:lang w:val="en-US"/>
                          </w:rPr>
                          <w:t>Ngắn gọn, dễ đọc, giảm boilerplate code</w:t>
                        </w:r>
                      </w:p>
                    </w:tc>
                  </w:tr>
                </w:tbl>
                <w:p w14:paraId="3579C5CF"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ADA44AA" w14:textId="77777777" w:rsidTr="00ED5578">
                    <w:trPr>
                      <w:tblCellSpacing w:w="15" w:type="dxa"/>
                    </w:trPr>
                    <w:tc>
                      <w:tcPr>
                        <w:tcW w:w="0" w:type="auto"/>
                        <w:vAlign w:val="center"/>
                        <w:hideMark/>
                      </w:tcPr>
                      <w:p w14:paraId="1BA66E18" w14:textId="77777777" w:rsidR="00ED5578" w:rsidRPr="00ED5578" w:rsidRDefault="00ED5578" w:rsidP="00ED5578">
                        <w:pPr>
                          <w:spacing w:before="0" w:line="240" w:lineRule="auto"/>
                          <w:ind w:firstLine="0"/>
                          <w:jc w:val="left"/>
                          <w:rPr>
                            <w:lang w:val="en-US"/>
                          </w:rPr>
                        </w:pPr>
                      </w:p>
                    </w:tc>
                  </w:tr>
                </w:tbl>
                <w:p w14:paraId="4F2ABCAF" w14:textId="3E410FB6" w:rsidR="00ED5578" w:rsidRPr="002E2C37" w:rsidRDefault="00ED5578" w:rsidP="00ED5578">
                  <w:pPr>
                    <w:spacing w:before="0" w:line="240" w:lineRule="auto"/>
                    <w:ind w:firstLine="0"/>
                    <w:jc w:val="left"/>
                    <w:rPr>
                      <w:sz w:val="24"/>
                      <w:szCs w:val="24"/>
                      <w:lang w:val="en-US"/>
                    </w:rPr>
                  </w:pPr>
                </w:p>
              </w:tc>
            </w:tr>
          </w:tbl>
          <w:p w14:paraId="3C4C7E74"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3AAF2FD1"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3E052D7F" w14:textId="77777777" w:rsidTr="00ED5578">
                    <w:trPr>
                      <w:tblCellSpacing w:w="15" w:type="dxa"/>
                    </w:trPr>
                    <w:tc>
                      <w:tcPr>
                        <w:tcW w:w="0" w:type="auto"/>
                        <w:vAlign w:val="center"/>
                        <w:hideMark/>
                      </w:tcPr>
                      <w:p w14:paraId="281162B9" w14:textId="77777777" w:rsidR="00ED5578" w:rsidRPr="00ED5578" w:rsidRDefault="00ED5578" w:rsidP="00ED5578">
                        <w:pPr>
                          <w:spacing w:before="0" w:line="240" w:lineRule="auto"/>
                          <w:ind w:firstLine="0"/>
                          <w:jc w:val="left"/>
                          <w:rPr>
                            <w:lang w:val="en-US"/>
                          </w:rPr>
                        </w:pPr>
                        <w:r w:rsidRPr="00ED5578">
                          <w:rPr>
                            <w:lang w:val="en-US"/>
                          </w:rPr>
                          <w:t>Cú pháp dài, nhiều đoạn mã mẫu (boilerplate)</w:t>
                        </w:r>
                      </w:p>
                    </w:tc>
                  </w:tr>
                </w:tbl>
                <w:p w14:paraId="67AF3641"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C265E0D" w14:textId="77777777" w:rsidTr="00ED5578">
                    <w:trPr>
                      <w:tblCellSpacing w:w="15" w:type="dxa"/>
                    </w:trPr>
                    <w:tc>
                      <w:tcPr>
                        <w:tcW w:w="0" w:type="auto"/>
                        <w:vAlign w:val="center"/>
                        <w:hideMark/>
                      </w:tcPr>
                      <w:p w14:paraId="47C142A4" w14:textId="77777777" w:rsidR="00ED5578" w:rsidRPr="00ED5578" w:rsidRDefault="00ED5578" w:rsidP="00ED5578">
                        <w:pPr>
                          <w:spacing w:before="0" w:line="240" w:lineRule="auto"/>
                          <w:ind w:firstLine="0"/>
                          <w:jc w:val="left"/>
                          <w:rPr>
                            <w:lang w:val="en-US"/>
                          </w:rPr>
                        </w:pPr>
                      </w:p>
                    </w:tc>
                  </w:tr>
                </w:tbl>
                <w:p w14:paraId="3D6083DB" w14:textId="3FFB55A5" w:rsidR="00ED5578" w:rsidRPr="002E2C37" w:rsidRDefault="00ED5578" w:rsidP="00ED5578">
                  <w:pPr>
                    <w:spacing w:before="0" w:line="240" w:lineRule="auto"/>
                    <w:ind w:firstLine="0"/>
                    <w:jc w:val="left"/>
                    <w:rPr>
                      <w:sz w:val="24"/>
                      <w:szCs w:val="24"/>
                      <w:lang w:val="en-US"/>
                    </w:rPr>
                  </w:pPr>
                </w:p>
              </w:tc>
            </w:tr>
          </w:tbl>
          <w:p w14:paraId="5D9BFA56" w14:textId="77777777" w:rsidR="00ED5578" w:rsidRPr="002E2C37" w:rsidRDefault="00ED5578" w:rsidP="00ED5578">
            <w:pPr>
              <w:ind w:firstLine="0"/>
              <w:rPr>
                <w:lang w:val="en-US"/>
              </w:rPr>
            </w:pPr>
          </w:p>
        </w:tc>
      </w:tr>
      <w:tr w:rsidR="00ED5578" w:rsidRPr="002E2C37" w14:paraId="531F35A9"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3"/>
            </w:tblGrid>
            <w:tr w:rsidR="00ED5578" w:rsidRPr="002E2C37" w14:paraId="22A6DBEE" w14:textId="77777777" w:rsidTr="000376F9">
              <w:trPr>
                <w:tblCellSpacing w:w="15" w:type="dxa"/>
              </w:trPr>
              <w:tc>
                <w:tcPr>
                  <w:tcW w:w="0" w:type="auto"/>
                  <w:vAlign w:val="center"/>
                  <w:hideMark/>
                </w:tcPr>
                <w:p w14:paraId="002B92AE"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An toàn với Null</w:t>
                  </w:r>
                </w:p>
              </w:tc>
            </w:tr>
          </w:tbl>
          <w:p w14:paraId="73FF3919"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7372710B"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3A031E4A" w14:textId="77777777" w:rsidTr="00ED5578">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9"/>
                        </w:tblGrid>
                        <w:tr w:rsidR="00ED5578" w:rsidRPr="00ED5578" w14:paraId="56BE7E87" w14:textId="77777777" w:rsidTr="00ED5578">
                          <w:trPr>
                            <w:tblCellSpacing w:w="15" w:type="dxa"/>
                          </w:trPr>
                          <w:tc>
                            <w:tcPr>
                              <w:tcW w:w="0" w:type="auto"/>
                              <w:vAlign w:val="center"/>
                              <w:hideMark/>
                            </w:tcPr>
                            <w:p w14:paraId="2D2099F1" w14:textId="77777777" w:rsidR="00ED5578" w:rsidRPr="00ED5578" w:rsidRDefault="00ED5578" w:rsidP="00ED5578">
                              <w:pPr>
                                <w:spacing w:before="0" w:line="240" w:lineRule="auto"/>
                                <w:ind w:firstLine="0"/>
                                <w:jc w:val="left"/>
                                <w:rPr>
                                  <w:lang w:val="en-US"/>
                                </w:rPr>
                              </w:pPr>
                              <w:r w:rsidRPr="00ED5578">
                                <w:rPr>
                                  <w:lang w:val="en-US"/>
                                </w:rPr>
                                <w:t>Có hệ thống kiểm soát null tại compile-time</w:t>
                              </w:r>
                            </w:p>
                          </w:tc>
                        </w:tr>
                      </w:tbl>
                      <w:p w14:paraId="6508E1E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69DA240A" w14:textId="77777777" w:rsidTr="00ED5578">
                          <w:trPr>
                            <w:tblCellSpacing w:w="15" w:type="dxa"/>
                          </w:trPr>
                          <w:tc>
                            <w:tcPr>
                              <w:tcW w:w="0" w:type="auto"/>
                              <w:vAlign w:val="center"/>
                              <w:hideMark/>
                            </w:tcPr>
                            <w:p w14:paraId="20D0159E" w14:textId="77777777" w:rsidR="00ED5578" w:rsidRPr="00ED5578" w:rsidRDefault="00ED5578" w:rsidP="00ED5578">
                              <w:pPr>
                                <w:spacing w:before="0" w:line="240" w:lineRule="auto"/>
                                <w:ind w:firstLine="0"/>
                                <w:jc w:val="left"/>
                                <w:rPr>
                                  <w:lang w:val="en-US"/>
                                </w:rPr>
                              </w:pPr>
                            </w:p>
                          </w:tc>
                        </w:tr>
                      </w:tbl>
                      <w:p w14:paraId="63727BC5" w14:textId="2E23C3F0" w:rsidR="00ED5578" w:rsidRPr="00ED5578" w:rsidRDefault="00ED5578" w:rsidP="00ED5578">
                        <w:pPr>
                          <w:spacing w:before="0" w:line="240" w:lineRule="auto"/>
                          <w:ind w:firstLine="0"/>
                          <w:jc w:val="left"/>
                          <w:rPr>
                            <w:lang w:val="en-US"/>
                          </w:rPr>
                        </w:pPr>
                      </w:p>
                    </w:tc>
                  </w:tr>
                </w:tbl>
                <w:p w14:paraId="24ADE20A"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6682E9E" w14:textId="77777777" w:rsidTr="00ED5578">
                    <w:trPr>
                      <w:tblCellSpacing w:w="15" w:type="dxa"/>
                    </w:trPr>
                    <w:tc>
                      <w:tcPr>
                        <w:tcW w:w="0" w:type="auto"/>
                        <w:vAlign w:val="center"/>
                        <w:hideMark/>
                      </w:tcPr>
                      <w:p w14:paraId="3DC5555A" w14:textId="77777777" w:rsidR="00ED5578" w:rsidRPr="00ED5578" w:rsidRDefault="00ED5578" w:rsidP="00ED5578">
                        <w:pPr>
                          <w:spacing w:before="0" w:line="240" w:lineRule="auto"/>
                          <w:ind w:firstLine="0"/>
                          <w:jc w:val="left"/>
                          <w:rPr>
                            <w:lang w:val="en-US"/>
                          </w:rPr>
                        </w:pPr>
                      </w:p>
                    </w:tc>
                  </w:tr>
                </w:tbl>
                <w:p w14:paraId="764FEE35" w14:textId="76A9997E" w:rsidR="00ED5578" w:rsidRPr="002E2C37" w:rsidRDefault="00ED5578" w:rsidP="00ED5578">
                  <w:pPr>
                    <w:spacing w:before="0" w:line="240" w:lineRule="auto"/>
                    <w:ind w:firstLine="0"/>
                    <w:jc w:val="left"/>
                    <w:rPr>
                      <w:sz w:val="24"/>
                      <w:szCs w:val="24"/>
                      <w:lang w:val="en-US"/>
                    </w:rPr>
                  </w:pPr>
                </w:p>
              </w:tc>
            </w:tr>
          </w:tbl>
          <w:p w14:paraId="213E68D3"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0D8BFAB1"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2B0DE06E" w14:textId="77777777" w:rsidTr="00ED5578">
                    <w:trPr>
                      <w:tblCellSpacing w:w="15" w:type="dxa"/>
                    </w:trPr>
                    <w:tc>
                      <w:tcPr>
                        <w:tcW w:w="0" w:type="auto"/>
                        <w:vAlign w:val="center"/>
                        <w:hideMark/>
                      </w:tcPr>
                      <w:p w14:paraId="4EDDB8F8" w14:textId="77777777" w:rsidR="00ED5578" w:rsidRPr="00ED5578" w:rsidRDefault="00ED5578" w:rsidP="00ED5578">
                        <w:pPr>
                          <w:spacing w:before="0" w:line="240" w:lineRule="auto"/>
                          <w:ind w:firstLine="0"/>
                          <w:jc w:val="left"/>
                          <w:rPr>
                            <w:lang w:val="en-US"/>
                          </w:rPr>
                        </w:pPr>
                        <w:r w:rsidRPr="00ED5578">
                          <w:rPr>
                            <w:lang w:val="en-US"/>
                          </w:rPr>
                          <w:t>Có thể phát sinh lỗi NullPointerException</w:t>
                        </w:r>
                      </w:p>
                    </w:tc>
                  </w:tr>
                </w:tbl>
                <w:p w14:paraId="4E67A9B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1250B6F" w14:textId="77777777" w:rsidTr="00ED5578">
                    <w:trPr>
                      <w:tblCellSpacing w:w="15" w:type="dxa"/>
                    </w:trPr>
                    <w:tc>
                      <w:tcPr>
                        <w:tcW w:w="0" w:type="auto"/>
                        <w:vAlign w:val="center"/>
                        <w:hideMark/>
                      </w:tcPr>
                      <w:p w14:paraId="79E77FF6" w14:textId="77777777" w:rsidR="00ED5578" w:rsidRPr="00ED5578" w:rsidRDefault="00ED5578" w:rsidP="00ED5578">
                        <w:pPr>
                          <w:spacing w:before="0" w:line="240" w:lineRule="auto"/>
                          <w:ind w:firstLine="0"/>
                          <w:jc w:val="left"/>
                          <w:rPr>
                            <w:lang w:val="en-US"/>
                          </w:rPr>
                        </w:pPr>
                      </w:p>
                    </w:tc>
                  </w:tr>
                </w:tbl>
                <w:p w14:paraId="0867B4B3" w14:textId="6D361558" w:rsidR="00ED5578" w:rsidRPr="002E2C37" w:rsidRDefault="00ED5578" w:rsidP="00ED5578">
                  <w:pPr>
                    <w:spacing w:before="0" w:line="240" w:lineRule="auto"/>
                    <w:ind w:firstLine="0"/>
                    <w:jc w:val="left"/>
                    <w:rPr>
                      <w:sz w:val="24"/>
                      <w:szCs w:val="24"/>
                      <w:lang w:val="en-US"/>
                    </w:rPr>
                  </w:pPr>
                </w:p>
              </w:tc>
            </w:tr>
          </w:tbl>
          <w:p w14:paraId="72481A20" w14:textId="77777777" w:rsidR="00ED5578" w:rsidRPr="002E2C37" w:rsidRDefault="00ED5578" w:rsidP="00ED5578">
            <w:pPr>
              <w:ind w:firstLine="0"/>
              <w:rPr>
                <w:lang w:val="en-US"/>
              </w:rPr>
            </w:pPr>
          </w:p>
        </w:tc>
      </w:tr>
      <w:tr w:rsidR="00205DDA" w:rsidRPr="002E2C37" w14:paraId="4758C1C7"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ED5578" w14:paraId="65001344" w14:textId="77777777" w:rsidTr="00ED5578">
              <w:trPr>
                <w:tblCellSpacing w:w="15" w:type="dxa"/>
              </w:trPr>
              <w:tc>
                <w:tcPr>
                  <w:tcW w:w="0" w:type="auto"/>
                  <w:vAlign w:val="center"/>
                  <w:hideMark/>
                </w:tcPr>
                <w:p w14:paraId="257718D3" w14:textId="77777777" w:rsidR="00ED5578" w:rsidRPr="00ED5578" w:rsidRDefault="00ED5578" w:rsidP="00ED5578">
                  <w:pPr>
                    <w:ind w:firstLine="0"/>
                    <w:jc w:val="left"/>
                    <w:rPr>
                      <w:lang w:val="en-US"/>
                    </w:rPr>
                  </w:pPr>
                  <w:r w:rsidRPr="00ED5578">
                    <w:rPr>
                      <w:lang w:val="en-US"/>
                    </w:rPr>
                    <w:t>Hỗ trợ lập trình hàm</w:t>
                  </w:r>
                </w:p>
              </w:tc>
            </w:tr>
          </w:tbl>
          <w:p w14:paraId="4EF015E2" w14:textId="77777777" w:rsidR="00ED5578" w:rsidRPr="00ED5578" w:rsidRDefault="00ED5578" w:rsidP="00ED5578">
            <w:pPr>
              <w:ind w:firstLine="0"/>
              <w:jc w:val="cente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EA86EFB" w14:textId="77777777" w:rsidTr="00ED5578">
              <w:trPr>
                <w:tblCellSpacing w:w="15" w:type="dxa"/>
              </w:trPr>
              <w:tc>
                <w:tcPr>
                  <w:tcW w:w="0" w:type="auto"/>
                  <w:vAlign w:val="center"/>
                  <w:hideMark/>
                </w:tcPr>
                <w:p w14:paraId="6B845471" w14:textId="77777777" w:rsidR="00ED5578" w:rsidRPr="00ED5578" w:rsidRDefault="00ED5578" w:rsidP="00ED5578">
                  <w:pPr>
                    <w:ind w:firstLine="0"/>
                    <w:jc w:val="center"/>
                    <w:rPr>
                      <w:lang w:val="en-US"/>
                    </w:rPr>
                  </w:pPr>
                </w:p>
              </w:tc>
            </w:tr>
          </w:tbl>
          <w:p w14:paraId="6F5A6DEE" w14:textId="77777777" w:rsidR="00205DDA" w:rsidRPr="002E2C37" w:rsidRDefault="00205DDA" w:rsidP="00ED5578">
            <w:pPr>
              <w:ind w:firstLine="0"/>
              <w:jc w:val="center"/>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0CAB1A63" w14:textId="77777777" w:rsidTr="00ED5578">
              <w:trPr>
                <w:tblCellSpacing w:w="15" w:type="dxa"/>
              </w:trPr>
              <w:tc>
                <w:tcPr>
                  <w:tcW w:w="0" w:type="auto"/>
                  <w:vAlign w:val="center"/>
                  <w:hideMark/>
                </w:tcPr>
                <w:p w14:paraId="5654C234" w14:textId="77777777" w:rsidR="00ED5578" w:rsidRPr="00ED5578" w:rsidRDefault="00ED5578" w:rsidP="00ED5578">
                  <w:pPr>
                    <w:ind w:firstLine="0"/>
                    <w:rPr>
                      <w:lang w:val="en-US"/>
                    </w:rPr>
                  </w:pPr>
                  <w:r w:rsidRPr="00ED5578">
                    <w:rPr>
                      <w:lang w:val="en-US"/>
                    </w:rPr>
                    <w:t>Mạnh mẽ: lambda, extension, higher-order</w:t>
                  </w:r>
                </w:p>
              </w:tc>
            </w:tr>
          </w:tbl>
          <w:p w14:paraId="1B20051C"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1E5DC17F" w14:textId="77777777" w:rsidTr="00ED5578">
              <w:trPr>
                <w:tblCellSpacing w:w="15" w:type="dxa"/>
              </w:trPr>
              <w:tc>
                <w:tcPr>
                  <w:tcW w:w="0" w:type="auto"/>
                  <w:vAlign w:val="center"/>
                  <w:hideMark/>
                </w:tcPr>
                <w:p w14:paraId="3670BF0A" w14:textId="77777777" w:rsidR="00ED5578" w:rsidRPr="00ED5578" w:rsidRDefault="00ED5578" w:rsidP="00ED5578">
                  <w:pPr>
                    <w:ind w:firstLine="0"/>
                    <w:rPr>
                      <w:lang w:val="en-US"/>
                    </w:rPr>
                  </w:pPr>
                </w:p>
              </w:tc>
            </w:tr>
          </w:tbl>
          <w:p w14:paraId="7B3845FC" w14:textId="77777777" w:rsidR="00205DDA" w:rsidRPr="002E2C37" w:rsidRDefault="00205DDA" w:rsidP="00205DDA">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ED5578" w14:paraId="10AC90F8" w14:textId="77777777" w:rsidTr="00ED5578">
              <w:trPr>
                <w:tblCellSpacing w:w="15" w:type="dxa"/>
              </w:trPr>
              <w:tc>
                <w:tcPr>
                  <w:tcW w:w="0" w:type="auto"/>
                  <w:vAlign w:val="center"/>
                  <w:hideMark/>
                </w:tcPr>
                <w:p w14:paraId="11D0C1EE" w14:textId="77777777" w:rsidR="00ED5578" w:rsidRPr="00ED5578" w:rsidRDefault="00ED5578" w:rsidP="00ED5578">
                  <w:pPr>
                    <w:ind w:firstLine="0"/>
                    <w:rPr>
                      <w:lang w:val="en-US"/>
                    </w:rPr>
                  </w:pPr>
                  <w:r w:rsidRPr="00ED5578">
                    <w:rPr>
                      <w:lang w:val="en-US"/>
                    </w:rPr>
                    <w:t>Giới hạn, chỉ có từ Java 8 trở đi</w:t>
                  </w:r>
                </w:p>
              </w:tc>
            </w:tr>
          </w:tbl>
          <w:p w14:paraId="474234D6"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70B3DE7" w14:textId="77777777" w:rsidTr="00ED5578">
              <w:trPr>
                <w:tblCellSpacing w:w="15" w:type="dxa"/>
              </w:trPr>
              <w:tc>
                <w:tcPr>
                  <w:tcW w:w="0" w:type="auto"/>
                  <w:vAlign w:val="center"/>
                  <w:hideMark/>
                </w:tcPr>
                <w:p w14:paraId="51F1DF2A" w14:textId="77777777" w:rsidR="00ED5578" w:rsidRPr="00ED5578" w:rsidRDefault="00ED5578" w:rsidP="00ED5578">
                  <w:pPr>
                    <w:ind w:firstLine="0"/>
                    <w:rPr>
                      <w:lang w:val="en-US"/>
                    </w:rPr>
                  </w:pPr>
                </w:p>
              </w:tc>
            </w:tr>
          </w:tbl>
          <w:p w14:paraId="38E1BE92" w14:textId="77777777" w:rsidR="00205DDA" w:rsidRPr="002E2C37" w:rsidRDefault="00205DDA" w:rsidP="00205DDA">
            <w:pPr>
              <w:ind w:firstLine="0"/>
              <w:rPr>
                <w:lang w:val="en-US"/>
              </w:rPr>
            </w:pPr>
          </w:p>
        </w:tc>
      </w:tr>
      <w:tr w:rsidR="00205DDA" w:rsidRPr="002E2C37" w14:paraId="098E65D2"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68"/>
            </w:tblGrid>
            <w:tr w:rsidR="00ED5578" w:rsidRPr="00ED5578" w14:paraId="34231C48" w14:textId="77777777" w:rsidTr="00ED5578">
              <w:trPr>
                <w:tblCellSpacing w:w="15" w:type="dxa"/>
              </w:trPr>
              <w:tc>
                <w:tcPr>
                  <w:tcW w:w="0" w:type="auto"/>
                  <w:vAlign w:val="center"/>
                  <w:hideMark/>
                </w:tcPr>
                <w:p w14:paraId="3F2CC8E0" w14:textId="77777777" w:rsidR="00ED5578" w:rsidRPr="00ED5578" w:rsidRDefault="00ED5578" w:rsidP="00ED5578">
                  <w:pPr>
                    <w:ind w:firstLine="0"/>
                    <w:rPr>
                      <w:lang w:val="en-US"/>
                    </w:rPr>
                  </w:pPr>
                  <w:r w:rsidRPr="00ED5578">
                    <w:rPr>
                      <w:lang w:val="en-US"/>
                    </w:rPr>
                    <w:t>Hỗ trợ IDE</w:t>
                  </w:r>
                </w:p>
              </w:tc>
            </w:tr>
          </w:tbl>
          <w:p w14:paraId="4200C701"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3B467C36" w14:textId="77777777" w:rsidTr="00ED5578">
              <w:trPr>
                <w:tblCellSpacing w:w="15" w:type="dxa"/>
              </w:trPr>
              <w:tc>
                <w:tcPr>
                  <w:tcW w:w="0" w:type="auto"/>
                  <w:vAlign w:val="center"/>
                  <w:hideMark/>
                </w:tcPr>
                <w:p w14:paraId="32DF4AD4" w14:textId="77777777" w:rsidR="00ED5578" w:rsidRPr="00ED5578" w:rsidRDefault="00ED5578" w:rsidP="00ED5578">
                  <w:pPr>
                    <w:ind w:firstLine="0"/>
                    <w:rPr>
                      <w:lang w:val="en-US"/>
                    </w:rPr>
                  </w:pPr>
                </w:p>
              </w:tc>
            </w:tr>
          </w:tbl>
          <w:p w14:paraId="330EC7DC" w14:textId="77777777" w:rsidR="00205DDA" w:rsidRPr="002E2C37" w:rsidRDefault="00205DDA" w:rsidP="00205DDA">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111232F7" w14:textId="77777777" w:rsidTr="00ED5578">
              <w:trPr>
                <w:tblCellSpacing w:w="15" w:type="dxa"/>
              </w:trPr>
              <w:tc>
                <w:tcPr>
                  <w:tcW w:w="0" w:type="auto"/>
                  <w:vAlign w:val="center"/>
                  <w:hideMark/>
                </w:tcPr>
                <w:p w14:paraId="751A67EF" w14:textId="44E68667" w:rsidR="00ED5578" w:rsidRPr="00ED5578" w:rsidRDefault="00ED5578" w:rsidP="00ED5578">
                  <w:pPr>
                    <w:ind w:firstLine="0"/>
                    <w:rPr>
                      <w:lang w:val="en-US"/>
                    </w:rPr>
                  </w:pPr>
                  <w:r w:rsidRPr="00ED5578">
                    <w:rPr>
                      <w:lang w:val="en-US"/>
                    </w:rPr>
                    <w:t>Hỗ trợ đầy đủ trong</w:t>
                  </w:r>
                  <w:r w:rsidR="007709E4">
                    <w:rPr>
                      <w:lang w:val="en-US"/>
                    </w:rPr>
                    <w:t xml:space="preserve"> </w:t>
                  </w:r>
                  <w:r w:rsidRPr="00ED5578">
                    <w:rPr>
                      <w:lang w:val="en-US"/>
                    </w:rPr>
                    <w:t>Android Studio</w:t>
                  </w:r>
                </w:p>
              </w:tc>
            </w:tr>
          </w:tbl>
          <w:p w14:paraId="0239DA04"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05ADCAFD" w14:textId="77777777" w:rsidTr="00ED5578">
              <w:trPr>
                <w:tblCellSpacing w:w="15" w:type="dxa"/>
              </w:trPr>
              <w:tc>
                <w:tcPr>
                  <w:tcW w:w="0" w:type="auto"/>
                  <w:vAlign w:val="center"/>
                  <w:hideMark/>
                </w:tcPr>
                <w:p w14:paraId="006D8C58" w14:textId="77777777" w:rsidR="00ED5578" w:rsidRPr="00ED5578" w:rsidRDefault="00ED5578" w:rsidP="00ED5578">
                  <w:pPr>
                    <w:ind w:firstLine="0"/>
                    <w:rPr>
                      <w:lang w:val="en-US"/>
                    </w:rPr>
                  </w:pPr>
                </w:p>
              </w:tc>
            </w:tr>
          </w:tbl>
          <w:p w14:paraId="59161139" w14:textId="77777777" w:rsidR="00205DDA" w:rsidRPr="002E2C37" w:rsidRDefault="00205DDA" w:rsidP="00205DDA">
            <w:pPr>
              <w:ind w:firstLine="0"/>
              <w:rPr>
                <w:lang w:val="en-US"/>
              </w:rPr>
            </w:pPr>
          </w:p>
        </w:tc>
        <w:tc>
          <w:tcPr>
            <w:tcW w:w="2664" w:type="dxa"/>
          </w:tcPr>
          <w:p w14:paraId="2EB8CD26" w14:textId="77777777" w:rsidR="00ED5578" w:rsidRPr="002E2C37" w:rsidRDefault="00ED5578" w:rsidP="00ED5578">
            <w:pPr>
              <w:spacing w:before="0" w:line="240" w:lineRule="auto"/>
              <w:ind w:firstLine="0"/>
              <w:rPr>
                <w:sz w:val="24"/>
                <w:szCs w:val="24"/>
                <w:lang w:val="en-US"/>
              </w:rPr>
            </w:pPr>
            <w:r w:rsidRPr="002E2C37">
              <w:t>Hỗ trợ đầy đủ</w:t>
            </w:r>
          </w:p>
          <w:p w14:paraId="3E9F8A6E" w14:textId="77777777" w:rsidR="00205DDA" w:rsidRPr="002E2C37" w:rsidRDefault="00205DDA" w:rsidP="00205DDA">
            <w:pPr>
              <w:ind w:firstLine="0"/>
              <w:rPr>
                <w:lang w:val="en-US"/>
              </w:rPr>
            </w:pPr>
          </w:p>
        </w:tc>
      </w:tr>
    </w:tbl>
    <w:p w14:paraId="10B2ADE1" w14:textId="77777777" w:rsidR="00205DDA" w:rsidRPr="002E2C37" w:rsidRDefault="00205DDA" w:rsidP="00205DDA">
      <w:pPr>
        <w:ind w:left="1080" w:firstLine="0"/>
        <w:rPr>
          <w:lang w:val="en-US"/>
        </w:rPr>
      </w:pPr>
    </w:p>
    <w:p w14:paraId="4A422AFB" w14:textId="7E583AC8" w:rsidR="0029204D" w:rsidRPr="002E2C37" w:rsidRDefault="00000000" w:rsidP="001D2C0E">
      <w:pPr>
        <w:pStyle w:val="Heading3"/>
        <w:rPr>
          <w:bCs/>
        </w:rPr>
      </w:pPr>
      <w:bookmarkStart w:id="99" w:name="_Toc195640409"/>
      <w:r w:rsidRPr="002E2C37">
        <w:t>2.</w:t>
      </w:r>
      <w:r w:rsidR="00C445EA">
        <w:t>4</w:t>
      </w:r>
      <w:r w:rsidRPr="002E2C37">
        <w:t xml:space="preserve">.5 </w:t>
      </w:r>
      <w:bookmarkEnd w:id="96"/>
      <w:bookmarkEnd w:id="97"/>
      <w:r w:rsidR="00E2236C" w:rsidRPr="002E2C37">
        <w:rPr>
          <w:bCs/>
        </w:rPr>
        <w:t>Giới thiệu Supabase</w:t>
      </w:r>
      <w:bookmarkEnd w:id="99"/>
    </w:p>
    <w:p w14:paraId="30893BFB" w14:textId="659CCDA6" w:rsidR="00E2236C" w:rsidRPr="00E2236C" w:rsidRDefault="00E2236C" w:rsidP="00E2236C">
      <w:r w:rsidRPr="00E2236C">
        <w:rPr>
          <w:lang w:val="en-US"/>
        </w:rPr>
        <w:t xml:space="preserve">Supabase là một nền tảng </w:t>
      </w:r>
      <w:r w:rsidRPr="00E2236C">
        <w:t>Backend-as-a-Service (BaaS)</w:t>
      </w:r>
      <w:r w:rsidRPr="00E2236C">
        <w:rPr>
          <w:lang w:val="en-US"/>
        </w:rPr>
        <w:t xml:space="preserve"> mã nguồn mở, được phát triển nhằm cung cấp một giải pháp thay thế cho Firebase của Google</w:t>
      </w:r>
      <w:r>
        <w:rPr>
          <w:lang w:val="en-US"/>
        </w:rPr>
        <w:t xml:space="preserve"> </w:t>
      </w:r>
      <w:r>
        <w:rPr>
          <w:lang w:val="en-US"/>
        </w:rPr>
        <w:fldChar w:fldCharType="begin"/>
      </w:r>
      <w:r w:rsidR="00C12BD2">
        <w:rPr>
          <w:lang w:val="en-US"/>
        </w:rPr>
        <w:instrText xml:space="preserve"> ADDIN ZOTERO_ITEM CSL_CITATION {"citationID":"DHEwHIve","properties":{"formattedCitation":"({\\i{}Supabase}, n.d.)","plainCitation":"(Supabase, n.d.)","noteIndex":0},"citationItems":[{"id":84,"uris":["http://zotero.org/users/local/zZINqPE4/items/NMID3L5X"],"itemData":{"id":84,"type":"webpage","abstract":"Supabase là một nền tảng Backend as a Service mã nguồn mở, được tạo ra như một giải pháp thay thế cho Firebase","language":"vi","title":"Supabase: Giải pháp Backend-as-a-Service mã nguồn mở","title-short":"Supabase","URL":"https://200lab.io/blog/supabase-la-gi/","accessed":{"date-parts":[["2025",4,13]]}}}],"schema":"https://github.com/citation-style-language/schema/raw/master/csl-citation.json"} </w:instrText>
      </w:r>
      <w:r>
        <w:rPr>
          <w:lang w:val="en-US"/>
        </w:rPr>
        <w:fldChar w:fldCharType="separate"/>
      </w:r>
      <w:r w:rsidR="00C12BD2" w:rsidRPr="00C12BD2">
        <w:t>(</w:t>
      </w:r>
      <w:r w:rsidR="00C12BD2" w:rsidRPr="00C12BD2">
        <w:rPr>
          <w:i/>
          <w:iCs/>
        </w:rPr>
        <w:t>Supabase</w:t>
      </w:r>
      <w:r w:rsidR="00C12BD2" w:rsidRPr="00C12BD2">
        <w:t>, n.d.)</w:t>
      </w:r>
      <w:r>
        <w:rPr>
          <w:lang w:val="en-US"/>
        </w:rPr>
        <w:fldChar w:fldCharType="end"/>
      </w:r>
      <w:r w:rsidRPr="00E2236C">
        <w:rPr>
          <w:lang w:val="en-US"/>
        </w:rPr>
        <w:t>. Supabase cung cấp một bộ công cụ backend hoàn chỉnh bao gồm cơ sở dữ liệu PostgreSQL, hệ thống xác thực người dùng, API tự động, đăng ký thời gian thực, lưu trữ tệp và nhúng vector</w:t>
      </w:r>
      <w:r>
        <w:rPr>
          <w:lang w:val="en-US"/>
        </w:rPr>
        <w:t xml:space="preserve"> </w:t>
      </w:r>
      <w:r>
        <w:rPr>
          <w:lang w:val="en-US"/>
        </w:rPr>
        <w:fldChar w:fldCharType="begin"/>
      </w:r>
      <w:r w:rsidR="00C12BD2">
        <w:rPr>
          <w:lang w:val="en-US"/>
        </w:rPr>
        <w:instrText xml:space="preserve"> ADDIN ZOTERO_ITEM CSL_CITATION {"citationID":"Ik0Dk5Rn","properties":{"formattedCitation":"({\\i{}Supabase T\\uc0\\u237{}nh N\\uc0\\u259{}ng, \\uc0\\u431{}u \\uc0\\u272{}i\\uc0\\u7875{}m, Nh\\uc0\\u432{}\\uc0\\u7907{}c \\uc0\\u272{}i\\uc0\\u7875{}m v\\uc0\\u224{} Tr\\uc0\\u432{}\\uc0\\u7901{}ng H\\uc0\\u7907{}p S\\uc0\\u7917{} D\\uc0\\u7909{}ng}, n.d.)","plainCitation":"(Supabase Tính Năng, Ưu Điểm, Nhược Điểm và Trường Hợp Sử Dụng, n.d.)","noteIndex":0},"citationItems":[{"id":86,"uris":["http://zotero.org/users/local/zZINqPE4/items/B96VKGQW"],"itemData":{"id":86,"type":"webpage","title":"Supabase Tính năng, Ưu điểm, Nhược điểm và Trường hợp sử dụng","URL":"https://aipure.ai/vn/products/supabase/features?utm_source=chatgpt.com","accessed":{"date-parts":[["2025",4,13]]}}}],"schema":"https://github.com/citation-style-language/schema/raw/master/csl-citation.json"} </w:instrText>
      </w:r>
      <w:r>
        <w:rPr>
          <w:lang w:val="en-US"/>
        </w:rPr>
        <w:fldChar w:fldCharType="separate"/>
      </w:r>
      <w:r w:rsidR="00C12BD2" w:rsidRPr="00C12BD2">
        <w:t>(</w:t>
      </w:r>
      <w:r w:rsidR="00C12BD2" w:rsidRPr="00C12BD2">
        <w:rPr>
          <w:i/>
          <w:iCs/>
        </w:rPr>
        <w:t>Supabase Tính Năng, Ưu Điểm, Nhược Điểm và Trường Hợp Sử Dụng</w:t>
      </w:r>
      <w:r w:rsidR="00C12BD2" w:rsidRPr="00C12BD2">
        <w:t>, n.d.)</w:t>
      </w:r>
      <w:r>
        <w:rPr>
          <w:lang w:val="en-US"/>
        </w:rPr>
        <w:fldChar w:fldCharType="end"/>
      </w:r>
      <w:r w:rsidRPr="00E2236C">
        <w:rPr>
          <w:lang w:val="en-US"/>
        </w:rPr>
        <w:t>.</w:t>
      </w:r>
    </w:p>
    <w:p w14:paraId="1BCEDDB5" w14:textId="40758418" w:rsidR="00E2236C" w:rsidRPr="00E2236C" w:rsidRDefault="00E2236C" w:rsidP="00E2236C">
      <w:pPr>
        <w:rPr>
          <w:lang w:val="en-US"/>
        </w:rPr>
      </w:pPr>
      <w:r w:rsidRPr="00E2236C">
        <w:rPr>
          <w:lang w:val="en-US"/>
        </w:rPr>
        <w:t>Khác với Firebase, Supabase được xây dựng hoàn toàn dựa trên các công nghệ mã nguồn mở và tuân thủ các tiêu chuẩn mở</w:t>
      </w:r>
      <w:r w:rsidR="005166E8">
        <w:rPr>
          <w:lang w:val="en-US"/>
        </w:rPr>
        <w:t xml:space="preserve"> </w:t>
      </w:r>
      <w:r w:rsidR="005166E8">
        <w:rPr>
          <w:lang w:val="en-US"/>
        </w:rPr>
        <w:fldChar w:fldCharType="begin"/>
      </w:r>
      <w:r w:rsidR="005166E8">
        <w:rPr>
          <w:lang w:val="en-US"/>
        </w:rPr>
        <w:instrText xml:space="preserve"> ADDIN ZOTERO_ITEM CSL_CITATION {"citationID":"pu9F0F5Q","properties":{"formattedCitation":"(Kh\\uc0\\u225{}nh, n.d.)","plainCitation":"(Khánh, n.d.)","noteIndex":0},"citationItems":[{"id":124,"uris":["http://zotero.org/users/local/zZINqPE4/items/962E2K8A"],"itemData":{"id":124,"type":"webpage","container-title":"Khanh's blog","title":"Khoa học dữ liệu","URL":"https://phamdinhkhanh.github.io","author":[{"family":"Khánh","given":"Phạm Đình"}],"accessed":{"date-parts":[["2025",4,15]]}}}],"schema":"https://github.com/citation-style-language/schema/raw/master/csl-citation.json"} </w:instrText>
      </w:r>
      <w:r w:rsidR="005166E8">
        <w:rPr>
          <w:lang w:val="en-US"/>
        </w:rPr>
        <w:fldChar w:fldCharType="separate"/>
      </w:r>
      <w:r w:rsidR="005166E8" w:rsidRPr="005166E8">
        <w:t>(Khánh, n.d.)</w:t>
      </w:r>
      <w:r w:rsidR="005166E8">
        <w:rPr>
          <w:lang w:val="en-US"/>
        </w:rPr>
        <w:fldChar w:fldCharType="end"/>
      </w:r>
      <w:r w:rsidRPr="00E2236C">
        <w:rPr>
          <w:lang w:val="en-US"/>
        </w:rPr>
        <w:t xml:space="preserve">. Điều này mang lại cho các nhà phát triển sự linh hoạt trong việc kiểm soát hạ tầng và khả năng tùy chỉnh cao hơn. Supabase hoạt động bằng cách cung cấp một cơ sở dữ liệu PostgreSQL đầy đủ, có thể được quản lý thông qua một giao diện trực quan </w:t>
      </w:r>
      <w:r w:rsidRPr="00E2236C">
        <w:rPr>
          <w:lang w:val="en-US"/>
        </w:rPr>
        <w:lastRenderedPageBreak/>
        <w:t xml:space="preserve">tương tự như bảng tính, giúp dễ tiếp cận ngay cả với những người không có chuyên môn sâu về cơ sở dữ liệu. </w:t>
      </w:r>
    </w:p>
    <w:p w14:paraId="556E8382" w14:textId="77777777" w:rsidR="00E2236C" w:rsidRPr="00E2236C" w:rsidRDefault="00E2236C" w:rsidP="00E2236C">
      <w:pPr>
        <w:rPr>
          <w:lang w:val="en-US"/>
        </w:rPr>
      </w:pPr>
      <w:r w:rsidRPr="00E2236C">
        <w:rPr>
          <w:lang w:val="en-US"/>
        </w:rPr>
        <w:t>Một trong những điểm nổi bật của Supabase là khả năng tạo API RESTful và GraphQL tự động từ cơ sở dữ liệu chỉ trong vài giây sau khi thiết kế lược đồ (schema). Bên cạnh đó, hệ thống xác thực người dùng của Supabase hỗ trợ đa dạng phương thức như đăng nhập bằng email, mật khẩu, OTP, OAuth2 (Google, Facebook, GitHub, v.v.), phù hợp với nhiều loại ứng dụng thực tế.</w:t>
      </w:r>
    </w:p>
    <w:p w14:paraId="0BB7FAFB" w14:textId="77777777" w:rsidR="00E2236C" w:rsidRPr="00E2236C" w:rsidRDefault="00E2236C" w:rsidP="00E2236C">
      <w:pPr>
        <w:rPr>
          <w:lang w:val="en-US"/>
        </w:rPr>
      </w:pPr>
      <w:r w:rsidRPr="00E2236C">
        <w:rPr>
          <w:lang w:val="en-US"/>
        </w:rPr>
        <w:t>Supabase đặc biệt phù hợp với các nhà phát triển muốn tập trung vào phần giao diện và trải nghiệm người dùng mà không cần tốn quá nhiều thời gian vào việc xây dựng backend từ đầu. Việc tích hợp Supabase với các framework phổ biến như React, Next.js, Flutter hay Android (Kotlin) cũng rất thuận tiện thông qua các thư viện SDK chính thức.</w:t>
      </w:r>
    </w:p>
    <w:p w14:paraId="2C24201D" w14:textId="77777777" w:rsidR="00E2236C" w:rsidRPr="00E2236C" w:rsidRDefault="00E2236C" w:rsidP="00E2236C">
      <w:pPr>
        <w:rPr>
          <w:lang w:val="en-US"/>
        </w:rPr>
      </w:pPr>
      <w:r w:rsidRPr="00E2236C">
        <w:rPr>
          <w:lang w:val="en-US"/>
        </w:rPr>
        <w:t>Ngoài ra, do được xây dựng dựa trên PostgreSQL – một hệ quản trị cơ sở dữ liệu quan hệ nổi tiếng với tính ổn định và khả năng mở rộng cao – Supabase mang lại cho nhà phát triển sự linh hoạt trong việc thao tác dữ liệu, kết hợp với tính năng phát sự kiện thời gian thực (real-time subscription) rất thích hợp cho các ứng dụng có tính tương tác cao như chat, dashboard hoặc các hệ thống theo dõi dữ liệu theo thời gian thực.</w:t>
      </w:r>
    </w:p>
    <w:p w14:paraId="5F458D2C" w14:textId="5D46013F" w:rsidR="00E2236C" w:rsidRPr="00E2236C" w:rsidRDefault="00E2236C" w:rsidP="00E2236C">
      <w:pPr>
        <w:rPr>
          <w:lang w:val="en-US"/>
        </w:rPr>
      </w:pPr>
      <w:r w:rsidRPr="00E2236C">
        <w:rPr>
          <w:lang w:val="en-US"/>
        </w:rPr>
        <w:t>Với mô hình phát triển mã nguồn mở và cộng đồng hỗ trợ tích cực, Supabase đang ngày càng trở thành một giải pháp backend tiềm năng cho các cá nhân, nhóm phát triển khởi nghiệp cũng như các doanh nghiệp mong muốn tối ưu hoá chi phí phát triển phần mềm mà vẫn đảm bảo hiệu năng và bảo mật hệ thốn</w:t>
      </w:r>
      <w:r>
        <w:rPr>
          <w:lang w:val="en-US"/>
        </w:rPr>
        <w:t>g.</w:t>
      </w:r>
    </w:p>
    <w:p w14:paraId="06E55232" w14:textId="55E1DB56" w:rsidR="003F5188" w:rsidRPr="002E2C37" w:rsidRDefault="00E2236C" w:rsidP="001D2C0E">
      <w:pPr>
        <w:pStyle w:val="Heading3"/>
        <w:rPr>
          <w:bCs/>
        </w:rPr>
      </w:pPr>
      <w:bookmarkStart w:id="100" w:name="_Toc195640410"/>
      <w:r w:rsidRPr="002E2C37">
        <w:t>2.</w:t>
      </w:r>
      <w:r w:rsidR="00C445EA">
        <w:t>4</w:t>
      </w:r>
      <w:r w:rsidRPr="002E2C37">
        <w:t>.</w:t>
      </w:r>
      <w:r w:rsidR="001F7048" w:rsidRPr="002E2C37">
        <w:t>6</w:t>
      </w:r>
      <w:r w:rsidRPr="002E2C37">
        <w:t xml:space="preserve"> </w:t>
      </w:r>
      <w:r w:rsidRPr="002E2C37">
        <w:rPr>
          <w:bCs/>
        </w:rPr>
        <w:t>Cơ sở dữ</w:t>
      </w:r>
      <w:r w:rsidR="00BC67E0">
        <w:rPr>
          <w:bCs/>
        </w:rPr>
        <w:t xml:space="preserve"> </w:t>
      </w:r>
      <w:r w:rsidRPr="002E2C37">
        <w:rPr>
          <w:bCs/>
        </w:rPr>
        <w:t>liệu PosgreSQL</w:t>
      </w:r>
      <w:bookmarkEnd w:id="100"/>
    </w:p>
    <w:p w14:paraId="0B68849C" w14:textId="501C6CF7" w:rsidR="00F24173" w:rsidRPr="00F24173" w:rsidRDefault="00F24173" w:rsidP="00F24173">
      <w:pPr>
        <w:rPr>
          <w:lang w:val="en-US"/>
        </w:rPr>
      </w:pPr>
      <w:r w:rsidRPr="00F24173">
        <w:rPr>
          <w:lang w:val="en-US"/>
        </w:rPr>
        <w:t xml:space="preserve">PostgreSQL là một hệ quản trị cơ sở dữ liệu quan hệ (Relational Database Management System – RDBMS) mã nguồn mở mạnh mẽ, được phát triển bởi cộng đồng và duy trì dưới sự điều phối của PostgreSQL Global Development Group. Với lịch sử phát triển từ năm 1986, PostgreSQL đã chứng minh được độ ổn định, khả năng mở rộng và mức độ bảo mật cao, được các doanh nghiệp, tổ chức chính phủ và cộng đồng phát triển phần mềm trên toàn thế giới tin dùng </w:t>
      </w:r>
      <w:r>
        <w:rPr>
          <w:lang w:val="en-US"/>
        </w:rPr>
        <w:fldChar w:fldCharType="begin"/>
      </w:r>
      <w:r w:rsidR="00C12BD2">
        <w:rPr>
          <w:lang w:val="en-US"/>
        </w:rPr>
        <w:instrText xml:space="preserve"> ADDIN ZOTERO_ITEM CSL_CITATION {"citationID":"RAAgThs7","properties":{"formattedCitation":"({\\i{}PostgreSQL: Documentation}, n.d.)","plainCitation":"(PostgreSQL: Documentation, n.d.)","noteIndex":0},"citationItems":[{"id":88,"uris":["http://zotero.org/users/local/zZINqPE4/items/439Z2CXX"],"itemData":{"id":88,"type":"webpage","title":"PostgreSQL: Documentation","URL":"https://www.postgresql.org/docs/","accessed":{"date-parts":[["2025",4,13]]}}}],"schema":"https://github.com/citation-style-language/schema/raw/master/csl-citation.json"} </w:instrText>
      </w:r>
      <w:r>
        <w:rPr>
          <w:lang w:val="en-US"/>
        </w:rPr>
        <w:fldChar w:fldCharType="separate"/>
      </w:r>
      <w:r w:rsidR="00C12BD2" w:rsidRPr="00C12BD2">
        <w:t>(</w:t>
      </w:r>
      <w:r w:rsidR="00C12BD2" w:rsidRPr="00C12BD2">
        <w:rPr>
          <w:i/>
          <w:iCs/>
        </w:rPr>
        <w:t>PostgreSQL: Documentation</w:t>
      </w:r>
      <w:r w:rsidR="00C12BD2" w:rsidRPr="00C12BD2">
        <w:t>, n.d.)</w:t>
      </w:r>
      <w:r>
        <w:rPr>
          <w:lang w:val="en-US"/>
        </w:rPr>
        <w:fldChar w:fldCharType="end"/>
      </w:r>
      <w:r w:rsidRPr="00F24173">
        <w:rPr>
          <w:lang w:val="en-US"/>
        </w:rPr>
        <w:t>.</w:t>
      </w:r>
    </w:p>
    <w:p w14:paraId="43B40334" w14:textId="77777777" w:rsidR="00F24173" w:rsidRPr="00F24173" w:rsidRDefault="00F24173" w:rsidP="00F24173">
      <w:pPr>
        <w:rPr>
          <w:lang w:val="en-US"/>
        </w:rPr>
      </w:pPr>
      <w:r w:rsidRPr="00F24173">
        <w:rPr>
          <w:lang w:val="en-US"/>
        </w:rPr>
        <w:t xml:space="preserve">Trong lĩnh vực phát triển ứng dụng di động, đặc biệt là ứng dụng Android, PostgreSQL đóng vai trò quan trọng trong việc quản lý dữ liệu phía máy chủ (backend). Trong mô hình client-server hiện đại, ứng dụng Android thường chỉ đảm nhận phần giao diện người dùng (frontend), trong khi phần lưu trữ, xử lý và bảo vệ dữ liệu người dùng được đảm nhiệm bởi một hệ thống backend – nơi PostgreSQL là lựa chọn phổ biến. Việc tách biệt này giúp đảm </w:t>
      </w:r>
      <w:r w:rsidRPr="00F24173">
        <w:rPr>
          <w:lang w:val="en-US"/>
        </w:rPr>
        <w:lastRenderedPageBreak/>
        <w:t>bảo khả năng mở rộng, đồng bộ hóa dữ liệu giữa nhiều thiết bị và tăng cường khả năng kiểm soát bảo mật hệ thống.</w:t>
      </w:r>
    </w:p>
    <w:p w14:paraId="6BEBB402" w14:textId="1C845C80" w:rsidR="00F24173" w:rsidRPr="00F24173" w:rsidRDefault="00F24173" w:rsidP="00F24173">
      <w:pPr>
        <w:rPr>
          <w:lang w:val="en-US"/>
        </w:rPr>
      </w:pPr>
      <w:r w:rsidRPr="00F24173">
        <w:rPr>
          <w:lang w:val="en-US"/>
        </w:rPr>
        <w:t xml:space="preserve">PostgreSQL được đánh giá cao nhờ khả năng hỗ trợ phong phú các kiểu dữ liệu, bao gồm các loại dữ liệu cơ bản (chuỗi, số, ngày giờ), dữ liệu mảng, dữ liệu địa lý (spatial), dữ liệu phi cấu trúc (JSON, JSONB) và đặc biệt là hỗ trợ các tiện ích mở rộng như PostGIS (xử lý dữ liệu không gian), pgvector (truy vấn vector cho trí tuệ nhân tạo) hay full-text search (tìm kiếm toàn văn). Những đặc điểm này khiến PostgreSQL trở thành một nền tảng lý tưởng cho các ứng dụng Android hiện đại, nơi yêu cầu xử lý dữ liệu lớn, phức tạp, và có tính năng thông minh ngày càng phổ biến </w:t>
      </w:r>
      <w:r>
        <w:rPr>
          <w:lang w:val="en-US"/>
        </w:rPr>
        <w:fldChar w:fldCharType="begin"/>
      </w:r>
      <w:r w:rsidR="00C12BD2">
        <w:rPr>
          <w:lang w:val="en-US"/>
        </w:rPr>
        <w:instrText xml:space="preserve"> ADDIN ZOTERO_ITEM CSL_CITATION {"citationID":"oLG3slcZ","properties":{"formattedCitation":"({\\i{}PostgreSQL: About}, n.d.)","plainCitation":"(PostgreSQL: About, n.d.)","noteIndex":0},"citationItems":[{"id":90,"uris":["http://zotero.org/users/local/zZINqPE4/items/SKF2CPGG"],"itemData":{"id":90,"type":"webpage","title":"PostgreSQL: About","URL":"https://www.postgresql.org/about/","accessed":{"date-parts":[["2025",4,13]]}}}],"schema":"https://github.com/citation-style-language/schema/raw/master/csl-citation.json"} </w:instrText>
      </w:r>
      <w:r>
        <w:rPr>
          <w:lang w:val="en-US"/>
        </w:rPr>
        <w:fldChar w:fldCharType="separate"/>
      </w:r>
      <w:r w:rsidR="00C12BD2" w:rsidRPr="00C12BD2">
        <w:t>(</w:t>
      </w:r>
      <w:r w:rsidR="00C12BD2" w:rsidRPr="00C12BD2">
        <w:rPr>
          <w:i/>
          <w:iCs/>
        </w:rPr>
        <w:t>PostgreSQL: About</w:t>
      </w:r>
      <w:r w:rsidR="00C12BD2" w:rsidRPr="00C12BD2">
        <w:t>, n.d.)</w:t>
      </w:r>
      <w:r>
        <w:rPr>
          <w:lang w:val="en-US"/>
        </w:rPr>
        <w:fldChar w:fldCharType="end"/>
      </w:r>
      <w:r w:rsidRPr="00F24173">
        <w:rPr>
          <w:lang w:val="en-US"/>
        </w:rPr>
        <w:t>.</w:t>
      </w:r>
    </w:p>
    <w:p w14:paraId="4C65B3ED" w14:textId="77777777" w:rsidR="00F24173" w:rsidRPr="00F24173" w:rsidRDefault="00F24173" w:rsidP="00F24173">
      <w:pPr>
        <w:rPr>
          <w:lang w:val="en-US"/>
        </w:rPr>
      </w:pPr>
      <w:r w:rsidRPr="00F24173">
        <w:rPr>
          <w:lang w:val="en-US"/>
        </w:rPr>
        <w:t>Trong kiến trúc phát triển Android sử dụng PostgreSQL, dữ liệu thường không được truy cập trực tiếp từ thiết bị người dùng. Thay vào đó, ứng dụng sẽ giao tiếp với máy chủ thông qua các giao diện lập trình ứng dụng (API), chẳng hạn như RESTful hoặc GraphQL. Các thư viện phổ biến như Retrofit, Volley hoặc Ktor (đối với Kotlin) thường được sử dụng để thiết lập và quản lý kết nối này. Việc sử dụng API không chỉ giúp quản lý truy cập dữ liệu một cách hiệu quả mà còn cho phép kiểm soát quyền hạn người dùng, theo dõi truy cập và ghi nhận lịch sử hoạt động – những tính năng đặc biệt quan trọng trong các ứng dụng có tính bảo mật cao như ngân hàng, y tế hoặc thương mại điện tử.</w:t>
      </w:r>
    </w:p>
    <w:p w14:paraId="74B46708" w14:textId="6836186F" w:rsidR="00F24173" w:rsidRPr="00F24173" w:rsidRDefault="00F24173" w:rsidP="00F24173">
      <w:pPr>
        <w:rPr>
          <w:lang w:val="en-US"/>
        </w:rPr>
      </w:pPr>
      <w:r w:rsidRPr="00F24173">
        <w:rPr>
          <w:lang w:val="en-US"/>
        </w:rPr>
        <w:t xml:space="preserve">Ngoài cách triển khai trực tiếp, PostgreSQL còn có thể được sử dụng gián tiếp thông qua các nền tảng backend trung gian như Supabase, Hasura hoặc Directus. Các nền tảng này cung cấp lớp giao tiếp tự động với PostgreSQL, hỗ trợ xác thực người dùng, đăng ký thời gian thực, lưu trữ tệp và API tự sinh, từ đó giúp rút ngắn đáng kể thời gian phát triển backend cho ứng dụng Android. Trong đó, Supabase – một nền tảng mã nguồn mở được xem là “Firebase mã nguồn mở” – đang ngày càng phổ biến nhờ vào sự tích hợp chặt chẽ với hệ cơ sở dữ liệu PostgreSQL </w:t>
      </w:r>
      <w:r>
        <w:rPr>
          <w:lang w:val="en-US"/>
        </w:rPr>
        <w:fldChar w:fldCharType="begin"/>
      </w:r>
      <w:r w:rsidR="00C12BD2">
        <w:rPr>
          <w:lang w:val="en-US"/>
        </w:rPr>
        <w:instrText xml:space="preserve"> ADDIN ZOTERO_ITEM CSL_CITATION {"citationID":"borRdehc","properties":{"formattedCitation":"(Supabase, 2025)","plainCitation":"(Supabase, 2025)","noteIndex":0},"citationItems":[{"id":92,"uris":["http://zotero.org/users/local/zZINqPE4/items/ITYPZAPI"],"itemData":{"id":92,"type":"webpage","abstract":"Supabase design and architecture","language":"en","title":"Architecture | Supabase Docs","URL":"https://supabase.com/docs/guides/getting-started/architecture","author":[{"family":"Supabase","given":""}],"accessed":{"date-parts":[["2025",4,13]]},"issued":{"date-parts":[["2025",4,11]]}}}],"schema":"https://github.com/citation-style-language/schema/raw/master/csl-citation.json"} </w:instrText>
      </w:r>
      <w:r>
        <w:rPr>
          <w:lang w:val="en-US"/>
        </w:rPr>
        <w:fldChar w:fldCharType="separate"/>
      </w:r>
      <w:r w:rsidR="00C12BD2" w:rsidRPr="00C12BD2">
        <w:t>(Supabase, 2025)</w:t>
      </w:r>
      <w:r>
        <w:rPr>
          <w:lang w:val="en-US"/>
        </w:rPr>
        <w:fldChar w:fldCharType="end"/>
      </w:r>
      <w:r w:rsidRPr="00F24173">
        <w:rPr>
          <w:lang w:val="en-US"/>
        </w:rPr>
        <w:t>.</w:t>
      </w:r>
    </w:p>
    <w:p w14:paraId="47E1993D" w14:textId="77777777" w:rsidR="00F24173" w:rsidRPr="00F24173" w:rsidRDefault="00F24173" w:rsidP="00F24173">
      <w:pPr>
        <w:rPr>
          <w:lang w:val="en-US"/>
        </w:rPr>
      </w:pPr>
      <w:r w:rsidRPr="00F24173">
        <w:rPr>
          <w:lang w:val="en-US"/>
        </w:rPr>
        <w:t>So sánh PostgreSQL với Firebase và SQLite trong phát triển Android</w:t>
      </w:r>
    </w:p>
    <w:p w14:paraId="16F2E998" w14:textId="356879E5" w:rsidR="002A0EDA" w:rsidRPr="002A0EDA" w:rsidRDefault="00F24173" w:rsidP="002A0EDA">
      <w:pPr>
        <w:rPr>
          <w:lang w:val="en-US"/>
        </w:rPr>
      </w:pPr>
      <w:r w:rsidRPr="00F24173">
        <w:rPr>
          <w:lang w:val="en-US"/>
        </w:rPr>
        <w:t>Trong quá trình phát triển ứng dụng Android, nhà phát triển thường phân vân giữa nhiều lựa chọn về cơ sở dữ liệu, phổ biến nhất là PostgreSQL, Firebase và SQLite. Bảng dưới đây tóm tắt một số điểm so sánh quan trọng giữa ba giải pháp</w:t>
      </w:r>
      <w:r>
        <w:rPr>
          <w:lang w:val="en-US"/>
        </w:rPr>
        <w:t>.</w:t>
      </w:r>
    </w:p>
    <w:p w14:paraId="3249F8B4" w14:textId="5118724B" w:rsidR="007709E4" w:rsidRDefault="007709E4" w:rsidP="007709E4">
      <w:pPr>
        <w:pStyle w:val="Hnh"/>
      </w:pPr>
      <w:bookmarkStart w:id="101" w:name="_Toc195696833"/>
      <w:r>
        <w:t xml:space="preserve">Bảng </w:t>
      </w:r>
      <w:r>
        <w:fldChar w:fldCharType="begin"/>
      </w:r>
      <w:r>
        <w:instrText xml:space="preserve"> SEQ Bảng \* ARABIC </w:instrText>
      </w:r>
      <w:r>
        <w:fldChar w:fldCharType="separate"/>
      </w:r>
      <w:r w:rsidR="009A5A02">
        <w:rPr>
          <w:noProof/>
        </w:rPr>
        <w:t>3</w:t>
      </w:r>
      <w:r>
        <w:fldChar w:fldCharType="end"/>
      </w:r>
      <w:r>
        <w:t>: So sánh PostgreSQL, Firebase và SQLite</w:t>
      </w:r>
      <w:bookmarkEnd w:id="101"/>
    </w:p>
    <w:tbl>
      <w:tblPr>
        <w:tblStyle w:val="TableGrid"/>
        <w:tblW w:w="0" w:type="auto"/>
        <w:tblLook w:val="04A0" w:firstRow="1" w:lastRow="0" w:firstColumn="1" w:lastColumn="0" w:noHBand="0" w:noVBand="1"/>
      </w:tblPr>
      <w:tblGrid>
        <w:gridCol w:w="1906"/>
        <w:gridCol w:w="1991"/>
        <w:gridCol w:w="2385"/>
        <w:gridCol w:w="1929"/>
      </w:tblGrid>
      <w:tr w:rsidR="00C7642F" w:rsidRPr="00392EDB" w14:paraId="60F3BF7F" w14:textId="77777777" w:rsidTr="00C7642F">
        <w:tc>
          <w:tcPr>
            <w:tcW w:w="1906" w:type="dxa"/>
          </w:tcPr>
          <w:p w14:paraId="6FBF618C" w14:textId="5F7DDFB1" w:rsidR="00C7642F" w:rsidRDefault="00C7642F" w:rsidP="00C7642F">
            <w:pPr>
              <w:pStyle w:val="Caption"/>
              <w:keepNext/>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3"/>
            </w:tblGrid>
            <w:tr w:rsidR="00C7642F" w:rsidRPr="00F24173" w14:paraId="68F4AF11" w14:textId="77777777" w:rsidTr="009F7380">
              <w:trPr>
                <w:tblCellSpacing w:w="15" w:type="dxa"/>
              </w:trPr>
              <w:tc>
                <w:tcPr>
                  <w:tcW w:w="0" w:type="auto"/>
                  <w:vAlign w:val="center"/>
                  <w:hideMark/>
                </w:tcPr>
                <w:p w14:paraId="7F3D2D02" w14:textId="77777777" w:rsidR="00C7642F" w:rsidRPr="00F24173" w:rsidRDefault="00C7642F" w:rsidP="009F7380">
                  <w:pPr>
                    <w:ind w:firstLine="0"/>
                    <w:rPr>
                      <w:b/>
                      <w:bCs/>
                      <w:lang w:val="en-US"/>
                    </w:rPr>
                  </w:pPr>
                  <w:r w:rsidRPr="00F24173">
                    <w:rPr>
                      <w:b/>
                      <w:bCs/>
                      <w:lang w:val="en-US"/>
                    </w:rPr>
                    <w:t>Tiêu chí</w:t>
                  </w:r>
                </w:p>
              </w:tc>
            </w:tr>
          </w:tbl>
          <w:p w14:paraId="0DED1D6F" w14:textId="77777777" w:rsidR="00C7642F" w:rsidRPr="00F24173"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70650BE0" w14:textId="77777777" w:rsidTr="009F7380">
              <w:trPr>
                <w:tblCellSpacing w:w="15" w:type="dxa"/>
              </w:trPr>
              <w:tc>
                <w:tcPr>
                  <w:tcW w:w="0" w:type="auto"/>
                  <w:vAlign w:val="center"/>
                  <w:hideMark/>
                </w:tcPr>
                <w:p w14:paraId="5C8EE145" w14:textId="77777777" w:rsidR="00C7642F" w:rsidRPr="00F24173" w:rsidRDefault="00C7642F" w:rsidP="009F7380">
                  <w:pPr>
                    <w:ind w:firstLine="0"/>
                    <w:rPr>
                      <w:b/>
                      <w:bCs/>
                      <w:lang w:val="en-US"/>
                    </w:rPr>
                  </w:pPr>
                </w:p>
              </w:tc>
            </w:tr>
          </w:tbl>
          <w:p w14:paraId="6F857B38" w14:textId="77777777" w:rsidR="00C7642F" w:rsidRPr="00392EDB" w:rsidRDefault="00C7642F" w:rsidP="009F7380">
            <w:pPr>
              <w:ind w:firstLine="0"/>
              <w:rPr>
                <w:b/>
                <w:bCs/>
                <w:lang w:val="en-US"/>
              </w:rPr>
            </w:pPr>
          </w:p>
        </w:tc>
        <w:tc>
          <w:tcPr>
            <w:tcW w:w="1991" w:type="dxa"/>
          </w:tcPr>
          <w:p w14:paraId="6ED51471" w14:textId="77777777" w:rsidR="00C7642F" w:rsidRPr="00392EDB" w:rsidRDefault="00C7642F" w:rsidP="009F7380">
            <w:pPr>
              <w:ind w:firstLine="0"/>
              <w:rPr>
                <w:b/>
                <w:bCs/>
                <w:lang w:val="en-US"/>
              </w:rPr>
            </w:pPr>
            <w:r w:rsidRPr="00392EDB">
              <w:rPr>
                <w:b/>
                <w:bCs/>
              </w:rPr>
              <w:t>PostgreSQL</w:t>
            </w: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F24173" w14:paraId="2753186E" w14:textId="77777777" w:rsidTr="009F7380">
              <w:trPr>
                <w:tblCellSpacing w:w="15" w:type="dxa"/>
              </w:trPr>
              <w:tc>
                <w:tcPr>
                  <w:tcW w:w="0" w:type="auto"/>
                  <w:vAlign w:val="center"/>
                  <w:hideMark/>
                </w:tcPr>
                <w:p w14:paraId="7F7E320D" w14:textId="77777777" w:rsidR="00C7642F" w:rsidRPr="00F24173" w:rsidRDefault="00C7642F" w:rsidP="009F7380">
                  <w:pPr>
                    <w:ind w:firstLine="0"/>
                    <w:jc w:val="left"/>
                    <w:rPr>
                      <w:b/>
                      <w:bCs/>
                      <w:lang w:val="en-US"/>
                    </w:rPr>
                  </w:pPr>
                  <w:r w:rsidRPr="00F24173">
                    <w:rPr>
                      <w:b/>
                      <w:bCs/>
                      <w:lang w:val="en-US"/>
                    </w:rPr>
                    <w:t>Firebase Realtime/Firestore</w:t>
                  </w:r>
                </w:p>
              </w:tc>
            </w:tr>
          </w:tbl>
          <w:p w14:paraId="39DD099B" w14:textId="77777777" w:rsidR="00C7642F" w:rsidRPr="00F24173" w:rsidRDefault="00C7642F" w:rsidP="009F7380">
            <w:pPr>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252091F5" w14:textId="77777777" w:rsidTr="009F7380">
              <w:trPr>
                <w:tblCellSpacing w:w="15" w:type="dxa"/>
              </w:trPr>
              <w:tc>
                <w:tcPr>
                  <w:tcW w:w="0" w:type="auto"/>
                  <w:vAlign w:val="center"/>
                  <w:hideMark/>
                </w:tcPr>
                <w:p w14:paraId="6FC64A62" w14:textId="77777777" w:rsidR="00C7642F" w:rsidRPr="00F24173" w:rsidRDefault="00C7642F" w:rsidP="009F7380">
                  <w:pPr>
                    <w:rPr>
                      <w:b/>
                      <w:bCs/>
                      <w:lang w:val="en-US"/>
                    </w:rPr>
                  </w:pPr>
                </w:p>
              </w:tc>
            </w:tr>
          </w:tbl>
          <w:p w14:paraId="6D8C1D52" w14:textId="77777777" w:rsidR="00C7642F" w:rsidRPr="00392EDB" w:rsidRDefault="00C7642F" w:rsidP="009F7380">
            <w:pPr>
              <w:rPr>
                <w:b/>
                <w:bCs/>
                <w:lang w:val="en-US"/>
              </w:rPr>
            </w:pPr>
          </w:p>
        </w:tc>
        <w:tc>
          <w:tcPr>
            <w:tcW w:w="192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B620EEB" w14:textId="77777777" w:rsidTr="009F7380">
              <w:trPr>
                <w:tblCellSpacing w:w="15" w:type="dxa"/>
              </w:trPr>
              <w:tc>
                <w:tcPr>
                  <w:tcW w:w="0" w:type="auto"/>
                  <w:vAlign w:val="center"/>
                  <w:hideMark/>
                </w:tcPr>
                <w:p w14:paraId="334DD145" w14:textId="77777777" w:rsidR="00C7642F" w:rsidRPr="00392EDB" w:rsidRDefault="00C7642F" w:rsidP="009F7380">
                  <w:pPr>
                    <w:ind w:firstLine="0"/>
                    <w:rPr>
                      <w:b/>
                      <w:bCs/>
                      <w:lang w:val="en-US"/>
                    </w:rPr>
                  </w:pPr>
                </w:p>
              </w:tc>
            </w:tr>
          </w:tbl>
          <w:p w14:paraId="0BE338D2" w14:textId="77777777" w:rsidR="00C7642F" w:rsidRPr="00392EDB"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3"/>
            </w:tblGrid>
            <w:tr w:rsidR="00C7642F" w:rsidRPr="00392EDB" w14:paraId="690E6893" w14:textId="77777777" w:rsidTr="009F7380">
              <w:trPr>
                <w:tblCellSpacing w:w="15" w:type="dxa"/>
              </w:trPr>
              <w:tc>
                <w:tcPr>
                  <w:tcW w:w="0" w:type="auto"/>
                  <w:vAlign w:val="center"/>
                  <w:hideMark/>
                </w:tcPr>
                <w:p w14:paraId="270795E6" w14:textId="77777777" w:rsidR="00C7642F" w:rsidRPr="00392EDB" w:rsidRDefault="00C7642F" w:rsidP="009F7380">
                  <w:pPr>
                    <w:ind w:firstLine="0"/>
                    <w:rPr>
                      <w:b/>
                      <w:bCs/>
                      <w:lang w:val="en-US"/>
                    </w:rPr>
                  </w:pPr>
                  <w:r w:rsidRPr="00392EDB">
                    <w:rPr>
                      <w:b/>
                      <w:bCs/>
                      <w:lang w:val="en-US"/>
                    </w:rPr>
                    <w:t>SQLite (cơ sở dữ liệu cục bộ)</w:t>
                  </w:r>
                </w:p>
              </w:tc>
            </w:tr>
          </w:tbl>
          <w:p w14:paraId="68CECF4E" w14:textId="77777777" w:rsidR="00C7642F" w:rsidRPr="00392EDB" w:rsidRDefault="00C7642F" w:rsidP="009F7380">
            <w:pPr>
              <w:ind w:firstLine="0"/>
              <w:rPr>
                <w:b/>
                <w:bCs/>
                <w:lang w:val="en-US"/>
              </w:rPr>
            </w:pPr>
          </w:p>
        </w:tc>
      </w:tr>
      <w:tr w:rsidR="00C7642F" w14:paraId="218AEAA0"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47F820D1" w14:textId="77777777" w:rsidTr="009F7380">
              <w:trPr>
                <w:tblCellSpacing w:w="15" w:type="dxa"/>
              </w:trPr>
              <w:tc>
                <w:tcPr>
                  <w:tcW w:w="0" w:type="auto"/>
                  <w:vAlign w:val="center"/>
                  <w:hideMark/>
                </w:tcPr>
                <w:p w14:paraId="02065504" w14:textId="77777777" w:rsidR="00C7642F" w:rsidRPr="00392EDB" w:rsidRDefault="00C7642F" w:rsidP="009F7380">
                  <w:pPr>
                    <w:ind w:firstLine="0"/>
                    <w:rPr>
                      <w:lang w:val="en-US"/>
                    </w:rPr>
                  </w:pPr>
                  <w:r w:rsidRPr="00392EDB">
                    <w:rPr>
                      <w:lang w:val="en-US"/>
                    </w:rPr>
                    <w:t>Loại hệ quản trị</w:t>
                  </w:r>
                </w:p>
              </w:tc>
            </w:tr>
          </w:tbl>
          <w:p w14:paraId="150FCBC5"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6759B60F" w14:textId="77777777" w:rsidTr="009F7380">
              <w:trPr>
                <w:tblCellSpacing w:w="15" w:type="dxa"/>
              </w:trPr>
              <w:tc>
                <w:tcPr>
                  <w:tcW w:w="0" w:type="auto"/>
                  <w:vAlign w:val="center"/>
                  <w:hideMark/>
                </w:tcPr>
                <w:p w14:paraId="1A0906E1" w14:textId="77777777" w:rsidR="00C7642F" w:rsidRPr="00392EDB" w:rsidRDefault="00C7642F" w:rsidP="009F7380">
                  <w:pPr>
                    <w:ind w:firstLine="0"/>
                    <w:rPr>
                      <w:lang w:val="en-US"/>
                    </w:rPr>
                  </w:pPr>
                </w:p>
              </w:tc>
            </w:tr>
          </w:tbl>
          <w:p w14:paraId="77AA52DC" w14:textId="77777777" w:rsidR="00C7642F" w:rsidRPr="00392EDB" w:rsidRDefault="00C7642F" w:rsidP="009F7380">
            <w:pPr>
              <w:ind w:firstLine="0"/>
              <w:rPr>
                <w:lang w:val="en-US"/>
              </w:rPr>
            </w:pPr>
          </w:p>
        </w:tc>
        <w:tc>
          <w:tcPr>
            <w:tcW w:w="199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4"/>
            </w:tblGrid>
            <w:tr w:rsidR="00C7642F" w:rsidRPr="00392EDB" w14:paraId="2CB9CFE4" w14:textId="77777777" w:rsidTr="009F7380">
              <w:trPr>
                <w:tblCellSpacing w:w="15" w:type="dxa"/>
              </w:trPr>
              <w:tc>
                <w:tcPr>
                  <w:tcW w:w="0" w:type="auto"/>
                  <w:vAlign w:val="center"/>
                  <w:hideMark/>
                </w:tcPr>
                <w:p w14:paraId="5C39B3F6" w14:textId="77777777" w:rsidR="00C7642F" w:rsidRPr="00392EDB" w:rsidRDefault="00C7642F" w:rsidP="009F7380">
                  <w:pPr>
                    <w:ind w:firstLine="0"/>
                    <w:rPr>
                      <w:lang w:val="en-US"/>
                    </w:rPr>
                  </w:pPr>
                  <w:r w:rsidRPr="00392EDB">
                    <w:rPr>
                      <w:lang w:val="en-US"/>
                    </w:rPr>
                    <w:t>Quan hệ</w:t>
                  </w:r>
                </w:p>
              </w:tc>
            </w:tr>
          </w:tbl>
          <w:p w14:paraId="6F692A67" w14:textId="77777777" w:rsidR="00C7642F" w:rsidRPr="00392EDB" w:rsidRDefault="00C7642F" w:rsidP="009F7380">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1E704A91" w14:textId="77777777" w:rsidTr="009F7380">
              <w:trPr>
                <w:tblCellSpacing w:w="15" w:type="dxa"/>
              </w:trPr>
              <w:tc>
                <w:tcPr>
                  <w:tcW w:w="0" w:type="auto"/>
                  <w:vAlign w:val="center"/>
                  <w:hideMark/>
                </w:tcPr>
                <w:p w14:paraId="308CA3AF" w14:textId="77777777" w:rsidR="00C7642F" w:rsidRPr="00392EDB" w:rsidRDefault="00C7642F" w:rsidP="009F7380">
                  <w:pPr>
                    <w:rPr>
                      <w:lang w:val="en-US"/>
                    </w:rPr>
                  </w:pPr>
                </w:p>
              </w:tc>
            </w:tr>
          </w:tbl>
          <w:p w14:paraId="54E955EC" w14:textId="77777777" w:rsidR="00C7642F" w:rsidRPr="00392EDB" w:rsidRDefault="00C7642F" w:rsidP="009F7380">
            <w:pPr>
              <w:rPr>
                <w:lang w:val="en-US"/>
              </w:rPr>
            </w:pP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7C782013" w14:textId="77777777" w:rsidTr="009F7380">
              <w:trPr>
                <w:tblCellSpacing w:w="15" w:type="dxa"/>
              </w:trPr>
              <w:tc>
                <w:tcPr>
                  <w:tcW w:w="0" w:type="auto"/>
                  <w:vAlign w:val="center"/>
                  <w:hideMark/>
                </w:tcPr>
                <w:p w14:paraId="16920FE2" w14:textId="77777777" w:rsidR="00C7642F" w:rsidRPr="00392EDB" w:rsidRDefault="00C7642F" w:rsidP="009F7380">
                  <w:pPr>
                    <w:ind w:firstLine="0"/>
                    <w:rPr>
                      <w:lang w:val="en-US"/>
                    </w:rPr>
                  </w:pPr>
                </w:p>
              </w:tc>
            </w:tr>
          </w:tbl>
          <w:p w14:paraId="277363FA"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392EDB" w14:paraId="787ECCC6" w14:textId="77777777" w:rsidTr="009F7380">
              <w:trPr>
                <w:tblCellSpacing w:w="15" w:type="dxa"/>
              </w:trPr>
              <w:tc>
                <w:tcPr>
                  <w:tcW w:w="0" w:type="auto"/>
                  <w:vAlign w:val="center"/>
                  <w:hideMark/>
                </w:tcPr>
                <w:p w14:paraId="10CF3707" w14:textId="77777777" w:rsidR="00C7642F" w:rsidRPr="00392EDB" w:rsidRDefault="00C7642F" w:rsidP="009F7380">
                  <w:pPr>
                    <w:ind w:firstLine="0"/>
                    <w:rPr>
                      <w:lang w:val="en-US"/>
                    </w:rPr>
                  </w:pPr>
                  <w:r w:rsidRPr="00392EDB">
                    <w:rPr>
                      <w:lang w:val="en-US"/>
                    </w:rPr>
                    <w:t>NoSQL (Realtime hoặc Document-based)</w:t>
                  </w:r>
                </w:p>
              </w:tc>
            </w:tr>
          </w:tbl>
          <w:p w14:paraId="3382C1D7" w14:textId="77777777" w:rsidR="00C7642F" w:rsidRPr="00392EDB" w:rsidRDefault="00C7642F" w:rsidP="009F7380">
            <w:pPr>
              <w:ind w:firstLine="0"/>
              <w:rPr>
                <w:lang w:val="en-US"/>
              </w:rPr>
            </w:pPr>
          </w:p>
        </w:tc>
        <w:tc>
          <w:tcPr>
            <w:tcW w:w="1929" w:type="dxa"/>
          </w:tcPr>
          <w:p w14:paraId="3A531CF6" w14:textId="77777777" w:rsidR="00C7642F" w:rsidRPr="00392EDB" w:rsidRDefault="00C7642F" w:rsidP="009F7380">
            <w:pPr>
              <w:ind w:firstLine="0"/>
              <w:rPr>
                <w:lang w:val="en-US"/>
              </w:rPr>
            </w:pPr>
            <w:r w:rsidRPr="00392EDB">
              <w:t>Quan hệ</w:t>
            </w:r>
          </w:p>
        </w:tc>
      </w:tr>
      <w:tr w:rsidR="00C7642F" w14:paraId="6E3A0DB3"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686505A9" w14:textId="77777777" w:rsidTr="009F7380">
              <w:trPr>
                <w:tblCellSpacing w:w="15" w:type="dxa"/>
              </w:trPr>
              <w:tc>
                <w:tcPr>
                  <w:tcW w:w="0" w:type="auto"/>
                  <w:vAlign w:val="center"/>
                  <w:hideMark/>
                </w:tcPr>
                <w:p w14:paraId="6957CD1F" w14:textId="77777777" w:rsidR="00C7642F" w:rsidRPr="00392EDB" w:rsidRDefault="00C7642F" w:rsidP="009F7380">
                  <w:pPr>
                    <w:ind w:firstLine="0"/>
                    <w:rPr>
                      <w:lang w:val="en-US"/>
                    </w:rPr>
                  </w:pPr>
                  <w:r w:rsidRPr="00392EDB">
                    <w:rPr>
                      <w:lang w:val="en-US"/>
                    </w:rPr>
                    <w:t>Vị trí triển khai</w:t>
                  </w:r>
                </w:p>
              </w:tc>
            </w:tr>
          </w:tbl>
          <w:p w14:paraId="069717B7"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C5D18CF" w14:textId="77777777" w:rsidTr="009F7380">
              <w:trPr>
                <w:tblCellSpacing w:w="15" w:type="dxa"/>
              </w:trPr>
              <w:tc>
                <w:tcPr>
                  <w:tcW w:w="0" w:type="auto"/>
                  <w:vAlign w:val="center"/>
                  <w:hideMark/>
                </w:tcPr>
                <w:p w14:paraId="6D75697F" w14:textId="77777777" w:rsidR="00C7642F" w:rsidRPr="00392EDB" w:rsidRDefault="00C7642F" w:rsidP="009F7380">
                  <w:pPr>
                    <w:ind w:firstLine="0"/>
                    <w:rPr>
                      <w:lang w:val="en-US"/>
                    </w:rPr>
                  </w:pPr>
                </w:p>
              </w:tc>
            </w:tr>
          </w:tbl>
          <w:p w14:paraId="2A8D97CA" w14:textId="77777777" w:rsidR="00C7642F" w:rsidRPr="00392EDB" w:rsidRDefault="00C7642F" w:rsidP="009F7380">
            <w:pPr>
              <w:ind w:firstLine="0"/>
              <w:rPr>
                <w:lang w:val="en-US"/>
              </w:rPr>
            </w:pPr>
          </w:p>
        </w:tc>
        <w:tc>
          <w:tcPr>
            <w:tcW w:w="1991" w:type="dxa"/>
          </w:tcPr>
          <w:p w14:paraId="1504EB04" w14:textId="77777777" w:rsidR="00C7642F" w:rsidRPr="00392EDB" w:rsidRDefault="00C7642F" w:rsidP="009F7380">
            <w:pPr>
              <w:ind w:firstLine="0"/>
              <w:rPr>
                <w:lang w:val="en-US"/>
              </w:rPr>
            </w:pPr>
            <w:r w:rsidRPr="00392EDB">
              <w:t>Backend (cloud/on-premise server)</w:t>
            </w:r>
          </w:p>
        </w:tc>
        <w:tc>
          <w:tcPr>
            <w:tcW w:w="2385" w:type="dxa"/>
          </w:tcPr>
          <w:p w14:paraId="78B8A8A1" w14:textId="77777777" w:rsidR="00C7642F" w:rsidRPr="00392EDB" w:rsidRDefault="00C7642F" w:rsidP="009F7380">
            <w:pPr>
              <w:ind w:firstLine="0"/>
              <w:rPr>
                <w:lang w:val="en-US"/>
              </w:rPr>
            </w:pPr>
            <w:r w:rsidRPr="00392EDB">
              <w:t>Backend (Google Cloud)</w:t>
            </w:r>
          </w:p>
        </w:tc>
        <w:tc>
          <w:tcPr>
            <w:tcW w:w="1929" w:type="dxa"/>
          </w:tcPr>
          <w:p w14:paraId="5F2A20D2" w14:textId="77777777" w:rsidR="00C7642F" w:rsidRPr="00392EDB" w:rsidRDefault="00C7642F" w:rsidP="009F7380">
            <w:pPr>
              <w:ind w:firstLine="0"/>
              <w:rPr>
                <w:lang w:val="en-US"/>
              </w:rPr>
            </w:pPr>
            <w:r w:rsidRPr="00392EDB">
              <w:t>Thiết bị người dùng (offline)</w:t>
            </w:r>
          </w:p>
        </w:tc>
      </w:tr>
      <w:tr w:rsidR="00C7642F" w14:paraId="6E882B89"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79ED3DB2" w14:textId="77777777" w:rsidTr="009F7380">
              <w:trPr>
                <w:tblCellSpacing w:w="15" w:type="dxa"/>
              </w:trPr>
              <w:tc>
                <w:tcPr>
                  <w:tcW w:w="0" w:type="auto"/>
                  <w:vAlign w:val="center"/>
                  <w:hideMark/>
                </w:tcPr>
                <w:p w14:paraId="442C7E11" w14:textId="77777777" w:rsidR="00C7642F" w:rsidRPr="00392EDB" w:rsidRDefault="00C7642F" w:rsidP="009F7380">
                  <w:pPr>
                    <w:ind w:firstLine="0"/>
                    <w:rPr>
                      <w:lang w:val="en-US"/>
                    </w:rPr>
                  </w:pPr>
                  <w:r w:rsidRPr="00392EDB">
                    <w:rPr>
                      <w:lang w:val="en-US"/>
                    </w:rPr>
                    <w:t>Khả năng mở rộng</w:t>
                  </w:r>
                </w:p>
              </w:tc>
            </w:tr>
          </w:tbl>
          <w:p w14:paraId="1D64C89B"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03DDE747" w14:textId="77777777" w:rsidTr="009F7380">
              <w:trPr>
                <w:tblCellSpacing w:w="15" w:type="dxa"/>
              </w:trPr>
              <w:tc>
                <w:tcPr>
                  <w:tcW w:w="0" w:type="auto"/>
                  <w:vAlign w:val="center"/>
                  <w:hideMark/>
                </w:tcPr>
                <w:p w14:paraId="3E70AE5C" w14:textId="77777777" w:rsidR="00C7642F" w:rsidRPr="00392EDB" w:rsidRDefault="00C7642F" w:rsidP="009F7380">
                  <w:pPr>
                    <w:ind w:firstLine="0"/>
                    <w:rPr>
                      <w:lang w:val="en-US"/>
                    </w:rPr>
                  </w:pPr>
                </w:p>
              </w:tc>
            </w:tr>
          </w:tbl>
          <w:p w14:paraId="72FE38D3" w14:textId="77777777" w:rsidR="00C7642F" w:rsidRPr="00392EDB" w:rsidRDefault="00C7642F" w:rsidP="009F7380">
            <w:pPr>
              <w:ind w:firstLine="0"/>
              <w:rPr>
                <w:lang w:val="en-US"/>
              </w:rPr>
            </w:pPr>
          </w:p>
        </w:tc>
        <w:tc>
          <w:tcPr>
            <w:tcW w:w="1991" w:type="dxa"/>
          </w:tcPr>
          <w:p w14:paraId="1DD6F309" w14:textId="77777777" w:rsidR="00C7642F" w:rsidRPr="00392EDB" w:rsidRDefault="00C7642F" w:rsidP="009F7380">
            <w:pPr>
              <w:ind w:firstLine="0"/>
              <w:rPr>
                <w:lang w:val="en-US"/>
              </w:rPr>
            </w:pPr>
            <w:r w:rsidRPr="00392EDB">
              <w:t>Cao, có thể phân cụm (cluster) và nhân bản</w:t>
            </w:r>
          </w:p>
        </w:tc>
        <w:tc>
          <w:tcPr>
            <w:tcW w:w="2385" w:type="dxa"/>
          </w:tcPr>
          <w:p w14:paraId="5A3667D3" w14:textId="77777777" w:rsidR="00C7642F" w:rsidRPr="00392EDB" w:rsidRDefault="00C7642F" w:rsidP="009F7380">
            <w:pPr>
              <w:ind w:firstLine="0"/>
              <w:rPr>
                <w:lang w:val="en-US"/>
              </w:rPr>
            </w:pPr>
            <w:r w:rsidRPr="00392EDB">
              <w:t>Rất cao, theo hạ tầng Google</w:t>
            </w:r>
          </w:p>
        </w:tc>
        <w:tc>
          <w:tcPr>
            <w:tcW w:w="1929" w:type="dxa"/>
          </w:tcPr>
          <w:p w14:paraId="7439F565" w14:textId="77777777" w:rsidR="00C7642F" w:rsidRPr="00392EDB" w:rsidRDefault="00C7642F" w:rsidP="009F7380">
            <w:pPr>
              <w:ind w:firstLine="0"/>
              <w:rPr>
                <w:lang w:val="en-US"/>
              </w:rPr>
            </w:pPr>
            <w:r w:rsidRPr="00392EDB">
              <w:t>Hạn chế theo phần cứng thiết bị</w:t>
            </w:r>
          </w:p>
        </w:tc>
      </w:tr>
      <w:tr w:rsidR="00C7642F" w14:paraId="075995EF" w14:textId="77777777" w:rsidTr="00C7642F">
        <w:tc>
          <w:tcPr>
            <w:tcW w:w="1906" w:type="dxa"/>
          </w:tcPr>
          <w:p w14:paraId="78FB0CBE" w14:textId="77777777" w:rsidR="00C7642F" w:rsidRPr="00392EDB" w:rsidRDefault="00C7642F" w:rsidP="009F7380">
            <w:pPr>
              <w:ind w:firstLine="0"/>
              <w:rPr>
                <w:lang w:val="en-US"/>
              </w:rPr>
            </w:pPr>
            <w:r w:rsidRPr="00392EDB">
              <w:t>Hỗ trợ thời gian thực</w:t>
            </w:r>
          </w:p>
        </w:tc>
        <w:tc>
          <w:tcPr>
            <w:tcW w:w="1991" w:type="dxa"/>
          </w:tcPr>
          <w:p w14:paraId="5224DD78" w14:textId="77777777" w:rsidR="00C7642F" w:rsidRPr="00392EDB" w:rsidRDefault="00C7642F" w:rsidP="009F7380">
            <w:pPr>
              <w:ind w:firstLine="0"/>
              <w:rPr>
                <w:lang w:val="en-US"/>
              </w:rPr>
            </w:pPr>
            <w:r w:rsidRPr="00392EDB">
              <w:t>Có, thông qua Supabase hoặc giải pháp tùy chỉnh</w:t>
            </w:r>
          </w:p>
        </w:tc>
        <w:tc>
          <w:tcPr>
            <w:tcW w:w="2385" w:type="dxa"/>
          </w:tcPr>
          <w:p w14:paraId="6B511597" w14:textId="77777777" w:rsidR="00C7642F" w:rsidRPr="00392EDB" w:rsidRDefault="00C7642F" w:rsidP="009F7380">
            <w:pPr>
              <w:ind w:firstLine="0"/>
              <w:rPr>
                <w:lang w:val="en-US"/>
              </w:rPr>
            </w:pPr>
            <w:r w:rsidRPr="00392EDB">
              <w:t>Có sẵn</w:t>
            </w:r>
          </w:p>
        </w:tc>
        <w:tc>
          <w:tcPr>
            <w:tcW w:w="1929" w:type="dxa"/>
          </w:tcPr>
          <w:p w14:paraId="20B62942" w14:textId="77777777" w:rsidR="00C7642F" w:rsidRPr="00392EDB" w:rsidRDefault="00C7642F" w:rsidP="009F7380">
            <w:pPr>
              <w:ind w:firstLine="0"/>
              <w:rPr>
                <w:lang w:val="en-US"/>
              </w:rPr>
            </w:pPr>
            <w:r w:rsidRPr="00392EDB">
              <w:t>Không hỗ trợ thời gian thực</w:t>
            </w:r>
          </w:p>
        </w:tc>
      </w:tr>
      <w:tr w:rsidR="00C7642F" w14:paraId="15423897" w14:textId="77777777" w:rsidTr="00C7642F">
        <w:tc>
          <w:tcPr>
            <w:tcW w:w="1906" w:type="dxa"/>
          </w:tcPr>
          <w:p w14:paraId="12D993D8" w14:textId="77777777" w:rsidR="00C7642F" w:rsidRPr="00392EDB" w:rsidRDefault="00C7642F" w:rsidP="009F7380">
            <w:pPr>
              <w:ind w:firstLine="0"/>
              <w:rPr>
                <w:lang w:val="en-US"/>
              </w:rPr>
            </w:pPr>
            <w:r w:rsidRPr="00392EDB">
              <w:t>Kiểu dữ liệu hỗ trợ</w:t>
            </w:r>
          </w:p>
        </w:tc>
        <w:tc>
          <w:tcPr>
            <w:tcW w:w="1991" w:type="dxa"/>
          </w:tcPr>
          <w:p w14:paraId="40098AC7" w14:textId="77777777" w:rsidR="00C7642F" w:rsidRPr="00392EDB" w:rsidRDefault="00C7642F" w:rsidP="009F7380">
            <w:pPr>
              <w:ind w:firstLine="0"/>
              <w:rPr>
                <w:lang w:val="en-US"/>
              </w:rPr>
            </w:pPr>
            <w:r w:rsidRPr="00392EDB">
              <w:t>Rất phong phú (JSON, spatial, vector,...)</w:t>
            </w:r>
          </w:p>
        </w:tc>
        <w:tc>
          <w:tcPr>
            <w:tcW w:w="2385" w:type="dxa"/>
          </w:tcPr>
          <w:p w14:paraId="491DCECE" w14:textId="77777777" w:rsidR="00C7642F" w:rsidRPr="00392EDB" w:rsidRDefault="00C7642F" w:rsidP="009F7380">
            <w:pPr>
              <w:ind w:firstLine="0"/>
              <w:rPr>
                <w:lang w:val="en-US"/>
              </w:rPr>
            </w:pPr>
            <w:r w:rsidRPr="00392EDB">
              <w:t>JSON</w:t>
            </w:r>
          </w:p>
        </w:tc>
        <w:tc>
          <w:tcPr>
            <w:tcW w:w="1929" w:type="dxa"/>
          </w:tcPr>
          <w:p w14:paraId="17939EDD" w14:textId="77777777" w:rsidR="00C7642F" w:rsidRPr="00392EDB" w:rsidRDefault="00C7642F" w:rsidP="009F7380">
            <w:pPr>
              <w:ind w:firstLine="0"/>
              <w:rPr>
                <w:lang w:val="en-US"/>
              </w:rPr>
            </w:pPr>
            <w:r w:rsidRPr="00392EDB">
              <w:t>Kiểu cơ bản (chuỗi, số, blob)</w:t>
            </w:r>
          </w:p>
        </w:tc>
      </w:tr>
    </w:tbl>
    <w:p w14:paraId="282A25FB" w14:textId="102D53C7" w:rsidR="00966505" w:rsidRPr="00966505" w:rsidRDefault="00966505" w:rsidP="00E77CEC">
      <w:pPr>
        <w:rPr>
          <w:lang w:val="en-US"/>
        </w:rPr>
      </w:pPr>
      <w:r w:rsidRPr="00966505">
        <w:rPr>
          <w:lang w:val="en-US"/>
        </w:rPr>
        <w:t xml:space="preserve">Trong quá trình </w:t>
      </w:r>
      <w:r>
        <w:rPr>
          <w:lang w:val="en-US"/>
        </w:rPr>
        <w:t xml:space="preserve">tìm hiểu về các nền tảng lưu trữ như Supabase hay Firebase tôi lựa chọn </w:t>
      </w:r>
      <w:r w:rsidRPr="00966505">
        <w:rPr>
          <w:lang w:val="en-US"/>
        </w:rPr>
        <w:t>PostgreSQL thông qua Supabase thay vì Firebase, với lý do chính là Supabase cung cấp dịch vụ lưu trữ tệp miễn phí ở mức sử dụng cơ bản, giúp tiết kiệm đáng kể chi phí vận hành. Cụ thể, Supabase hỗ trợ miễn phí 1 GB lưu trữ và 2 GB băng thông mỗi tháng, đủ dùng cho các ứng dụng trong giai đoạn phát triển hoặc thử nghiệm.</w:t>
      </w:r>
    </w:p>
    <w:p w14:paraId="73FFD61D" w14:textId="35F3B889" w:rsidR="00966505" w:rsidRPr="00966505" w:rsidRDefault="00966505" w:rsidP="00E77CEC">
      <w:pPr>
        <w:rPr>
          <w:lang w:val="en-US"/>
        </w:rPr>
      </w:pPr>
      <w:r w:rsidRPr="00966505">
        <w:rPr>
          <w:lang w:val="en-US"/>
        </w:rPr>
        <w:t>Ngược lại, Firebase Storage của Google có giới hạn nghiêm ngặt về dung lượng miễn phí và tính phí theo từng MB lưu trữ hoặc truyền tải, điều này có thể gây áp lực tài chính khi lượng người dùng tăng hoặc dữ liệu phát sinh nhiều.</w:t>
      </w:r>
    </w:p>
    <w:p w14:paraId="38C5FEC3" w14:textId="77777777" w:rsidR="00966505" w:rsidRPr="00966505" w:rsidRDefault="00966505" w:rsidP="00E77CEC">
      <w:pPr>
        <w:rPr>
          <w:lang w:val="en-US"/>
        </w:rPr>
      </w:pPr>
      <w:r w:rsidRPr="00966505">
        <w:rPr>
          <w:lang w:val="en-US"/>
        </w:rPr>
        <w:t>Bên cạnh yếu tố chi phí, Supabase còn sử dụng PostgreSQL – một hệ quản trị cơ sở dữ liệu mạnh mẽ, ổn định và dễ mở rộng. Điều này mang lại lợi thế trong việc quản lý dữ liệu có cấu trúc và tích hợp linh hoạt với API backend.</w:t>
      </w:r>
    </w:p>
    <w:p w14:paraId="1ECB4BCB" w14:textId="5C73BA26" w:rsidR="00966505" w:rsidRPr="00966505" w:rsidRDefault="00966505" w:rsidP="00E77CEC">
      <w:pPr>
        <w:rPr>
          <w:lang w:val="en-US"/>
        </w:rPr>
      </w:pPr>
      <w:r w:rsidRPr="00966505">
        <w:rPr>
          <w:lang w:val="en-US"/>
        </w:rPr>
        <w:t xml:space="preserve">Với các ưu điểm về chi phí và tính linh hoạt, Supabase là lựa chọn phù hợp cho ứng dụng Android của </w:t>
      </w:r>
      <w:r>
        <w:rPr>
          <w:lang w:val="en-US"/>
        </w:rPr>
        <w:t>tôi</w:t>
      </w:r>
      <w:r w:rsidRPr="00966505">
        <w:rPr>
          <w:lang w:val="en-US"/>
        </w:rPr>
        <w:t xml:space="preserve"> trong giai đoạn hiện tại.</w:t>
      </w:r>
    </w:p>
    <w:p w14:paraId="031D6B1C" w14:textId="77777777" w:rsidR="00F24173" w:rsidRPr="00F24173" w:rsidRDefault="00F24173" w:rsidP="00C7642F">
      <w:pPr>
        <w:ind w:firstLine="0"/>
      </w:pPr>
    </w:p>
    <w:p w14:paraId="15175C7C" w14:textId="1F6A8B46" w:rsidR="001768AC" w:rsidRPr="002E2C37" w:rsidRDefault="001768AC" w:rsidP="001768AC">
      <w:pPr>
        <w:pStyle w:val="Heading2"/>
        <w:rPr>
          <w:b w:val="0"/>
          <w:highlight w:val="white"/>
        </w:rPr>
      </w:pPr>
      <w:bookmarkStart w:id="102" w:name="_Toc101958614"/>
      <w:bookmarkStart w:id="103" w:name="_Toc195640411"/>
      <w:r w:rsidRPr="002E2C37">
        <w:rPr>
          <w:highlight w:val="white"/>
        </w:rPr>
        <w:lastRenderedPageBreak/>
        <w:t>2.</w:t>
      </w:r>
      <w:r w:rsidR="004F33CA">
        <w:rPr>
          <w:highlight w:val="white"/>
        </w:rPr>
        <w:t>5</w:t>
      </w:r>
      <w:r w:rsidRPr="002E2C37">
        <w:rPr>
          <w:highlight w:val="white"/>
        </w:rPr>
        <w:t xml:space="preserve"> TÌM HIỂU VỀ CÔN TRÙNG</w:t>
      </w:r>
      <w:bookmarkEnd w:id="102"/>
      <w:bookmarkEnd w:id="103"/>
      <w:r w:rsidRPr="002E2C37">
        <w:rPr>
          <w:highlight w:val="white"/>
        </w:rPr>
        <w:t xml:space="preserve"> </w:t>
      </w:r>
    </w:p>
    <w:p w14:paraId="3C43C216" w14:textId="6DAE75AE" w:rsidR="001768AC" w:rsidRPr="002E2C37" w:rsidRDefault="001768AC" w:rsidP="001D2C0E">
      <w:pPr>
        <w:pStyle w:val="Heading3"/>
        <w:rPr>
          <w:b w:val="0"/>
          <w:highlight w:val="white"/>
        </w:rPr>
      </w:pPr>
      <w:bookmarkStart w:id="104" w:name="_Toc101958615"/>
      <w:bookmarkStart w:id="105" w:name="_Toc195640412"/>
      <w:r w:rsidRPr="002E2C37">
        <w:rPr>
          <w:highlight w:val="white"/>
        </w:rPr>
        <w:t>2.</w:t>
      </w:r>
      <w:r w:rsidR="004F33CA">
        <w:rPr>
          <w:highlight w:val="white"/>
        </w:rPr>
        <w:t>5</w:t>
      </w:r>
      <w:r w:rsidRPr="002E2C37">
        <w:rPr>
          <w:highlight w:val="white"/>
        </w:rPr>
        <w:t>.1 Giới thiệu về côn trùng</w:t>
      </w:r>
      <w:bookmarkEnd w:id="104"/>
      <w:bookmarkEnd w:id="105"/>
      <w:r w:rsidRPr="002E2C37">
        <w:t xml:space="preserve"> </w:t>
      </w:r>
    </w:p>
    <w:p w14:paraId="0E7992F2" w14:textId="7A8CFBD6"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w:t>
      </w:r>
      <w:r>
        <w:rPr>
          <w:color w:val="000000"/>
        </w:rPr>
        <w:t xml:space="preserve"> </w:t>
      </w:r>
      <w:r w:rsidR="009747FD">
        <w:rPr>
          <w:color w:val="000000"/>
        </w:rPr>
        <w:fldChar w:fldCharType="begin"/>
      </w:r>
      <w:r w:rsidR="00C12BD2">
        <w:rPr>
          <w:color w:val="000000"/>
        </w:rPr>
        <w:instrText xml:space="preserve"> ADDIN ZOTERO_ITEM CSL_CITATION {"citationID":"CEylU1v6","properties":{"formattedCitation":"({\\i{}CON TRUNG HAI LUA}, n.d.)","plainCitation":"(CON TRUNG HAI LUA, n.d.)","noteIndex":0},"citationItems":[{"id":93,"uris":["http://zotero.org/users/local/zZINqPE4/items/LWXY2YYW"],"itemData":{"id":93,"type":"webpage","abstract":"Côn trùng , hay  sâu bọ , là những  động vật không xương sống  có tên  khoa học  là   lớp   Insecta  ( lớp Côn trùng ), là lớp lớn nhất...","container-title":"Tram BVTV huyen Vinh Hung","title":"CON TRUNG HAI LUA","URL":"http://trambvtvvinhhung.weebly.com/con-trung-hai-lua.html","accessed":{"date-parts":[["2025",4,13]]}}}],"schema":"https://github.com/citation-style-language/schema/raw/master/csl-citation.json"} </w:instrText>
      </w:r>
      <w:r w:rsidR="009747FD">
        <w:rPr>
          <w:color w:val="000000"/>
        </w:rPr>
        <w:fldChar w:fldCharType="separate"/>
      </w:r>
      <w:r w:rsidR="00C12BD2" w:rsidRPr="00C12BD2">
        <w:t>(</w:t>
      </w:r>
      <w:r w:rsidR="00C12BD2" w:rsidRPr="00C12BD2">
        <w:rPr>
          <w:i/>
          <w:iCs/>
        </w:rPr>
        <w:t>CON TRUNG HAI LUA</w:t>
      </w:r>
      <w:r w:rsidR="00C12BD2" w:rsidRPr="00C12BD2">
        <w:t>, n.d.)</w:t>
      </w:r>
      <w:r w:rsidR="009747FD">
        <w:rPr>
          <w:color w:val="000000"/>
        </w:rPr>
        <w:fldChar w:fldCharType="end"/>
      </w:r>
      <w:r w:rsidRPr="00105DDF">
        <w:rPr>
          <w:color w:val="000000"/>
          <w:highlight w:val="white"/>
        </w:rPr>
        <w:t xml:space="preserve"> là những động vật không xương sống có tên khoa học là insecta, là lớp lớn nhất trên Trái Đất và cung là lớp phân bố rộng rãi nhất trong số các đại diện của ngành chân khớp. Côn trùng là nhóm đa dạng nhất trên Trái Đất, với hơn 1 triệu loài đã được mô tả chiếm hơn một nữa tổng số tất cả các loài sinh vật sống mà con người biết đến với ước lượng về số loài chưa được mô tả lên tới 30 triệu, và do đó có thể đại diện cho hơn 90% các dạng sống khác nhau trên hành </w:t>
      </w:r>
      <w:r w:rsidRPr="00105DDF">
        <w:rPr>
          <w:highlight w:val="white"/>
        </w:rPr>
        <w:t>tinh</w:t>
      </w:r>
    </w:p>
    <w:p w14:paraId="6907164B"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 thật sự có các đặc điểm sau:</w:t>
      </w:r>
    </w:p>
    <w:p w14:paraId="4FEF26EB"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nhất cơ thể của một côn trùng trường thành phải phân thành 3 phần đầu, ngực, bụng.</w:t>
      </w:r>
    </w:p>
    <w:p w14:paraId="24B4DFE3"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hai, thành trùng phải có tất cả 3 đôi chân phải gắn vào các đốt ngực, hai đôi râu trên đầu và phần bụng được phân chia thành nhiều đốt (nhỏ hơn bằng 11 đốt).</w:t>
      </w:r>
    </w:p>
    <w:p w14:paraId="49FDCB20" w14:textId="77777777" w:rsidR="001768AC" w:rsidRDefault="001768AC" w:rsidP="001768AC">
      <w:pPr>
        <w:pBdr>
          <w:top w:val="nil"/>
          <w:left w:val="nil"/>
          <w:bottom w:val="nil"/>
          <w:right w:val="nil"/>
          <w:between w:val="nil"/>
        </w:pBdr>
        <w:rPr>
          <w:color w:val="000000"/>
          <w:highlight w:val="white"/>
        </w:rPr>
      </w:pPr>
      <w:r w:rsidRPr="00105DDF">
        <w:rPr>
          <w:color w:val="000000"/>
          <w:highlight w:val="white"/>
        </w:rPr>
        <w:t>Phần lớn côn trùng trường thành điều có cánh.</w:t>
      </w:r>
    </w:p>
    <w:p w14:paraId="54A9CE80" w14:textId="77777777" w:rsidR="004135D3" w:rsidRDefault="001768AC" w:rsidP="004135D3">
      <w:pPr>
        <w:keepNext/>
        <w:pBdr>
          <w:top w:val="nil"/>
          <w:left w:val="nil"/>
          <w:bottom w:val="nil"/>
          <w:right w:val="nil"/>
          <w:between w:val="nil"/>
        </w:pBdr>
        <w:ind w:firstLine="0"/>
        <w:jc w:val="center"/>
      </w:pPr>
      <w:r w:rsidRPr="00ED6C3A">
        <w:rPr>
          <w:noProof/>
          <w:color w:val="000000"/>
        </w:rPr>
        <w:drawing>
          <wp:inline distT="0" distB="0" distL="0" distR="0" wp14:anchorId="638497B7" wp14:editId="6FFE33A4">
            <wp:extent cx="5229225" cy="2771775"/>
            <wp:effectExtent l="0" t="0" r="9525" b="9525"/>
            <wp:docPr id="12" name="Picture 12" descr="A collection of insect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llection of insects with text&#10;&#10;AI-generated content may be incorrect."/>
                    <pic:cNvPicPr/>
                  </pic:nvPicPr>
                  <pic:blipFill>
                    <a:blip r:embed="rId38"/>
                    <a:stretch>
                      <a:fillRect/>
                    </a:stretch>
                  </pic:blipFill>
                  <pic:spPr>
                    <a:xfrm>
                      <a:off x="0" y="0"/>
                      <a:ext cx="5229972" cy="2772171"/>
                    </a:xfrm>
                    <a:prstGeom prst="rect">
                      <a:avLst/>
                    </a:prstGeom>
                  </pic:spPr>
                </pic:pic>
              </a:graphicData>
            </a:graphic>
          </wp:inline>
        </w:drawing>
      </w:r>
    </w:p>
    <w:p w14:paraId="559FF23A" w14:textId="56AC8E45" w:rsidR="009747FD" w:rsidRDefault="004135D3" w:rsidP="004135D3">
      <w:pPr>
        <w:pStyle w:val="Hnh"/>
      </w:pPr>
      <w:bookmarkStart w:id="106" w:name="_Toc195696864"/>
      <w:r>
        <w:t xml:space="preserve">Hình </w:t>
      </w:r>
      <w:r>
        <w:fldChar w:fldCharType="begin"/>
      </w:r>
      <w:r>
        <w:instrText xml:space="preserve"> SEQ Hình \* ARABIC </w:instrText>
      </w:r>
      <w:r>
        <w:fldChar w:fldCharType="separate"/>
      </w:r>
      <w:r w:rsidR="007B498C">
        <w:rPr>
          <w:noProof/>
        </w:rPr>
        <w:t>14</w:t>
      </w:r>
      <w:r>
        <w:fldChar w:fldCharType="end"/>
      </w:r>
      <w:r>
        <w:t>: Hình ảnh về đa dạng côn trùng</w:t>
      </w:r>
      <w:bookmarkEnd w:id="106"/>
    </w:p>
    <w:p w14:paraId="2B34D61B" w14:textId="7A61997D" w:rsidR="001768AC" w:rsidRPr="002E2C37" w:rsidRDefault="001768AC" w:rsidP="001D2C0E">
      <w:pPr>
        <w:pStyle w:val="Heading3"/>
        <w:rPr>
          <w:b w:val="0"/>
        </w:rPr>
      </w:pPr>
      <w:bookmarkStart w:id="107" w:name="_Toc101958616"/>
      <w:bookmarkStart w:id="108" w:name="_Toc195640413"/>
      <w:r w:rsidRPr="002E2C37">
        <w:t>2.</w:t>
      </w:r>
      <w:r w:rsidR="004F33CA">
        <w:t>5</w:t>
      </w:r>
      <w:r w:rsidRPr="002E2C37">
        <w:t>.2 Hình thái phát triển</w:t>
      </w:r>
      <w:bookmarkEnd w:id="107"/>
      <w:bookmarkEnd w:id="108"/>
    </w:p>
    <w:p w14:paraId="25069C28"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Kích thước côn trùng dao động khoảng từ trên dưới 1mm tới khoảng 180mm về chiều dài. Côn trùng có cơ thể phân đốt và được bảo vệ bởi một bộ xương ngoài, một lớp cứng được cấu tạo chủ yếu bởi kitin.</w:t>
      </w:r>
    </w:p>
    <w:p w14:paraId="09A175EA"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ơ thể có thể được chia thành đầu, ngực và bụng.</w:t>
      </w:r>
    </w:p>
    <w:p w14:paraId="12353B26" w14:textId="77777777" w:rsidR="001768AC" w:rsidRPr="00105DDF" w:rsidRDefault="001768AC" w:rsidP="001768AC">
      <w:pPr>
        <w:pBdr>
          <w:top w:val="nil"/>
          <w:left w:val="nil"/>
          <w:bottom w:val="nil"/>
          <w:right w:val="nil"/>
          <w:between w:val="nil"/>
        </w:pBdr>
        <w:tabs>
          <w:tab w:val="left" w:pos="1710"/>
        </w:tabs>
        <w:rPr>
          <w:color w:val="000000"/>
          <w:highlight w:val="white"/>
        </w:rPr>
      </w:pPr>
      <w:r>
        <w:rPr>
          <w:color w:val="000000"/>
          <w:highlight w:val="white"/>
        </w:rPr>
        <w:lastRenderedPageBreak/>
        <w:t xml:space="preserve">- </w:t>
      </w:r>
      <w:r w:rsidRPr="00105DDF">
        <w:rPr>
          <w:color w:val="000000"/>
          <w:highlight w:val="white"/>
        </w:rPr>
        <w:t>Đầu có một cặp râu là cơ quan cảm giác, một cặp mắt kép và 2 mắt đơn (ở giai đoạn non có thể là 6 mắt đơn) và một miệng.</w:t>
      </w:r>
    </w:p>
    <w:p w14:paraId="1F2AC991" w14:textId="77777777" w:rsidR="001768AC" w:rsidRPr="00105DDF" w:rsidRDefault="001768AC" w:rsidP="001768AC">
      <w:pPr>
        <w:pBdr>
          <w:top w:val="nil"/>
          <w:left w:val="nil"/>
          <w:bottom w:val="nil"/>
          <w:right w:val="nil"/>
          <w:between w:val="nil"/>
        </w:pBdr>
        <w:tabs>
          <w:tab w:val="left" w:pos="1440"/>
          <w:tab w:val="left" w:pos="1710"/>
        </w:tabs>
        <w:rPr>
          <w:color w:val="000000"/>
          <w:highlight w:val="white"/>
        </w:rPr>
      </w:pPr>
      <w:r>
        <w:rPr>
          <w:color w:val="000000"/>
          <w:highlight w:val="white"/>
        </w:rPr>
        <w:t xml:space="preserve">- </w:t>
      </w:r>
      <w:r w:rsidRPr="00105DDF">
        <w:rPr>
          <w:color w:val="000000"/>
          <w:highlight w:val="white"/>
        </w:rPr>
        <w:t>Ngực có 6 chân (mỗi đốt một cặp chân) và 2-4 cánh (ở các loài có cánh).</w:t>
      </w:r>
    </w:p>
    <w:p w14:paraId="47839252" w14:textId="77777777" w:rsidR="001768AC" w:rsidRPr="00105DDF" w:rsidRDefault="001768AC" w:rsidP="001768AC">
      <w:pPr>
        <w:pBdr>
          <w:top w:val="nil"/>
          <w:left w:val="nil"/>
          <w:bottom w:val="nil"/>
          <w:right w:val="nil"/>
          <w:between w:val="nil"/>
        </w:pBdr>
        <w:tabs>
          <w:tab w:val="left" w:pos="1440"/>
        </w:tabs>
        <w:rPr>
          <w:color w:val="000000"/>
          <w:highlight w:val="white"/>
        </w:rPr>
      </w:pPr>
      <w:r>
        <w:rPr>
          <w:color w:val="000000"/>
          <w:highlight w:val="white"/>
        </w:rPr>
        <w:t xml:space="preserve">- </w:t>
      </w:r>
      <w:r w:rsidRPr="00105DDF">
        <w:rPr>
          <w:color w:val="000000"/>
          <w:highlight w:val="white"/>
        </w:rPr>
        <w:t xml:space="preserve">Bụng có cơ quan bài tiết và cơ quan sinh sản. Côn trùng có một hệ tiêu hóa hoàn chỉnh, gồm một ống liên tục từ miệng tới hậu môn, khác với nhiều động vật </w:t>
      </w:r>
      <w:r w:rsidRPr="00105DDF">
        <w:rPr>
          <w:highlight w:val="white"/>
        </w:rPr>
        <w:t>chân</w:t>
      </w:r>
      <w:r w:rsidRPr="00105DDF">
        <w:rPr>
          <w:color w:val="000000"/>
          <w:highlight w:val="white"/>
        </w:rPr>
        <w:t xml:space="preserve"> khớp đơn giản khác có hệ tiêu hóa chưa hoàn chỉnh. </w:t>
      </w:r>
      <w:r w:rsidRPr="00105DDF">
        <w:rPr>
          <w:color w:val="000000"/>
        </w:rPr>
        <w:t xml:space="preserve">Cơ quan bài tiết gồm các ống </w:t>
      </w:r>
      <w:r w:rsidRPr="00105DDF">
        <w:t>Malpighi</w:t>
      </w:r>
      <w:r w:rsidRPr="00105DDF">
        <w:rPr>
          <w:color w:val="000000"/>
        </w:rPr>
        <w:t> (Malpighian), với chức năng thải các chất thải chứa </w:t>
      </w:r>
      <w:hyperlink r:id="rId39">
        <w:r w:rsidRPr="00105DDF">
          <w:rPr>
            <w:color w:val="000000"/>
          </w:rPr>
          <w:t>nitơ</w:t>
        </w:r>
      </w:hyperlink>
      <w:r w:rsidRPr="00105DDF">
        <w:rPr>
          <w:color w:val="000000"/>
        </w:rPr>
        <w:t>, ruột sau làm nhiệm vụ điều hoà áp suất thẩm thấu, đoạn cuối ruột sau có khả năng tái hấp thu nước cùng với muối </w:t>
      </w:r>
      <w:hyperlink r:id="rId40">
        <w:r w:rsidRPr="00105DDF">
          <w:rPr>
            <w:color w:val="000000"/>
          </w:rPr>
          <w:t>Natri</w:t>
        </w:r>
      </w:hyperlink>
      <w:r w:rsidRPr="00105DDF">
        <w:rPr>
          <w:color w:val="000000"/>
        </w:rPr>
        <w:t> và </w:t>
      </w:r>
      <w:hyperlink r:id="rId41">
        <w:r w:rsidRPr="00105DDF">
          <w:rPr>
            <w:color w:val="000000"/>
          </w:rPr>
          <w:t>Kali</w:t>
        </w:r>
      </w:hyperlink>
      <w:r w:rsidRPr="00105DDF">
        <w:rPr>
          <w:color w:val="000000"/>
        </w:rPr>
        <w:t>. Vì vậy, côn trùng thường không bài tiết nước ra cùng với phân, thực tế thì chúng cho phép dự trữ nước trong cơ thể. Quá trình tái hấp thu này giúp chúng có thể chịu đựng được với điều kiện </w:t>
      </w:r>
      <w:hyperlink r:id="rId42">
        <w:r w:rsidRPr="00105DDF">
          <w:rPr>
            <w:color w:val="000000"/>
          </w:rPr>
          <w:t>môi trường</w:t>
        </w:r>
      </w:hyperlink>
      <w:r w:rsidRPr="00105DDF">
        <w:rPr>
          <w:color w:val="000000"/>
        </w:rPr>
        <w:t> khô và nóng.</w:t>
      </w:r>
    </w:p>
    <w:p w14:paraId="1D913B0B" w14:textId="77777777" w:rsidR="001768AC" w:rsidRPr="00105DDF" w:rsidRDefault="001768AC" w:rsidP="001768AC">
      <w:pPr>
        <w:pBdr>
          <w:top w:val="nil"/>
          <w:left w:val="nil"/>
          <w:bottom w:val="nil"/>
          <w:right w:val="nil"/>
          <w:between w:val="nil"/>
        </w:pBdr>
        <w:rPr>
          <w:color w:val="000000"/>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3">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44">
        <w:r w:rsidRPr="00105DDF">
          <w:rPr>
            <w:color w:val="000000"/>
          </w:rPr>
          <w:t>hệ thần kinh</w:t>
        </w:r>
      </w:hyperlink>
      <w:r w:rsidRPr="00105DDF">
        <w:rPr>
          <w:color w:val="000000"/>
        </w:rPr>
        <w:t>, điều này cho phép chúng tạo ra tần số co dãn cơ tương đối cao.</w:t>
      </w:r>
    </w:p>
    <w:p w14:paraId="6792D402" w14:textId="77777777" w:rsidR="001768AC" w:rsidRPr="00105DDF" w:rsidRDefault="001768AC" w:rsidP="001768AC">
      <w:pPr>
        <w:pBdr>
          <w:top w:val="nil"/>
          <w:left w:val="nil"/>
          <w:bottom w:val="nil"/>
          <w:right w:val="nil"/>
          <w:between w:val="nil"/>
        </w:pBdr>
        <w:rPr>
          <w:b/>
          <w:color w:val="000000"/>
          <w:highlight w:val="white"/>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5">
        <w:r w:rsidRPr="00105DDF">
          <w:rPr>
            <w:color w:val="000000"/>
          </w:rPr>
          <w:t>Pterygota</w:t>
        </w:r>
      </w:hyperlink>
      <w:r w:rsidRPr="00105DDF">
        <w:rPr>
          <w:color w:val="000000"/>
        </w:rPr>
        <w:t xml:space="preserve">).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w:t>
      </w:r>
      <w:r w:rsidRPr="00105DDF">
        <w:rPr>
          <w:color w:val="000000"/>
        </w:rPr>
        <w:lastRenderedPageBreak/>
        <w:t>mà không cần sự điều khiển của </w:t>
      </w:r>
      <w:hyperlink r:id="rId46">
        <w:r w:rsidRPr="00105DDF">
          <w:rPr>
            <w:color w:val="000000"/>
          </w:rPr>
          <w:t>hệ thần kinh</w:t>
        </w:r>
      </w:hyperlink>
      <w:r w:rsidRPr="00105DDF">
        <w:rPr>
          <w:color w:val="000000"/>
        </w:rPr>
        <w:t>, điều này cho phép chúng tạo ra tần số co dãn cơ tương đối cao.</w:t>
      </w:r>
    </w:p>
    <w:p w14:paraId="06DC47B7" w14:textId="78D7F3C6" w:rsidR="001768AC" w:rsidRPr="002E2C37" w:rsidRDefault="001768AC" w:rsidP="001D2C0E">
      <w:pPr>
        <w:pStyle w:val="Heading3"/>
        <w:rPr>
          <w:b w:val="0"/>
          <w:highlight w:val="white"/>
        </w:rPr>
      </w:pPr>
      <w:bookmarkStart w:id="109" w:name="_heading=h.1gf8i83" w:colFirst="0" w:colLast="0"/>
      <w:bookmarkStart w:id="110" w:name="_Toc101958617"/>
      <w:bookmarkStart w:id="111" w:name="_Toc195640414"/>
      <w:bookmarkEnd w:id="109"/>
      <w:r w:rsidRPr="002E2C37">
        <w:rPr>
          <w:highlight w:val="white"/>
        </w:rPr>
        <w:t>2.</w:t>
      </w:r>
      <w:r w:rsidR="004F33CA">
        <w:rPr>
          <w:highlight w:val="white"/>
        </w:rPr>
        <w:t>5</w:t>
      </w:r>
      <w:r w:rsidRPr="002E2C37">
        <w:rPr>
          <w:highlight w:val="white"/>
        </w:rPr>
        <w:t>.3 Vòng đời của côn trùng</w:t>
      </w:r>
      <w:bookmarkStart w:id="112" w:name="_Toc101958618"/>
      <w:bookmarkEnd w:id="110"/>
      <w:bookmarkEnd w:id="111"/>
    </w:p>
    <w:p w14:paraId="4BB7FC0A" w14:textId="77777777" w:rsidR="001768AC" w:rsidRPr="00105DDF" w:rsidRDefault="001768AC" w:rsidP="001768AC">
      <w:pPr>
        <w:pBdr>
          <w:top w:val="nil"/>
          <w:left w:val="nil"/>
          <w:bottom w:val="nil"/>
          <w:right w:val="nil"/>
          <w:between w:val="nil"/>
        </w:pBdr>
        <w:rPr>
          <w:color w:val="000000"/>
        </w:rPr>
      </w:pPr>
      <w:r w:rsidRPr="00105DDF">
        <w:rPr>
          <w:color w:val="000000"/>
        </w:rPr>
        <w:t>Côn trùng nở từ </w:t>
      </w:r>
      <w:hyperlink r:id="rId47">
        <w:r w:rsidRPr="00105DDF">
          <w:rPr>
            <w:color w:val="000000"/>
          </w:rPr>
          <w:t>trứng</w:t>
        </w:r>
      </w:hyperlink>
      <w:r w:rsidRPr="00105DDF">
        <w:rPr>
          <w:color w:val="000000"/>
        </w:rPr>
        <w:t>, trải qua nhiều lần lột xác trước khi đạt tới kích thước trưởng thành của loài. Cách sinh trưởng này là bắt buộc vì chúng có bộ xương cứng bên ngoài, được cấu tạo chủ yếu bởi </w:t>
      </w:r>
      <w:hyperlink r:id="rId48">
        <w:r w:rsidRPr="00105DDF">
          <w:rPr>
            <w:color w:val="000000"/>
          </w:rPr>
          <w:t>kitin</w:t>
        </w:r>
      </w:hyperlink>
      <w:r w:rsidRPr="00105DDF">
        <w:rPr>
          <w:color w:val="000000"/>
        </w:rPr>
        <w:t> (chitin). </w:t>
      </w:r>
      <w:hyperlink r:id="rId49">
        <w:r w:rsidRPr="00105DDF">
          <w:rPr>
            <w:color w:val="000000"/>
          </w:rPr>
          <w:t>Lột xác</w:t>
        </w:r>
      </w:hyperlink>
      <w:r w:rsidRPr="00105DDF">
        <w:rPr>
          <w:color w:val="000000"/>
        </w:rPr>
        <w:t> là quá trình mà con vật thoát khỏi lớp xương ngoài cũ để tăng lên về kích thước, sau đó hình thành nên bộ xương ngoài mới, vì lớp xương ngoài bằng </w:t>
      </w:r>
      <w:hyperlink r:id="rId50">
        <w:r w:rsidRPr="00105DDF">
          <w:rPr>
            <w:color w:val="000000"/>
          </w:rPr>
          <w:t>kitin</w:t>
        </w:r>
      </w:hyperlink>
      <w:r w:rsidRPr="00105DDF">
        <w:rPr>
          <w:color w:val="000000"/>
        </w:rPr>
        <w:t> hoặc đá vôi của các loài chân khớp không thể tăng lên về kích cỡ, trong khi cơ thể của chúng luôn luôn lớn lên cho tới lúc trưởng thành. Ở hầu hết các loài côn trùng, giai đoạn trẻ được gọi là </w:t>
      </w:r>
      <w:hyperlink r:id="rId51">
        <w:r w:rsidRPr="00105DDF">
          <w:rPr>
            <w:color w:val="000000"/>
          </w:rPr>
          <w:t>ấu trùng</w:t>
        </w:r>
      </w:hyperlink>
      <w:r w:rsidRPr="00105DDF">
        <w:rPr>
          <w:color w:val="000000"/>
        </w:rPr>
        <w:t> (nymph). Ấu trùng có thể có cấu tạo tương tự như </w:t>
      </w:r>
      <w:hyperlink r:id="rId52">
        <w:r w:rsidRPr="00105DDF">
          <w:rPr>
            <w:color w:val="000000"/>
          </w:rPr>
          <w:t>Thành trùng</w:t>
        </w:r>
      </w:hyperlink>
      <w:r w:rsidRPr="00105DDF">
        <w:rPr>
          <w:color w:val="000000"/>
        </w:rPr>
        <w:t> như ở châu chấu (mặc dù cánh vẫn chưa chỉ phát triển đầy đủ cho đến giai đoạn trưởng thành). Đây là những côn trùng biến thái không hoàn toàn.</w:t>
      </w:r>
    </w:p>
    <w:p w14:paraId="6C4CED30" w14:textId="77777777" w:rsidR="001768AC" w:rsidRPr="00105DDF" w:rsidRDefault="001768AC" w:rsidP="001768AC">
      <w:pPr>
        <w:pBdr>
          <w:top w:val="nil"/>
          <w:left w:val="nil"/>
          <w:bottom w:val="nil"/>
          <w:right w:val="nil"/>
          <w:between w:val="nil"/>
        </w:pBdr>
        <w:rPr>
          <w:color w:val="000000"/>
        </w:rPr>
      </w:pPr>
      <w:r w:rsidRPr="00105DDF">
        <w:rPr>
          <w:color w:val="000000"/>
        </w:rPr>
        <w:t>Côn trùng có hai kiểu biến thái đó là kiểu biến thái không hoàn toàn (không trải qua giai đoạn nhộng) và kiểu biến thái hoàn toàn (có trải qua giai đoạn nhộng).</w:t>
      </w:r>
    </w:p>
    <w:p w14:paraId="5E34374F"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Vòng đời biến thái không hoàn toàn của côn trùng gồm có 3 pha sinh học: Trứng - Ấu trùng – Trường thành.</w:t>
      </w:r>
    </w:p>
    <w:p w14:paraId="1059DBD2"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23B6CCD3" wp14:editId="0610117E">
            <wp:extent cx="5219700" cy="3162300"/>
            <wp:effectExtent l="0" t="0" r="0" b="0"/>
            <wp:docPr id="160234" name="image27.jpg" descr="A diagram of a grasshopper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4" name="image27.jpg" descr="A diagram of a grasshopper cycle&#10;&#10;AI-generated content may be incorrect."/>
                    <pic:cNvPicPr preferRelativeResize="0"/>
                  </pic:nvPicPr>
                  <pic:blipFill>
                    <a:blip r:embed="rId53"/>
                    <a:srcRect/>
                    <a:stretch>
                      <a:fillRect/>
                    </a:stretch>
                  </pic:blipFill>
                  <pic:spPr>
                    <a:xfrm>
                      <a:off x="0" y="0"/>
                      <a:ext cx="5219700" cy="3162300"/>
                    </a:xfrm>
                    <a:prstGeom prst="rect">
                      <a:avLst/>
                    </a:prstGeom>
                    <a:ln/>
                  </pic:spPr>
                </pic:pic>
              </a:graphicData>
            </a:graphic>
          </wp:inline>
        </w:drawing>
      </w:r>
    </w:p>
    <w:p w14:paraId="143AA8B2" w14:textId="50EA9887" w:rsidR="001768AC" w:rsidRDefault="004135D3" w:rsidP="004135D3">
      <w:pPr>
        <w:pStyle w:val="Hnh"/>
      </w:pPr>
      <w:bookmarkStart w:id="113" w:name="_Toc195696865"/>
      <w:r>
        <w:t xml:space="preserve">Hình </w:t>
      </w:r>
      <w:r>
        <w:fldChar w:fldCharType="begin"/>
      </w:r>
      <w:r>
        <w:instrText xml:space="preserve"> SEQ Hình \* ARABIC </w:instrText>
      </w:r>
      <w:r>
        <w:fldChar w:fldCharType="separate"/>
      </w:r>
      <w:r w:rsidR="007B498C">
        <w:rPr>
          <w:noProof/>
        </w:rPr>
        <w:t>15</w:t>
      </w:r>
      <w:r>
        <w:fldChar w:fldCharType="end"/>
      </w:r>
      <w:r>
        <w:t xml:space="preserve">: </w:t>
      </w:r>
      <w:r w:rsidRPr="00105DDF">
        <w:t>Vòng đời biến thái không hoàn toàn của Châu Chấu</w:t>
      </w:r>
      <w:bookmarkEnd w:id="113"/>
    </w:p>
    <w:p w14:paraId="580C6661" w14:textId="77777777" w:rsidR="001768AC" w:rsidRPr="00105DDF" w:rsidRDefault="001768AC" w:rsidP="001768AC">
      <w:pPr>
        <w:pBdr>
          <w:top w:val="nil"/>
          <w:left w:val="nil"/>
          <w:bottom w:val="nil"/>
          <w:right w:val="nil"/>
          <w:between w:val="nil"/>
        </w:pBdr>
        <w:rPr>
          <w:color w:val="000000"/>
          <w:highlight w:val="white"/>
        </w:rPr>
      </w:pPr>
      <w:bookmarkStart w:id="114" w:name="_heading=h.319y80a" w:colFirst="0" w:colLast="0"/>
      <w:bookmarkEnd w:id="114"/>
      <w:r w:rsidRPr="00105DDF">
        <w:rPr>
          <w:color w:val="000000"/>
          <w:highlight w:val="white"/>
        </w:rPr>
        <w:t xml:space="preserve">Vòng đời biến thái hoàn toàn của côn trùng gồm 4 pha sinh học: Trứng - Ấu trùng – </w:t>
      </w:r>
      <w:r w:rsidRPr="00105DDF">
        <w:rPr>
          <w:highlight w:val="white"/>
        </w:rPr>
        <w:t>Nhộng</w:t>
      </w:r>
      <w:r w:rsidRPr="00105DDF">
        <w:rPr>
          <w:color w:val="000000"/>
          <w:highlight w:val="white"/>
        </w:rPr>
        <w:t xml:space="preserve"> – Bướm.</w:t>
      </w:r>
    </w:p>
    <w:p w14:paraId="6EC07D96"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lastRenderedPageBreak/>
        <w:t xml:space="preserve">Ở những côn trùng biến thái hoàn toàn, trứng nở thành dạng ấu trùng, có dạng giống như giun đất, gọi là </w:t>
      </w:r>
      <w:r w:rsidRPr="00105DDF">
        <w:rPr>
          <w:highlight w:val="white"/>
        </w:rPr>
        <w:t>giai</w:t>
      </w:r>
      <w:r w:rsidRPr="00105DDF">
        <w:rPr>
          <w:color w:val="000000"/>
          <w:highlight w:val="white"/>
        </w:rPr>
        <w:t xml:space="preserve"> đoạn sâu non, Ấu trùng phát triển và cuối cùng biến thái thành </w:t>
      </w:r>
      <w:r w:rsidRPr="00105DDF">
        <w:rPr>
          <w:highlight w:val="white"/>
        </w:rPr>
        <w:t>nhộng</w:t>
      </w:r>
      <w:r w:rsidRPr="00105DDF">
        <w:rPr>
          <w:color w:val="000000"/>
          <w:highlight w:val="white"/>
        </w:rPr>
        <w:t xml:space="preserve"> (giai đoạn bao bọc trong kén) ở một số loài. Ở trạng thái kén, chúng trải qua những thay đổi đáng kể về hình dạng và cuối cùng chui ra khỏi kén như một con trường thành hay còn gọi là hóa vụ</w:t>
      </w:r>
    </w:p>
    <w:p w14:paraId="598EF925"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43512473" wp14:editId="317BCC71">
            <wp:extent cx="5219700" cy="2771775"/>
            <wp:effectExtent l="0" t="0" r="0" b="9525"/>
            <wp:docPr id="160235" name="image25.jpg" descr="A diagram of a butterfly life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5" name="image25.jpg" descr="A diagram of a butterfly life cycle&#10;&#10;AI-generated content may be incorrect."/>
                    <pic:cNvPicPr preferRelativeResize="0"/>
                  </pic:nvPicPr>
                  <pic:blipFill>
                    <a:blip r:embed="rId54"/>
                    <a:srcRect/>
                    <a:stretch>
                      <a:fillRect/>
                    </a:stretch>
                  </pic:blipFill>
                  <pic:spPr>
                    <a:xfrm>
                      <a:off x="0" y="0"/>
                      <a:ext cx="5219700" cy="2771775"/>
                    </a:xfrm>
                    <a:prstGeom prst="rect">
                      <a:avLst/>
                    </a:prstGeom>
                    <a:ln/>
                  </pic:spPr>
                </pic:pic>
              </a:graphicData>
            </a:graphic>
          </wp:inline>
        </w:drawing>
      </w:r>
    </w:p>
    <w:p w14:paraId="10442D65" w14:textId="40E6A04B" w:rsidR="001768AC" w:rsidRDefault="004135D3" w:rsidP="004135D3">
      <w:pPr>
        <w:pStyle w:val="Hnh"/>
      </w:pPr>
      <w:bookmarkStart w:id="115" w:name="_Toc195696866"/>
      <w:r>
        <w:t xml:space="preserve">Hình </w:t>
      </w:r>
      <w:r>
        <w:fldChar w:fldCharType="begin"/>
      </w:r>
      <w:r>
        <w:instrText xml:space="preserve"> SEQ Hình \* ARABIC </w:instrText>
      </w:r>
      <w:r>
        <w:fldChar w:fldCharType="separate"/>
      </w:r>
      <w:r w:rsidR="007B498C">
        <w:rPr>
          <w:noProof/>
        </w:rPr>
        <w:t>16</w:t>
      </w:r>
      <w:r>
        <w:fldChar w:fldCharType="end"/>
      </w:r>
      <w:r>
        <w:t xml:space="preserve">: </w:t>
      </w:r>
      <w:r w:rsidRPr="00105DDF">
        <w:t>Vòng đời biến thái hoàn toàn của Bướm</w:t>
      </w:r>
      <w:bookmarkStart w:id="116" w:name="_Toc101958497"/>
      <w:bookmarkEnd w:id="115"/>
      <w:r w:rsidR="001768AC" w:rsidRPr="00105DDF">
        <w:t xml:space="preserve"> </w:t>
      </w:r>
      <w:bookmarkEnd w:id="116"/>
    </w:p>
    <w:p w14:paraId="228E42BA" w14:textId="6B265BA5" w:rsidR="001768AC" w:rsidRPr="002E2C37" w:rsidRDefault="001768AC" w:rsidP="001D2C0E">
      <w:pPr>
        <w:pStyle w:val="Heading3"/>
        <w:rPr>
          <w:b w:val="0"/>
        </w:rPr>
      </w:pPr>
      <w:bookmarkStart w:id="117" w:name="_Toc195640415"/>
      <w:r w:rsidRPr="002E2C37">
        <w:t>2.</w:t>
      </w:r>
      <w:r w:rsidR="004F33CA">
        <w:t>5</w:t>
      </w:r>
      <w:r w:rsidRPr="002E2C37">
        <w:t>.4 Tập tính của côn trùng</w:t>
      </w:r>
      <w:bookmarkEnd w:id="112"/>
      <w:bookmarkEnd w:id="117"/>
    </w:p>
    <w:p w14:paraId="46A2948A" w14:textId="77777777" w:rsidR="001768AC" w:rsidRPr="00105DDF" w:rsidRDefault="001768AC" w:rsidP="001768AC">
      <w:pPr>
        <w:pBdr>
          <w:top w:val="nil"/>
          <w:left w:val="nil"/>
          <w:bottom w:val="nil"/>
          <w:right w:val="nil"/>
          <w:between w:val="nil"/>
        </w:pBdr>
        <w:rPr>
          <w:color w:val="000000"/>
        </w:rPr>
      </w:pPr>
      <w:r w:rsidRPr="00105DDF">
        <w:rPr>
          <w:color w:val="000000"/>
        </w:rPr>
        <w:t>Nhiều loài côn trùng có các cơ quan cảm giác rất tinh tế. Trong một số trường hợp, các giác quan của chúng nhạy cảm hơn con người rất nhiều. Ví dụ, </w:t>
      </w:r>
      <w:hyperlink r:id="rId55">
        <w:r w:rsidRPr="00105DDF">
          <w:rPr>
            <w:color w:val="000000"/>
          </w:rPr>
          <w:t>ong</w:t>
        </w:r>
      </w:hyperlink>
      <w:r w:rsidRPr="00105DDF">
        <w:rPr>
          <w:color w:val="000000"/>
        </w:rPr>
        <w:t> có thể nhìn được trong phổ </w:t>
      </w:r>
      <w:hyperlink r:id="rId56">
        <w:r w:rsidRPr="00105DDF">
          <w:rPr>
            <w:color w:val="000000"/>
          </w:rPr>
          <w:t>bức xạ cực tím</w:t>
        </w:r>
      </w:hyperlink>
      <w:r w:rsidRPr="00105DDF">
        <w:rPr>
          <w:color w:val="000000"/>
        </w:rPr>
        <w:t> để tìm kiếm nơi hút </w:t>
      </w:r>
      <w:hyperlink r:id="rId57">
        <w:r w:rsidRPr="00105DDF">
          <w:rPr>
            <w:color w:val="000000"/>
          </w:rPr>
          <w:t>mật</w:t>
        </w:r>
      </w:hyperlink>
      <w:r w:rsidRPr="00105DDF">
        <w:rPr>
          <w:color w:val="000000"/>
        </w:rPr>
        <w:t> là những </w:t>
      </w:r>
      <w:hyperlink r:id="rId58">
        <w:r w:rsidRPr="00105DDF">
          <w:rPr>
            <w:color w:val="000000"/>
          </w:rPr>
          <w:t>bông hoa</w:t>
        </w:r>
      </w:hyperlink>
      <w:r w:rsidRPr="00105DDF">
        <w:rPr>
          <w:color w:val="000000"/>
        </w:rPr>
        <w:t> có bức xạ này để "dẫn đường" cho ong. Bướm đực có cái "mũi chuyên hóa" là đôi ăng ten (ở </w:t>
      </w:r>
      <w:hyperlink r:id="rId59">
        <w:r w:rsidRPr="00105DDF">
          <w:rPr>
            <w:color w:val="000000"/>
          </w:rPr>
          <w:t>bướm ngày</w:t>
        </w:r>
      </w:hyperlink>
      <w:r w:rsidRPr="00105DDF">
        <w:rPr>
          <w:color w:val="000000"/>
        </w:rPr>
        <w:t> ăng ten có chóp tròn ở đầu mút và ở </w:t>
      </w:r>
      <w:hyperlink r:id="rId60">
        <w:r w:rsidRPr="00105DDF">
          <w:t>ngoài</w:t>
        </w:r>
      </w:hyperlink>
      <w:r w:rsidRPr="00105DDF">
        <w:rPr>
          <w:color w:val="000000"/>
        </w:rPr>
        <w:t> (bướm đêm) lại có dạng lông vũ hoặc không có đầu mút tròn) có thể ngửi thấy </w:t>
      </w:r>
      <w:hyperlink r:id="rId61">
        <w:r w:rsidRPr="00105DDF">
          <w:t>pheromone</w:t>
        </w:r>
      </w:hyperlink>
      <w:r w:rsidRPr="00105DDF">
        <w:rPr>
          <w:color w:val="000000"/>
        </w:rPr>
        <w:t> của bướm cái từ khoảng cách vài </w:t>
      </w:r>
      <w:hyperlink r:id="rId62">
        <w:r w:rsidRPr="00105DDF">
          <w:rPr>
            <w:color w:val="000000"/>
          </w:rPr>
          <w:t>km</w:t>
        </w:r>
      </w:hyperlink>
      <w:r w:rsidRPr="00105DDF">
        <w:rPr>
          <w:color w:val="000000"/>
        </w:rPr>
        <w:t xml:space="preserve">. </w:t>
      </w:r>
    </w:p>
    <w:p w14:paraId="66294A19" w14:textId="595B03FC" w:rsidR="001768AC" w:rsidRPr="00105DDF" w:rsidRDefault="001768AC" w:rsidP="001768AC">
      <w:pPr>
        <w:pBdr>
          <w:top w:val="nil"/>
          <w:left w:val="nil"/>
          <w:bottom w:val="nil"/>
          <w:right w:val="nil"/>
          <w:between w:val="nil"/>
        </w:pBdr>
        <w:rPr>
          <w:color w:val="000000"/>
        </w:rPr>
      </w:pPr>
      <w:r w:rsidRPr="00105DDF">
        <w:rPr>
          <w:color w:val="000000"/>
        </w:rPr>
        <w:t>Các côn trùng có tập tính xã hội như </w:t>
      </w:r>
      <w:hyperlink r:id="rId63">
        <w:r w:rsidRPr="00105DDF">
          <w:rPr>
            <w:color w:val="000000"/>
          </w:rPr>
          <w:t>kiến</w:t>
        </w:r>
      </w:hyperlink>
      <w:r w:rsidRPr="00105DDF">
        <w:rPr>
          <w:color w:val="000000"/>
        </w:rPr>
        <w:t xml:space="preserve"> hay ong, chúng sống cùng nhau trong một tập đoàn lớn và được tổ chức rất tốt. Các cá thể trong tập đoàn tương đối giống nhau về bộ gen (do trinh sản) nên người ta có thể coi cả tập đoàn như một "siêu cơ thể". Đứng đầu một thị tộc côn trùng như vậy là con chúa-con cái duy nhất có khả năng sinh sản, và chỉ đảm nhiệm chức vụ này trong bầy và là mẹ của mọi con côn trùng khác trong thị tộc, bao gồm những con thợ là những con cái không có khả năng sinh sản, thực hiện mọi nhiệm vụ của tổ, từ kiếm thức ăn, vệ sinh tổ và vệ sinh con chúa, chăm sóc ấu trùng... Con chúa điều khiển lũ con của mình bằng pheromon, và cứ vào mỗi mùa sinh sản mới, chúng lại cho ra đời một lứa con chúa là hậu duệ của mình, khi trưởng thành những con này sẽ bay đi để tạo nên một thị tộc riêng, những đàn kiến cánh bay vào nhà </w:t>
      </w:r>
      <w:r w:rsidRPr="00105DDF">
        <w:rPr>
          <w:color w:val="000000"/>
        </w:rPr>
        <w:lastRenderedPageBreak/>
        <w:t>bạn chính là hình ảnh minh họa rõ nét của chúng. Còn những con thợ thì được sinh ra hằng ngày với tốc độ chóng mặt. Còn những con đực chỉ đóng vai trò sinh sản.</w:t>
      </w:r>
      <w:r w:rsidR="00BC67E0">
        <w:rPr>
          <w:color w:val="000000"/>
        </w:rPr>
        <w:t xml:space="preserve">    </w:t>
      </w:r>
      <w:r w:rsidRPr="00105DDF">
        <w:rPr>
          <w:color w:val="000000"/>
        </w:rPr>
        <w:t xml:space="preserve"> </w:t>
      </w:r>
    </w:p>
    <w:p w14:paraId="590C845C" w14:textId="77777777" w:rsidR="001768AC" w:rsidRPr="00105DDF" w:rsidRDefault="001768AC" w:rsidP="001768AC">
      <w:pPr>
        <w:pBdr>
          <w:top w:val="nil"/>
          <w:left w:val="nil"/>
          <w:bottom w:val="nil"/>
          <w:right w:val="nil"/>
          <w:between w:val="nil"/>
        </w:pBdr>
        <w:rPr>
          <w:color w:val="000000"/>
        </w:rPr>
      </w:pPr>
      <w:r w:rsidRPr="00105DDF">
        <w:rPr>
          <w:color w:val="000000"/>
        </w:rPr>
        <w:t>Một tập tính quan trọng của côn trùng là một vài loài và ở một số giai đoạn biến thái chúng có thời kỳ ngủ đông (hibernate) và thời kỳ đình dục (diapause).</w:t>
      </w:r>
    </w:p>
    <w:p w14:paraId="503EB11C" w14:textId="68FCFEC5" w:rsidR="001768AC" w:rsidRPr="002E2C37" w:rsidRDefault="001768AC" w:rsidP="001D2C0E">
      <w:pPr>
        <w:pStyle w:val="Heading3"/>
        <w:rPr>
          <w:b w:val="0"/>
        </w:rPr>
      </w:pPr>
      <w:bookmarkStart w:id="118" w:name="_Toc101958619"/>
      <w:bookmarkStart w:id="119" w:name="_Toc195640416"/>
      <w:r w:rsidRPr="002E2C37">
        <w:t>2.</w:t>
      </w:r>
      <w:r w:rsidR="004F33CA">
        <w:t>5</w:t>
      </w:r>
      <w:r w:rsidRPr="002E2C37">
        <w:t>.5 Giác quan của côn trùng</w:t>
      </w:r>
      <w:bookmarkEnd w:id="118"/>
      <w:bookmarkEnd w:id="119"/>
    </w:p>
    <w:p w14:paraId="101D6A66" w14:textId="0EC8869D" w:rsidR="001768AC" w:rsidRPr="00105DDF" w:rsidRDefault="001768AC" w:rsidP="001768AC">
      <w:pPr>
        <w:pBdr>
          <w:top w:val="nil"/>
          <w:left w:val="nil"/>
          <w:bottom w:val="nil"/>
          <w:right w:val="nil"/>
          <w:between w:val="nil"/>
        </w:pBdr>
        <w:rPr>
          <w:color w:val="000000"/>
        </w:rPr>
      </w:pPr>
      <w:r w:rsidRPr="00105DDF">
        <w:rPr>
          <w:color w:val="000000"/>
        </w:rPr>
        <w:t xml:space="preserve">Một trong những </w:t>
      </w:r>
      <w:r w:rsidRPr="00105DDF">
        <w:t>lý</w:t>
      </w:r>
      <w:r w:rsidRPr="00105DDF">
        <w:rPr>
          <w:color w:val="000000"/>
        </w:rPr>
        <w:t xml:space="preserve"> do giúp côn trùng không ngừng tồn tại, tiến hóa và phát triển trong suốt hàng trăm triệu năm qua, thích ứng với mọi môi trường sống trên cạn chính là một hệ thống giác quan cực kì nhanh nhạy và chính xác mà tạo hóa trang bị cho chúng, được sử dụng trong mọi hoạt động di chuyển, tìm kiếm thức ăn, trốn tránh kẻ thù và sinh sản.</w:t>
      </w:r>
      <w:r w:rsidR="00BC67E0">
        <w:rPr>
          <w:color w:val="000000"/>
        </w:rPr>
        <w:t xml:space="preserve">     </w:t>
      </w:r>
    </w:p>
    <w:p w14:paraId="53877BC2" w14:textId="56343F35" w:rsidR="001768AC" w:rsidRPr="00105DDF" w:rsidRDefault="001768AC" w:rsidP="001768AC">
      <w:pPr>
        <w:pBdr>
          <w:top w:val="nil"/>
          <w:left w:val="nil"/>
          <w:bottom w:val="nil"/>
          <w:right w:val="nil"/>
          <w:between w:val="nil"/>
        </w:pBdr>
        <w:rPr>
          <w:color w:val="000000"/>
        </w:rPr>
      </w:pPr>
      <w:r w:rsidRPr="00105DDF">
        <w:rPr>
          <w:color w:val="000000"/>
        </w:rPr>
        <w:t>Thị giác của côn trùng thuộc hàng tốt nhất trong thế giới động vật. Và chúng lại có tới hai loại mắt: mắt kép và mắt đơn. Mỗi mắt kép của côn trùng được tạo nên bởi hàng trăm, hàng nghìn thấu kính nhỏ (là một tế bào thị giác) có kích thước hiển vi, mỗi thấu kính lại tiếp nhận một hình ảnh giống hệt nhau, điều đó có nghĩa là nếu bạn đứng trước một con ruồi, thì trong mắt nó, hình ảnh của khuôn mặt bạn sẽ được nhân lên hàng nghìn lần để hiển thị trên cũng ngần ấy </w:t>
      </w:r>
      <w:hyperlink r:id="rId64">
        <w:r w:rsidRPr="00105DDF">
          <w:rPr>
            <w:color w:val="000000"/>
          </w:rPr>
          <w:t>thấu kính</w:t>
        </w:r>
      </w:hyperlink>
      <w:r w:rsidRPr="00105DDF">
        <w:rPr>
          <w:color w:val="000000"/>
        </w:rPr>
        <w:t> tí hon. Trong khi đó, mỗi mắt đơn chỉ được cấu tạo bởi một thấu kính như vậy, và chỉ có tác dụng cảm nhận sáng tối mà thôi.</w:t>
      </w:r>
      <w:r w:rsidR="00BC67E0">
        <w:rPr>
          <w:color w:val="000000"/>
        </w:rPr>
        <w:t xml:space="preserve">     </w:t>
      </w:r>
    </w:p>
    <w:p w14:paraId="0FA39DDE" w14:textId="23E852A4" w:rsidR="001768AC" w:rsidRPr="00105DDF" w:rsidRDefault="001768AC" w:rsidP="001768AC">
      <w:pPr>
        <w:pBdr>
          <w:top w:val="nil"/>
          <w:left w:val="nil"/>
          <w:bottom w:val="nil"/>
          <w:right w:val="nil"/>
          <w:between w:val="nil"/>
        </w:pBdr>
        <w:rPr>
          <w:color w:val="000000"/>
        </w:rPr>
      </w:pPr>
      <w:r w:rsidRPr="00105DDF">
        <w:rPr>
          <w:color w:val="000000"/>
        </w:rPr>
        <w:t>Một số côn trùng có cả mắt đơn và mắt kép, trong khi những côn trùng khác chỉ có mắt đơn. Đặc biệt, mắt của côn trùng không chỉ nằm trên đầu. Các nhà khoa học đã thử bịt kín đầu của một con côn trùng, nhưng nó vẫn cảm nhận được vùng có ánh sáng nhờ những tế bào thị giác nằm rải rác trên cơ thể.</w:t>
      </w:r>
      <w:r w:rsidR="00BC67E0">
        <w:rPr>
          <w:color w:val="000000"/>
        </w:rPr>
        <w:t xml:space="preserve">     </w:t>
      </w:r>
    </w:p>
    <w:p w14:paraId="12EBFFB4"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Không phải côn trùng nào cũng có thị giác tốt như nhau: Những côn trùng có lối sống săn mồi và ham thích bay lượn vào ban ngày như chuồn chuồn, ruồi, bọ ngựa, ong, bướm và bọ cánh cứng thường có thị giác rất tốt, bằng chứng là đôi mắt của chúng gần như bao trùm một nửa hay toàn bộ cái đầu. Những côn trùng khác ưa tối và hoạt động vào ban đêm (như gián), có cuộc sống chật chội dưới những hào sâu trong lòng đất (như kiến và mối thì có thị giác kém hơn rất nhiều. Bù lại, con gián có đôi </w:t>
      </w:r>
      <w:r w:rsidRPr="00105DDF">
        <w:t>anten</w:t>
      </w:r>
      <w:r w:rsidRPr="00105DDF">
        <w:rPr>
          <w:color w:val="000000"/>
        </w:rPr>
        <w:t xml:space="preserve"> dài có vai trò xúc giác (chạm vào các vật thể xung quanh như chiếc gậy dò đường của người mù), vai trò khứu giác giúp chúng tìm ra chiếc bánh ngọt của bạn và có những lông xúc giác cực nhạy nhô ra từ đằng sau bụng có thể cảm nhận mọi rung động nhỏ nhất của không khí và mặt đất xung quanh giúp chúng biến mất ngay khi con người xuất hiện trong bếp. Mối là hậu duệ tiến hóa của gián, phần lớn chúng đều mù, và một số loài kiến, kẻ thù truyền kiếp của chúng cũng vậy. Nhưng chúng có hệ thống khứu </w:t>
      </w:r>
      <w:r w:rsidRPr="00105DDF">
        <w:rPr>
          <w:color w:val="000000"/>
        </w:rPr>
        <w:lastRenderedPageBreak/>
        <w:t>giác hết sức ưu việt và một tập thể trinh sản được tổ chức một cách thông minh, giúp cả tập đoàn kiến thống nhất như một cơ thể trong mọi hoạt động sống thường ngày.</w:t>
      </w:r>
    </w:p>
    <w:p w14:paraId="02BD5CC2" w14:textId="7E5C5A93" w:rsidR="001768AC" w:rsidRPr="002E2C37" w:rsidRDefault="001768AC" w:rsidP="001D2C0E">
      <w:pPr>
        <w:pStyle w:val="Heading3"/>
        <w:rPr>
          <w:b w:val="0"/>
        </w:rPr>
      </w:pPr>
      <w:bookmarkStart w:id="120" w:name="_Toc101958620"/>
      <w:bookmarkStart w:id="121" w:name="_Toc195640417"/>
      <w:r w:rsidRPr="002E2C37">
        <w:t>2.</w:t>
      </w:r>
      <w:r w:rsidR="004F33CA">
        <w:t>5</w:t>
      </w:r>
      <w:r w:rsidRPr="002E2C37">
        <w:t>.6 Phân loại côn trùng</w:t>
      </w:r>
      <w:bookmarkEnd w:id="120"/>
      <w:bookmarkEnd w:id="121"/>
      <w:r w:rsidRPr="002E2C37">
        <w:t xml:space="preserve"> </w:t>
      </w:r>
    </w:p>
    <w:p w14:paraId="359C3314" w14:textId="4CF7A055" w:rsidR="001768AC" w:rsidRPr="00105DDF" w:rsidRDefault="001768AC" w:rsidP="001768AC">
      <w:pPr>
        <w:shd w:val="clear" w:color="auto" w:fill="FFFFFF"/>
        <w:ind w:firstLine="0"/>
      </w:pPr>
      <w:r w:rsidRPr="00105DDF">
        <w:t>Phân lớp: </w:t>
      </w:r>
      <w:hyperlink r:id="rId65">
        <w:r w:rsidRPr="00105DDF">
          <w:t>Apterygota</w:t>
        </w:r>
      </w:hyperlink>
      <w:r w:rsidRPr="00105DDF">
        <w:t> (Không cánh)</w:t>
      </w:r>
      <w:r w:rsidRPr="009E419E">
        <w:rPr>
          <w:b/>
          <w:color w:val="000000"/>
        </w:rPr>
        <w:t xml:space="preserve"> </w:t>
      </w:r>
      <w:r w:rsidR="009F442C">
        <w:rPr>
          <w:b/>
          <w:color w:val="000000"/>
        </w:rPr>
        <w:fldChar w:fldCharType="begin"/>
      </w:r>
      <w:r w:rsidR="00C12BD2">
        <w:rPr>
          <w:b/>
          <w:color w:val="000000"/>
        </w:rPr>
        <w:instrText xml:space="preserve"> ADDIN ZOTERO_ITEM CSL_CITATION {"citationID":"d0sy79r8","properties":{"formattedCitation":"(\\uc0\\u8220{}C\\uc0\\u244{}n tr\\uc0\\u249{}ng,\\uc0\\u8221{} 2024)","plainCitation":"(“Côn trùng,” 2024)","noteIndex":0},"citationItems":[{"id":95,"uris":["http://zotero.org/users/local/zZINqPE4/items/AZAM6TNV"],"itemData":{"id":95,"type":"entry-encyclopedia","abstract":"Côn trùng hay còn gọi là sâu bọ, là một lớp sinh vật thuộc về ngành động vật không xương sống, chúng có bộ xương ngoài làm bằng kitin. \nCơ thể chúng có ba phần (đầu, ngực và bụng), ba cặp chân, mắt kép và một cặp râu. Côn trùng là nhóm động vật đa dạng nhất hành tinh, gồm hơn một triệu loài đã được mô tả và gồm hơn một nửa số sinh vật sống.\nSố loài còn sinh tồn được cho là từ 6 – 10 triệu loài, và đại diện cho 90% dạng sống của các loài động vật khác nhau trên Trái Đất. Côn trùng có thể sống được ở hầu hết các môi trường sống, mặc dù chỉ có số ít các loài sống ở biển và đại dương, nơi mà động vật giáp xác chiếm ưu thế hơn. \"Côn trùng\" là từ Hán Việt, với \"côn\" (</w:instrText>
      </w:r>
      <w:r w:rsidR="00C12BD2">
        <w:rPr>
          <w:rFonts w:ascii="MS Mincho" w:eastAsia="MS Mincho" w:hAnsi="MS Mincho" w:cs="MS Mincho" w:hint="eastAsia"/>
          <w:b/>
          <w:color w:val="000000"/>
        </w:rPr>
        <w:instrText>昆</w:instrText>
      </w:r>
      <w:r w:rsidR="00C12BD2">
        <w:rPr>
          <w:b/>
          <w:color w:val="000000"/>
        </w:rPr>
        <w:instrText>) có nghĩa là nhiều nhung nhúc, và \"trùng\" (</w:instrText>
      </w:r>
      <w:r w:rsidR="00C12BD2">
        <w:rPr>
          <w:rFonts w:ascii="MS Mincho" w:eastAsia="MS Mincho" w:hAnsi="MS Mincho" w:cs="MS Mincho" w:hint="eastAsia"/>
          <w:b/>
          <w:color w:val="000000"/>
        </w:rPr>
        <w:instrText>虫</w:instrText>
      </w:r>
      <w:r w:rsidR="00C12BD2">
        <w:rPr>
          <w:b/>
          <w:color w:val="000000"/>
        </w:rPr>
        <w:instrText xml:space="preserve">) là loài sâu bọ, ý ám chỉ đến sự mắn đẻ sinh sôi của lớp sinh vật này.","container-title":"Wikipedia tiếng Việt","language":"vi","license":"Creative Commons Attribution-ShareAlike License","note":"Page Version ID: 71954817","source":"Wikipedia","title":"Côn trùng","URL":"https://vi.wikipedia.org/w/index.php?title=C%C3%B4n_tr%C3%B9ng&amp;oldid=71954817#Ph%C3%A2n_lo%E1%BA%A1i","accessed":{"date-parts":[["2025",4,13]]},"issued":{"date-parts":[["2024",11,21]]}}}],"schema":"https://github.com/citation-style-language/schema/raw/master/csl-citation.json"} </w:instrText>
      </w:r>
      <w:r w:rsidR="009F442C">
        <w:rPr>
          <w:b/>
          <w:color w:val="000000"/>
        </w:rPr>
        <w:fldChar w:fldCharType="separate"/>
      </w:r>
      <w:r w:rsidR="00C12BD2" w:rsidRPr="00C12BD2">
        <w:t>(“Côn trùng,” 2024)</w:t>
      </w:r>
      <w:r w:rsidR="009F442C">
        <w:rPr>
          <w:b/>
          <w:color w:val="000000"/>
        </w:rPr>
        <w:fldChar w:fldCharType="end"/>
      </w:r>
    </w:p>
    <w:p w14:paraId="44604D60" w14:textId="77777777" w:rsidR="001768AC" w:rsidRPr="00105DDF" w:rsidRDefault="001768AC" w:rsidP="001768AC">
      <w:pPr>
        <w:numPr>
          <w:ilvl w:val="1"/>
          <w:numId w:val="6"/>
        </w:numPr>
        <w:shd w:val="clear" w:color="auto" w:fill="FFFFFF"/>
        <w:ind w:left="993" w:hanging="284"/>
        <w:jc w:val="left"/>
      </w:pPr>
      <w:r w:rsidRPr="00105DDF">
        <w:t>Bộ </w:t>
      </w:r>
      <w:hyperlink r:id="rId66">
        <w:r w:rsidRPr="00105DDF">
          <w:t>Archaeognatha</w:t>
        </w:r>
      </w:hyperlink>
      <w:r w:rsidRPr="00105DDF">
        <w:t> (Hàm nguyên thủy)</w:t>
      </w:r>
    </w:p>
    <w:p w14:paraId="3D8534D1" w14:textId="77777777" w:rsidR="001768AC" w:rsidRPr="00105DDF" w:rsidRDefault="001768AC" w:rsidP="001768AC">
      <w:pPr>
        <w:numPr>
          <w:ilvl w:val="1"/>
          <w:numId w:val="6"/>
        </w:numPr>
        <w:shd w:val="clear" w:color="auto" w:fill="FFFFFF"/>
        <w:ind w:left="993" w:hanging="284"/>
        <w:jc w:val="left"/>
      </w:pPr>
      <w:r w:rsidRPr="00105DDF">
        <w:t>Bộ </w:t>
      </w:r>
      <w:hyperlink r:id="rId67">
        <w:r w:rsidRPr="00105DDF">
          <w:t>Thysanura</w:t>
        </w:r>
      </w:hyperlink>
      <w:r w:rsidRPr="00105DDF">
        <w:t> (Đuôi tơ, Ba đuôi, </w:t>
      </w:r>
      <w:hyperlink r:id="rId68">
        <w:r w:rsidRPr="00105DDF">
          <w:t>Anh vĩ</w:t>
        </w:r>
      </w:hyperlink>
      <w:r w:rsidRPr="00105DDF">
        <w:t>)</w:t>
      </w:r>
    </w:p>
    <w:p w14:paraId="3A4800B4" w14:textId="77777777" w:rsidR="001768AC" w:rsidRPr="00105DDF" w:rsidRDefault="001768AC" w:rsidP="001768AC">
      <w:pPr>
        <w:numPr>
          <w:ilvl w:val="1"/>
          <w:numId w:val="6"/>
        </w:numPr>
        <w:shd w:val="clear" w:color="auto" w:fill="FFFFFF"/>
        <w:ind w:left="993" w:hanging="284"/>
        <w:jc w:val="left"/>
      </w:pPr>
      <w:r w:rsidRPr="00105DDF">
        <w:t>Bộ </w:t>
      </w:r>
      <w:hyperlink r:id="rId69">
        <w:r w:rsidRPr="00105DDF">
          <w:t>Monura</w:t>
        </w:r>
      </w:hyperlink>
      <w:r w:rsidRPr="00105DDF">
        <w:t> - (Độc vĩ, Một đuôi) </w:t>
      </w:r>
      <w:r w:rsidRPr="00105DDF">
        <w:rPr>
          <w:i/>
        </w:rPr>
        <w:t>tuyệt chủng</w:t>
      </w:r>
    </w:p>
    <w:p w14:paraId="774FDDDE" w14:textId="77777777" w:rsidR="001768AC" w:rsidRPr="00105DDF" w:rsidRDefault="001768AC" w:rsidP="001768AC">
      <w:pPr>
        <w:shd w:val="clear" w:color="auto" w:fill="FFFFFF"/>
        <w:ind w:firstLine="0"/>
      </w:pPr>
      <w:r w:rsidRPr="00105DDF">
        <w:t>Phân lớp: </w:t>
      </w:r>
      <w:hyperlink r:id="rId70">
        <w:r w:rsidRPr="00105DDF">
          <w:t>Pterygota</w:t>
        </w:r>
      </w:hyperlink>
      <w:r w:rsidRPr="00105DDF">
        <w:t> (Có cánh)</w:t>
      </w:r>
    </w:p>
    <w:p w14:paraId="4DFF7DBE" w14:textId="77777777" w:rsidR="001768AC" w:rsidRPr="00105DDF" w:rsidRDefault="001768AC" w:rsidP="001768AC">
      <w:pPr>
        <w:numPr>
          <w:ilvl w:val="1"/>
          <w:numId w:val="7"/>
        </w:numPr>
        <w:shd w:val="clear" w:color="auto" w:fill="FFFFFF"/>
        <w:ind w:left="993" w:hanging="284"/>
        <w:jc w:val="left"/>
      </w:pPr>
      <w:r w:rsidRPr="00105DDF">
        <w:t>Bộ </w:t>
      </w:r>
      <w:hyperlink r:id="rId71">
        <w:r w:rsidRPr="00105DDF">
          <w:t>Ephemeroptera</w:t>
        </w:r>
      </w:hyperlink>
      <w:r w:rsidRPr="00105DDF">
        <w:t> (</w:t>
      </w:r>
      <w:hyperlink r:id="rId72">
        <w:r w:rsidRPr="00105DDF">
          <w:t>Phù du</w:t>
        </w:r>
      </w:hyperlink>
      <w:r w:rsidRPr="00105DDF">
        <w:t>)</w:t>
      </w:r>
    </w:p>
    <w:p w14:paraId="5D87B1AC" w14:textId="77777777" w:rsidR="001768AC" w:rsidRPr="00105DDF" w:rsidRDefault="001768AC" w:rsidP="001768AC">
      <w:pPr>
        <w:numPr>
          <w:ilvl w:val="1"/>
          <w:numId w:val="7"/>
        </w:numPr>
        <w:shd w:val="clear" w:color="auto" w:fill="FFFFFF"/>
        <w:ind w:left="993" w:hanging="284"/>
        <w:jc w:val="left"/>
      </w:pPr>
      <w:r w:rsidRPr="00105DDF">
        <w:t>Bộ </w:t>
      </w:r>
      <w:hyperlink r:id="rId73">
        <w:r w:rsidRPr="00105DDF">
          <w:t>Odonata</w:t>
        </w:r>
      </w:hyperlink>
      <w:r w:rsidRPr="00105DDF">
        <w:t> (</w:t>
      </w:r>
      <w:hyperlink r:id="rId74">
        <w:r w:rsidRPr="00105DDF">
          <w:t>Chuồn chuồn</w:t>
        </w:r>
      </w:hyperlink>
      <w:r w:rsidRPr="00105DDF">
        <w:t>)</w:t>
      </w:r>
    </w:p>
    <w:p w14:paraId="39B7F08C" w14:textId="77777777" w:rsidR="001768AC" w:rsidRPr="00105DDF" w:rsidRDefault="001768AC" w:rsidP="001768AC">
      <w:pPr>
        <w:numPr>
          <w:ilvl w:val="1"/>
          <w:numId w:val="7"/>
        </w:numPr>
        <w:shd w:val="clear" w:color="auto" w:fill="FFFFFF"/>
        <w:ind w:left="993" w:hanging="284"/>
        <w:jc w:val="left"/>
      </w:pPr>
      <w:r w:rsidRPr="00105DDF">
        <w:t>Bộ </w:t>
      </w:r>
      <w:hyperlink r:id="rId75">
        <w:r w:rsidRPr="00105DDF">
          <w:t>Diaphanopteroidea</w:t>
        </w:r>
      </w:hyperlink>
      <w:r w:rsidRPr="00105DDF">
        <w:t> - </w:t>
      </w:r>
      <w:r w:rsidRPr="00105DDF">
        <w:rPr>
          <w:i/>
        </w:rPr>
        <w:t>tuyệt chủng</w:t>
      </w:r>
    </w:p>
    <w:p w14:paraId="6093F543" w14:textId="77777777" w:rsidR="001768AC" w:rsidRPr="00105DDF" w:rsidRDefault="001768AC" w:rsidP="001768AC">
      <w:pPr>
        <w:numPr>
          <w:ilvl w:val="1"/>
          <w:numId w:val="7"/>
        </w:numPr>
        <w:shd w:val="clear" w:color="auto" w:fill="FFFFFF"/>
        <w:ind w:left="993" w:hanging="284"/>
        <w:jc w:val="left"/>
      </w:pPr>
      <w:r w:rsidRPr="00105DDF">
        <w:t>Bộ </w:t>
      </w:r>
      <w:hyperlink r:id="rId76">
        <w:r w:rsidRPr="00105DDF">
          <w:t>Palaeodictyoptera</w:t>
        </w:r>
      </w:hyperlink>
      <w:r w:rsidRPr="00105DDF">
        <w:t> - </w:t>
      </w:r>
      <w:r w:rsidRPr="00105DDF">
        <w:rPr>
          <w:i/>
        </w:rPr>
        <w:t>tuyệt chủng</w:t>
      </w:r>
    </w:p>
    <w:p w14:paraId="2734F358" w14:textId="77777777" w:rsidR="001768AC" w:rsidRPr="00105DDF" w:rsidRDefault="001768AC" w:rsidP="001768AC">
      <w:pPr>
        <w:numPr>
          <w:ilvl w:val="1"/>
          <w:numId w:val="7"/>
        </w:numPr>
        <w:shd w:val="clear" w:color="auto" w:fill="FFFFFF"/>
        <w:ind w:left="993" w:hanging="284"/>
        <w:jc w:val="left"/>
      </w:pPr>
      <w:r w:rsidRPr="00105DDF">
        <w:t>Bộ </w:t>
      </w:r>
      <w:hyperlink r:id="rId77">
        <w:r w:rsidRPr="00105DDF">
          <w:t>Megasecoptera</w:t>
        </w:r>
      </w:hyperlink>
      <w:r w:rsidRPr="00105DDF">
        <w:t> - </w:t>
      </w:r>
      <w:r w:rsidRPr="00105DDF">
        <w:rPr>
          <w:i/>
        </w:rPr>
        <w:t>tuyệt chủng</w:t>
      </w:r>
    </w:p>
    <w:p w14:paraId="35682EF1" w14:textId="77777777" w:rsidR="001768AC" w:rsidRPr="00105DDF" w:rsidRDefault="001768AC" w:rsidP="001768AC">
      <w:pPr>
        <w:numPr>
          <w:ilvl w:val="1"/>
          <w:numId w:val="7"/>
        </w:numPr>
        <w:shd w:val="clear" w:color="auto" w:fill="FFFFFF"/>
        <w:ind w:left="993" w:hanging="284"/>
        <w:jc w:val="left"/>
      </w:pPr>
      <w:r w:rsidRPr="00105DDF">
        <w:t>Bộ </w:t>
      </w:r>
      <w:hyperlink r:id="rId78">
        <w:r w:rsidRPr="00105DDF">
          <w:t>Archodonata</w:t>
        </w:r>
      </w:hyperlink>
      <w:r w:rsidRPr="00105DDF">
        <w:t> - </w:t>
      </w:r>
      <w:r w:rsidRPr="00105DDF">
        <w:rPr>
          <w:i/>
        </w:rPr>
        <w:t>tuyệt chủng</w:t>
      </w:r>
    </w:p>
    <w:p w14:paraId="78DDA153" w14:textId="77777777" w:rsidR="001768AC" w:rsidRPr="00105DDF" w:rsidRDefault="001768AC" w:rsidP="001768AC">
      <w:pPr>
        <w:shd w:val="clear" w:color="auto" w:fill="FFFFFF"/>
        <w:ind w:firstLine="0"/>
        <w:jc w:val="left"/>
      </w:pPr>
      <w:r w:rsidRPr="00105DDF">
        <w:t>Siêu bộ: </w:t>
      </w:r>
      <w:hyperlink r:id="rId79">
        <w:r w:rsidRPr="00105DDF">
          <w:t>Neoptera</w:t>
        </w:r>
      </w:hyperlink>
      <w:r w:rsidRPr="00105DDF">
        <w:t> (Cánh mới)</w:t>
      </w:r>
    </w:p>
    <w:p w14:paraId="6982DBD2" w14:textId="77777777" w:rsidR="001768AC" w:rsidRPr="00105DDF" w:rsidRDefault="001768AC" w:rsidP="001768AC">
      <w:pPr>
        <w:numPr>
          <w:ilvl w:val="1"/>
          <w:numId w:val="8"/>
        </w:numPr>
        <w:shd w:val="clear" w:color="auto" w:fill="FFFFFF"/>
        <w:ind w:left="993" w:hanging="284"/>
        <w:jc w:val="left"/>
      </w:pPr>
      <w:r w:rsidRPr="00105DDF">
        <w:t>Bộ </w:t>
      </w:r>
      <w:hyperlink r:id="rId80">
        <w:r w:rsidRPr="00105DDF">
          <w:t>Blattodea</w:t>
        </w:r>
      </w:hyperlink>
      <w:r w:rsidRPr="00105DDF">
        <w:t> (</w:t>
      </w:r>
      <w:hyperlink r:id="rId81">
        <w:r w:rsidRPr="00105DDF">
          <w:t>Gián</w:t>
        </w:r>
      </w:hyperlink>
      <w:r w:rsidRPr="00105DDF">
        <w:t>)</w:t>
      </w:r>
    </w:p>
    <w:p w14:paraId="5C37EC11" w14:textId="77777777" w:rsidR="001768AC" w:rsidRPr="00105DDF" w:rsidRDefault="001768AC" w:rsidP="001768AC">
      <w:pPr>
        <w:numPr>
          <w:ilvl w:val="1"/>
          <w:numId w:val="8"/>
        </w:numPr>
        <w:shd w:val="clear" w:color="auto" w:fill="FFFFFF"/>
        <w:ind w:left="993" w:hanging="284"/>
        <w:jc w:val="left"/>
      </w:pPr>
      <w:hyperlink r:id="rId82">
        <w:r w:rsidRPr="00105DDF">
          <w:t>Isoptera</w:t>
        </w:r>
      </w:hyperlink>
      <w:r w:rsidRPr="00105DDF">
        <w:t> (Bộ Đẳng cánh-Cánh Đều: </w:t>
      </w:r>
      <w:hyperlink r:id="rId83">
        <w:r w:rsidRPr="00105DDF">
          <w:t>Mối</w:t>
        </w:r>
      </w:hyperlink>
      <w:r w:rsidRPr="00105DDF">
        <w:t>. Hiện có người xếp mối vào bộ </w:t>
      </w:r>
      <w:hyperlink r:id="rId84">
        <w:r w:rsidRPr="00105DDF">
          <w:t>gián</w:t>
        </w:r>
      </w:hyperlink>
      <w:r w:rsidRPr="00105DDF">
        <w:t>-</w:t>
      </w:r>
      <w:r w:rsidRPr="00105DDF">
        <w:rPr>
          <w:i/>
        </w:rPr>
        <w:t>Blattodea</w:t>
      </w:r>
      <w:r w:rsidRPr="00105DDF">
        <w:t>)</w:t>
      </w:r>
    </w:p>
    <w:p w14:paraId="68682DC7" w14:textId="77777777" w:rsidR="001768AC" w:rsidRPr="00105DDF" w:rsidRDefault="001768AC" w:rsidP="001768AC">
      <w:pPr>
        <w:numPr>
          <w:ilvl w:val="1"/>
          <w:numId w:val="8"/>
        </w:numPr>
        <w:shd w:val="clear" w:color="auto" w:fill="FFFFFF"/>
        <w:ind w:left="993" w:hanging="284"/>
        <w:jc w:val="left"/>
      </w:pPr>
      <w:hyperlink r:id="rId85">
        <w:r w:rsidRPr="00105DDF">
          <w:t>Mantodea</w:t>
        </w:r>
      </w:hyperlink>
      <w:r w:rsidRPr="00105DDF">
        <w:t> (</w:t>
      </w:r>
      <w:hyperlink r:id="rId86">
        <w:r w:rsidRPr="00105DDF">
          <w:t>Bọ ngựa</w:t>
        </w:r>
      </w:hyperlink>
      <w:r w:rsidRPr="00105DDF">
        <w:t>)</w:t>
      </w:r>
    </w:p>
    <w:p w14:paraId="7FB110D1" w14:textId="77777777" w:rsidR="001768AC" w:rsidRPr="00105DDF" w:rsidRDefault="001768AC" w:rsidP="001768AC">
      <w:pPr>
        <w:numPr>
          <w:ilvl w:val="1"/>
          <w:numId w:val="8"/>
        </w:numPr>
        <w:shd w:val="clear" w:color="auto" w:fill="FFFFFF"/>
        <w:ind w:left="993" w:hanging="284"/>
        <w:jc w:val="left"/>
      </w:pPr>
      <w:r w:rsidRPr="00105DDF">
        <w:t>Bộ </w:t>
      </w:r>
      <w:hyperlink r:id="rId87">
        <w:r w:rsidRPr="00105DDF">
          <w:t>Dermaptera</w:t>
        </w:r>
      </w:hyperlink>
      <w:r w:rsidRPr="00105DDF">
        <w:t> (Cánh da)</w:t>
      </w:r>
    </w:p>
    <w:p w14:paraId="46DF26D9" w14:textId="77777777" w:rsidR="001768AC" w:rsidRPr="00105DDF" w:rsidRDefault="001768AC" w:rsidP="001768AC">
      <w:pPr>
        <w:numPr>
          <w:ilvl w:val="1"/>
          <w:numId w:val="8"/>
        </w:numPr>
        <w:shd w:val="clear" w:color="auto" w:fill="FFFFFF"/>
        <w:ind w:left="993" w:hanging="284"/>
        <w:jc w:val="left"/>
      </w:pPr>
      <w:r w:rsidRPr="00105DDF">
        <w:t>Bộ </w:t>
      </w:r>
      <w:hyperlink r:id="rId88">
        <w:r w:rsidRPr="00105DDF">
          <w:t>Plecoptera</w:t>
        </w:r>
      </w:hyperlink>
      <w:r w:rsidRPr="00105DDF">
        <w:t> (Cánh úp)</w:t>
      </w:r>
    </w:p>
    <w:p w14:paraId="79E235A9" w14:textId="77777777" w:rsidR="001768AC" w:rsidRPr="00105DDF" w:rsidRDefault="001768AC" w:rsidP="001768AC">
      <w:pPr>
        <w:numPr>
          <w:ilvl w:val="1"/>
          <w:numId w:val="8"/>
        </w:numPr>
        <w:shd w:val="clear" w:color="auto" w:fill="FFFFFF"/>
        <w:ind w:left="993" w:hanging="284"/>
        <w:jc w:val="left"/>
      </w:pPr>
      <w:r w:rsidRPr="00105DDF">
        <w:t>Bộ </w:t>
      </w:r>
      <w:hyperlink r:id="rId89">
        <w:r w:rsidRPr="00105DDF">
          <w:t>Orthoptera</w:t>
        </w:r>
      </w:hyperlink>
      <w:r w:rsidRPr="00105DDF">
        <w:t> (Cánh thẳng: </w:t>
      </w:r>
      <w:hyperlink r:id="rId90">
        <w:r w:rsidRPr="00105DDF">
          <w:t>Châu chấu</w:t>
        </w:r>
      </w:hyperlink>
      <w:r w:rsidRPr="00105DDF">
        <w:t>, </w:t>
      </w:r>
      <w:hyperlink r:id="rId91">
        <w:r w:rsidRPr="00105DDF">
          <w:t>cào cào</w:t>
        </w:r>
      </w:hyperlink>
      <w:r w:rsidRPr="00105DDF">
        <w:t>, </w:t>
      </w:r>
      <w:hyperlink r:id="rId92">
        <w:r w:rsidRPr="00105DDF">
          <w:t>muỗm</w:t>
        </w:r>
      </w:hyperlink>
      <w:r w:rsidRPr="00105DDF">
        <w:t>, dế)</w:t>
      </w:r>
    </w:p>
    <w:p w14:paraId="763184A2" w14:textId="77777777" w:rsidR="001768AC" w:rsidRPr="00105DDF" w:rsidRDefault="001768AC" w:rsidP="001768AC">
      <w:pPr>
        <w:numPr>
          <w:ilvl w:val="1"/>
          <w:numId w:val="8"/>
        </w:numPr>
        <w:shd w:val="clear" w:color="auto" w:fill="FFFFFF"/>
        <w:ind w:left="993" w:hanging="284"/>
        <w:jc w:val="left"/>
      </w:pPr>
      <w:r w:rsidRPr="00105DDF">
        <w:t>Bộ </w:t>
      </w:r>
      <w:hyperlink r:id="rId93">
        <w:r w:rsidRPr="00105DDF">
          <w:t>Phasmatodea</w:t>
        </w:r>
      </w:hyperlink>
      <w:r w:rsidRPr="00105DDF">
        <w:t> (Bọ que)</w:t>
      </w:r>
    </w:p>
    <w:p w14:paraId="64BA3EF3" w14:textId="77777777" w:rsidR="001768AC" w:rsidRPr="00105DDF" w:rsidRDefault="001768AC" w:rsidP="001768AC">
      <w:pPr>
        <w:numPr>
          <w:ilvl w:val="1"/>
          <w:numId w:val="8"/>
        </w:numPr>
        <w:shd w:val="clear" w:color="auto" w:fill="FFFFFF"/>
        <w:ind w:left="993" w:hanging="284"/>
        <w:jc w:val="left"/>
      </w:pPr>
      <w:r w:rsidRPr="00105DDF">
        <w:t>Bộ </w:t>
      </w:r>
      <w:hyperlink r:id="rId94">
        <w:r w:rsidRPr="00105DDF">
          <w:t>Embioptera</w:t>
        </w:r>
      </w:hyperlink>
      <w:r w:rsidRPr="00105DDF">
        <w:t> (Cánh lợp, bọ chân dệt)</w:t>
      </w:r>
    </w:p>
    <w:p w14:paraId="580DD31B" w14:textId="77777777" w:rsidR="001768AC" w:rsidRPr="00105DDF" w:rsidRDefault="001768AC" w:rsidP="001768AC">
      <w:pPr>
        <w:numPr>
          <w:ilvl w:val="1"/>
          <w:numId w:val="8"/>
        </w:numPr>
        <w:shd w:val="clear" w:color="auto" w:fill="FFFFFF"/>
        <w:ind w:left="993" w:hanging="284"/>
        <w:jc w:val="left"/>
      </w:pPr>
      <w:r w:rsidRPr="00105DDF">
        <w:t>Bộ </w:t>
      </w:r>
      <w:hyperlink r:id="rId95">
        <w:r w:rsidRPr="00105DDF">
          <w:t>Zoraptera</w:t>
        </w:r>
      </w:hyperlink>
      <w:r w:rsidRPr="00105DDF">
        <w:t> (</w:t>
      </w:r>
      <w:hyperlink r:id="rId96">
        <w:r w:rsidRPr="00105DDF">
          <w:t>Rận đất</w:t>
        </w:r>
      </w:hyperlink>
      <w:r w:rsidRPr="00105DDF">
        <w:t>)</w:t>
      </w:r>
    </w:p>
    <w:p w14:paraId="2568A30E" w14:textId="77777777" w:rsidR="001768AC" w:rsidRPr="00105DDF" w:rsidRDefault="001768AC" w:rsidP="001768AC">
      <w:pPr>
        <w:numPr>
          <w:ilvl w:val="1"/>
          <w:numId w:val="8"/>
        </w:numPr>
        <w:shd w:val="clear" w:color="auto" w:fill="FFFFFF"/>
        <w:ind w:left="993" w:hanging="284"/>
        <w:jc w:val="left"/>
      </w:pPr>
      <w:r w:rsidRPr="00105DDF">
        <w:t>Bộ </w:t>
      </w:r>
      <w:hyperlink r:id="rId97">
        <w:r w:rsidRPr="00105DDF">
          <w:t>Grylloblattodea</w:t>
        </w:r>
      </w:hyperlink>
    </w:p>
    <w:p w14:paraId="3A44074F" w14:textId="77777777" w:rsidR="001768AC" w:rsidRPr="00105DDF" w:rsidRDefault="001768AC" w:rsidP="001768AC">
      <w:pPr>
        <w:numPr>
          <w:ilvl w:val="1"/>
          <w:numId w:val="8"/>
        </w:numPr>
        <w:shd w:val="clear" w:color="auto" w:fill="FFFFFF"/>
        <w:ind w:left="993" w:hanging="284"/>
        <w:jc w:val="left"/>
      </w:pPr>
      <w:r w:rsidRPr="00105DDF">
        <w:t>Bộ </w:t>
      </w:r>
      <w:hyperlink r:id="rId98">
        <w:r w:rsidRPr="00105DDF">
          <w:t>Mantophasmatodea</w:t>
        </w:r>
      </w:hyperlink>
      <w:r w:rsidRPr="00105DDF">
        <w:t> (gladiators)</w:t>
      </w:r>
    </w:p>
    <w:p w14:paraId="5ED93684" w14:textId="77777777" w:rsidR="001768AC" w:rsidRPr="00105DDF" w:rsidRDefault="001768AC" w:rsidP="001768AC">
      <w:pPr>
        <w:shd w:val="clear" w:color="auto" w:fill="FFFFFF"/>
        <w:ind w:firstLine="0"/>
        <w:jc w:val="left"/>
      </w:pPr>
      <w:r w:rsidRPr="00105DDF">
        <w:t>Siêu bộ: </w:t>
      </w:r>
      <w:hyperlink r:id="rId99">
        <w:r w:rsidRPr="00105DDF">
          <w:t>Exopterygota</w:t>
        </w:r>
      </w:hyperlink>
      <w:r w:rsidRPr="00105DDF">
        <w:t> (Cánh ngoài)</w:t>
      </w:r>
    </w:p>
    <w:p w14:paraId="4E0D5778" w14:textId="77777777" w:rsidR="001768AC" w:rsidRPr="00105DDF" w:rsidRDefault="001768AC" w:rsidP="001768AC">
      <w:pPr>
        <w:numPr>
          <w:ilvl w:val="1"/>
          <w:numId w:val="9"/>
        </w:numPr>
        <w:shd w:val="clear" w:color="auto" w:fill="FFFFFF"/>
        <w:ind w:left="993" w:hanging="284"/>
        <w:jc w:val="left"/>
      </w:pPr>
      <w:r w:rsidRPr="00105DDF">
        <w:t>Bộ </w:t>
      </w:r>
      <w:hyperlink r:id="rId100">
        <w:r w:rsidRPr="00105DDF">
          <w:t>Psocoptera</w:t>
        </w:r>
      </w:hyperlink>
      <w:r w:rsidRPr="00105DDF">
        <w:t> (Rệp sáp, Mọt)</w:t>
      </w:r>
    </w:p>
    <w:p w14:paraId="70E1778C" w14:textId="77777777" w:rsidR="001768AC" w:rsidRPr="00105DDF" w:rsidRDefault="001768AC" w:rsidP="001768AC">
      <w:pPr>
        <w:numPr>
          <w:ilvl w:val="1"/>
          <w:numId w:val="9"/>
        </w:numPr>
        <w:shd w:val="clear" w:color="auto" w:fill="FFFFFF"/>
        <w:ind w:left="993" w:hanging="284"/>
        <w:jc w:val="left"/>
      </w:pPr>
      <w:r w:rsidRPr="00105DDF">
        <w:lastRenderedPageBreak/>
        <w:t>Bộ </w:t>
      </w:r>
      <w:hyperlink r:id="rId101">
        <w:r w:rsidRPr="00105DDF">
          <w:t>Thysanoptera</w:t>
        </w:r>
      </w:hyperlink>
      <w:r w:rsidRPr="00105DDF">
        <w:t> (Cánh viền, Bọ trĩ)</w:t>
      </w:r>
    </w:p>
    <w:p w14:paraId="14B437B7" w14:textId="77777777" w:rsidR="001768AC" w:rsidRPr="00105DDF" w:rsidRDefault="001768AC" w:rsidP="001768AC">
      <w:pPr>
        <w:numPr>
          <w:ilvl w:val="1"/>
          <w:numId w:val="9"/>
        </w:numPr>
        <w:shd w:val="clear" w:color="auto" w:fill="FFFFFF"/>
        <w:ind w:left="993" w:hanging="284"/>
        <w:jc w:val="left"/>
      </w:pPr>
      <w:r w:rsidRPr="00105DDF">
        <w:t>Bộ </w:t>
      </w:r>
      <w:hyperlink r:id="rId102">
        <w:r w:rsidRPr="00105DDF">
          <w:t>Phthiraptera</w:t>
        </w:r>
      </w:hyperlink>
      <w:r w:rsidRPr="00105DDF">
        <w:t> (</w:t>
      </w:r>
      <w:hyperlink r:id="rId103">
        <w:r w:rsidRPr="00105DDF">
          <w:t>Rận</w:t>
        </w:r>
      </w:hyperlink>
      <w:r w:rsidRPr="00105DDF">
        <w:t>, </w:t>
      </w:r>
      <w:hyperlink r:id="rId104">
        <w:r w:rsidRPr="00105DDF">
          <w:t>chấy</w:t>
        </w:r>
      </w:hyperlink>
      <w:r w:rsidRPr="00105DDF">
        <w:t>)</w:t>
      </w:r>
    </w:p>
    <w:p w14:paraId="60CA12B6" w14:textId="77777777" w:rsidR="001768AC" w:rsidRPr="00105DDF" w:rsidRDefault="001768AC" w:rsidP="001768AC">
      <w:pPr>
        <w:numPr>
          <w:ilvl w:val="1"/>
          <w:numId w:val="9"/>
        </w:numPr>
        <w:shd w:val="clear" w:color="auto" w:fill="FFFFFF"/>
        <w:ind w:left="993" w:hanging="284"/>
        <w:jc w:val="left"/>
      </w:pPr>
      <w:r w:rsidRPr="00105DDF">
        <w:t>Bộ </w:t>
      </w:r>
      <w:hyperlink r:id="rId105">
        <w:r w:rsidRPr="00105DDF">
          <w:t>Hemiptera</w:t>
        </w:r>
      </w:hyperlink>
      <w:r w:rsidRPr="00105DDF">
        <w:t> (</w:t>
      </w:r>
      <w:hyperlink r:id="rId106">
        <w:r w:rsidRPr="00105DDF">
          <w:t>Cánh nửa</w:t>
        </w:r>
      </w:hyperlink>
      <w:r w:rsidRPr="00105DDF">
        <w:t>)</w:t>
      </w:r>
    </w:p>
    <w:p w14:paraId="433CC8E7" w14:textId="77777777" w:rsidR="001768AC" w:rsidRPr="00105DDF" w:rsidRDefault="001768AC" w:rsidP="001768AC">
      <w:pPr>
        <w:shd w:val="clear" w:color="auto" w:fill="FFFFFF"/>
        <w:ind w:firstLine="0"/>
        <w:jc w:val="left"/>
      </w:pPr>
      <w:r w:rsidRPr="00105DDF">
        <w:t>Siêu bộ: </w:t>
      </w:r>
      <w:hyperlink r:id="rId107">
        <w:r w:rsidRPr="00105DDF">
          <w:t>Endopterygota</w:t>
        </w:r>
      </w:hyperlink>
      <w:r w:rsidRPr="00105DDF">
        <w:t> (Cánh trong)</w:t>
      </w:r>
    </w:p>
    <w:p w14:paraId="0DF41844" w14:textId="77777777" w:rsidR="001768AC" w:rsidRPr="00105DDF" w:rsidRDefault="001768AC" w:rsidP="001768AC">
      <w:pPr>
        <w:pStyle w:val="ListParagraph"/>
        <w:numPr>
          <w:ilvl w:val="0"/>
          <w:numId w:val="10"/>
        </w:numPr>
        <w:shd w:val="clear" w:color="auto" w:fill="FFFFFF"/>
        <w:ind w:left="993" w:hanging="284"/>
        <w:jc w:val="left"/>
      </w:pPr>
      <w:hyperlink r:id="rId108">
        <w:r w:rsidRPr="00105DDF">
          <w:t>Raphidioptera</w:t>
        </w:r>
      </w:hyperlink>
      <w:r w:rsidRPr="00105DDF">
        <w:t> (snakeflies)</w:t>
      </w:r>
    </w:p>
    <w:p w14:paraId="6853B414" w14:textId="77777777" w:rsidR="001768AC" w:rsidRPr="00105DDF" w:rsidRDefault="001768AC" w:rsidP="001768AC">
      <w:pPr>
        <w:pStyle w:val="ListParagraph"/>
        <w:numPr>
          <w:ilvl w:val="0"/>
          <w:numId w:val="10"/>
        </w:numPr>
        <w:shd w:val="clear" w:color="auto" w:fill="FFFFFF"/>
        <w:ind w:left="993" w:hanging="284"/>
        <w:jc w:val="left"/>
      </w:pPr>
      <w:hyperlink r:id="rId109">
        <w:r w:rsidRPr="00105DDF">
          <w:t>Megaloptera</w:t>
        </w:r>
      </w:hyperlink>
      <w:r w:rsidRPr="00105DDF">
        <w:t> (Cánh rộng)</w:t>
      </w:r>
    </w:p>
    <w:p w14:paraId="6E305920" w14:textId="77777777" w:rsidR="001768AC" w:rsidRPr="00105DDF" w:rsidRDefault="001768AC" w:rsidP="001768AC">
      <w:pPr>
        <w:pStyle w:val="ListParagraph"/>
        <w:numPr>
          <w:ilvl w:val="0"/>
          <w:numId w:val="10"/>
        </w:numPr>
        <w:shd w:val="clear" w:color="auto" w:fill="FFFFFF"/>
        <w:ind w:left="993" w:hanging="284"/>
        <w:jc w:val="left"/>
      </w:pPr>
      <w:hyperlink r:id="rId110">
        <w:r w:rsidRPr="00105DDF">
          <w:t>Neuroptera</w:t>
        </w:r>
      </w:hyperlink>
      <w:r w:rsidRPr="00105DDF">
        <w:t> (Cánh gân: </w:t>
      </w:r>
      <w:hyperlink r:id="rId111">
        <w:r w:rsidRPr="00105DDF">
          <w:t>Tảo linh</w:t>
        </w:r>
      </w:hyperlink>
      <w:r w:rsidRPr="00105DDF">
        <w:t>)</w:t>
      </w:r>
    </w:p>
    <w:p w14:paraId="4FD8161D" w14:textId="77777777" w:rsidR="001768AC" w:rsidRPr="00105DDF" w:rsidRDefault="001768AC" w:rsidP="001768AC">
      <w:pPr>
        <w:pStyle w:val="ListParagraph"/>
        <w:numPr>
          <w:ilvl w:val="0"/>
          <w:numId w:val="10"/>
        </w:numPr>
        <w:shd w:val="clear" w:color="auto" w:fill="FFFFFF"/>
        <w:ind w:left="993" w:hanging="284"/>
        <w:jc w:val="left"/>
      </w:pPr>
      <w:hyperlink r:id="rId112">
        <w:r w:rsidRPr="00105DDF">
          <w:t>Coleoptera</w:t>
        </w:r>
      </w:hyperlink>
      <w:r w:rsidRPr="00105DDF">
        <w:t> (Cánh cứng: </w:t>
      </w:r>
      <w:hyperlink r:id="rId113">
        <w:r w:rsidRPr="00105DDF">
          <w:t>Bọ rùa</w:t>
        </w:r>
      </w:hyperlink>
      <w:r w:rsidRPr="00105DDF">
        <w:t>, </w:t>
      </w:r>
      <w:hyperlink r:id="rId114">
        <w:r w:rsidRPr="00105DDF">
          <w:t>Bọ hung</w:t>
        </w:r>
      </w:hyperlink>
      <w:r w:rsidRPr="00105DDF">
        <w:t>)</w:t>
      </w:r>
    </w:p>
    <w:p w14:paraId="2FD5292F" w14:textId="77777777" w:rsidR="001768AC" w:rsidRPr="00105DDF" w:rsidRDefault="001768AC" w:rsidP="001768AC">
      <w:pPr>
        <w:pStyle w:val="ListParagraph"/>
        <w:numPr>
          <w:ilvl w:val="0"/>
          <w:numId w:val="10"/>
        </w:numPr>
        <w:shd w:val="clear" w:color="auto" w:fill="FFFFFF"/>
        <w:ind w:left="993" w:hanging="284"/>
        <w:jc w:val="left"/>
      </w:pPr>
      <w:hyperlink r:id="rId115">
        <w:r w:rsidRPr="00105DDF">
          <w:t>Strepsiptera</w:t>
        </w:r>
      </w:hyperlink>
      <w:r w:rsidRPr="00105DDF">
        <w:t> (Cánh vuốt)</w:t>
      </w:r>
    </w:p>
    <w:p w14:paraId="1F99B0F7" w14:textId="77777777" w:rsidR="001768AC" w:rsidRPr="00105DDF" w:rsidRDefault="001768AC" w:rsidP="001768AC">
      <w:pPr>
        <w:pStyle w:val="ListParagraph"/>
        <w:numPr>
          <w:ilvl w:val="0"/>
          <w:numId w:val="10"/>
        </w:numPr>
        <w:shd w:val="clear" w:color="auto" w:fill="FFFFFF"/>
        <w:ind w:left="993" w:hanging="284"/>
        <w:jc w:val="left"/>
      </w:pPr>
      <w:hyperlink r:id="rId116">
        <w:r w:rsidRPr="00105DDF">
          <w:t>Mecoptera</w:t>
        </w:r>
      </w:hyperlink>
      <w:r w:rsidRPr="00105DDF">
        <w:t> (Cánh dài)</w:t>
      </w:r>
    </w:p>
    <w:p w14:paraId="6626B2BE" w14:textId="77777777" w:rsidR="001768AC" w:rsidRPr="00105DDF" w:rsidRDefault="001768AC" w:rsidP="001768AC">
      <w:pPr>
        <w:pStyle w:val="ListParagraph"/>
        <w:numPr>
          <w:ilvl w:val="0"/>
          <w:numId w:val="10"/>
        </w:numPr>
        <w:shd w:val="clear" w:color="auto" w:fill="FFFFFF"/>
        <w:ind w:left="993" w:hanging="284"/>
        <w:jc w:val="left"/>
      </w:pPr>
      <w:hyperlink r:id="rId117">
        <w:r w:rsidRPr="00105DDF">
          <w:t>Siphonaptera</w:t>
        </w:r>
      </w:hyperlink>
      <w:r w:rsidRPr="00105DDF">
        <w:t> (Cánh ống: </w:t>
      </w:r>
      <w:hyperlink r:id="rId118">
        <w:r w:rsidRPr="00105DDF">
          <w:t>Bọ chét</w:t>
        </w:r>
      </w:hyperlink>
      <w:r w:rsidRPr="00105DDF">
        <w:t>)</w:t>
      </w:r>
    </w:p>
    <w:p w14:paraId="75A41A02" w14:textId="77777777" w:rsidR="001768AC" w:rsidRPr="00105DDF" w:rsidRDefault="001768AC" w:rsidP="001768AC">
      <w:pPr>
        <w:pStyle w:val="ListParagraph"/>
        <w:numPr>
          <w:ilvl w:val="0"/>
          <w:numId w:val="10"/>
        </w:numPr>
        <w:shd w:val="clear" w:color="auto" w:fill="FFFFFF"/>
        <w:ind w:left="993" w:hanging="284"/>
        <w:jc w:val="left"/>
      </w:pPr>
      <w:hyperlink r:id="rId119">
        <w:r w:rsidRPr="00105DDF">
          <w:t>Diptera</w:t>
        </w:r>
      </w:hyperlink>
      <w:r w:rsidRPr="00105DDF">
        <w:t> (Cánh đôi-Hai cánh: </w:t>
      </w:r>
      <w:hyperlink r:id="rId120">
        <w:r w:rsidRPr="00105DDF">
          <w:t>Ruồi</w:t>
        </w:r>
      </w:hyperlink>
      <w:r w:rsidRPr="00105DDF">
        <w:t>, </w:t>
      </w:r>
      <w:hyperlink r:id="rId121">
        <w:r w:rsidRPr="00105DDF">
          <w:t>Muỗi</w:t>
        </w:r>
      </w:hyperlink>
      <w:r w:rsidRPr="00105DDF">
        <w:t>)</w:t>
      </w:r>
    </w:p>
    <w:p w14:paraId="3386A9A6" w14:textId="77777777" w:rsidR="001768AC" w:rsidRPr="00105DDF" w:rsidRDefault="001768AC" w:rsidP="001768AC">
      <w:pPr>
        <w:pStyle w:val="ListParagraph"/>
        <w:numPr>
          <w:ilvl w:val="0"/>
          <w:numId w:val="10"/>
        </w:numPr>
        <w:shd w:val="clear" w:color="auto" w:fill="FFFFFF"/>
        <w:ind w:left="993" w:hanging="284"/>
        <w:jc w:val="left"/>
      </w:pPr>
      <w:hyperlink r:id="rId122">
        <w:r w:rsidRPr="00105DDF">
          <w:t>Trichoptera</w:t>
        </w:r>
      </w:hyperlink>
      <w:r w:rsidRPr="00105DDF">
        <w:t> (Cánh lông)</w:t>
      </w:r>
    </w:p>
    <w:p w14:paraId="502726F0" w14:textId="77777777" w:rsidR="001768AC" w:rsidRPr="00105DDF" w:rsidRDefault="001768AC" w:rsidP="001768AC">
      <w:pPr>
        <w:pStyle w:val="ListParagraph"/>
        <w:numPr>
          <w:ilvl w:val="0"/>
          <w:numId w:val="10"/>
        </w:numPr>
        <w:shd w:val="clear" w:color="auto" w:fill="FFFFFF"/>
        <w:ind w:left="993" w:hanging="284"/>
        <w:jc w:val="left"/>
      </w:pPr>
      <w:hyperlink r:id="rId123">
        <w:r w:rsidRPr="00105DDF">
          <w:t>Lepidoptera</w:t>
        </w:r>
      </w:hyperlink>
      <w:r w:rsidRPr="00105DDF">
        <w:t> (Cánh vẩy, cánh phấn: </w:t>
      </w:r>
      <w:hyperlink r:id="rId124">
        <w:r w:rsidRPr="00105DDF">
          <w:t>bướm</w:t>
        </w:r>
      </w:hyperlink>
      <w:r w:rsidRPr="00105DDF">
        <w:t>, </w:t>
      </w:r>
      <w:hyperlink r:id="rId125">
        <w:r w:rsidRPr="00105DDF">
          <w:t>ngài</w:t>
        </w:r>
      </w:hyperlink>
      <w:r w:rsidRPr="00105DDF">
        <w:t>, </w:t>
      </w:r>
      <w:hyperlink r:id="rId126">
        <w:r w:rsidRPr="00105DDF">
          <w:t>nhậy</w:t>
        </w:r>
      </w:hyperlink>
      <w:r w:rsidRPr="00105DDF">
        <w:t>)</w:t>
      </w:r>
    </w:p>
    <w:p w14:paraId="090D92AB" w14:textId="77777777" w:rsidR="001768AC" w:rsidRPr="00105DDF" w:rsidRDefault="001768AC" w:rsidP="001768AC">
      <w:pPr>
        <w:pStyle w:val="ListParagraph"/>
        <w:numPr>
          <w:ilvl w:val="0"/>
          <w:numId w:val="10"/>
        </w:numPr>
        <w:shd w:val="clear" w:color="auto" w:fill="FFFFFF"/>
        <w:ind w:left="993" w:hanging="284"/>
        <w:jc w:val="left"/>
      </w:pPr>
      <w:hyperlink r:id="rId127">
        <w:r w:rsidRPr="00105DDF">
          <w:t>Hymenoptera</w:t>
        </w:r>
      </w:hyperlink>
      <w:r w:rsidRPr="00105DDF">
        <w:t> (Cánh màng: </w:t>
      </w:r>
      <w:hyperlink r:id="rId128">
        <w:r w:rsidRPr="00105DDF">
          <w:t>Ong</w:t>
        </w:r>
      </w:hyperlink>
      <w:r w:rsidRPr="00105DDF">
        <w:t>, </w:t>
      </w:r>
      <w:hyperlink r:id="rId129">
        <w:r w:rsidRPr="00105DDF">
          <w:t>kiến</w:t>
        </w:r>
      </w:hyperlink>
      <w:r w:rsidRPr="00105DDF">
        <w:t>)</w:t>
      </w:r>
    </w:p>
    <w:p w14:paraId="68C0568D" w14:textId="77777777" w:rsidR="001768AC" w:rsidRPr="00105DDF" w:rsidRDefault="001768AC" w:rsidP="001768AC">
      <w:pPr>
        <w:pStyle w:val="ListParagraph"/>
        <w:numPr>
          <w:ilvl w:val="0"/>
          <w:numId w:val="10"/>
        </w:numPr>
        <w:shd w:val="clear" w:color="auto" w:fill="FFFFFF"/>
        <w:ind w:left="993" w:hanging="284"/>
        <w:jc w:val="left"/>
      </w:pPr>
      <w:hyperlink r:id="rId130">
        <w:r w:rsidRPr="00105DDF">
          <w:t>Miomoptera</w:t>
        </w:r>
      </w:hyperlink>
      <w:r w:rsidRPr="00105DDF">
        <w:t> - </w:t>
      </w:r>
      <w:r w:rsidRPr="00D81E51">
        <w:rPr>
          <w:i/>
        </w:rPr>
        <w:t>tuyệt chủng</w:t>
      </w:r>
    </w:p>
    <w:p w14:paraId="35C55469" w14:textId="77777777" w:rsidR="001768AC" w:rsidRPr="00105DDF" w:rsidRDefault="001768AC" w:rsidP="001768AC">
      <w:pPr>
        <w:pStyle w:val="ListParagraph"/>
        <w:numPr>
          <w:ilvl w:val="0"/>
          <w:numId w:val="10"/>
        </w:numPr>
        <w:shd w:val="clear" w:color="auto" w:fill="FFFFFF"/>
        <w:ind w:left="993" w:hanging="284"/>
        <w:jc w:val="left"/>
      </w:pPr>
      <w:hyperlink r:id="rId131">
        <w:r w:rsidRPr="00105DDF">
          <w:t>Proto Diptera</w:t>
        </w:r>
      </w:hyperlink>
      <w:r w:rsidRPr="00105DDF">
        <w:t> (Hai cánh nguyên thủy) tuyệt chủng</w:t>
      </w:r>
    </w:p>
    <w:p w14:paraId="6E441D47" w14:textId="35DC1579" w:rsidR="001768AC" w:rsidRPr="002E2C37" w:rsidRDefault="001768AC" w:rsidP="001D2C0E">
      <w:pPr>
        <w:pStyle w:val="Heading3"/>
        <w:rPr>
          <w:b w:val="0"/>
        </w:rPr>
      </w:pPr>
      <w:bookmarkStart w:id="122" w:name="_Toc101958621"/>
      <w:bookmarkStart w:id="123" w:name="_Toc195640418"/>
      <w:r w:rsidRPr="002E2C37">
        <w:t>2.</w:t>
      </w:r>
      <w:r w:rsidR="004F33CA">
        <w:t>5</w:t>
      </w:r>
      <w:r w:rsidRPr="002E2C37">
        <w:t>.7 Côn trùng có lợi và côn trùng gây hại</w:t>
      </w:r>
      <w:bookmarkEnd w:id="122"/>
      <w:bookmarkEnd w:id="123"/>
    </w:p>
    <w:p w14:paraId="46242487" w14:textId="7BB1D5AC" w:rsidR="001768AC" w:rsidRPr="00E307EC" w:rsidRDefault="001768AC" w:rsidP="00E307EC">
      <w:pPr>
        <w:pStyle w:val="Heading4"/>
      </w:pPr>
      <w:bookmarkStart w:id="124" w:name="_Toc101958622"/>
      <w:r w:rsidRPr="00E307EC">
        <w:t>2.</w:t>
      </w:r>
      <w:r w:rsidR="004F33CA" w:rsidRPr="00E307EC">
        <w:t>5</w:t>
      </w:r>
      <w:r w:rsidRPr="00E307EC">
        <w:t>.7.1 Côn trùng gây hại:</w:t>
      </w:r>
      <w:bookmarkEnd w:id="124"/>
    </w:p>
    <w:p w14:paraId="739A3312" w14:textId="77777777" w:rsidR="001768AC" w:rsidRPr="00105DDF" w:rsidRDefault="001768AC" w:rsidP="001768AC">
      <w:pPr>
        <w:pBdr>
          <w:top w:val="nil"/>
          <w:left w:val="nil"/>
          <w:bottom w:val="nil"/>
          <w:right w:val="nil"/>
          <w:between w:val="nil"/>
        </w:pBdr>
        <w:rPr>
          <w:color w:val="000000"/>
        </w:rPr>
      </w:pPr>
      <w:r w:rsidRPr="00105DDF">
        <w:rPr>
          <w:color w:val="000000"/>
        </w:rPr>
        <w:t>Chỉ có 0,1% các loài côn trùng là đi ngược lại lợi ích của con người. Nhiều côn trùng được coi là những con vật có hại với loài người vì chúng truyền bệnh (</w:t>
      </w:r>
      <w:hyperlink r:id="rId132">
        <w:r w:rsidRPr="00105DDF">
          <w:rPr>
            <w:color w:val="000000"/>
          </w:rPr>
          <w:t>ruồi</w:t>
        </w:r>
      </w:hyperlink>
      <w:r w:rsidRPr="00105DDF">
        <w:rPr>
          <w:color w:val="000000"/>
        </w:rPr>
        <w:t>, </w:t>
      </w:r>
      <w:hyperlink r:id="rId133">
        <w:r w:rsidRPr="00105DDF">
          <w:rPr>
            <w:color w:val="000000"/>
          </w:rPr>
          <w:t>muỗi</w:t>
        </w:r>
      </w:hyperlink>
      <w:r w:rsidRPr="00105DDF">
        <w:rPr>
          <w:color w:val="000000"/>
        </w:rPr>
        <w:t>), phá hại mùa màng như sâu, rầy, bọ xít, phá hủy các công trình (</w:t>
      </w:r>
      <w:hyperlink r:id="rId134">
        <w:r w:rsidRPr="00105DDF">
          <w:rPr>
            <w:color w:val="000000"/>
          </w:rPr>
          <w:t>mối</w:t>
        </w:r>
      </w:hyperlink>
      <w:r w:rsidRPr="00105DDF">
        <w:rPr>
          <w:color w:val="000000"/>
        </w:rPr>
        <w:t>), hay làm hỏng các sản phẩm lương thực (mọt). Các nhà côn trùng học đã đưa ra nhiều biện pháp để kiểm soát chúng mà phổ biến nhất là </w:t>
      </w:r>
      <w:hyperlink r:id="rId135">
        <w:r w:rsidRPr="00105DDF">
          <w:rPr>
            <w:color w:val="000000"/>
          </w:rPr>
          <w:t>thuốc trừ sâu</w:t>
        </w:r>
      </w:hyperlink>
      <w:r w:rsidRPr="00105DDF">
        <w:rPr>
          <w:color w:val="000000"/>
        </w:rPr>
        <w:t>. Tuy nhiên, ngày nay các phương pháp kiểm soát bằng sinh học (methods of biocontrol) đang ngày càng được dùng phổ biến hơn.</w:t>
      </w:r>
    </w:p>
    <w:p w14:paraId="7DA6262F" w14:textId="4506045B" w:rsidR="001768AC" w:rsidRPr="00E307EC" w:rsidRDefault="001768AC" w:rsidP="00E307EC">
      <w:pPr>
        <w:pStyle w:val="Heading4"/>
      </w:pPr>
      <w:bookmarkStart w:id="125" w:name="_Toc101958623"/>
      <w:r w:rsidRPr="00E307EC">
        <w:t>2.</w:t>
      </w:r>
      <w:r w:rsidR="004F33CA" w:rsidRPr="00E307EC">
        <w:t>5</w:t>
      </w:r>
      <w:r w:rsidRPr="00E307EC">
        <w:t>.7.2 Côn trùng có lợi</w:t>
      </w:r>
      <w:bookmarkEnd w:id="125"/>
    </w:p>
    <w:p w14:paraId="6A13C19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ặc dù các côn trùng có hại thường nhận được nhiều sự quan tâm hơn, bên cạnh đó vẫn có nhiều loài có lợi cho môi trường và con người. Một số loài thụ phấn cho các loài thực vật có hoa. Sự </w:t>
      </w:r>
      <w:hyperlink r:id="rId136">
        <w:r w:rsidRPr="00105DDF">
          <w:rPr>
            <w:color w:val="000000"/>
          </w:rPr>
          <w:t>giao phấn</w:t>
        </w:r>
      </w:hyperlink>
      <w:r w:rsidRPr="00105DDF">
        <w:rPr>
          <w:color w:val="000000"/>
        </w:rPr>
        <w:t xml:space="preserve"> (pollination) là sự trao đổi (hạt phấn) giữa các thực vật có hoa để sinh sản. Các loài côn trùng khi lấy mật và phấn hoa đã vô tình tiến hành giao phấn. Ngày nay, một loạt các vấn đề về môi trường đã làm giảm các quần thể "nhà giao phấn" (pollinator) này. Số lượng các loài côn trùng được nuôi với mục đích làm vật trung gian quản lý việc thụ phấn cho thực vật đang trong thời </w:t>
      </w:r>
      <w:r w:rsidRPr="00105DDF">
        <w:t>kỳ</w:t>
      </w:r>
      <w:r w:rsidRPr="00105DDF">
        <w:rPr>
          <w:color w:val="000000"/>
        </w:rPr>
        <w:t xml:space="preserve"> phát triển thịnh vượng.</w:t>
      </w:r>
    </w:p>
    <w:p w14:paraId="12F6F369" w14:textId="29E08B5E"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Một số côn trùng cũng sinh ra những chất rất hữu ích như </w:t>
      </w:r>
      <w:hyperlink r:id="rId137">
        <w:r w:rsidRPr="00105DDF">
          <w:rPr>
            <w:color w:val="000000"/>
          </w:rPr>
          <w:t>mật</w:t>
        </w:r>
      </w:hyperlink>
      <w:r w:rsidRPr="00105DDF">
        <w:rPr>
          <w:color w:val="000000"/>
        </w:rPr>
        <w:t>, sáp, tơ. </w:t>
      </w:r>
      <w:hyperlink r:id="rId138">
        <w:r w:rsidRPr="00105DDF">
          <w:rPr>
            <w:color w:val="000000"/>
          </w:rPr>
          <w:t>Ong mật</w:t>
        </w:r>
      </w:hyperlink>
      <w:r w:rsidRPr="00105DDF">
        <w:rPr>
          <w:color w:val="000000"/>
        </w:rPr>
        <w:t xml:space="preserve"> đã được con người nuôi từ hàng ngàn năm nay để </w:t>
      </w:r>
      <w:r w:rsidRPr="00105DDF">
        <w:t>lấy</w:t>
      </w:r>
      <w:r w:rsidRPr="00105DDF">
        <w:rPr>
          <w:color w:val="000000"/>
        </w:rPr>
        <w:t xml:space="preserve"> mật. Tơ tằm đã có ảnh hưởng rất lớn tới lịch sử loài người, các mối quan hệ thương mại được thiết lập trên </w:t>
      </w:r>
      <w:hyperlink r:id="rId139">
        <w:r w:rsidRPr="00105DDF">
          <w:rPr>
            <w:color w:val="000000"/>
          </w:rPr>
          <w:t>con đường vận chuyển tơ lụa</w:t>
        </w:r>
      </w:hyperlink>
      <w:r w:rsidRPr="00105DDF">
        <w:rPr>
          <w:color w:val="000000"/>
        </w:rPr>
        <w:t> </w:t>
      </w:r>
      <w:r w:rsidRPr="00105DDF">
        <w:t>giữa Trung</w:t>
      </w:r>
      <w:hyperlink r:id="rId140">
        <w:r w:rsidRPr="00105DDF">
          <w:rPr>
            <w:color w:val="000000"/>
          </w:rPr>
          <w:t xml:space="preserve"> Quốc</w:t>
        </w:r>
      </w:hyperlink>
      <w:r w:rsidRPr="00105DDF">
        <w:rPr>
          <w:color w:val="000000"/>
        </w:rPr>
        <w:t> và phần còn lại của thế giới. Ấu trùng maggot được sử dụng để chữa trị vết thương, ngăn chặn sự </w:t>
      </w:r>
      <w:hyperlink r:id="rId141">
        <w:r w:rsidRPr="00105DDF">
          <w:rPr>
            <w:color w:val="000000"/>
          </w:rPr>
          <w:t>hoại tử</w:t>
        </w:r>
      </w:hyperlink>
      <w:r w:rsidRPr="00105DDF">
        <w:rPr>
          <w:color w:val="000000"/>
        </w:rPr>
        <w:t> do chúng ăn các phần chết thối. Phương pháp điều trị hiện đại này đã được sử dụng ở một vài bệnh viện trên thế giới.</w:t>
      </w:r>
      <w:r w:rsidR="00BC67E0">
        <w:rPr>
          <w:color w:val="000000"/>
        </w:rPr>
        <w:t xml:space="preserve">     </w:t>
      </w:r>
    </w:p>
    <w:p w14:paraId="26E4BB0B" w14:textId="1CD74E1C" w:rsidR="001768AC" w:rsidRPr="00105DDF" w:rsidRDefault="001768AC" w:rsidP="001768AC">
      <w:pPr>
        <w:pBdr>
          <w:top w:val="nil"/>
          <w:left w:val="nil"/>
          <w:bottom w:val="nil"/>
          <w:right w:val="nil"/>
          <w:between w:val="nil"/>
        </w:pBdr>
        <w:ind w:firstLine="450"/>
        <w:rPr>
          <w:color w:val="000000"/>
        </w:rPr>
      </w:pPr>
      <w:r w:rsidRPr="00105DDF">
        <w:rPr>
          <w:color w:val="000000"/>
        </w:rPr>
        <w:t>Nhiều nơi trên thế giới, côn trùng được sử dụng làm thức ăn cho con người (entomophagy) trong khi nó lại là đồ kiêng kị với vùng khác. Thực ra đây cũng là một nguồn </w:t>
      </w:r>
      <w:hyperlink r:id="rId142">
        <w:r w:rsidRPr="00105DDF">
          <w:rPr>
            <w:color w:val="000000"/>
          </w:rPr>
          <w:t>protein</w:t>
        </w:r>
      </w:hyperlink>
      <w:r w:rsidRPr="00105DDF">
        <w:rPr>
          <w:color w:val="000000"/>
        </w:rPr>
        <w:t> trong dinh dưỡng của loài người. Người ta không thể ước tính được có bao nhiêu loài côn trùng đã nằm trong thực đơn của con người nhưng nó đã có mặt trong rất nhiều thức ăn, đặc biệt trong </w:t>
      </w:r>
      <w:hyperlink r:id="rId143">
        <w:r w:rsidRPr="00105DDF">
          <w:rPr>
            <w:color w:val="000000"/>
          </w:rPr>
          <w:t>ngũ cốc</w:t>
        </w:r>
      </w:hyperlink>
      <w:r w:rsidRPr="00105DDF">
        <w:rPr>
          <w:color w:val="000000"/>
        </w:rPr>
        <w:t>. Hầu hết chúng ta không nhận ra rằng các luật bảo vệ thực phẩm ở nhiều nước không ngăn cản việc có mặt của côn trùng trong thức ăn.</w:t>
      </w:r>
      <w:r w:rsidR="00BC67E0">
        <w:rPr>
          <w:color w:val="000000"/>
        </w:rPr>
        <w:t xml:space="preserve">     </w:t>
      </w:r>
    </w:p>
    <w:p w14:paraId="2FE85BCE" w14:textId="6ACCBD41" w:rsidR="001768AC" w:rsidRPr="00105DDF" w:rsidRDefault="001768AC" w:rsidP="001768AC">
      <w:pPr>
        <w:pBdr>
          <w:top w:val="nil"/>
          <w:left w:val="nil"/>
          <w:bottom w:val="nil"/>
          <w:right w:val="nil"/>
          <w:between w:val="nil"/>
        </w:pBdr>
        <w:ind w:firstLine="450"/>
        <w:rPr>
          <w:color w:val="000000"/>
        </w:rPr>
      </w:pPr>
      <w:r w:rsidRPr="00105DDF">
        <w:rPr>
          <w:color w:val="000000"/>
        </w:rPr>
        <w:t>Nhiều côn trùng, đặc biệt là các loài </w:t>
      </w:r>
      <w:hyperlink r:id="rId144">
        <w:r w:rsidRPr="00105DDF">
          <w:rPr>
            <w:color w:val="000000"/>
          </w:rPr>
          <w:t>cánh cứng</w:t>
        </w:r>
      </w:hyperlink>
      <w:r w:rsidRPr="00105DDF">
        <w:rPr>
          <w:color w:val="000000"/>
        </w:rPr>
        <w:t> là những bọn </w:t>
      </w:r>
      <w:hyperlink r:id="rId145">
        <w:r w:rsidRPr="00105DDF">
          <w:rPr>
            <w:color w:val="000000"/>
          </w:rPr>
          <w:t>ăn xác thối</w:t>
        </w:r>
      </w:hyperlink>
      <w:r w:rsidRPr="00105DDF">
        <w:rPr>
          <w:color w:val="000000"/>
        </w:rPr>
        <w:t>, chúng ăn các xác động vật chết, các cây bị gãy mục, trả lại môi trường các dạng hữu ích cho các sinh vật khác sử dụng. </w:t>
      </w:r>
      <w:hyperlink r:id="rId146">
        <w:r w:rsidRPr="00105DDF">
          <w:rPr>
            <w:color w:val="000000"/>
          </w:rPr>
          <w:t>Ai Cập</w:t>
        </w:r>
      </w:hyperlink>
      <w:r w:rsidRPr="00105DDF">
        <w:rPr>
          <w:color w:val="000000"/>
        </w:rPr>
        <w:t> cổ đại đã sùng bái coi những con bọ cánh cứng như </w:t>
      </w:r>
      <w:hyperlink r:id="rId147">
        <w:r w:rsidRPr="00105DDF">
          <w:rPr>
            <w:color w:val="000000"/>
          </w:rPr>
          <w:t>bọ hung</w:t>
        </w:r>
      </w:hyperlink>
      <w:r w:rsidRPr="00105DDF">
        <w:rPr>
          <w:color w:val="000000"/>
        </w:rPr>
        <w:t> là thần linh, bên cạnh nhiều động vật linh thiêng khác của họ như </w:t>
      </w:r>
      <w:hyperlink r:id="rId148">
        <w:r w:rsidRPr="00105DDF">
          <w:rPr>
            <w:color w:val="000000"/>
          </w:rPr>
          <w:t>cá sấu</w:t>
        </w:r>
      </w:hyperlink>
      <w:r w:rsidRPr="00105DDF">
        <w:rPr>
          <w:color w:val="000000"/>
        </w:rPr>
        <w:t>, </w:t>
      </w:r>
      <w:hyperlink r:id="rId149">
        <w:r w:rsidRPr="00105DDF">
          <w:rPr>
            <w:color w:val="000000"/>
          </w:rPr>
          <w:t>hà mã</w:t>
        </w:r>
      </w:hyperlink>
      <w:r w:rsidRPr="00105DDF">
        <w:rPr>
          <w:color w:val="000000"/>
        </w:rPr>
        <w:t>, </w:t>
      </w:r>
      <w:hyperlink r:id="rId150">
        <w:r w:rsidRPr="00105DDF">
          <w:rPr>
            <w:color w:val="000000"/>
          </w:rPr>
          <w:t>cá trê</w:t>
        </w:r>
      </w:hyperlink>
      <w:r w:rsidRPr="00105DDF">
        <w:rPr>
          <w:color w:val="000000"/>
        </w:rPr>
        <w:t>, </w:t>
      </w:r>
      <w:hyperlink r:id="rId151">
        <w:r w:rsidRPr="00105DDF">
          <w:rPr>
            <w:color w:val="000000"/>
          </w:rPr>
          <w:t>chim ưng</w:t>
        </w:r>
      </w:hyperlink>
      <w:r w:rsidRPr="00105DDF">
        <w:rPr>
          <w:color w:val="000000"/>
        </w:rPr>
        <w:t>... Điều này bắt nguồn từ một sự quan sát gắn với truyền thuyết: những con bọ hung Ai Cập sử dụng phân động vật làm thức ăn cho những con non của nó. Mà với một số lượng bọ hung đông đúc hoàn toàn sống dựa vào những bãi phân thì đối với chúng, thứ thức ăn bốc mùi này quả thật quý như vàng, và vì thế mà tranh chấp xảy ra. Chúng phải tìm cách lăn cục phân đi càng nhanh càng tốt khỏi đống phân và tìm một nơi chôn "kho báu" để giữ cho nó không bị cướp lại bởi những bà mẹ côn trùng khác. Chúng sử dụng hai chân sau để lăn phân-điều này đồng nghĩa với việc phải lộn ngược thân mình trong tư thế trồng cây chuối, mà như vậy thì không tiện cho việc quan sát đường đi cho lắm. Bởi vậy, những con bọ hung sử dụng hướng di chuyển của </w:t>
      </w:r>
      <w:hyperlink r:id="rId152">
        <w:r w:rsidRPr="00105DDF">
          <w:rPr>
            <w:color w:val="000000"/>
          </w:rPr>
          <w:t>Mặt Trời</w:t>
        </w:r>
      </w:hyperlink>
      <w:r w:rsidRPr="00105DDF">
        <w:rPr>
          <w:color w:val="000000"/>
        </w:rPr>
        <w:t>, tức là từ Đông sang Tây làm </w:t>
      </w:r>
      <w:hyperlink r:id="rId153">
        <w:r w:rsidRPr="00105DDF">
          <w:rPr>
            <w:color w:val="000000"/>
          </w:rPr>
          <w:t>la bàn</w:t>
        </w:r>
      </w:hyperlink>
      <w:r w:rsidRPr="00105DDF">
        <w:rPr>
          <w:color w:val="000000"/>
        </w:rPr>
        <w:t> định vị, những ông chủ </w:t>
      </w:r>
      <w:hyperlink r:id="rId154">
        <w:r w:rsidRPr="00105DDF">
          <w:rPr>
            <w:color w:val="000000"/>
          </w:rPr>
          <w:t xml:space="preserve">kim tự </w:t>
        </w:r>
      </w:hyperlink>
      <w:hyperlink r:id="rId155">
        <w:r w:rsidRPr="00105DDF">
          <w:t>tháp nhìn</w:t>
        </w:r>
      </w:hyperlink>
      <w:r w:rsidRPr="00105DDF">
        <w:rPr>
          <w:color w:val="000000"/>
        </w:rPr>
        <w:t xml:space="preserve"> thấy các viên phân tròn dịch chuyển theo hướng di chuyển của Mặt Trời, rồi lại biến mất xuống lòng đất (bọ hung chôn phân trước khi đẻ trứng lên đó) đã ví những hình tượng không lấy gì làm vệ sinh lắm ấy với thần Mặt Trời, thần linh tối cao của họ. Và để trả ơn cho công lao dọn vệ sinh của con bọ hung, người Ai Cập đã trao cho chúng cái chức danh "người dẫn đường cho thần Mặt Trời".</w:t>
      </w:r>
      <w:r w:rsidR="00BC67E0">
        <w:rPr>
          <w:color w:val="000000"/>
        </w:rPr>
        <w:t xml:space="preserve">    </w:t>
      </w:r>
      <w:r w:rsidRPr="00105DDF">
        <w:rPr>
          <w:color w:val="000000"/>
        </w:rPr>
        <w:t xml:space="preserve"> </w:t>
      </w:r>
    </w:p>
    <w:p w14:paraId="0016BA44" w14:textId="68C5DD21" w:rsidR="001768AC" w:rsidRPr="00105DDF" w:rsidRDefault="001768AC" w:rsidP="001768AC">
      <w:pPr>
        <w:pBdr>
          <w:top w:val="nil"/>
          <w:left w:val="nil"/>
          <w:bottom w:val="nil"/>
          <w:right w:val="nil"/>
          <w:between w:val="nil"/>
        </w:pBdr>
        <w:ind w:firstLine="450"/>
        <w:rPr>
          <w:color w:val="000000"/>
        </w:rPr>
      </w:pPr>
      <w:r w:rsidRPr="00105DDF">
        <w:rPr>
          <w:color w:val="000000"/>
        </w:rPr>
        <w:t>Nhiều loài côn trùng là động vật săn mồi, chúng ăn sâu, rầy trong tự nhiên hoặc ký sinh vào trứng, ấu trùng và nhộng của sâu là những thiên địch côn trùng trong tự nhiên, rất có ích lợi trong nông nghiệp nhờ chúng diệt bớt sâu, rầy.</w:t>
      </w:r>
      <w:r w:rsidR="00BC67E0">
        <w:rPr>
          <w:color w:val="000000"/>
        </w:rPr>
        <w:t xml:space="preserve">    </w:t>
      </w:r>
    </w:p>
    <w:p w14:paraId="02F480AC" w14:textId="7EC4CB28"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Hầu hết chúng ta đều không ý thức được rằng, lợi ích lớn nhất của côn trùng chính là loài ăn côn trùng (insectivores). Nhiều loài côn trùng như </w:t>
      </w:r>
      <w:hyperlink r:id="rId156">
        <w:r w:rsidRPr="00105DDF">
          <w:rPr>
            <w:color w:val="000000"/>
          </w:rPr>
          <w:t>châu chấu</w:t>
        </w:r>
      </w:hyperlink>
      <w:r w:rsidRPr="00105DDF">
        <w:rPr>
          <w:color w:val="000000"/>
        </w:rPr>
        <w:t> có thể sinh sản nhanh đến nỗi mà chúng có thể bao phủ </w:t>
      </w:r>
      <w:hyperlink r:id="rId157">
        <w:r w:rsidRPr="00105DDF">
          <w:rPr>
            <w:color w:val="000000"/>
          </w:rPr>
          <w:t>Trái Đất</w:t>
        </w:r>
      </w:hyperlink>
      <w:r w:rsidRPr="00105DDF">
        <w:rPr>
          <w:color w:val="000000"/>
        </w:rPr>
        <w:t> chỉ trong một mùa sinh sản. Tuy nhiên có hàng trăm loài côn trùng khác ăn trứng của châu chấu, một số khác thì ăn cả những con trưởng thành. Vai trò này trong sinh thái thường được cho là của các loài </w:t>
      </w:r>
      <w:hyperlink r:id="rId158">
        <w:r w:rsidRPr="00105DDF">
          <w:rPr>
            <w:color w:val="000000"/>
          </w:rPr>
          <w:t>chim</w:t>
        </w:r>
      </w:hyperlink>
      <w:r w:rsidRPr="00105DDF">
        <w:rPr>
          <w:color w:val="000000"/>
        </w:rPr>
        <w:t>, nhưng chính côn trùng, mặc dù không thực sự quyến rũ như những loài lông vũ kia mới chính là những con vật có vai trò quan trọng hơn. Với bất kỳ loài côn trùng có hại nào, như con người thường gọi, thì cũng có một loài ong bắp cày là vật ký sinh hay là </w:t>
      </w:r>
      <w:hyperlink r:id="rId159">
        <w:r w:rsidRPr="00105DDF">
          <w:rPr>
            <w:color w:val="000000"/>
          </w:rPr>
          <w:t>thiên địch</w:t>
        </w:r>
      </w:hyperlink>
      <w:r w:rsidRPr="00105DDF">
        <w:rPr>
          <w:color w:val="000000"/>
        </w:rPr>
        <w:t> của chúng và giữ một vai trò quan trọng trong việc kiểm soát các loài có hại đó.</w:t>
      </w:r>
      <w:r w:rsidR="00BC67E0">
        <w:rPr>
          <w:color w:val="000000"/>
        </w:rPr>
        <w:t xml:space="preserve">    </w:t>
      </w:r>
    </w:p>
    <w:p w14:paraId="78F90247" w14:textId="77777777" w:rsidR="001768AC" w:rsidRPr="006458DF" w:rsidRDefault="001768AC" w:rsidP="001768AC">
      <w:pPr>
        <w:pBdr>
          <w:top w:val="nil"/>
          <w:left w:val="nil"/>
          <w:bottom w:val="nil"/>
          <w:right w:val="nil"/>
          <w:between w:val="nil"/>
        </w:pBdr>
        <w:ind w:firstLine="450"/>
        <w:rPr>
          <w:color w:val="000000"/>
        </w:rPr>
      </w:pPr>
      <w:r w:rsidRPr="00105DDF">
        <w:rPr>
          <w:color w:val="000000"/>
        </w:rPr>
        <w:t>Sự quan tâm của với việc kiểm soát dịch hại bằng </w:t>
      </w:r>
      <w:hyperlink r:id="rId160">
        <w:r w:rsidRPr="00105DDF">
          <w:rPr>
            <w:color w:val="000000"/>
          </w:rPr>
          <w:t>thuốc trừ sâu</w:t>
        </w:r>
      </w:hyperlink>
      <w:r w:rsidRPr="00105DDF">
        <w:rPr>
          <w:color w:val="000000"/>
        </w:rPr>
        <w:t> có thể có tác dụng phản lại, thực tế thì chúng ta đã không nhận ra rằng chính côn trùng đã tự kiểm soát lẫn nhau và cả các quần thể có hại. Vì vậy, kiểm soát bằng </w:t>
      </w:r>
      <w:hyperlink r:id="rId161">
        <w:r w:rsidRPr="00105DDF">
          <w:rPr>
            <w:color w:val="000000"/>
          </w:rPr>
          <w:t>thuốc độc</w:t>
        </w:r>
      </w:hyperlink>
      <w:r w:rsidRPr="00105DDF">
        <w:rPr>
          <w:color w:val="000000"/>
        </w:rPr>
        <w:t> thậm chí có thể dẫn đến sự bùng phát một loạt dịch hại nào đó.</w:t>
      </w:r>
    </w:p>
    <w:p w14:paraId="03D94358" w14:textId="25BB8857" w:rsidR="001768AC" w:rsidRPr="002E2C37" w:rsidRDefault="001768AC" w:rsidP="004E108D">
      <w:pPr>
        <w:pStyle w:val="Heading2"/>
        <w:rPr>
          <w:highlight w:val="white"/>
        </w:rPr>
      </w:pPr>
      <w:bookmarkStart w:id="126" w:name="_Toc101958624"/>
      <w:bookmarkStart w:id="127" w:name="_Toc195640419"/>
      <w:r w:rsidRPr="002E2C37">
        <w:rPr>
          <w:highlight w:val="white"/>
        </w:rPr>
        <w:t>2.</w:t>
      </w:r>
      <w:r w:rsidR="001F7048" w:rsidRPr="002E2C37">
        <w:rPr>
          <w:highlight w:val="white"/>
        </w:rPr>
        <w:t>5</w:t>
      </w:r>
      <w:r w:rsidRPr="002E2C37">
        <w:rPr>
          <w:highlight w:val="white"/>
        </w:rPr>
        <w:t xml:space="preserve"> NHỮNG NGHIÊN CỨU TƯƠNG TỰ</w:t>
      </w:r>
      <w:bookmarkEnd w:id="126"/>
      <w:bookmarkEnd w:id="127"/>
    </w:p>
    <w:p w14:paraId="40F93773" w14:textId="11DD03FB" w:rsidR="001768AC" w:rsidRPr="002E2C37" w:rsidRDefault="001768AC" w:rsidP="004E108D">
      <w:pPr>
        <w:pStyle w:val="Heading3"/>
      </w:pPr>
      <w:bookmarkStart w:id="128" w:name="_Toc101958625"/>
      <w:bookmarkStart w:id="129" w:name="_Toc195640420"/>
      <w:r w:rsidRPr="002E2C37">
        <w:t>2.</w:t>
      </w:r>
      <w:r w:rsidR="001F7048" w:rsidRPr="002E2C37">
        <w:t>5</w:t>
      </w:r>
      <w:r w:rsidRPr="002E2C37">
        <w:t>.1 Trong nước</w:t>
      </w:r>
      <w:bookmarkEnd w:id="128"/>
      <w:bookmarkEnd w:id="129"/>
    </w:p>
    <w:p w14:paraId="33D0FE43" w14:textId="77777777" w:rsidR="001768AC" w:rsidRPr="002E2C37" w:rsidRDefault="001768AC" w:rsidP="001768AC">
      <w:r w:rsidRPr="002E2C37">
        <w:t>Ứng dụng “Nhận diện sinh vật gây hai cho lúa” do cục BVTV đã phối hợp với Tổng Công ty Giải pháp Doanh nghiệp Viettel và Sở NNPTNT tỉnh An Giang xây dựng. Ứng dụng hỗ trợ nông dân trong việc nhận diện, chẩn đoán các vấn đề liên quan tới sinh vật gây hại cây trồng cũng như tư vấn sử dụng thuốc bảo vệ thực vật tiết kiệm, an toàn và hiệu quả. Ứng dụng cung cấp cho nông dân chức năng tự động nhận diện loài sinh vật gây hại qua hình ảnh, đồng thời có thể tra cứu thông tin sinh vật gây hại như đặc điểm hình thái, sinh học, và biện pháp phòng trừ. Ở ứng dụng này thì có điểm mạnh ở việc là nó hoạt động ở cả hai nền tảng là Android và IOS. Bên cạnh điểm mạnh thì nó còn hạn chế là việc phát hiện sinh vật gây hại chỉ thực hiện thông qua hình ảnh.</w:t>
      </w:r>
    </w:p>
    <w:p w14:paraId="0AD3685E" w14:textId="65F3E2A9" w:rsidR="009F442C" w:rsidRPr="002E2C37" w:rsidRDefault="009F442C" w:rsidP="001768AC">
      <w:r w:rsidRPr="002E2C37">
        <w:t>Ngày 8.4</w:t>
      </w:r>
      <w:r w:rsidR="00E77CEC">
        <w:t>.2024</w:t>
      </w:r>
      <w:r w:rsidRPr="002E2C37">
        <w:t>, tại TP Quy Nhơn, Công viên sáng tạo TMA Bình Định (thuộc Công ty TNHH Giải pháp phần mềm Tường Minh) tổ chức hội thảo nghiên cứu ứng dụng trí tuệ nhân tạo trong nhận diện và cảnh báo một số sâu bệnh hại lúa trên địa bàn tỉnh</w:t>
      </w:r>
      <w:r w:rsidR="003A4E5E" w:rsidRPr="002E2C37">
        <w:t xml:space="preserve"> </w:t>
      </w:r>
      <w:r w:rsidR="003A4E5E" w:rsidRPr="002E2C37">
        <w:fldChar w:fldCharType="begin"/>
      </w:r>
      <w:r w:rsidR="00C12BD2">
        <w:instrText xml:space="preserve"> ADDIN ZOTERO_ITEM CSL_CITATION {"citationID":"VVoMgBq4","properties":{"formattedCitation":"({\\i{}H\\uc0\\u7879{} Th\\uc0\\u7889{}ng Gi\\uc0\\u225{}m S\\uc0\\u225{}t C\\uc0\\u244{}n Tr\\uc0\\u249{}ng Th\\uc0\\u244{}ng Minh - C\\uc0\\u7893{}ng Th\\uc0\\u244{}ng Tin \\uc0\\u272{}i\\uc0\\u7879{}n T\\uc0\\u7917{} C\\uc0\\u7909{}c Th\\uc0\\u244{}ng Tin, Th\\uc0\\u7889{}ng K\\uc0\\u234{}}, n.d.)","plainCitation":"(Hệ Thống Giám Sát Côn Trùng Thông Minh - Cổng Thông Tin Điện Tử Cục Thông Tin, Thống Kê, n.d.)","noteIndex":0},"citationItems":[{"id":97,"uris":["http://zotero.org/users/local/zZINqPE4/items/IAS7U7JT"],"itemData":{"id":97,"type":"webpage","title":"Hệ thống giám sát côn trùng thông minh - Cổng thông tin điện tử Cục Thông tin, Thống kê","URL":"https://vista.gov.vn/vi/news/print/khoa-hoc-ky-thuat-va-cong-nghe/he-thong-giam-sat-con-trung-thong-minh-7339.html","accessed":{"date-parts":[["2025",4,13]]}}}],"schema":"https://github.com/citation-style-language/schema/raw/master/csl-citation.json"} </w:instrText>
      </w:r>
      <w:r w:rsidR="003A4E5E" w:rsidRPr="002E2C37">
        <w:fldChar w:fldCharType="separate"/>
      </w:r>
      <w:r w:rsidR="00C12BD2" w:rsidRPr="00C12BD2">
        <w:t>(</w:t>
      </w:r>
      <w:r w:rsidR="00C12BD2" w:rsidRPr="00C12BD2">
        <w:rPr>
          <w:i/>
          <w:iCs/>
        </w:rPr>
        <w:t>Hệ Thống Giám Sát Côn Trùng Thông Minh - Cổng Thông Tin Điện Tử Cục Thông Tin, Thống Kê</w:t>
      </w:r>
      <w:r w:rsidR="00C12BD2" w:rsidRPr="00C12BD2">
        <w:t>, n.d.)</w:t>
      </w:r>
      <w:r w:rsidR="003A4E5E" w:rsidRPr="002E2C37">
        <w:fldChar w:fldCharType="end"/>
      </w:r>
      <w:r w:rsidRPr="002E2C37">
        <w:t>. Đây cũng là đề tài do đơn vị chủ trì; ông Trần Hoàn Anh Nguyên làm chủ nhiệm, thực hiện từ tháng 3.2022 đến 3.2024.</w:t>
      </w:r>
    </w:p>
    <w:p w14:paraId="750BD97D" w14:textId="4E1FC542" w:rsidR="009F442C" w:rsidRPr="002E2C37" w:rsidRDefault="009F442C" w:rsidP="009F442C">
      <w:pPr>
        <w:rPr>
          <w:lang w:val="en-US"/>
        </w:rPr>
      </w:pPr>
      <w:r w:rsidRPr="009F442C">
        <w:rPr>
          <w:lang w:val="en-US"/>
        </w:rPr>
        <w:t xml:space="preserve">Tại hội thảo, ông Trần Hoàn Anh Nguyên báo cáo tóm tắt kết quả đạt được sau thời gian nghiên cứu. Cụ thể, đã hoàn thành khảo sát, thu thập, đánh giá và xây dựng cơ sở dữ liệu hiện trạng một số loại sâu, bệnh hại trên cây lúa; nghiên cứu các thuật toán xử lý hình ảnh, thị giác máy tính, hệ thống IoT, phần </w:t>
      </w:r>
      <w:r w:rsidRPr="009F442C">
        <w:rPr>
          <w:lang w:val="en-US"/>
        </w:rPr>
        <w:lastRenderedPageBreak/>
        <w:t>cứng, mô hình phát hiện bệnh và côn trùng, hệ thống bản đồ thông tin địa lý; xây dựng mô hình nhận diện và cảnh báo; xây dựng thiết bị IoT (3 máy giám sát sâu, rầy); xây dựng phần mềm và phân tích, cải thiện giải pháp, triển khai cài đặt.</w:t>
      </w:r>
      <w:r w:rsidRPr="002E2C37">
        <w:rPr>
          <w:lang w:val="en-US"/>
        </w:rPr>
        <w:t xml:space="preserve"> C</w:t>
      </w:r>
      <w:r w:rsidRPr="009F442C">
        <w:rPr>
          <w:lang w:val="en-US"/>
        </w:rPr>
        <w:t>ác đại biểu tham dự cho rằng, đề tài nghiên cứu có tính hữu ích; là công cụ giúp nông dân có thể tự nhận biết loài sinh vật gây hại trên đồng ruộng, từ đó giúp cơ quan quản lý nhà nước và người dân chủ động áp dụng các biện pháp phòng chống, nhằm bảo vệ sản xuất và đáp ứng các yêu cầu của thị trường nông sản…</w:t>
      </w:r>
    </w:p>
    <w:p w14:paraId="73B70EC1" w14:textId="49051E37" w:rsidR="001768AC" w:rsidRPr="002E2C37" w:rsidRDefault="001768AC" w:rsidP="001D2C0E">
      <w:pPr>
        <w:pStyle w:val="Heading3"/>
        <w:rPr>
          <w:b w:val="0"/>
        </w:rPr>
      </w:pPr>
      <w:bookmarkStart w:id="130" w:name="_Toc101958626"/>
      <w:bookmarkStart w:id="131" w:name="_Toc195640421"/>
      <w:r w:rsidRPr="002E2C37">
        <w:t>2.</w:t>
      </w:r>
      <w:r w:rsidR="001F7048" w:rsidRPr="002E2C37">
        <w:t>5</w:t>
      </w:r>
      <w:r w:rsidRPr="002E2C37">
        <w:t>.2 Ngoài nước</w:t>
      </w:r>
      <w:bookmarkStart w:id="132" w:name="_Toc29968"/>
      <w:bookmarkStart w:id="133" w:name="_Toc101958627"/>
      <w:bookmarkEnd w:id="130"/>
      <w:bookmarkEnd w:id="131"/>
    </w:p>
    <w:p w14:paraId="50BDE7B7" w14:textId="13ABCBD0" w:rsidR="001768AC" w:rsidRPr="002E2C37" w:rsidRDefault="001768AC" w:rsidP="001768AC">
      <w:pPr>
        <w:pBdr>
          <w:top w:val="nil"/>
          <w:left w:val="nil"/>
          <w:bottom w:val="nil"/>
          <w:right w:val="nil"/>
          <w:between w:val="nil"/>
        </w:pBdr>
        <w:rPr>
          <w:color w:val="000000"/>
        </w:rPr>
      </w:pPr>
      <w:r w:rsidRPr="002E2C37">
        <w:rPr>
          <w:color w:val="000000"/>
        </w:rPr>
        <w:t xml:space="preserve">Hệ thống nhận diện dịch hại thông minh của Sri Lanka </w:t>
      </w:r>
      <w:r w:rsidR="005166E8">
        <w:rPr>
          <w:color w:val="000000"/>
        </w:rPr>
        <w:fldChar w:fldCharType="begin"/>
      </w:r>
      <w:r w:rsidR="005166E8">
        <w:rPr>
          <w:color w:val="000000"/>
        </w:rPr>
        <w:instrText xml:space="preserve"> ADDIN ZOTERO_ITEM CSL_CITATION {"citationID":"tZ9UscJd","properties":{"formattedCitation":"(Theertha &amp; Wanniarachchi, 2020)","plainCitation":"(Theertha &amp; Wanniarachchi, 2020)","noteIndex":0},"citationItems":[{"id":126,"uris":["http://zotero.org/users/local/zZINqPE4/items/FIHCUH4X"],"itemData":{"id":126,"type":"article-journal","abstract":"Srilanka is a developing country.\nAgriculture is main livelihood in sri lanka.\nPaddy cultivation is the major crop\nproduction among it. main problem in Paddy\ncultivation is pest defect. In Every month any\npest defect may occur annually in Paddy\ncultivation. Therefore, sustainable\ncultivation concept is needed to compete\nwith the modern world. Not only insect\nhazards, not only insects hazards but floods\nand rats also can damage the paddy field.\nThere are many damages to paddy\ncultivation. Paddy farming uses a variety of\nchemical remedies to prevent insect damage\nand hazards. This results in loss of yield and\na reduction in yield. The answer to this\nquestion is how to teach insect destruction\nby local chem methods. Details of unknown\ninsects are readily available.\nAnother major problem for farmers is the\nlack of identification of insects as farming is\nconcerned. Farmers have no idea about the\nthreats or hazards happen to the crops by the\ninsects currently it is a big issue facing the\nsociety. Due to the delay in getting the\ninformation about it. Because of the\nignorance of the traditional medicines\nneeded for these insects. For all these\nreasons, farmers are able to make choices\neasily.\nThis will help the farmer to identify the pest\ninfestations that come to the farm and\ndestroy the insects with the conventional\nmethods of chemistry and other medicines\nneeded to prevent them. Educates the farmer\non how to make cam methods and how to use\nother medicines.\nA demonstration system will be developed to\naddress the reasons discussed above. Also,\nresearch is being conducted using the\nproposed system to evaluate and compare\nexisting systems. It can provide the farmer\nwith the most reliable, efficient, smart and\nconvenient services","language":"en","note":"Accepted: 2020-12-31T22:11:11Z","source":"ir.kdu.ac.lk","title":"Smart Pest Recognition System for Sri Lankan Crop-Growing","URL":"http://ir.kdu.ac.lk/handle/345/2991","author":[{"family":"Theertha","given":"L. G. C."},{"family":"Wanniarachchi","given":"Waam"}],"accessed":{"date-parts":[["2025",4,16]]},"issued":{"date-parts":[["2020"]]}}}],"schema":"https://github.com/citation-style-language/schema/raw/master/csl-citation.json"} </w:instrText>
      </w:r>
      <w:r w:rsidR="005166E8">
        <w:rPr>
          <w:color w:val="000000"/>
        </w:rPr>
        <w:fldChar w:fldCharType="separate"/>
      </w:r>
      <w:r w:rsidR="005166E8" w:rsidRPr="005166E8">
        <w:t>(Theertha &amp; Wanniarachchi, 2020)</w:t>
      </w:r>
      <w:r w:rsidR="005166E8">
        <w:rPr>
          <w:color w:val="000000"/>
        </w:rPr>
        <w:fldChar w:fldCharType="end"/>
      </w:r>
      <w:r w:rsidRPr="002E2C37">
        <w:rPr>
          <w:color w:val="000000"/>
        </w:rPr>
        <w:t>. Sri Lanka là một quốc gia đang phát triển nông nghiệp, Nông nghiệp là sinh kế chính ở Sri Lanka. Nông nghiệp ở srilanka chia làm 2 mùa 64% diện tích đất được canh tác trong mùa khô và 35% đất trồng trong mùa mưa. Mặc dù việc trồng trọt ở tình trạng tốt 100% nhưng mọi người không thể thu được năng suất cao nhất. Tác nhân chính gây nên vấn đề trên là sự gây hại của côn trùng. Vì vậy việc cấp thiết là phải xác định được côn trùng gây hại và đó cũng là khó khăn lớn nhất trong nông nghiệp của Sri lanka là người dân không có nhiều kiến thực về việc nhận dạng những loài côn trùng gây hại. Vì vậy hệ thống nhận dạng dịch hại thông minh cho Sri Lanka trong trồng trọt là một bước ngoặt trong nông nghiệp Sri Lanka, bởi vì mỗi nông dân đều có điện thoại di động, nhưng họ chỉ sử dụng điện thoại đó cho mục đích liên lạc. Sri Lanka không có bất kỳ ứng dụng di động Android nào để phân tích xác định côn trùng. Hệ thống tập chung vào nhận dạng ảnh và xử lý. Hệ thống là một ứng dụng phân tán. Máy khách nằm ở thiết bị android.</w:t>
      </w:r>
    </w:p>
    <w:p w14:paraId="5AEC8103" w14:textId="77777777" w:rsidR="004135D3" w:rsidRDefault="001768AC" w:rsidP="004135D3">
      <w:pPr>
        <w:keepNext/>
        <w:pBdr>
          <w:top w:val="nil"/>
          <w:left w:val="nil"/>
          <w:bottom w:val="nil"/>
          <w:right w:val="nil"/>
          <w:between w:val="nil"/>
        </w:pBdr>
        <w:ind w:firstLine="0"/>
        <w:jc w:val="center"/>
      </w:pPr>
      <w:r w:rsidRPr="002E2C37">
        <w:rPr>
          <w:noProof/>
          <w:color w:val="000000"/>
          <w:lang w:eastAsia="en-GB"/>
        </w:rPr>
        <w:drawing>
          <wp:inline distT="0" distB="0" distL="0" distR="0" wp14:anchorId="0C9B8B80" wp14:editId="755ED155">
            <wp:extent cx="5219700" cy="2717800"/>
            <wp:effectExtent l="0" t="0" r="0" b="0"/>
            <wp:docPr id="160211" name="image9.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1" name="image9.png" descr="A screenshot of a computer&#10;&#10;AI-generated content may be incorrect."/>
                    <pic:cNvPicPr preferRelativeResize="0"/>
                  </pic:nvPicPr>
                  <pic:blipFill>
                    <a:blip r:embed="rId162"/>
                    <a:srcRect/>
                    <a:stretch>
                      <a:fillRect/>
                    </a:stretch>
                  </pic:blipFill>
                  <pic:spPr>
                    <a:xfrm>
                      <a:off x="0" y="0"/>
                      <a:ext cx="5219700" cy="2717800"/>
                    </a:xfrm>
                    <a:prstGeom prst="rect">
                      <a:avLst/>
                    </a:prstGeom>
                    <a:ln/>
                  </pic:spPr>
                </pic:pic>
              </a:graphicData>
            </a:graphic>
          </wp:inline>
        </w:drawing>
      </w:r>
    </w:p>
    <w:p w14:paraId="09BA0000" w14:textId="5E85F481" w:rsidR="003A4E5E" w:rsidRPr="002E2C37" w:rsidRDefault="004135D3" w:rsidP="004135D3">
      <w:pPr>
        <w:pStyle w:val="Hnh"/>
      </w:pPr>
      <w:bookmarkStart w:id="134" w:name="_Toc195696867"/>
      <w:r>
        <w:t xml:space="preserve">Hình </w:t>
      </w:r>
      <w:r>
        <w:fldChar w:fldCharType="begin"/>
      </w:r>
      <w:r>
        <w:instrText xml:space="preserve"> SEQ Hình \* ARABIC </w:instrText>
      </w:r>
      <w:r>
        <w:fldChar w:fldCharType="separate"/>
      </w:r>
      <w:r w:rsidR="007B498C">
        <w:rPr>
          <w:noProof/>
        </w:rPr>
        <w:t>17</w:t>
      </w:r>
      <w:r>
        <w:fldChar w:fldCharType="end"/>
      </w:r>
      <w:r>
        <w:t xml:space="preserve">: </w:t>
      </w:r>
      <w:r w:rsidRPr="002E2C37">
        <w:t>Hệ thống của ứng dụng nhận diện dịch hại của Sri Lanka</w:t>
      </w:r>
      <w:bookmarkEnd w:id="134"/>
    </w:p>
    <w:p w14:paraId="7DA25732" w14:textId="6FC4F068" w:rsidR="001768AC" w:rsidRPr="002E2C37" w:rsidRDefault="001768AC" w:rsidP="001768AC">
      <w:pPr>
        <w:pBdr>
          <w:top w:val="nil"/>
          <w:left w:val="nil"/>
          <w:bottom w:val="nil"/>
          <w:right w:val="nil"/>
          <w:between w:val="nil"/>
        </w:pBdr>
        <w:rPr>
          <w:color w:val="000000"/>
        </w:rPr>
      </w:pPr>
      <w:r w:rsidRPr="002E2C37">
        <w:rPr>
          <w:color w:val="000000"/>
        </w:rPr>
        <w:lastRenderedPageBreak/>
        <w:t xml:space="preserve">Để thực hiện theo quy trình, người nông dân chỉ cần tải côn trùng gây hại của mình lên ứng dụng di động và sau đó ứng dụng khách sẽ gửi hình ảnh vào máy chủ và bên trong máy chủ, hình ảnh sẽ được xử lý và gửi kết quả cho nông dân. Thông tin trả về của công trùng sẽ là chiều cao, kích thước công trùng, màu sắc côn trùng, từ đó đưa ra các bài thuốc để tiêu diệt côn trùng đó. Điều đạt được của ứng dụng là đã giải quyết được những vấn đề cần một hệ thống để xác định côn trùng gây hại, để từ đó có những phương pháp phòng chống cho phù hợp thay vì chỉ toàn sử dụng thuốc bảo vệ thực vật như trước kia, đồng thời còn cung cấp tự liệu cho bộ nông nghiệp. Bên cạnh những điều mà hệ thống đạt được thì còn một số hạn chế như người dân nếu muốn phân biết côn trùng thì phải gửi ảnh hoặc tin nhắn miêu tả về côn trùng lên server và phải chờ kết quả trả về điều này sẽ làm cho việc nhận biết côn trùng trở nên tốn thời gian và chi phí hơn. Ứng dụng dựa trên điện thoại thông minh để phát hiện quy mô dịch hại bằng cách sử dụng phương pháp phát hiện nhiều đối tượng (A Smartphone-Based Application for Scale Pest Detection Using Multiple-Object Detection Methods) </w:t>
      </w:r>
      <w:r w:rsidR="003A4E5E" w:rsidRPr="002E2C37">
        <w:rPr>
          <w:color w:val="000000"/>
        </w:rPr>
        <w:fldChar w:fldCharType="begin"/>
      </w:r>
      <w:r w:rsidR="00C12BD2">
        <w:rPr>
          <w:color w:val="000000"/>
        </w:rPr>
        <w:instrText xml:space="preserve"> ADDIN ZOTERO_ITEM CSL_CITATION {"citationID":"eV2i39q1","properties":{"formattedCitation":"(Lee &amp; Hwang, 2022)","plainCitation":"(Lee &amp; Hwang, 2022)","noteIndex":0},"citationItems":[{"id":99,"uris":["http://zotero.org/users/local/zZINqPE4/items/ZSCHUKAE"],"itemData":{"id":99,"type":"article-journal","abstract":"You only look once (YOLO) is being used as the most popular object detection software in many intelligent video applications due to its ease of use and high object detection precision. In addition, in recent years, various intelligent vision systems based on high-performance embedded systems are being developed. Nevertheless, the YOLO still requires high-end hardware for successful real-time object detection. In this paper, we first discuss real-time object detection service of the YOLO on AI embedded systems with resource constraints. In particular, we point out the problems related to real-time processing in YOLO object detection associated with network cameras, and then propose a novel YOLO architecture with adaptive frame control (AFC) that can efficiently cope with these problems. Through various experiments, we show that the proposed AFC can maintain the high precision and convenience of YOLO, and provide real-time object detection service by minimizing total service delay, which remains a limitation of the pure YOLO.","container-title":"Multimedia Tools and Applications","DOI":"10.1007/s11042-021-11480-0","ISSN":"1573-7721","issue":"25","journalAbbreviation":"Multimed Tools Appl","language":"en","page":"36375-36396","source":"Springer Link","title":"YOLO with adaptive frame control for real-time object detection applications","volume":"81","author":[{"family":"Lee","given":"Jeonghun"},{"family":"Hwang","given":"Kwang-il"}],"issued":{"date-parts":[["2022",10,1]]}}}],"schema":"https://github.com/citation-style-language/schema/raw/master/csl-citation.json"} </w:instrText>
      </w:r>
      <w:r w:rsidR="003A4E5E" w:rsidRPr="002E2C37">
        <w:rPr>
          <w:color w:val="000000"/>
        </w:rPr>
        <w:fldChar w:fldCharType="separate"/>
      </w:r>
      <w:r w:rsidR="00C12BD2" w:rsidRPr="00C12BD2">
        <w:t>(Lee &amp; Hwang, 2022)</w:t>
      </w:r>
      <w:r w:rsidR="003A4E5E" w:rsidRPr="002E2C37">
        <w:rPr>
          <w:color w:val="000000"/>
        </w:rPr>
        <w:fldChar w:fldCharType="end"/>
      </w:r>
      <w:r w:rsidRPr="002E2C37">
        <w:rPr>
          <w:color w:val="000000"/>
        </w:rPr>
        <w:t xml:space="preserve">. Mục đích của nghiên cứu này là thiết kế một hệ thống mà nông dân có thể sử dụng như một máy phát hiện dịch hại quy mô để ngăn ngừa sớm sự phá hại của dịch hại, hệ thống được phát triển được kết hợp với thiết bị điện thoại thông minh để giúp nông dân nâng cao hiệu quả của họ, hệ thống sử dụng nền tảng đám mây, đề xuất sử dụng nền tảng Keras để triển khai mô hình phát hiện đối tượng CNN trên thiết bị di động có thể phát hiện vị trí của ba loại sinh vật gây hại quy mô trong hình ảnh, Sử dụng các mô hình phát hiện đối tượng dựa trên học tập sâu để dự đoán các loại và vị trí của các loài gây hại quy mô xuất hiện trong hình ảnh, Sau khi đào tạo các mô hình phát hiện đối tượng, việc lưu các mô hình vào nền tảng đám mây của cơ sở dữ liệu. Bài báo này phát triển một hệ thống nhận dạng dịch hại thông minh dựa trên nền tảng đám mây, sử dụng công nghệ Internet of Things để tải mô hình được đào tạo lên nền tảng lưu trữ đám mây thông qua mạng </w:t>
      </w:r>
      <w:r w:rsidRPr="002E2C37">
        <w:t>Wifi</w:t>
      </w:r>
      <w:r w:rsidRPr="002E2C37">
        <w:rPr>
          <w:color w:val="000000"/>
        </w:rPr>
        <w:t xml:space="preserve"> hoặc mạng 4G. Để triển khai và suy luận mô hình được đào tạo trong môi trường thực địa, một thiết bị điện thoại thông minh đã được phát triển để kết hợp với nền tảng đám mây, có thể được người dùng sử dụng để xác định dịch hại theo thời gian thực. Hệ thống ứng dụng điện thoại thông minh để phát hiện quy mô dịch hại bằng cách sử dụng phương pháp nhiều đối tượng trên có ưu điểm là nó đảm bảo phát hiện đối tượng thời gian thực nhưng vẫn đảm bảo những yêu cầu đối với một ứng dụng thời gian thực là phát hiện đối tượng đáng tin cậy cao, đảm bảo thời gian dịch vụ phát hiện đối tượng, đảm bảo tốc độ khung hình, và đảm bảo thời gian phát hiện đối tượng (thời gian thực) </w:t>
      </w:r>
      <w:r w:rsidR="003A4E5E" w:rsidRPr="002E2C37">
        <w:rPr>
          <w:color w:val="000000"/>
        </w:rPr>
        <w:fldChar w:fldCharType="begin"/>
      </w:r>
      <w:r w:rsidR="00C12BD2">
        <w:rPr>
          <w:color w:val="000000"/>
        </w:rPr>
        <w:instrText xml:space="preserve"> ADDIN ZOTERO_ITEM CSL_CITATION {"citationID":"0pmlR4PY","properties":{"formattedCitation":"({\\i{}YOLO with Adaptive Frame Control for Real-Time Object Detection Applications | Multimedia Tools and Applications}, n.d.)","plainCitation":"(YOLO with Adaptive Frame Control for Real-Time Object Detection Applications | Multimedia Tools and Applications, n.d.)","noteIndex":0},"citationItems":[{"id":101,"uris":["http://zotero.org/users/local/zZINqPE4/items/SHR7ED6J"],"itemData":{"id":101,"type":"webpage","title":"YOLO with adaptive frame control for real-time object detection applications | Multimedia Tools and Applications","URL":"https://link.springer.com/article/10.1007/s11042-021-11480-0","accessed":{"date-parts":[["2025",4,13]]}}}],"schema":"https://github.com/citation-style-language/schema/raw/master/csl-citation.json"} </w:instrText>
      </w:r>
      <w:r w:rsidR="003A4E5E" w:rsidRPr="002E2C37">
        <w:rPr>
          <w:color w:val="000000"/>
        </w:rPr>
        <w:fldChar w:fldCharType="separate"/>
      </w:r>
      <w:r w:rsidR="00C12BD2" w:rsidRPr="00C12BD2">
        <w:t>(</w:t>
      </w:r>
      <w:r w:rsidR="00C12BD2" w:rsidRPr="00C12BD2">
        <w:rPr>
          <w:i/>
          <w:iCs/>
        </w:rPr>
        <w:t>YOLO with Adaptive Frame Control for Real-Time Object Detection Applications | Multimedia Tools and Applications</w:t>
      </w:r>
      <w:r w:rsidR="00C12BD2" w:rsidRPr="00C12BD2">
        <w:t>, n.d.)</w:t>
      </w:r>
      <w:r w:rsidR="003A4E5E" w:rsidRPr="002E2C37">
        <w:rPr>
          <w:color w:val="000000"/>
        </w:rPr>
        <w:fldChar w:fldCharType="end"/>
      </w:r>
      <w:r w:rsidRPr="002E2C37">
        <w:rPr>
          <w:color w:val="000000"/>
        </w:rPr>
        <w:t xml:space="preserve">. Bên cạnh ưu điểm thì hệ thống còn một khuyết điểm là mô </w:t>
      </w:r>
      <w:r w:rsidRPr="002E2C37">
        <w:rPr>
          <w:color w:val="000000"/>
        </w:rPr>
        <w:lastRenderedPageBreak/>
        <w:t>hình khi xây dựng xong thì mô hình sẽ được lưu trên đám mây, khi đó ứng dụng sẽ được kết nối với nền tảng đám mây, mô hình sẽ được truyền đến thiết bị di động để người dùng sử dụng để xác minh dịch hại theo thời gian thực.</w:t>
      </w:r>
    </w:p>
    <w:p w14:paraId="51D64AA1" w14:textId="77777777" w:rsidR="004135D3" w:rsidRDefault="001768AC" w:rsidP="004135D3">
      <w:pPr>
        <w:keepNext/>
        <w:pBdr>
          <w:top w:val="nil"/>
          <w:left w:val="nil"/>
          <w:bottom w:val="nil"/>
          <w:right w:val="nil"/>
          <w:between w:val="nil"/>
        </w:pBdr>
        <w:ind w:firstLine="0"/>
        <w:jc w:val="center"/>
      </w:pPr>
      <w:r w:rsidRPr="002E2C37">
        <w:rPr>
          <w:b/>
          <w:noProof/>
          <w:color w:val="000000"/>
          <w:highlight w:val="white"/>
          <w:lang w:eastAsia="en-GB"/>
        </w:rPr>
        <w:drawing>
          <wp:inline distT="0" distB="0" distL="0" distR="0" wp14:anchorId="253F0237" wp14:editId="51919241">
            <wp:extent cx="5180330" cy="4191000"/>
            <wp:effectExtent l="0" t="0" r="1270" b="0"/>
            <wp:docPr id="160212" name="image11.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0212" name="image11.png" descr="A close-up of a graph&#10;&#10;AI-generated content may be incorrect."/>
                    <pic:cNvPicPr preferRelativeResize="0"/>
                  </pic:nvPicPr>
                  <pic:blipFill>
                    <a:blip r:embed="rId163"/>
                    <a:srcRect/>
                    <a:stretch>
                      <a:fillRect/>
                    </a:stretch>
                  </pic:blipFill>
                  <pic:spPr>
                    <a:xfrm>
                      <a:off x="0" y="0"/>
                      <a:ext cx="5195576" cy="4203334"/>
                    </a:xfrm>
                    <a:prstGeom prst="rect">
                      <a:avLst/>
                    </a:prstGeom>
                    <a:ln/>
                  </pic:spPr>
                </pic:pic>
              </a:graphicData>
            </a:graphic>
          </wp:inline>
        </w:drawing>
      </w:r>
    </w:p>
    <w:p w14:paraId="57F821D5" w14:textId="09080957" w:rsidR="001768AC" w:rsidRPr="002E2C37" w:rsidRDefault="004135D3" w:rsidP="004135D3">
      <w:pPr>
        <w:pStyle w:val="Hnh"/>
      </w:pPr>
      <w:bookmarkStart w:id="135" w:name="_Toc195696868"/>
      <w:r>
        <w:t xml:space="preserve">Hình </w:t>
      </w:r>
      <w:r>
        <w:fldChar w:fldCharType="begin"/>
      </w:r>
      <w:r>
        <w:instrText xml:space="preserve"> SEQ Hình \* ARABIC </w:instrText>
      </w:r>
      <w:r>
        <w:fldChar w:fldCharType="separate"/>
      </w:r>
      <w:r w:rsidR="007B498C">
        <w:rPr>
          <w:noProof/>
        </w:rPr>
        <w:t>18</w:t>
      </w:r>
      <w:r>
        <w:fldChar w:fldCharType="end"/>
      </w:r>
      <w:r>
        <w:t xml:space="preserve">: </w:t>
      </w:r>
      <w:r w:rsidRPr="002E2C37">
        <w:t>Xác định đúng vị trí của đối tượng.</w:t>
      </w:r>
      <w:bookmarkEnd w:id="135"/>
      <w:r w:rsidR="003A4E5E" w:rsidRPr="002E2C37">
        <w:t xml:space="preserve"> </w:t>
      </w:r>
    </w:p>
    <w:p w14:paraId="451B2C2D" w14:textId="7343CA2A" w:rsidR="001768AC" w:rsidRPr="002E2C37" w:rsidRDefault="001768AC" w:rsidP="001768AC">
      <w:bookmarkStart w:id="136" w:name="_heading=h.2iq8gzs" w:colFirst="0" w:colLast="0"/>
      <w:bookmarkEnd w:id="136"/>
      <w:r w:rsidRPr="002E2C37">
        <w:t xml:space="preserve">Hay một nghiên cứu khác là ứng dụng di động mới về nhận dạng dịch hại nông nghiệp bằng cách sử dụng học sâu trong hệ thống điện toán đám mây </w:t>
      </w:r>
      <w:r w:rsidR="003A4E5E" w:rsidRPr="002E2C37">
        <w:fldChar w:fldCharType="begin"/>
      </w:r>
      <w:r w:rsidR="00C12BD2">
        <w:instrText xml:space="preserve"> ADDIN ZOTERO_ITEM CSL_CITATION {"citationID":"cnfqGeTk","properties":{"formattedCitation":"({\\i{}A New Mobile Application of Agricultural Pests Recognition Using Deep Learning in Cloud Computing System - ScienceDirect}, n.d.)","plainCitation":"(A New Mobile Application of Agricultural Pests Recognition Using Deep Learning in Cloud Computing System - ScienceDirect, n.d.)","noteIndex":0},"citationItems":[{"id":103,"uris":["http://zotero.org/users/local/zZINqPE4/items/BSFEKN3N"],"itemData":{"id":103,"type":"webpage","title":"A new mobile application of agricultural pests recognition using deep learning in cloud computing system - ScienceDirect","URL":"https://www.sciencedirect.com/science/article/pii/S1110016821001642","accessed":{"date-parts":[["2025",4,13]]}}}],"schema":"https://github.com/citation-style-language/schema/raw/master/csl-citation.json"} </w:instrText>
      </w:r>
      <w:r w:rsidR="003A4E5E" w:rsidRPr="002E2C37">
        <w:fldChar w:fldCharType="separate"/>
      </w:r>
      <w:r w:rsidR="00C12BD2" w:rsidRPr="00C12BD2">
        <w:t>(</w:t>
      </w:r>
      <w:r w:rsidR="00C12BD2" w:rsidRPr="00C12BD2">
        <w:rPr>
          <w:i/>
          <w:iCs/>
        </w:rPr>
        <w:t>A New Mobile Application of Agricultural Pests Recognition Using Deep Learning in Cloud Computing System - ScienceDirect</w:t>
      </w:r>
      <w:r w:rsidR="00C12BD2" w:rsidRPr="00C12BD2">
        <w:t>, n.d.)</w:t>
      </w:r>
      <w:r w:rsidR="003A4E5E" w:rsidRPr="002E2C37">
        <w:fldChar w:fldCharType="end"/>
      </w:r>
      <w:r w:rsidRPr="002E2C37">
        <w:t xml:space="preserve"> sử dụng Faster R-CNN)</w:t>
      </w:r>
      <w:r w:rsidR="003A4E5E" w:rsidRPr="002E2C37">
        <w:t xml:space="preserve"> </w:t>
      </w:r>
      <w:r w:rsidR="00006BF8" w:rsidRPr="002E2C37">
        <w:fldChar w:fldCharType="begin"/>
      </w:r>
      <w:r w:rsidR="00C12BD2">
        <w:instrText xml:space="preserve"> ADDIN ZOTERO_ITEM CSL_CITATION {"citationID":"xXQI5Ryf","properties":{"formattedCitation":"(Ren et al., 2015)","plainCitation":"(Ren et al., 2015)","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006BF8" w:rsidRPr="002E2C37">
        <w:fldChar w:fldCharType="separate"/>
      </w:r>
      <w:r w:rsidR="00C12BD2" w:rsidRPr="00C12BD2">
        <w:t>(Ren et al., 2015)</w:t>
      </w:r>
      <w:r w:rsidR="00006BF8" w:rsidRPr="002E2C37">
        <w:fldChar w:fldCharType="end"/>
      </w:r>
      <w:r w:rsidRPr="002E2C37">
        <w:t xml:space="preserve">. Faster R-CNN là một CNN học sâu thống nhất để phát hiện và xác định mục tiêu trong hình ảnh, bao gồm phát triển tính năng, tạo vùng ứng cử viên, phân loại ảnh vùng và tinh chỉnh vị trí. Các lớp chập sử dụng mô hình InceptionV2 </w:t>
      </w:r>
      <w:r w:rsidR="00006BF8" w:rsidRPr="002E2C37">
        <w:fldChar w:fldCharType="begin"/>
      </w:r>
      <w:r w:rsidR="00C12BD2">
        <w:instrText xml:space="preserve"> ADDIN ZOTERO_ITEM CSL_CITATION {"citationID":"ancbrczC","properties":{"formattedCitation":"(Szegedy et al., 2016)","plainCitation":"(Szegedy et al., 2016)","noteIndex":0},"citationItems":[{"id":107,"uris":["http://zotero.org/users/local/zZINqPE4/items/8K64JFVM"],"itemData":{"id":107,"type":"paper-conference","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container-title":"2016 IEEE Conference on Computer Vision and Pattern Recognition (CVPR)","DOI":"10.1109/CVPR.2016.308","event-title":"2016 IEEE Conference on Computer Vision and Pattern Recognition (CVPR)","note":"ISSN: 1063-6919","page":"2818-2826","source":"IEEE Xplore","title":"Rethinking the Inception Architecture for Computer Vision","URL":"https://ieeexplore.ieee.org/document/7780677","author":[{"family":"Szegedy","given":"Christian"},{"family":"Vanhoucke","given":"Vincent"},{"family":"Ioffe","given":"Sergey"},{"family":"Shlens","given":"Jon"},{"family":"Wojna","given":"Zbigniew"}],"accessed":{"date-parts":[["2025",4,13]]},"issued":{"date-parts":[["2016",6]]}}}],"schema":"https://github.com/citation-style-language/schema/raw/master/csl-citation.json"} </w:instrText>
      </w:r>
      <w:r w:rsidR="00006BF8" w:rsidRPr="002E2C37">
        <w:fldChar w:fldCharType="separate"/>
      </w:r>
      <w:r w:rsidR="00C12BD2" w:rsidRPr="00C12BD2">
        <w:t>(Szegedy et al., 2016)</w:t>
      </w:r>
      <w:r w:rsidR="00006BF8" w:rsidRPr="002E2C37">
        <w:fldChar w:fldCharType="end"/>
      </w:r>
      <w:r w:rsidRPr="002E2C37">
        <w:t xml:space="preserve"> được sử dụng trong nghiên cứu của tác giả như một chiếc feature cho Faster R-CNN vì ưu điểm của nó để cân bằng giữa tốc độ xử lý và độ chính xác trong hệ thống phát hiện dựa trên học sâu của modern. Mạng lưới InceptionV2 được đào tạo trên tập dữ liệu COCO </w:t>
      </w:r>
      <w:r w:rsidR="00006BF8" w:rsidRPr="002E2C37">
        <w:fldChar w:fldCharType="begin"/>
      </w:r>
      <w:r w:rsidR="00C12BD2">
        <w:instrText xml:space="preserve"> ADDIN ZOTERO_ITEM CSL_CITATION {"citationID":"mKT9T4E2","properties":{"formattedCitation":"(Lin et al., 2014)","plainCitation":"(Lin et al., 2014)","noteIndex":0},"citationItems":[{"id":110,"uris":["http://zotero.org/users/local/zZINqPE4/items/ZSIWLX3N"],"itemData":{"id":110,"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006BF8" w:rsidRPr="002E2C37">
        <w:fldChar w:fldCharType="separate"/>
      </w:r>
      <w:r w:rsidR="00C12BD2" w:rsidRPr="00C12BD2">
        <w:t>(Lin et al., 2014)</w:t>
      </w:r>
      <w:r w:rsidR="00006BF8" w:rsidRPr="002E2C37">
        <w:fldChar w:fldCharType="end"/>
      </w:r>
      <w:r w:rsidRPr="002E2C37">
        <w:t xml:space="preserve"> độ phân giải ảnh tối thiểu là 600pixel và tối đa là 1024 pixel, kích thước ảnh là 224 x 224pixel và có thể thay đổi tối đa là [600, 1024].</w:t>
      </w:r>
    </w:p>
    <w:p w14:paraId="210A7D3B" w14:textId="77777777" w:rsidR="00E82A5C" w:rsidRDefault="001768AC" w:rsidP="00E82A5C">
      <w:pPr>
        <w:keepNext/>
        <w:ind w:firstLine="0"/>
        <w:jc w:val="center"/>
      </w:pPr>
      <w:r w:rsidRPr="002E2C37">
        <w:rPr>
          <w:b/>
          <w:noProof/>
          <w:lang w:eastAsia="en-GB"/>
        </w:rPr>
        <w:lastRenderedPageBreak/>
        <w:drawing>
          <wp:inline distT="0" distB="0" distL="0" distR="0" wp14:anchorId="3984393A" wp14:editId="3BAFBF6C">
            <wp:extent cx="5219700" cy="1847850"/>
            <wp:effectExtent l="0" t="0" r="0" b="0"/>
            <wp:docPr id="160231" name="image23.png" descr="A diagram of a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31" name="image23.png" descr="A diagram of a network&#10;&#10;AI-generated content may be incorrect."/>
                    <pic:cNvPicPr preferRelativeResize="0"/>
                  </pic:nvPicPr>
                  <pic:blipFill>
                    <a:blip r:embed="rId164"/>
                    <a:srcRect/>
                    <a:stretch>
                      <a:fillRect/>
                    </a:stretch>
                  </pic:blipFill>
                  <pic:spPr>
                    <a:xfrm>
                      <a:off x="0" y="0"/>
                      <a:ext cx="5219700" cy="1847850"/>
                    </a:xfrm>
                    <a:prstGeom prst="rect">
                      <a:avLst/>
                    </a:prstGeom>
                    <a:ln/>
                  </pic:spPr>
                </pic:pic>
              </a:graphicData>
            </a:graphic>
          </wp:inline>
        </w:drawing>
      </w:r>
    </w:p>
    <w:p w14:paraId="45EA5174" w14:textId="71020C04" w:rsidR="00006BF8" w:rsidRPr="002E2C37" w:rsidRDefault="00E82A5C" w:rsidP="006D7F8B">
      <w:pPr>
        <w:pStyle w:val="Hnh"/>
      </w:pPr>
      <w:bookmarkStart w:id="137" w:name="_Toc195696869"/>
      <w:r w:rsidRPr="00E82A5C">
        <w:t xml:space="preserve">Hình </w:t>
      </w:r>
      <w:r w:rsidRPr="00E82A5C">
        <w:fldChar w:fldCharType="begin"/>
      </w:r>
      <w:r w:rsidRPr="00E82A5C">
        <w:instrText xml:space="preserve"> SEQ Hình \* ARABIC </w:instrText>
      </w:r>
      <w:r w:rsidRPr="00E82A5C">
        <w:fldChar w:fldCharType="separate"/>
      </w:r>
      <w:r w:rsidR="007B498C">
        <w:rPr>
          <w:noProof/>
        </w:rPr>
        <w:t>19</w:t>
      </w:r>
      <w:r w:rsidRPr="00E82A5C">
        <w:fldChar w:fldCharType="end"/>
      </w:r>
      <w:r w:rsidRPr="00E82A5C">
        <w:t>: Quy trình công việc cơ bản của Faster R-CNN để phát hiện và phân loại lớp đối tượng mục tiêu, tức là các loài gây hại cây trồng (trong nghiên cứu của tác giả).</w:t>
      </w:r>
      <w:bookmarkStart w:id="138" w:name="_heading=h.xvir7l" w:colFirst="0" w:colLast="0"/>
      <w:bookmarkStart w:id="139" w:name="_heading=h.3hv69ve" w:colFirst="0" w:colLast="0"/>
      <w:bookmarkStart w:id="140" w:name="_heading=h.1x0gk37" w:colFirst="0" w:colLast="0"/>
      <w:bookmarkEnd w:id="137"/>
      <w:bookmarkEnd w:id="138"/>
      <w:bookmarkEnd w:id="139"/>
      <w:bookmarkEnd w:id="140"/>
    </w:p>
    <w:p w14:paraId="714F4A9F" w14:textId="27F2FAC4" w:rsidR="005B19CF" w:rsidRDefault="005B19CF" w:rsidP="005B19CF">
      <w:pPr>
        <w:pStyle w:val="Hnh"/>
      </w:pPr>
      <w:bookmarkStart w:id="141" w:name="_Toc195696834"/>
      <w:r>
        <w:t xml:space="preserve">Bảng </w:t>
      </w:r>
      <w:r>
        <w:fldChar w:fldCharType="begin"/>
      </w:r>
      <w:r>
        <w:instrText xml:space="preserve"> SEQ Bảng \* ARABIC </w:instrText>
      </w:r>
      <w:r>
        <w:fldChar w:fldCharType="separate"/>
      </w:r>
      <w:r w:rsidR="009A5A02">
        <w:rPr>
          <w:noProof/>
        </w:rPr>
        <w:t>4</w:t>
      </w:r>
      <w:r>
        <w:fldChar w:fldCharType="end"/>
      </w:r>
      <w:r>
        <w:t xml:space="preserve">: </w:t>
      </w:r>
      <w:r w:rsidRPr="002E2C37">
        <w:t>Hiệu suất của phương pháp Faster R-CNN với các phương pháp khác trong tài liệu.</w:t>
      </w:r>
      <w:bookmarkEnd w:id="141"/>
    </w:p>
    <w:tbl>
      <w:tblPr>
        <w:tblStyle w:val="TableGrid"/>
        <w:tblW w:w="0" w:type="auto"/>
        <w:tblLook w:val="04A0" w:firstRow="1" w:lastRow="0" w:firstColumn="1" w:lastColumn="0" w:noHBand="0" w:noVBand="1"/>
      </w:tblPr>
      <w:tblGrid>
        <w:gridCol w:w="2122"/>
        <w:gridCol w:w="1275"/>
        <w:gridCol w:w="3119"/>
        <w:gridCol w:w="1694"/>
      </w:tblGrid>
      <w:tr w:rsidR="001768AC" w:rsidRPr="002E2C37" w14:paraId="62EBC092" w14:textId="77777777" w:rsidTr="009F7380">
        <w:trPr>
          <w:trHeight w:val="477"/>
        </w:trPr>
        <w:tc>
          <w:tcPr>
            <w:tcW w:w="2122" w:type="dxa"/>
          </w:tcPr>
          <w:p w14:paraId="0A6F9363" w14:textId="77777777" w:rsidR="001768AC" w:rsidRPr="002E2C37" w:rsidRDefault="001768AC" w:rsidP="009F7380">
            <w:pPr>
              <w:ind w:firstLine="0"/>
              <w:jc w:val="center"/>
              <w:rPr>
                <w:lang w:val="vi-VN"/>
              </w:rPr>
            </w:pPr>
            <w:r w:rsidRPr="002E2C37">
              <w:rPr>
                <w:lang w:val="vi-VN"/>
              </w:rPr>
              <w:t>Method</w:t>
            </w:r>
          </w:p>
        </w:tc>
        <w:tc>
          <w:tcPr>
            <w:tcW w:w="1275" w:type="dxa"/>
          </w:tcPr>
          <w:p w14:paraId="7575E2BA" w14:textId="77777777" w:rsidR="001768AC" w:rsidRPr="002E2C37" w:rsidRDefault="001768AC" w:rsidP="009F7380">
            <w:pPr>
              <w:ind w:firstLine="0"/>
              <w:jc w:val="center"/>
              <w:rPr>
                <w:lang w:val="vi-VN"/>
              </w:rPr>
            </w:pPr>
            <w:r w:rsidRPr="002E2C37">
              <w:rPr>
                <w:lang w:val="vi-VN"/>
              </w:rPr>
              <w:t>Dataset</w:t>
            </w:r>
          </w:p>
        </w:tc>
        <w:tc>
          <w:tcPr>
            <w:tcW w:w="3119" w:type="dxa"/>
          </w:tcPr>
          <w:p w14:paraId="4687E864" w14:textId="77777777" w:rsidR="001768AC" w:rsidRPr="002E2C37" w:rsidRDefault="001768AC" w:rsidP="009F7380">
            <w:pPr>
              <w:ind w:firstLine="0"/>
              <w:jc w:val="center"/>
              <w:rPr>
                <w:lang w:val="vi-VN"/>
              </w:rPr>
            </w:pPr>
            <w:r w:rsidRPr="002E2C37">
              <w:rPr>
                <w:lang w:val="vi-VN"/>
              </w:rPr>
              <w:t>Number of Pest Class</w:t>
            </w:r>
          </w:p>
        </w:tc>
        <w:tc>
          <w:tcPr>
            <w:tcW w:w="1694" w:type="dxa"/>
          </w:tcPr>
          <w:p w14:paraId="66EB10AE" w14:textId="77777777" w:rsidR="001768AC" w:rsidRPr="002E2C37" w:rsidRDefault="001768AC" w:rsidP="009F7380">
            <w:pPr>
              <w:ind w:firstLine="0"/>
              <w:jc w:val="center"/>
              <w:rPr>
                <w:lang w:val="vi-VN"/>
              </w:rPr>
            </w:pPr>
            <w:r w:rsidRPr="002E2C37">
              <w:rPr>
                <w:lang w:val="vi-VN"/>
              </w:rPr>
              <w:t>Accuracy(%)</w:t>
            </w:r>
          </w:p>
        </w:tc>
      </w:tr>
      <w:tr w:rsidR="001768AC" w:rsidRPr="002E2C37" w14:paraId="270BCECB" w14:textId="77777777" w:rsidTr="009F7380">
        <w:tc>
          <w:tcPr>
            <w:tcW w:w="2122" w:type="dxa"/>
          </w:tcPr>
          <w:p w14:paraId="09478752" w14:textId="77777777" w:rsidR="001768AC" w:rsidRPr="002E2C37" w:rsidRDefault="001768AC" w:rsidP="009F7380">
            <w:pPr>
              <w:ind w:firstLine="0"/>
              <w:jc w:val="center"/>
              <w:rPr>
                <w:lang w:val="vi-VN"/>
              </w:rPr>
            </w:pPr>
            <w:r w:rsidRPr="002E2C37">
              <w:rPr>
                <w:lang w:val="vi-VN"/>
              </w:rPr>
              <w:t>Bio-inspired methods</w:t>
            </w:r>
          </w:p>
        </w:tc>
        <w:tc>
          <w:tcPr>
            <w:tcW w:w="1275" w:type="dxa"/>
          </w:tcPr>
          <w:p w14:paraId="181F05F2" w14:textId="77777777" w:rsidR="001768AC" w:rsidRPr="002E2C37" w:rsidRDefault="001768AC" w:rsidP="009F7380">
            <w:pPr>
              <w:ind w:firstLine="0"/>
              <w:jc w:val="center"/>
              <w:rPr>
                <w:lang w:val="vi-VN"/>
              </w:rPr>
            </w:pPr>
            <w:r w:rsidRPr="002E2C37">
              <w:rPr>
                <w:lang w:val="vi-VN"/>
              </w:rPr>
              <w:t>IP102 dataset</w:t>
            </w:r>
          </w:p>
        </w:tc>
        <w:tc>
          <w:tcPr>
            <w:tcW w:w="3119" w:type="dxa"/>
          </w:tcPr>
          <w:p w14:paraId="7933CE62" w14:textId="77777777" w:rsidR="001768AC" w:rsidRPr="002E2C37" w:rsidRDefault="001768AC" w:rsidP="009F7380">
            <w:pPr>
              <w:ind w:firstLine="0"/>
              <w:jc w:val="center"/>
              <w:rPr>
                <w:lang w:val="vi-VN"/>
              </w:rPr>
            </w:pPr>
            <w:r w:rsidRPr="002E2C37">
              <w:rPr>
                <w:lang w:val="vi-VN"/>
              </w:rPr>
              <w:t>10</w:t>
            </w:r>
          </w:p>
        </w:tc>
        <w:tc>
          <w:tcPr>
            <w:tcW w:w="1694" w:type="dxa"/>
          </w:tcPr>
          <w:p w14:paraId="53816BA7" w14:textId="77777777" w:rsidR="001768AC" w:rsidRPr="002E2C37" w:rsidRDefault="001768AC" w:rsidP="009F7380">
            <w:pPr>
              <w:ind w:firstLine="0"/>
              <w:jc w:val="center"/>
              <w:rPr>
                <w:lang w:val="vi-VN"/>
              </w:rPr>
            </w:pPr>
            <w:r w:rsidRPr="002E2C37">
              <w:rPr>
                <w:lang w:val="vi-VN"/>
              </w:rPr>
              <w:t>92.4%</w:t>
            </w:r>
          </w:p>
        </w:tc>
      </w:tr>
      <w:tr w:rsidR="001768AC" w:rsidRPr="002E2C37" w14:paraId="01B90946" w14:textId="77777777" w:rsidTr="009F7380">
        <w:tc>
          <w:tcPr>
            <w:tcW w:w="2122" w:type="dxa"/>
          </w:tcPr>
          <w:p w14:paraId="0B091585" w14:textId="77777777" w:rsidR="001768AC" w:rsidRPr="002E2C37" w:rsidRDefault="001768AC" w:rsidP="009F7380">
            <w:pPr>
              <w:ind w:firstLine="0"/>
              <w:jc w:val="center"/>
              <w:rPr>
                <w:lang w:val="vi-VN"/>
              </w:rPr>
            </w:pPr>
            <w:r w:rsidRPr="002E2C37">
              <w:rPr>
                <w:lang w:val="vi-VN"/>
              </w:rPr>
              <w:t>Deep residual models</w:t>
            </w:r>
          </w:p>
        </w:tc>
        <w:tc>
          <w:tcPr>
            <w:tcW w:w="1275" w:type="dxa"/>
          </w:tcPr>
          <w:p w14:paraId="768B45A3" w14:textId="77777777" w:rsidR="001768AC" w:rsidRPr="002E2C37" w:rsidRDefault="001768AC" w:rsidP="009F7380">
            <w:pPr>
              <w:ind w:firstLine="0"/>
              <w:jc w:val="center"/>
              <w:rPr>
                <w:lang w:val="vi-VN"/>
              </w:rPr>
            </w:pPr>
            <w:r w:rsidRPr="002E2C37">
              <w:rPr>
                <w:lang w:val="vi-VN"/>
              </w:rPr>
              <w:t>Cotton pests</w:t>
            </w:r>
          </w:p>
        </w:tc>
        <w:tc>
          <w:tcPr>
            <w:tcW w:w="3119" w:type="dxa"/>
          </w:tcPr>
          <w:p w14:paraId="57FB7281" w14:textId="77777777" w:rsidR="001768AC" w:rsidRPr="002E2C37" w:rsidRDefault="001768AC" w:rsidP="009F7380">
            <w:pPr>
              <w:ind w:firstLine="0"/>
              <w:jc w:val="center"/>
              <w:rPr>
                <w:lang w:val="vi-VN"/>
              </w:rPr>
            </w:pPr>
            <w:r w:rsidRPr="002E2C37">
              <w:rPr>
                <w:lang w:val="vi-VN"/>
              </w:rPr>
              <w:t>2</w:t>
            </w:r>
          </w:p>
        </w:tc>
        <w:tc>
          <w:tcPr>
            <w:tcW w:w="1694" w:type="dxa"/>
          </w:tcPr>
          <w:p w14:paraId="6464951B" w14:textId="77777777" w:rsidR="001768AC" w:rsidRPr="002E2C37" w:rsidRDefault="001768AC" w:rsidP="009F7380">
            <w:pPr>
              <w:ind w:firstLine="0"/>
              <w:jc w:val="center"/>
              <w:rPr>
                <w:lang w:val="vi-VN"/>
              </w:rPr>
            </w:pPr>
            <w:r w:rsidRPr="002E2C37">
              <w:rPr>
                <w:lang w:val="vi-VN"/>
              </w:rPr>
              <w:t>98.0%</w:t>
            </w:r>
          </w:p>
        </w:tc>
      </w:tr>
      <w:tr w:rsidR="001768AC" w:rsidRPr="002E2C37" w14:paraId="25C926D8" w14:textId="77777777" w:rsidTr="009F7380">
        <w:tc>
          <w:tcPr>
            <w:tcW w:w="2122" w:type="dxa"/>
          </w:tcPr>
          <w:p w14:paraId="32A57B74" w14:textId="77777777" w:rsidR="001768AC" w:rsidRPr="002E2C37" w:rsidRDefault="001768AC" w:rsidP="009F7380">
            <w:pPr>
              <w:ind w:firstLine="0"/>
              <w:jc w:val="center"/>
              <w:rPr>
                <w:lang w:val="vi-VN"/>
              </w:rPr>
            </w:pPr>
            <w:r w:rsidRPr="002E2C37">
              <w:rPr>
                <w:lang w:val="vi-VN"/>
              </w:rPr>
              <w:t>Transfer learning models</w:t>
            </w:r>
          </w:p>
        </w:tc>
        <w:tc>
          <w:tcPr>
            <w:tcW w:w="1275" w:type="dxa"/>
          </w:tcPr>
          <w:p w14:paraId="117DCD63" w14:textId="77777777" w:rsidR="001768AC" w:rsidRPr="002E2C37" w:rsidRDefault="001768AC" w:rsidP="009F7380">
            <w:pPr>
              <w:ind w:firstLine="0"/>
              <w:jc w:val="center"/>
              <w:rPr>
                <w:lang w:val="vi-VN"/>
              </w:rPr>
            </w:pPr>
            <w:r w:rsidRPr="002E2C37">
              <w:rPr>
                <w:lang w:val="vi-VN"/>
              </w:rPr>
              <w:t>Soybean pests</w:t>
            </w:r>
          </w:p>
        </w:tc>
        <w:tc>
          <w:tcPr>
            <w:tcW w:w="3119" w:type="dxa"/>
          </w:tcPr>
          <w:p w14:paraId="223D1AF2" w14:textId="77777777" w:rsidR="001768AC" w:rsidRPr="002E2C37" w:rsidRDefault="001768AC" w:rsidP="009F7380">
            <w:pPr>
              <w:ind w:firstLine="0"/>
              <w:jc w:val="center"/>
              <w:rPr>
                <w:lang w:val="vi-VN"/>
              </w:rPr>
            </w:pPr>
            <w:r w:rsidRPr="002E2C37">
              <w:rPr>
                <w:lang w:val="vi-VN"/>
              </w:rPr>
              <w:t>13</w:t>
            </w:r>
          </w:p>
        </w:tc>
        <w:tc>
          <w:tcPr>
            <w:tcW w:w="1694" w:type="dxa"/>
          </w:tcPr>
          <w:p w14:paraId="1D3F706F" w14:textId="77777777" w:rsidR="001768AC" w:rsidRPr="002E2C37" w:rsidRDefault="001768AC" w:rsidP="009F7380">
            <w:pPr>
              <w:ind w:firstLine="0"/>
              <w:jc w:val="center"/>
              <w:rPr>
                <w:lang w:val="vi-VN"/>
              </w:rPr>
            </w:pPr>
            <w:r w:rsidRPr="002E2C37">
              <w:rPr>
                <w:lang w:val="vi-VN"/>
              </w:rPr>
              <w:t>93.8%</w:t>
            </w:r>
          </w:p>
        </w:tc>
      </w:tr>
      <w:tr w:rsidR="001768AC" w:rsidRPr="002E2C37" w14:paraId="2F382188" w14:textId="77777777" w:rsidTr="009F7380">
        <w:tc>
          <w:tcPr>
            <w:tcW w:w="2122" w:type="dxa"/>
          </w:tcPr>
          <w:p w14:paraId="30E4021D" w14:textId="77777777" w:rsidR="001768AC" w:rsidRPr="002E2C37" w:rsidRDefault="001768AC" w:rsidP="009F7380">
            <w:pPr>
              <w:ind w:firstLine="0"/>
              <w:jc w:val="center"/>
              <w:rPr>
                <w:lang w:val="vi-VN"/>
              </w:rPr>
            </w:pPr>
            <w:r w:rsidRPr="002E2C37">
              <w:rPr>
                <w:lang w:val="vi-VN"/>
              </w:rPr>
              <w:t xml:space="preserve">Machine learning </w:t>
            </w:r>
          </w:p>
        </w:tc>
        <w:tc>
          <w:tcPr>
            <w:tcW w:w="1275" w:type="dxa"/>
          </w:tcPr>
          <w:p w14:paraId="3631DD9D" w14:textId="77777777" w:rsidR="001768AC" w:rsidRPr="002E2C37" w:rsidRDefault="001768AC" w:rsidP="009F7380">
            <w:pPr>
              <w:ind w:firstLine="0"/>
              <w:jc w:val="center"/>
              <w:rPr>
                <w:lang w:val="vi-VN"/>
              </w:rPr>
            </w:pPr>
            <w:r w:rsidRPr="002E2C37">
              <w:rPr>
                <w:lang w:val="vi-VN"/>
              </w:rPr>
              <w:t>IP102 datasets</w:t>
            </w:r>
          </w:p>
        </w:tc>
        <w:tc>
          <w:tcPr>
            <w:tcW w:w="3119" w:type="dxa"/>
          </w:tcPr>
          <w:p w14:paraId="320FAA06" w14:textId="77777777" w:rsidR="001768AC" w:rsidRPr="002E2C37" w:rsidRDefault="001768AC" w:rsidP="009F7380">
            <w:pPr>
              <w:ind w:firstLine="0"/>
              <w:jc w:val="center"/>
              <w:rPr>
                <w:lang w:val="vi-VN"/>
              </w:rPr>
            </w:pPr>
            <w:r w:rsidRPr="002E2C37">
              <w:rPr>
                <w:lang w:val="vi-VN"/>
              </w:rPr>
              <w:t>9</w:t>
            </w:r>
          </w:p>
        </w:tc>
        <w:tc>
          <w:tcPr>
            <w:tcW w:w="1694" w:type="dxa"/>
          </w:tcPr>
          <w:p w14:paraId="1DFA87CA" w14:textId="77777777" w:rsidR="001768AC" w:rsidRPr="002E2C37" w:rsidRDefault="001768AC" w:rsidP="009F7380">
            <w:pPr>
              <w:ind w:firstLine="0"/>
              <w:jc w:val="center"/>
              <w:rPr>
                <w:lang w:val="vi-VN"/>
              </w:rPr>
            </w:pPr>
            <w:r w:rsidRPr="002E2C37">
              <w:rPr>
                <w:lang w:val="vi-VN"/>
              </w:rPr>
              <w:t>91.5%</w:t>
            </w:r>
          </w:p>
        </w:tc>
      </w:tr>
      <w:tr w:rsidR="001768AC" w:rsidRPr="002E2C37" w14:paraId="30C496A1" w14:textId="77777777" w:rsidTr="009F7380">
        <w:tc>
          <w:tcPr>
            <w:tcW w:w="2122" w:type="dxa"/>
          </w:tcPr>
          <w:p w14:paraId="176B2D62" w14:textId="77777777" w:rsidR="001768AC" w:rsidRPr="002E2C37" w:rsidRDefault="001768AC" w:rsidP="009F7380">
            <w:pPr>
              <w:ind w:firstLine="0"/>
              <w:jc w:val="center"/>
              <w:rPr>
                <w:lang w:val="vi-VN"/>
              </w:rPr>
            </w:pPr>
            <w:r w:rsidRPr="002E2C37">
              <w:rPr>
                <w:lang w:val="vi-VN"/>
              </w:rPr>
              <w:t>techniques</w:t>
            </w:r>
          </w:p>
        </w:tc>
        <w:tc>
          <w:tcPr>
            <w:tcW w:w="1275" w:type="dxa"/>
          </w:tcPr>
          <w:p w14:paraId="05B8CD5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DA93F32" w14:textId="77777777" w:rsidR="001768AC" w:rsidRPr="002E2C37" w:rsidRDefault="001768AC" w:rsidP="009F7380">
            <w:pPr>
              <w:ind w:firstLine="0"/>
              <w:jc w:val="center"/>
              <w:rPr>
                <w:lang w:val="vi-VN"/>
              </w:rPr>
            </w:pPr>
            <w:r w:rsidRPr="002E2C37">
              <w:rPr>
                <w:lang w:val="vi-VN"/>
              </w:rPr>
              <w:t>24</w:t>
            </w:r>
          </w:p>
        </w:tc>
        <w:tc>
          <w:tcPr>
            <w:tcW w:w="1694" w:type="dxa"/>
          </w:tcPr>
          <w:p w14:paraId="00EA1F6F" w14:textId="77777777" w:rsidR="001768AC" w:rsidRPr="002E2C37" w:rsidRDefault="001768AC" w:rsidP="009F7380">
            <w:pPr>
              <w:ind w:firstLine="0"/>
              <w:jc w:val="center"/>
              <w:rPr>
                <w:lang w:val="vi-VN"/>
              </w:rPr>
            </w:pPr>
            <w:r w:rsidRPr="002E2C37">
              <w:rPr>
                <w:lang w:val="vi-VN"/>
              </w:rPr>
              <w:t>90.0%</w:t>
            </w:r>
          </w:p>
        </w:tc>
      </w:tr>
      <w:tr w:rsidR="001768AC" w:rsidRPr="002E2C37" w14:paraId="544FB5C6" w14:textId="77777777" w:rsidTr="009F7380">
        <w:tc>
          <w:tcPr>
            <w:tcW w:w="2122" w:type="dxa"/>
          </w:tcPr>
          <w:p w14:paraId="00D365E6" w14:textId="77777777" w:rsidR="001768AC" w:rsidRPr="002E2C37" w:rsidRDefault="001768AC" w:rsidP="009F7380">
            <w:pPr>
              <w:ind w:firstLine="0"/>
              <w:jc w:val="center"/>
              <w:rPr>
                <w:lang w:val="vi-VN"/>
              </w:rPr>
            </w:pPr>
            <w:r w:rsidRPr="002E2C37">
              <w:rPr>
                <w:lang w:val="vi-VN"/>
              </w:rPr>
              <w:t>Our proposed Faster R-CNN</w:t>
            </w:r>
          </w:p>
        </w:tc>
        <w:tc>
          <w:tcPr>
            <w:tcW w:w="1275" w:type="dxa"/>
          </w:tcPr>
          <w:p w14:paraId="48F8EB8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06F85E0" w14:textId="77777777" w:rsidR="001768AC" w:rsidRPr="002E2C37" w:rsidRDefault="001768AC" w:rsidP="009F7380">
            <w:pPr>
              <w:ind w:firstLine="0"/>
              <w:jc w:val="center"/>
              <w:rPr>
                <w:lang w:val="vi-VN"/>
              </w:rPr>
            </w:pPr>
            <w:r w:rsidRPr="002E2C37">
              <w:rPr>
                <w:lang w:val="vi-VN"/>
              </w:rPr>
              <w:t>5</w:t>
            </w:r>
          </w:p>
        </w:tc>
        <w:tc>
          <w:tcPr>
            <w:tcW w:w="1694" w:type="dxa"/>
          </w:tcPr>
          <w:p w14:paraId="216FAD15" w14:textId="77777777" w:rsidR="001768AC" w:rsidRPr="002E2C37" w:rsidRDefault="001768AC" w:rsidP="009F7380">
            <w:pPr>
              <w:ind w:firstLine="0"/>
              <w:jc w:val="center"/>
              <w:rPr>
                <w:lang w:val="vi-VN"/>
              </w:rPr>
            </w:pPr>
            <w:r w:rsidRPr="002E2C37">
              <w:rPr>
                <w:lang w:val="vi-VN"/>
              </w:rPr>
              <w:t>98.9%</w:t>
            </w:r>
          </w:p>
        </w:tc>
      </w:tr>
    </w:tbl>
    <w:p w14:paraId="10FD6126" w14:textId="77777777" w:rsidR="001768AC" w:rsidRPr="002E2C37" w:rsidRDefault="001768AC" w:rsidP="001768AC">
      <w:pPr>
        <w:ind w:firstLine="709"/>
      </w:pPr>
      <w:r w:rsidRPr="002E2C37">
        <w:t xml:space="preserve">Từ bảng đánh giá trên thì chúng ta có thể thấy được là ứng dụng sử dụng mô hình Faster R-CNN thu về kết quả độ chính xác cao (khoảng 98.9%). Nhưng mô hình ứng dụng vẫn còn hạn chế ở một số điểm như sau thứ nhất thứ nhất hệ thống chỉ mới nhận diện côn trùng thông qua hình ảnh chưa thể nhận diện trực tiếp (nhận diện thời gian thực) vì vậy độ tối ưu của ứng dụng sẽ không được cao, ngoài ra mô hình xây dựng để nhận dạng cũng được lưu trữ trên đám mây, điều này sẽ đòi hỏi người dùng khi muốn dùng ứng dụng thì phải có kết nối với internet, làm cho ứng dụng không thể thích ứng với môi trường nhận diện. Từ những nghiên cứu ở trên tuy các nghiên cứu cho kết quả tương đối tốt nhưng </w:t>
      </w:r>
      <w:r w:rsidRPr="002E2C37">
        <w:lastRenderedPageBreak/>
        <w:t>vẫn còn những hạn chế điều đó làm cho hệ thống chưa trở nên thuận tiện, rút kinh nghiệm từ những hệ thống trước đó, thì ở hệ thống của tôi xậy dựng cũng có những cải tiến hơn. Vì hệ thống nhận diện côn trùng thời gian thực được tích hợp trên ứng dụng di động nên nó có những đòi hỏi riêng như là mô hình phải nhẹ, bảo đảm phát hiện đối tượng đáng tin cậy cao, đảm bảo thời gian dịch vụ phát hiện, đảm bảo khả năng thời gian thực. Để thích ứng với những tiêu chí đó thì chúng tôi sử dụng mô hình YOLOv5s, mô hình có kích thước không quá cao phù hợp để tích hợp vào ứng dụng di động, mô hình YOLO nếu xét về độ hiểu quả thì không phải tốt nhất, nhưng tốc độ thì nó là một thuật toán có tốc độ nhanh nhất trong lớp mô hình object detection, nó đạt được tốc độ gần như real time, đồng thời mô hình khi đào tạo xong thì sẽ được tích hợp và lưu vào trong ứng dụng di động, điều này giải quyết được vấn đề là ứng dụng có thể nhận diện được côn trùng khi không có Internet.</w:t>
      </w:r>
    </w:p>
    <w:p w14:paraId="260F01A2" w14:textId="77777777" w:rsidR="0029204D" w:rsidRPr="002E2C37" w:rsidRDefault="00000000" w:rsidP="008E7F43">
      <w:pPr>
        <w:pStyle w:val="Heading1"/>
        <w:rPr>
          <w:b w:val="0"/>
        </w:rPr>
      </w:pPr>
      <w:bookmarkStart w:id="142" w:name="_Toc195640422"/>
      <w:r w:rsidRPr="002E2C37">
        <w:lastRenderedPageBreak/>
        <w:t>CHƯƠNG 3</w:t>
      </w:r>
      <w:bookmarkEnd w:id="132"/>
      <w:bookmarkEnd w:id="133"/>
      <w:bookmarkEnd w:id="142"/>
    </w:p>
    <w:p w14:paraId="28BE77FF" w14:textId="77777777" w:rsidR="0029204D" w:rsidRPr="002E2C37" w:rsidRDefault="00000000" w:rsidP="008E7F43">
      <w:pPr>
        <w:pStyle w:val="Heading1"/>
      </w:pPr>
      <w:bookmarkStart w:id="143" w:name="_Toc101958628"/>
      <w:bookmarkStart w:id="144" w:name="_Toc24946"/>
      <w:bookmarkStart w:id="145" w:name="_Toc195640423"/>
      <w:r w:rsidRPr="002E2C37">
        <w:t>HỆ THỐNG NHẬN DẠNG CÔN TRÙNG TRÊN THIẾT BỊ DI ĐỘNG</w:t>
      </w:r>
      <w:bookmarkEnd w:id="143"/>
      <w:bookmarkEnd w:id="144"/>
      <w:bookmarkEnd w:id="145"/>
    </w:p>
    <w:p w14:paraId="2E0E4ACE" w14:textId="77777777" w:rsidR="0029204D" w:rsidRPr="002E2C37" w:rsidRDefault="00000000" w:rsidP="001D2C0E">
      <w:pPr>
        <w:pStyle w:val="Heading2"/>
        <w:rPr>
          <w:highlight w:val="white"/>
        </w:rPr>
      </w:pPr>
      <w:bookmarkStart w:id="146" w:name="_heading=h.upglbi" w:colFirst="0" w:colLast="0"/>
      <w:bookmarkStart w:id="147" w:name="_Toc5788"/>
      <w:bookmarkStart w:id="148" w:name="_Toc101958629"/>
      <w:bookmarkStart w:id="149" w:name="_Toc195640424"/>
      <w:bookmarkEnd w:id="146"/>
      <w:r w:rsidRPr="002E2C37">
        <w:rPr>
          <w:highlight w:val="white"/>
        </w:rPr>
        <w:t>3.1 TỔNG QUAN HỆ THỐNG</w:t>
      </w:r>
      <w:bookmarkEnd w:id="147"/>
      <w:bookmarkEnd w:id="148"/>
      <w:bookmarkEnd w:id="149"/>
    </w:p>
    <w:p w14:paraId="3533B366" w14:textId="51B494B2" w:rsidR="00E82A5C" w:rsidRPr="00E328CC" w:rsidRDefault="00E328CC" w:rsidP="00E82A5C">
      <w:pPr>
        <w:keepNext/>
        <w:ind w:firstLine="0"/>
        <w:rPr>
          <w:lang w:val="en-US"/>
        </w:rPr>
      </w:pPr>
      <w:r w:rsidRPr="00E328CC">
        <w:rPr>
          <w:noProof/>
          <w:lang w:val="en-US"/>
        </w:rPr>
        <w:drawing>
          <wp:inline distT="0" distB="0" distL="0" distR="0" wp14:anchorId="5F069836" wp14:editId="17B95A9E">
            <wp:extent cx="5220335" cy="5474335"/>
            <wp:effectExtent l="0" t="0" r="0" b="0"/>
            <wp:docPr id="156490445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04455" name="Picture 4" descr="A screenshot of a computer&#10;&#10;AI-generated content may be incorrect."/>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220335" cy="5474335"/>
                    </a:xfrm>
                    <a:prstGeom prst="rect">
                      <a:avLst/>
                    </a:prstGeom>
                    <a:noFill/>
                    <a:ln>
                      <a:noFill/>
                    </a:ln>
                  </pic:spPr>
                </pic:pic>
              </a:graphicData>
            </a:graphic>
          </wp:inline>
        </w:drawing>
      </w:r>
    </w:p>
    <w:p w14:paraId="4C1EE0BB" w14:textId="55E51682" w:rsidR="004E108D" w:rsidRPr="002E2C37" w:rsidRDefault="00E82A5C" w:rsidP="00E82A5C">
      <w:pPr>
        <w:pStyle w:val="Hnh"/>
      </w:pPr>
      <w:bookmarkStart w:id="150" w:name="_Toc195696870"/>
      <w:r>
        <w:t xml:space="preserve">Hình </w:t>
      </w:r>
      <w:r>
        <w:fldChar w:fldCharType="begin"/>
      </w:r>
      <w:r>
        <w:instrText xml:space="preserve"> SEQ Hình \* ARABIC </w:instrText>
      </w:r>
      <w:r>
        <w:fldChar w:fldCharType="separate"/>
      </w:r>
      <w:r w:rsidR="007B498C">
        <w:rPr>
          <w:noProof/>
        </w:rPr>
        <w:t>20</w:t>
      </w:r>
      <w:r>
        <w:fldChar w:fldCharType="end"/>
      </w:r>
      <w:r>
        <w:t xml:space="preserve">: </w:t>
      </w:r>
      <w:r w:rsidRPr="002E2C37">
        <w:t>Sơ đồ tổng quát hệ thống</w:t>
      </w:r>
      <w:bookmarkEnd w:id="150"/>
    </w:p>
    <w:p w14:paraId="374B3329" w14:textId="29DFE272" w:rsidR="0029204D" w:rsidRPr="002E2C37" w:rsidRDefault="00000000">
      <w:pPr>
        <w:ind w:firstLine="709"/>
        <w:rPr>
          <w:color w:val="000000"/>
          <w:lang w:val="en-US"/>
        </w:rPr>
      </w:pPr>
      <w:bookmarkStart w:id="151" w:name="_heading=h.4du1wux" w:colFirst="0" w:colLast="0"/>
      <w:bookmarkEnd w:id="151"/>
      <w:r w:rsidRPr="002E2C37">
        <w:rPr>
          <w:color w:val="000000"/>
          <w:lang w:val="en-US"/>
        </w:rPr>
        <w:t>Trước hết</w:t>
      </w:r>
      <w:r w:rsidRPr="002E2C37">
        <w:rPr>
          <w:color w:val="000000"/>
        </w:rPr>
        <w:t xml:space="preserve">, để có được </w:t>
      </w:r>
      <w:r w:rsidRPr="002E2C37">
        <w:rPr>
          <w:color w:val="000000"/>
          <w:lang w:val="en-US"/>
        </w:rPr>
        <w:t xml:space="preserve">một </w:t>
      </w:r>
      <w:r w:rsidRPr="002E2C37">
        <w:rPr>
          <w:color w:val="000000"/>
        </w:rPr>
        <w:t xml:space="preserve">dữ liệu côn trùng </w:t>
      </w:r>
      <w:r w:rsidRPr="002E2C37">
        <w:rPr>
          <w:color w:val="000000"/>
          <w:lang w:val="en-US"/>
        </w:rPr>
        <w:t xml:space="preserve">để phục vụ cho việc nhận diện </w:t>
      </w:r>
      <w:r w:rsidRPr="002E2C37">
        <w:rPr>
          <w:color w:val="000000"/>
        </w:rPr>
        <w:t xml:space="preserve">thì người dùng </w:t>
      </w:r>
      <w:r w:rsidRPr="002E2C37">
        <w:rPr>
          <w:color w:val="000000"/>
          <w:lang w:val="en-US"/>
        </w:rPr>
        <w:t>có thể t</w:t>
      </w:r>
      <w:r w:rsidRPr="002E2C37">
        <w:rPr>
          <w:color w:val="000000"/>
        </w:rPr>
        <w:t>ìm kiếm hình ảnh hoặc tên khoa học của loài côn trùng bạn muốn tìm hiểu</w:t>
      </w:r>
      <w:r w:rsidRPr="002E2C37">
        <w:rPr>
          <w:color w:val="000000"/>
          <w:lang w:val="en-US"/>
        </w:rPr>
        <w:t xml:space="preserve"> trên google</w:t>
      </w:r>
      <w:r w:rsidRPr="002E2C37">
        <w:rPr>
          <w:color w:val="000000"/>
        </w:rPr>
        <w:t>, Sử dụng camera điện thoại để ghi lại hình ảnh của côn trùng bạn gặp phải, hoặc là lấy từ những hệ thống bẫy côn trùng. Sau khi có được thông tin côn trùng, người dùng tiến hành sử dụng ứng dụng di động được xây dựng</w:t>
      </w:r>
      <w:r w:rsidRPr="002E2C37">
        <w:rPr>
          <w:color w:val="000000"/>
          <w:lang w:val="en-US"/>
        </w:rPr>
        <w:t>, ứ</w:t>
      </w:r>
      <w:r w:rsidRPr="002E2C37">
        <w:rPr>
          <w:color w:val="000000"/>
        </w:rPr>
        <w:t xml:space="preserve">ng dụng </w:t>
      </w:r>
      <w:r w:rsidRPr="002E2C37">
        <w:rPr>
          <w:color w:val="000000"/>
          <w:lang w:val="en-US"/>
        </w:rPr>
        <w:t xml:space="preserve">có </w:t>
      </w:r>
      <w:r w:rsidRPr="002E2C37">
        <w:rPr>
          <w:color w:val="000000"/>
        </w:rPr>
        <w:t>sử dụng mô hình học máy YOLOv</w:t>
      </w:r>
      <w:r w:rsidR="00966E19">
        <w:rPr>
          <w:color w:val="000000"/>
        </w:rPr>
        <w:t>9</w:t>
      </w:r>
      <w:r w:rsidRPr="002E2C37">
        <w:rPr>
          <w:color w:val="000000"/>
        </w:rPr>
        <w:t>s được tích hợp sẵn để phân tích hình ảnh hoặc mô tả bằng văn bản về côn trùng một cách chính xác</w:t>
      </w:r>
      <w:r w:rsidRPr="002E2C37">
        <w:rPr>
          <w:color w:val="000000"/>
          <w:lang w:val="en-US"/>
        </w:rPr>
        <w:t xml:space="preserve"> đ</w:t>
      </w:r>
      <w:r w:rsidRPr="002E2C37">
        <w:rPr>
          <w:color w:val="000000"/>
        </w:rPr>
        <w:t xml:space="preserve">ể tiến hành nhận diện côn trùng đó, khi nhận diện thành công chúng ta sẽ thu được tên của côn trùng và thông tin </w:t>
      </w:r>
      <w:r w:rsidRPr="002E2C37">
        <w:rPr>
          <w:color w:val="000000"/>
          <w:lang w:val="en-US"/>
        </w:rPr>
        <w:t xml:space="preserve">chi tiết </w:t>
      </w:r>
      <w:r w:rsidRPr="002E2C37">
        <w:rPr>
          <w:color w:val="000000"/>
        </w:rPr>
        <w:t xml:space="preserve">về côn trùng, để có </w:t>
      </w:r>
      <w:r w:rsidRPr="002E2C37">
        <w:rPr>
          <w:color w:val="000000"/>
        </w:rPr>
        <w:lastRenderedPageBreak/>
        <w:t>được thông tin từ côn trùng thì ứng dụng sẽ</w:t>
      </w:r>
      <w:r w:rsidRPr="002E2C37">
        <w:rPr>
          <w:color w:val="000000"/>
          <w:lang w:val="en-US"/>
        </w:rPr>
        <w:t xml:space="preserve"> </w:t>
      </w:r>
      <w:r w:rsidR="00966E19">
        <w:rPr>
          <w:color w:val="000000"/>
          <w:lang w:val="en-US"/>
        </w:rPr>
        <w:t>truy vấn</w:t>
      </w:r>
      <w:r w:rsidRPr="002E2C37">
        <w:rPr>
          <w:color w:val="000000"/>
        </w:rPr>
        <w:t xml:space="preserve"> thông tin </w:t>
      </w:r>
      <w:r w:rsidRPr="002E2C37">
        <w:rPr>
          <w:color w:val="000000"/>
          <w:lang w:val="en-US"/>
        </w:rPr>
        <w:t xml:space="preserve">là tên về loài côn trùng vừa nhận diện xong </w:t>
      </w:r>
      <w:r w:rsidR="00966E19">
        <w:rPr>
          <w:color w:val="000000"/>
        </w:rPr>
        <w:t>trên</w:t>
      </w:r>
      <w:r w:rsidRPr="002E2C37">
        <w:rPr>
          <w:color w:val="000000"/>
        </w:rPr>
        <w:t xml:space="preserve"> </w:t>
      </w:r>
      <w:r w:rsidR="00966E19">
        <w:rPr>
          <w:color w:val="000000"/>
        </w:rPr>
        <w:t>database</w:t>
      </w:r>
      <w:r w:rsidRPr="002E2C37">
        <w:rPr>
          <w:color w:val="000000"/>
        </w:rPr>
        <w:t xml:space="preserve">, </w:t>
      </w:r>
      <w:r w:rsidR="00966E19">
        <w:rPr>
          <w:color w:val="000000"/>
        </w:rPr>
        <w:t>sau đó database</w:t>
      </w:r>
      <w:r w:rsidRPr="002E2C37">
        <w:rPr>
          <w:color w:val="000000"/>
        </w:rPr>
        <w:t xml:space="preserve"> sẽ xử lý và trả về thông tin cho ứng dụng </w:t>
      </w:r>
      <w:r w:rsidRPr="002E2C37">
        <w:rPr>
          <w:color w:val="000000"/>
          <w:lang w:val="en-US"/>
        </w:rPr>
        <w:t>và hiển thị lên giao diện di động</w:t>
      </w:r>
      <w:r w:rsidR="00966E19">
        <w:rPr>
          <w:color w:val="000000"/>
          <w:lang w:val="en-US"/>
        </w:rPr>
        <w:t>.</w:t>
      </w:r>
    </w:p>
    <w:p w14:paraId="5AF670FA" w14:textId="77777777" w:rsidR="0029204D" w:rsidRPr="002E2C37" w:rsidRDefault="00000000">
      <w:pPr>
        <w:ind w:firstLine="709"/>
        <w:rPr>
          <w:color w:val="000000"/>
        </w:rPr>
      </w:pPr>
      <w:r w:rsidRPr="002E2C37">
        <w:rPr>
          <w:color w:val="000000"/>
        </w:rPr>
        <w:t xml:space="preserve">Việc ghi nhận côn trùng gây hại </w:t>
      </w:r>
      <w:r w:rsidRPr="002E2C37">
        <w:rPr>
          <w:color w:val="000000"/>
          <w:lang w:val="en-US"/>
        </w:rPr>
        <w:t>đóng vai trò rất quan trọng trong đa dạng sinh học và nông nghiệp, số lượng côn trùng gây hại đóng vai trò như chỉ số phản ánh mức độ đa dạng của hệ sinh thái. dữ liệu này giúp đánh giá tình trạng sức khỏe môi trường, theo dõi biến đổi hệ sinh thái theo thời gian và đánh giá tác động của hoạt động con người</w:t>
      </w:r>
      <w:r w:rsidRPr="002E2C37">
        <w:rPr>
          <w:color w:val="000000"/>
        </w:rPr>
        <w:t>.</w:t>
      </w:r>
    </w:p>
    <w:p w14:paraId="3B5912CB" w14:textId="77777777" w:rsidR="0029204D" w:rsidRPr="002E2C37" w:rsidRDefault="00000000">
      <w:pPr>
        <w:ind w:firstLine="709"/>
        <w:rPr>
          <w:color w:val="000000"/>
        </w:rPr>
      </w:pPr>
      <w:r w:rsidRPr="002E2C37">
        <w:rPr>
          <w:color w:val="000000"/>
        </w:rPr>
        <w:t xml:space="preserve">YOLO là một thuật toán Object detection nên mục tiêu của mô hình YOLO không chỉ là dự báo nhãn cho vật thể như các bài toán classification mà nó còn xác định vị trí của vật thể. Về độ chính xác thì có </w:t>
      </w:r>
      <w:r w:rsidRPr="002E2C37">
        <w:rPr>
          <w:color w:val="000000"/>
          <w:lang w:val="en-US"/>
        </w:rPr>
        <w:t>v</w:t>
      </w:r>
      <w:r w:rsidRPr="002E2C37">
        <w:rPr>
          <w:color w:val="000000"/>
        </w:rPr>
        <w:t>ẻ YOLO không phải là thuật toán có độ chính xác cao nhất nhưng về tốc độ thì YOLO là thuật toán nhanh nhất trong lớp mô hình Object detection.</w:t>
      </w:r>
    </w:p>
    <w:p w14:paraId="6332C5C5" w14:textId="2AC5E5D2" w:rsidR="0029204D" w:rsidRPr="002E2C37" w:rsidRDefault="00000000">
      <w:pPr>
        <w:ind w:firstLine="709"/>
        <w:rPr>
          <w:color w:val="000000"/>
        </w:rPr>
      </w:pPr>
      <w:r w:rsidRPr="002E2C37">
        <w:rPr>
          <w:color w:val="000000"/>
        </w:rPr>
        <w:t xml:space="preserve">Trong hệ thống này, không giống như các ứng dụng trước đây, ứng dụng của chúng tôi phát triển hướng đến việc ứng dụng có thể </w:t>
      </w:r>
      <w:r w:rsidRPr="002E2C37">
        <w:rPr>
          <w:color w:val="000000"/>
          <w:lang w:val="en-US"/>
        </w:rPr>
        <w:t>n</w:t>
      </w:r>
      <w:r w:rsidRPr="002E2C37">
        <w:rPr>
          <w:color w:val="000000"/>
        </w:rPr>
        <w:t>hận diện côn trùng gây hại bằng hình ảnh hoặc thời gian thực</w:t>
      </w:r>
      <w:r w:rsidRPr="002E2C37">
        <w:rPr>
          <w:color w:val="000000"/>
          <w:lang w:val="en-US"/>
        </w:rPr>
        <w:t xml:space="preserve"> g</w:t>
      </w:r>
      <w:r w:rsidRPr="002E2C37">
        <w:rPr>
          <w:color w:val="000000"/>
        </w:rPr>
        <w:t>iúp người dùng dễ dàng phát hiện côn trùng mọi lúc mọi nơi, nâng cao hiệu quả và tính tiện lợi</w:t>
      </w:r>
      <w:r w:rsidRPr="002E2C37">
        <w:rPr>
          <w:color w:val="000000"/>
          <w:lang w:val="en-US"/>
        </w:rPr>
        <w:t xml:space="preserve">. </w:t>
      </w:r>
      <w:r w:rsidRPr="002E2C37">
        <w:rPr>
          <w:color w:val="000000"/>
        </w:rPr>
        <w:t xml:space="preserve">Hệ thống tích hợp trên thiết bị di động </w:t>
      </w:r>
      <w:r w:rsidRPr="002E2C37">
        <w:rPr>
          <w:color w:val="000000"/>
          <w:lang w:val="en-US"/>
        </w:rPr>
        <w:t>d</w:t>
      </w:r>
      <w:r w:rsidRPr="002E2C37">
        <w:rPr>
          <w:color w:val="000000"/>
        </w:rPr>
        <w:t>ễ dàng cài đặt và sử dụng trên mọi thiết bị di động thông minh, giúp bạn kiểm soát côn trùng mọi lúc mọi nơi</w:t>
      </w:r>
      <w:r w:rsidRPr="002E2C37">
        <w:rPr>
          <w:color w:val="000000"/>
          <w:lang w:val="en-US"/>
        </w:rPr>
        <w:t xml:space="preserve"> .</w:t>
      </w:r>
      <w:r w:rsidRPr="002E2C37">
        <w:rPr>
          <w:color w:val="000000"/>
        </w:rPr>
        <w:t>Vì tôi cần hướng đến là một hệ thống có thể phát hiện đối tượng thời gian thực</w:t>
      </w:r>
      <w:r w:rsidRPr="002E2C37">
        <w:rPr>
          <w:color w:val="000000"/>
          <w:lang w:val="en-US"/>
        </w:rPr>
        <w:t xml:space="preserve"> nên tôi tiến hành tìm hiểu và s</w:t>
      </w:r>
      <w:r w:rsidRPr="002E2C37">
        <w:rPr>
          <w:color w:val="000000"/>
        </w:rPr>
        <w:t>ử dụng thuật toán YOLOv</w:t>
      </w:r>
      <w:r w:rsidR="00966E19">
        <w:rPr>
          <w:color w:val="000000"/>
        </w:rPr>
        <w:t>9</w:t>
      </w:r>
      <w:r w:rsidRPr="002E2C37">
        <w:rPr>
          <w:color w:val="000000"/>
        </w:rPr>
        <w:t xml:space="preserve">s tiên tiến, ứng dụng hoạt động nhanh chóng và chính xác, ngay cả trên thiết bị di động có cấu hình thấp., tuy YOLO không phải là thuật toán tốt nhất nhưng nó là thuật toán nhanh nhất trong các lớp mô hình object detection, nó có thể đạt tốc độ gần như realtime mà độ chính xác không quá giảm so với các model thuộc top đầu. </w:t>
      </w:r>
    </w:p>
    <w:p w14:paraId="262B004F" w14:textId="77777777" w:rsidR="00E82A5C" w:rsidRDefault="00000000" w:rsidP="00E82A5C">
      <w:pPr>
        <w:keepNext/>
        <w:ind w:firstLine="0"/>
      </w:pPr>
      <w:r w:rsidRPr="002E2C37">
        <w:rPr>
          <w:noProof/>
          <w:color w:val="000000"/>
          <w:lang w:eastAsia="en-GB"/>
        </w:rPr>
        <w:drawing>
          <wp:inline distT="0" distB="0" distL="0" distR="0" wp14:anchorId="297269E1" wp14:editId="2554B262">
            <wp:extent cx="5218430" cy="2343150"/>
            <wp:effectExtent l="0" t="0" r="1270" b="0"/>
            <wp:docPr id="160239" name="image52.png"/>
            <wp:cNvGraphicFramePr/>
            <a:graphic xmlns:a="http://schemas.openxmlformats.org/drawingml/2006/main">
              <a:graphicData uri="http://schemas.openxmlformats.org/drawingml/2006/picture">
                <pic:pic xmlns:pic="http://schemas.openxmlformats.org/drawingml/2006/picture">
                  <pic:nvPicPr>
                    <pic:cNvPr id="160239" name="image52.png"/>
                    <pic:cNvPicPr preferRelativeResize="0"/>
                  </pic:nvPicPr>
                  <pic:blipFill>
                    <a:blip r:embed="rId166"/>
                    <a:srcRect/>
                    <a:stretch>
                      <a:fillRect/>
                    </a:stretch>
                  </pic:blipFill>
                  <pic:spPr>
                    <a:xfrm>
                      <a:off x="0" y="0"/>
                      <a:ext cx="5232711" cy="2349380"/>
                    </a:xfrm>
                    <a:prstGeom prst="rect">
                      <a:avLst/>
                    </a:prstGeom>
                  </pic:spPr>
                </pic:pic>
              </a:graphicData>
            </a:graphic>
          </wp:inline>
        </w:drawing>
      </w:r>
    </w:p>
    <w:p w14:paraId="7C08B422" w14:textId="45D56567" w:rsidR="0029204D" w:rsidRPr="00E82A5C" w:rsidRDefault="00E82A5C" w:rsidP="00E82A5C">
      <w:pPr>
        <w:pStyle w:val="Hnh"/>
        <w:rPr>
          <w:color w:val="000000"/>
          <w:lang w:val="en-US" w:eastAsia="en-GB"/>
        </w:rPr>
      </w:pPr>
      <w:bookmarkStart w:id="152" w:name="_Toc195696871"/>
      <w:r>
        <w:t xml:space="preserve">Hình </w:t>
      </w:r>
      <w:r>
        <w:fldChar w:fldCharType="begin"/>
      </w:r>
      <w:r>
        <w:instrText xml:space="preserve"> SEQ Hình \* ARABIC </w:instrText>
      </w:r>
      <w:r>
        <w:fldChar w:fldCharType="separate"/>
      </w:r>
      <w:r w:rsidR="007B498C">
        <w:rPr>
          <w:noProof/>
        </w:rPr>
        <w:t>21</w:t>
      </w:r>
      <w:r>
        <w:fldChar w:fldCharType="end"/>
      </w:r>
      <w:r>
        <w:t xml:space="preserve">: </w:t>
      </w:r>
      <w:r w:rsidRPr="002E2C37">
        <w:rPr>
          <w:lang w:val="en-US"/>
        </w:rPr>
        <w:t>Sơ đồ tổng quát quá trình huấn luyện mô hình và nơi lưu trữ mô hình</w:t>
      </w:r>
      <w:bookmarkEnd w:id="152"/>
    </w:p>
    <w:p w14:paraId="74F36ED7" w14:textId="77777777" w:rsidR="0029204D" w:rsidRPr="002E2C37" w:rsidRDefault="00000000" w:rsidP="000378EA">
      <w:pPr>
        <w:pStyle w:val="Heading2"/>
      </w:pPr>
      <w:bookmarkStart w:id="153" w:name="_Toc101958630"/>
      <w:bookmarkStart w:id="154" w:name="_Toc15134"/>
      <w:bookmarkStart w:id="155" w:name="_Toc195640425"/>
      <w:r w:rsidRPr="002E2C37">
        <w:lastRenderedPageBreak/>
        <w:t>3.2 MÔ TẢ HỆ THỐNG</w:t>
      </w:r>
      <w:bookmarkEnd w:id="153"/>
      <w:bookmarkEnd w:id="154"/>
      <w:bookmarkEnd w:id="155"/>
    </w:p>
    <w:p w14:paraId="39F01CED" w14:textId="77777777" w:rsidR="0029204D" w:rsidRPr="002E2C37" w:rsidRDefault="00000000" w:rsidP="00C76553">
      <w:pPr>
        <w:pStyle w:val="Heading3"/>
      </w:pPr>
      <w:bookmarkStart w:id="156" w:name="_heading=h.3s49zyc" w:colFirst="0" w:colLast="0"/>
      <w:bookmarkStart w:id="157" w:name="_Toc10440"/>
      <w:bookmarkStart w:id="158" w:name="_Toc101958631"/>
      <w:bookmarkStart w:id="159" w:name="_Toc195640426"/>
      <w:bookmarkEnd w:id="156"/>
      <w:r w:rsidRPr="002E2C37">
        <w:t>3.2.1 Danh sách Actor</w:t>
      </w:r>
      <w:bookmarkEnd w:id="157"/>
      <w:bookmarkEnd w:id="158"/>
      <w:bookmarkEnd w:id="159"/>
    </w:p>
    <w:p w14:paraId="31CDBFB3" w14:textId="77777777" w:rsidR="000378EA" w:rsidRPr="002E2C37" w:rsidRDefault="00000000" w:rsidP="000378EA">
      <w:pPr>
        <w:ind w:firstLine="450"/>
        <w:rPr>
          <w:color w:val="1B1B1B"/>
        </w:rPr>
      </w:pPr>
      <w:r w:rsidRPr="002E2C37">
        <w:rPr>
          <w:color w:val="1B1B1B"/>
          <w:highlight w:val="white"/>
        </w:rPr>
        <w:t xml:space="preserve">Actor </w:t>
      </w:r>
      <w:r w:rsidR="000378EA" w:rsidRPr="002E2C37">
        <w:rPr>
          <w:color w:val="1B1B1B"/>
          <w:highlight w:val="white"/>
        </w:rPr>
        <w:t>được hiểu là một thực thể tương tác với hệ thống để thực hiện một nhiệm vụ hoặc mục đích nào đó. Actor có thể là người dùng (user), một hệ thống khác, hoặc thậm chí là một phần của hệ thống.</w:t>
      </w:r>
    </w:p>
    <w:p w14:paraId="4DBD2523" w14:textId="1A150635" w:rsidR="0029204D" w:rsidRPr="002E2C37" w:rsidRDefault="0029204D" w:rsidP="000378EA">
      <w:pPr>
        <w:ind w:firstLine="450"/>
        <w:rPr>
          <w:color w:val="1B1B1B"/>
          <w:highlight w:val="white"/>
        </w:rPr>
      </w:pPr>
      <w:bookmarkStart w:id="160" w:name="_heading=h.meukdy" w:colFirst="0" w:colLast="0"/>
      <w:bookmarkEnd w:id="160"/>
    </w:p>
    <w:p w14:paraId="40A1F3F6" w14:textId="6889FA98" w:rsidR="005B19CF" w:rsidRDefault="005B19CF" w:rsidP="005B19CF">
      <w:pPr>
        <w:pStyle w:val="Hnh"/>
      </w:pPr>
      <w:bookmarkStart w:id="161" w:name="_Toc195696835"/>
      <w:r>
        <w:t xml:space="preserve">Bảng </w:t>
      </w:r>
      <w:r>
        <w:fldChar w:fldCharType="begin"/>
      </w:r>
      <w:r>
        <w:instrText xml:space="preserve"> SEQ Bảng \* ARABIC </w:instrText>
      </w:r>
      <w:r>
        <w:fldChar w:fldCharType="separate"/>
      </w:r>
      <w:r w:rsidR="009A5A02">
        <w:rPr>
          <w:noProof/>
        </w:rPr>
        <w:t>5</w:t>
      </w:r>
      <w:r>
        <w:fldChar w:fldCharType="end"/>
      </w:r>
      <w:r>
        <w:t xml:space="preserve">: </w:t>
      </w:r>
      <w:r w:rsidRPr="002E2C37">
        <w:t>Danh sách Actor của hệ thống</w:t>
      </w:r>
      <w:bookmarkEnd w:id="161"/>
    </w:p>
    <w:tbl>
      <w:tblPr>
        <w:tblStyle w:val="Style74"/>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9"/>
        <w:gridCol w:w="2268"/>
        <w:gridCol w:w="5245"/>
      </w:tblGrid>
      <w:tr w:rsidR="0029204D" w:rsidRPr="002E2C37" w14:paraId="3A8ADD1C" w14:textId="77777777">
        <w:trPr>
          <w:trHeight w:val="477"/>
        </w:trPr>
        <w:tc>
          <w:tcPr>
            <w:tcW w:w="1129" w:type="dxa"/>
            <w:vAlign w:val="center"/>
          </w:tcPr>
          <w:p w14:paraId="6C4695FD" w14:textId="77777777" w:rsidR="0029204D" w:rsidRPr="002E2C37" w:rsidRDefault="00000000">
            <w:pPr>
              <w:widowControl w:val="0"/>
              <w:ind w:left="84" w:right="82" w:firstLine="0"/>
              <w:jc w:val="center"/>
            </w:pPr>
            <w:r w:rsidRPr="002E2C37">
              <w:t>STT</w:t>
            </w:r>
          </w:p>
        </w:tc>
        <w:tc>
          <w:tcPr>
            <w:tcW w:w="2268" w:type="dxa"/>
            <w:vAlign w:val="center"/>
          </w:tcPr>
          <w:p w14:paraId="6AF508CA" w14:textId="77777777" w:rsidR="0029204D" w:rsidRPr="002E2C37" w:rsidRDefault="00000000">
            <w:pPr>
              <w:widowControl w:val="0"/>
              <w:ind w:left="636" w:firstLine="0"/>
              <w:jc w:val="left"/>
            </w:pPr>
            <w:r w:rsidRPr="002E2C37">
              <w:t>Tên Actor</w:t>
            </w:r>
          </w:p>
        </w:tc>
        <w:tc>
          <w:tcPr>
            <w:tcW w:w="5245" w:type="dxa"/>
            <w:vAlign w:val="center"/>
          </w:tcPr>
          <w:p w14:paraId="555F0D37" w14:textId="77777777" w:rsidR="0029204D" w:rsidRPr="002E2C37" w:rsidRDefault="00000000">
            <w:pPr>
              <w:widowControl w:val="0"/>
              <w:ind w:left="89" w:right="79" w:firstLine="0"/>
              <w:jc w:val="center"/>
            </w:pPr>
            <w:r w:rsidRPr="002E2C37">
              <w:t>Ý nghĩa</w:t>
            </w:r>
          </w:p>
        </w:tc>
      </w:tr>
      <w:tr w:rsidR="0029204D" w:rsidRPr="002E2C37" w14:paraId="37FA2088" w14:textId="77777777">
        <w:trPr>
          <w:trHeight w:val="837"/>
        </w:trPr>
        <w:tc>
          <w:tcPr>
            <w:tcW w:w="1129" w:type="dxa"/>
            <w:vAlign w:val="center"/>
          </w:tcPr>
          <w:p w14:paraId="7C5144C0" w14:textId="77777777" w:rsidR="0029204D" w:rsidRPr="002E2C37" w:rsidRDefault="00000000">
            <w:pPr>
              <w:widowControl w:val="0"/>
              <w:ind w:firstLine="0"/>
              <w:jc w:val="center"/>
            </w:pPr>
            <w:r w:rsidRPr="002E2C37">
              <w:t>1</w:t>
            </w:r>
          </w:p>
        </w:tc>
        <w:tc>
          <w:tcPr>
            <w:tcW w:w="2268" w:type="dxa"/>
            <w:vAlign w:val="center"/>
          </w:tcPr>
          <w:p w14:paraId="54C761D3" w14:textId="77777777" w:rsidR="0029204D" w:rsidRPr="002E2C37" w:rsidRDefault="00000000">
            <w:pPr>
              <w:widowControl w:val="0"/>
              <w:ind w:firstLine="0"/>
              <w:jc w:val="center"/>
            </w:pPr>
            <w:r w:rsidRPr="002E2C37">
              <w:t>Admin</w:t>
            </w:r>
          </w:p>
        </w:tc>
        <w:tc>
          <w:tcPr>
            <w:tcW w:w="5245" w:type="dxa"/>
            <w:vAlign w:val="center"/>
          </w:tcPr>
          <w:p w14:paraId="0000C109" w14:textId="77777777" w:rsidR="0029204D" w:rsidRPr="002E2C37" w:rsidRDefault="00000000">
            <w:pPr>
              <w:widowControl w:val="0"/>
              <w:ind w:left="108" w:right="356" w:firstLine="0"/>
              <w:jc w:val="left"/>
            </w:pPr>
            <w:r w:rsidRPr="002E2C37">
              <w:t>Người dùng có toàn quyền trong ứng dụng.</w:t>
            </w:r>
          </w:p>
        </w:tc>
      </w:tr>
      <w:tr w:rsidR="0029204D" w:rsidRPr="002E2C37" w14:paraId="0D10DE21" w14:textId="77777777">
        <w:trPr>
          <w:trHeight w:val="64"/>
        </w:trPr>
        <w:tc>
          <w:tcPr>
            <w:tcW w:w="1129" w:type="dxa"/>
            <w:vAlign w:val="center"/>
          </w:tcPr>
          <w:p w14:paraId="11BEC5F8" w14:textId="77777777" w:rsidR="0029204D" w:rsidRPr="002E2C37" w:rsidRDefault="00000000">
            <w:pPr>
              <w:widowControl w:val="0"/>
              <w:ind w:firstLine="0"/>
              <w:jc w:val="center"/>
            </w:pPr>
            <w:r w:rsidRPr="002E2C37">
              <w:t>2</w:t>
            </w:r>
          </w:p>
        </w:tc>
        <w:tc>
          <w:tcPr>
            <w:tcW w:w="2268" w:type="dxa"/>
            <w:vAlign w:val="center"/>
          </w:tcPr>
          <w:p w14:paraId="5EBD8413" w14:textId="77777777" w:rsidR="0029204D" w:rsidRPr="002E2C37" w:rsidRDefault="00000000">
            <w:pPr>
              <w:widowControl w:val="0"/>
              <w:ind w:left="105" w:firstLine="0"/>
              <w:jc w:val="center"/>
            </w:pPr>
            <w:r w:rsidRPr="002E2C37">
              <w:t>User</w:t>
            </w:r>
          </w:p>
        </w:tc>
        <w:tc>
          <w:tcPr>
            <w:tcW w:w="5245" w:type="dxa"/>
            <w:vAlign w:val="center"/>
          </w:tcPr>
          <w:p w14:paraId="2780A399" w14:textId="77777777" w:rsidR="0029204D" w:rsidRPr="002E2C37" w:rsidRDefault="00000000">
            <w:pPr>
              <w:widowControl w:val="0"/>
              <w:ind w:left="108" w:right="356" w:firstLine="0"/>
            </w:pPr>
            <w:r w:rsidRPr="002E2C37">
              <w:t>Người dùng bị hạn chế một số chức năng trong phần mềm</w:t>
            </w:r>
          </w:p>
        </w:tc>
      </w:tr>
    </w:tbl>
    <w:p w14:paraId="5B265EA5" w14:textId="74672E1E" w:rsidR="0029204D" w:rsidRPr="002E2C37" w:rsidRDefault="00000000" w:rsidP="001D2C0E">
      <w:pPr>
        <w:pStyle w:val="Heading3"/>
      </w:pPr>
      <w:bookmarkStart w:id="162" w:name="_Toc101958632"/>
      <w:bookmarkStart w:id="163" w:name="_Toc6314"/>
      <w:bookmarkStart w:id="164" w:name="_Toc195640427"/>
      <w:r w:rsidRPr="002E2C37">
        <w:t>3.2.2 Danh sách Use case</w:t>
      </w:r>
      <w:bookmarkEnd w:id="162"/>
      <w:bookmarkEnd w:id="163"/>
      <w:bookmarkEnd w:id="164"/>
    </w:p>
    <w:p w14:paraId="6A09C4CB" w14:textId="77777777" w:rsidR="0029204D" w:rsidRDefault="00000000">
      <w:pPr>
        <w:ind w:firstLine="709"/>
        <w:rPr>
          <w:color w:val="1B1B1B"/>
          <w:highlight w:val="white"/>
        </w:rPr>
      </w:pPr>
      <w:r>
        <w:rPr>
          <w:color w:val="1B1B1B"/>
          <w:highlight w:val="white"/>
        </w:rPr>
        <w:t>Use Case là chức năng mà các Actor sẽ sử dụng.</w:t>
      </w:r>
    </w:p>
    <w:p w14:paraId="13CF8C52" w14:textId="20D101BD" w:rsidR="0029204D" w:rsidRDefault="0029204D">
      <w:pPr>
        <w:ind w:firstLine="0"/>
        <w:jc w:val="center"/>
        <w:rPr>
          <w:color w:val="1B1B1B"/>
          <w:highlight w:val="white"/>
        </w:rPr>
      </w:pPr>
      <w:bookmarkStart w:id="165" w:name="_heading=h.36ei31r" w:colFirst="0" w:colLast="0"/>
      <w:bookmarkEnd w:id="165"/>
    </w:p>
    <w:p w14:paraId="61E3E537" w14:textId="5BA1D420" w:rsidR="005B19CF" w:rsidRDefault="005B19CF" w:rsidP="005B19CF">
      <w:pPr>
        <w:pStyle w:val="Hnh"/>
      </w:pPr>
      <w:bookmarkStart w:id="166" w:name="_Toc195696836"/>
      <w:r>
        <w:t xml:space="preserve">Bảng </w:t>
      </w:r>
      <w:r>
        <w:fldChar w:fldCharType="begin"/>
      </w:r>
      <w:r>
        <w:instrText xml:space="preserve"> SEQ Bảng \* ARABIC </w:instrText>
      </w:r>
      <w:r>
        <w:fldChar w:fldCharType="separate"/>
      </w:r>
      <w:r w:rsidR="009A5A02">
        <w:rPr>
          <w:noProof/>
        </w:rPr>
        <w:t>6</w:t>
      </w:r>
      <w:r>
        <w:fldChar w:fldCharType="end"/>
      </w:r>
      <w:r>
        <w:t>: Danh sách các use case của hệ thống</w:t>
      </w:r>
      <w:bookmarkEnd w:id="166"/>
    </w:p>
    <w:tbl>
      <w:tblPr>
        <w:tblStyle w:val="Style75"/>
        <w:tblW w:w="8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977"/>
        <w:gridCol w:w="5044"/>
      </w:tblGrid>
      <w:tr w:rsidR="0029204D" w14:paraId="4D743E68" w14:textId="77777777">
        <w:trPr>
          <w:trHeight w:val="479"/>
        </w:trPr>
        <w:tc>
          <w:tcPr>
            <w:tcW w:w="704" w:type="dxa"/>
          </w:tcPr>
          <w:p w14:paraId="1C46E0D6" w14:textId="77777777" w:rsidR="0029204D" w:rsidRDefault="00000000">
            <w:pPr>
              <w:widowControl w:val="0"/>
              <w:ind w:left="84" w:right="82" w:firstLine="0"/>
              <w:jc w:val="center"/>
            </w:pPr>
            <w:r>
              <w:t>STT</w:t>
            </w:r>
          </w:p>
        </w:tc>
        <w:tc>
          <w:tcPr>
            <w:tcW w:w="2977" w:type="dxa"/>
          </w:tcPr>
          <w:p w14:paraId="662C2A50" w14:textId="77777777" w:rsidR="0029204D" w:rsidRDefault="00000000">
            <w:pPr>
              <w:widowControl w:val="0"/>
              <w:ind w:left="617" w:firstLine="0"/>
              <w:jc w:val="left"/>
            </w:pPr>
            <w:r>
              <w:t>Tên Use-case</w:t>
            </w:r>
          </w:p>
        </w:tc>
        <w:tc>
          <w:tcPr>
            <w:tcW w:w="5044" w:type="dxa"/>
          </w:tcPr>
          <w:p w14:paraId="47601E39" w14:textId="77777777" w:rsidR="0029204D" w:rsidRDefault="00000000">
            <w:pPr>
              <w:widowControl w:val="0"/>
              <w:ind w:left="1619" w:right="1614" w:firstLine="0"/>
              <w:jc w:val="center"/>
            </w:pPr>
            <w:r>
              <w:t>Chức năng</w:t>
            </w:r>
          </w:p>
        </w:tc>
      </w:tr>
      <w:tr w:rsidR="0029204D" w14:paraId="2BFE1517" w14:textId="77777777">
        <w:trPr>
          <w:trHeight w:val="479"/>
        </w:trPr>
        <w:tc>
          <w:tcPr>
            <w:tcW w:w="704" w:type="dxa"/>
            <w:vAlign w:val="center"/>
          </w:tcPr>
          <w:p w14:paraId="7F8B037A" w14:textId="77777777" w:rsidR="0029204D" w:rsidRDefault="00000000">
            <w:pPr>
              <w:widowControl w:val="0"/>
              <w:ind w:left="2" w:firstLine="0"/>
              <w:jc w:val="center"/>
            </w:pPr>
            <w:r>
              <w:t>1</w:t>
            </w:r>
          </w:p>
        </w:tc>
        <w:tc>
          <w:tcPr>
            <w:tcW w:w="2977" w:type="dxa"/>
            <w:vAlign w:val="center"/>
          </w:tcPr>
          <w:p w14:paraId="13116E83" w14:textId="77777777" w:rsidR="0029204D" w:rsidRDefault="00000000">
            <w:pPr>
              <w:widowControl w:val="0"/>
              <w:ind w:left="105" w:firstLine="0"/>
              <w:jc w:val="center"/>
            </w:pPr>
            <w:r>
              <w:t>Đăng ký tài khoản</w:t>
            </w:r>
          </w:p>
        </w:tc>
        <w:tc>
          <w:tcPr>
            <w:tcW w:w="5044" w:type="dxa"/>
          </w:tcPr>
          <w:p w14:paraId="1EC94F90" w14:textId="77777777" w:rsidR="0029204D" w:rsidRDefault="00000000">
            <w:pPr>
              <w:widowControl w:val="0"/>
              <w:ind w:left="108" w:firstLine="0"/>
            </w:pPr>
            <w:r>
              <w:rPr>
                <w:color w:val="000000"/>
              </w:rPr>
              <w:t xml:space="preserve">Đăng ký tài khoản người </w:t>
            </w:r>
            <w:r>
              <w:t>dùng</w:t>
            </w:r>
            <w:r>
              <w:rPr>
                <w:color w:val="000000"/>
              </w:rPr>
              <w:t xml:space="preserve">. </w:t>
            </w:r>
          </w:p>
        </w:tc>
      </w:tr>
      <w:tr w:rsidR="0029204D" w14:paraId="7F5C9E20" w14:textId="77777777">
        <w:trPr>
          <w:trHeight w:val="479"/>
        </w:trPr>
        <w:tc>
          <w:tcPr>
            <w:tcW w:w="704" w:type="dxa"/>
            <w:vAlign w:val="center"/>
          </w:tcPr>
          <w:p w14:paraId="4D7BDBA9" w14:textId="77777777" w:rsidR="0029204D" w:rsidRDefault="00000000">
            <w:pPr>
              <w:widowControl w:val="0"/>
              <w:ind w:left="2" w:firstLine="0"/>
              <w:jc w:val="center"/>
            </w:pPr>
            <w:r>
              <w:t>2</w:t>
            </w:r>
          </w:p>
        </w:tc>
        <w:tc>
          <w:tcPr>
            <w:tcW w:w="2977" w:type="dxa"/>
            <w:vAlign w:val="center"/>
          </w:tcPr>
          <w:p w14:paraId="23A6C71A" w14:textId="77777777" w:rsidR="0029204D" w:rsidRDefault="00000000">
            <w:pPr>
              <w:widowControl w:val="0"/>
              <w:ind w:left="105" w:firstLine="0"/>
              <w:jc w:val="center"/>
            </w:pPr>
            <w:r>
              <w:t>Đăng nhập</w:t>
            </w:r>
          </w:p>
        </w:tc>
        <w:tc>
          <w:tcPr>
            <w:tcW w:w="5044" w:type="dxa"/>
          </w:tcPr>
          <w:p w14:paraId="5030E8B7" w14:textId="77777777" w:rsidR="0029204D" w:rsidRDefault="00000000">
            <w:pPr>
              <w:widowControl w:val="0"/>
              <w:ind w:left="108" w:firstLine="0"/>
            </w:pPr>
            <w:r>
              <w:t>Đăng Nhập.</w:t>
            </w:r>
          </w:p>
        </w:tc>
      </w:tr>
      <w:tr w:rsidR="0029204D" w14:paraId="603F6A64" w14:textId="77777777">
        <w:trPr>
          <w:trHeight w:val="479"/>
        </w:trPr>
        <w:tc>
          <w:tcPr>
            <w:tcW w:w="704" w:type="dxa"/>
            <w:vAlign w:val="center"/>
          </w:tcPr>
          <w:p w14:paraId="1F2B362D" w14:textId="77777777" w:rsidR="0029204D" w:rsidRDefault="00000000">
            <w:pPr>
              <w:widowControl w:val="0"/>
              <w:ind w:left="2" w:firstLine="0"/>
              <w:jc w:val="center"/>
            </w:pPr>
            <w:r>
              <w:t>3</w:t>
            </w:r>
          </w:p>
        </w:tc>
        <w:tc>
          <w:tcPr>
            <w:tcW w:w="2977" w:type="dxa"/>
            <w:vAlign w:val="center"/>
          </w:tcPr>
          <w:p w14:paraId="57CA1C43" w14:textId="77777777" w:rsidR="0029204D" w:rsidRDefault="00000000">
            <w:pPr>
              <w:widowControl w:val="0"/>
              <w:ind w:left="105" w:firstLine="0"/>
              <w:jc w:val="center"/>
            </w:pPr>
            <w:r>
              <w:t xml:space="preserve">Detect </w:t>
            </w:r>
          </w:p>
        </w:tc>
        <w:tc>
          <w:tcPr>
            <w:tcW w:w="5044" w:type="dxa"/>
          </w:tcPr>
          <w:p w14:paraId="7FAB0DDA" w14:textId="06E5C531" w:rsidR="0029204D" w:rsidRDefault="00000000">
            <w:pPr>
              <w:widowControl w:val="0"/>
              <w:ind w:left="108" w:firstLine="0"/>
            </w:pPr>
            <w:r>
              <w:t>Sử dụng model YOLO v</w:t>
            </w:r>
            <w:r w:rsidR="003560E3">
              <w:t>9</w:t>
            </w:r>
            <w:r>
              <w:rPr>
                <w:lang w:val="en-US"/>
              </w:rPr>
              <w:t>s</w:t>
            </w:r>
            <w:r>
              <w:t xml:space="preserve"> được lưu trong máy thông qua camera để detect côn trùng.</w:t>
            </w:r>
          </w:p>
        </w:tc>
      </w:tr>
      <w:tr w:rsidR="0029204D" w14:paraId="1ACFAD70" w14:textId="77777777">
        <w:trPr>
          <w:trHeight w:val="477"/>
        </w:trPr>
        <w:tc>
          <w:tcPr>
            <w:tcW w:w="704" w:type="dxa"/>
            <w:vAlign w:val="center"/>
          </w:tcPr>
          <w:p w14:paraId="7BE16474" w14:textId="77777777" w:rsidR="0029204D" w:rsidRDefault="00000000">
            <w:pPr>
              <w:widowControl w:val="0"/>
              <w:ind w:left="2" w:firstLine="0"/>
              <w:jc w:val="center"/>
            </w:pPr>
            <w:r>
              <w:t>4</w:t>
            </w:r>
          </w:p>
        </w:tc>
        <w:tc>
          <w:tcPr>
            <w:tcW w:w="2977" w:type="dxa"/>
            <w:vAlign w:val="center"/>
          </w:tcPr>
          <w:p w14:paraId="10D7A616" w14:textId="77777777" w:rsidR="0029204D" w:rsidRDefault="00000000">
            <w:pPr>
              <w:widowControl w:val="0"/>
              <w:ind w:left="105" w:firstLine="0"/>
              <w:jc w:val="center"/>
            </w:pPr>
            <w:r>
              <w:t>Xem danh sách côn trùng</w:t>
            </w:r>
          </w:p>
        </w:tc>
        <w:tc>
          <w:tcPr>
            <w:tcW w:w="5044" w:type="dxa"/>
          </w:tcPr>
          <w:p w14:paraId="3C0B5BDB" w14:textId="77777777" w:rsidR="0029204D" w:rsidRDefault="00000000">
            <w:pPr>
              <w:widowControl w:val="0"/>
              <w:ind w:left="108" w:firstLine="0"/>
            </w:pPr>
            <w:r>
              <w:t>Xem danh sách côn trùng</w:t>
            </w:r>
          </w:p>
        </w:tc>
      </w:tr>
      <w:tr w:rsidR="0029204D" w14:paraId="2CF8FB23" w14:textId="77777777">
        <w:trPr>
          <w:trHeight w:val="479"/>
        </w:trPr>
        <w:tc>
          <w:tcPr>
            <w:tcW w:w="704" w:type="dxa"/>
            <w:vAlign w:val="center"/>
          </w:tcPr>
          <w:p w14:paraId="2C3D631A" w14:textId="77777777" w:rsidR="0029204D" w:rsidRDefault="00000000">
            <w:pPr>
              <w:widowControl w:val="0"/>
              <w:ind w:left="2" w:firstLine="0"/>
              <w:jc w:val="center"/>
            </w:pPr>
            <w:r>
              <w:t>5</w:t>
            </w:r>
          </w:p>
        </w:tc>
        <w:tc>
          <w:tcPr>
            <w:tcW w:w="2977" w:type="dxa"/>
            <w:vAlign w:val="center"/>
          </w:tcPr>
          <w:p w14:paraId="4A0FA5E0" w14:textId="77777777" w:rsidR="0029204D" w:rsidRDefault="00000000">
            <w:pPr>
              <w:widowControl w:val="0"/>
              <w:ind w:left="105" w:firstLine="0"/>
              <w:jc w:val="center"/>
            </w:pPr>
            <w:r>
              <w:t>Xem danh sách hình ảnh theo tên côn trùng</w:t>
            </w:r>
          </w:p>
        </w:tc>
        <w:tc>
          <w:tcPr>
            <w:tcW w:w="5044" w:type="dxa"/>
          </w:tcPr>
          <w:p w14:paraId="555B5C83" w14:textId="77777777" w:rsidR="0029204D" w:rsidRDefault="00000000">
            <w:pPr>
              <w:widowControl w:val="0"/>
              <w:ind w:left="108" w:firstLine="0"/>
              <w:jc w:val="left"/>
            </w:pPr>
            <w:r>
              <w:t>Xem thêm nhiều hình ảnh côn trùng detect được.</w:t>
            </w:r>
          </w:p>
        </w:tc>
      </w:tr>
      <w:tr w:rsidR="0029204D" w14:paraId="40A3C38C" w14:textId="77777777">
        <w:trPr>
          <w:trHeight w:val="479"/>
        </w:trPr>
        <w:tc>
          <w:tcPr>
            <w:tcW w:w="704" w:type="dxa"/>
            <w:vAlign w:val="center"/>
          </w:tcPr>
          <w:p w14:paraId="66C7369E" w14:textId="77777777" w:rsidR="0029204D" w:rsidRDefault="00000000">
            <w:pPr>
              <w:widowControl w:val="0"/>
              <w:ind w:left="2" w:firstLine="0"/>
              <w:jc w:val="center"/>
            </w:pPr>
            <w:r>
              <w:t>6</w:t>
            </w:r>
          </w:p>
        </w:tc>
        <w:tc>
          <w:tcPr>
            <w:tcW w:w="2977" w:type="dxa"/>
            <w:vAlign w:val="center"/>
          </w:tcPr>
          <w:p w14:paraId="0387417D" w14:textId="77777777" w:rsidR="0029204D" w:rsidRDefault="00000000">
            <w:pPr>
              <w:widowControl w:val="0"/>
              <w:ind w:left="105" w:firstLine="0"/>
              <w:jc w:val="center"/>
            </w:pPr>
            <w:r>
              <w:t>Xem thông tin côn trùng detect được</w:t>
            </w:r>
          </w:p>
        </w:tc>
        <w:tc>
          <w:tcPr>
            <w:tcW w:w="5044" w:type="dxa"/>
          </w:tcPr>
          <w:p w14:paraId="76E81613" w14:textId="77777777" w:rsidR="0029204D" w:rsidRDefault="00000000">
            <w:pPr>
              <w:widowControl w:val="0"/>
              <w:ind w:left="108" w:firstLine="0"/>
              <w:jc w:val="left"/>
            </w:pPr>
            <w:r>
              <w:rPr>
                <w:color w:val="000000"/>
              </w:rPr>
              <w:t>Hiển thị kết quả thông tin của côn trùng detect được từ ứng dụng.</w:t>
            </w:r>
          </w:p>
        </w:tc>
      </w:tr>
    </w:tbl>
    <w:p w14:paraId="72C77DA0" w14:textId="77777777" w:rsidR="0029204D" w:rsidRDefault="0029204D" w:rsidP="0024331B">
      <w:pPr>
        <w:pStyle w:val="Style1"/>
      </w:pPr>
    </w:p>
    <w:p w14:paraId="6A2B517E" w14:textId="77777777" w:rsidR="0029204D" w:rsidRDefault="0029204D" w:rsidP="0024331B">
      <w:pPr>
        <w:pStyle w:val="Style1"/>
      </w:pPr>
    </w:p>
    <w:p w14:paraId="1AE23E0B" w14:textId="77777777" w:rsidR="0029204D" w:rsidRDefault="0029204D" w:rsidP="0024331B">
      <w:pPr>
        <w:pStyle w:val="Style1"/>
      </w:pPr>
    </w:p>
    <w:p w14:paraId="7472FBB8" w14:textId="77777777" w:rsidR="0029204D" w:rsidRDefault="00000000" w:rsidP="001D2C0E">
      <w:r>
        <w:t>Yêu cầu phi chức năng của hệ thống</w:t>
      </w:r>
    </w:p>
    <w:p w14:paraId="7A2FA5DF" w14:textId="77777777" w:rsidR="0029204D" w:rsidRDefault="00000000" w:rsidP="001D2C0E">
      <w:r>
        <w:lastRenderedPageBreak/>
        <w:t>Ngoài các chức năng ở trên thì ứng dụng cũng có những yêu cầu phi chức năng khác như:</w:t>
      </w:r>
    </w:p>
    <w:p w14:paraId="10FB48BC" w14:textId="77777777" w:rsidR="0029204D" w:rsidRDefault="00000000" w:rsidP="001D2C0E">
      <w:r>
        <w:t>Giao diện đẹp, sinh động, thân thiện với người dùng.</w:t>
      </w:r>
    </w:p>
    <w:p w14:paraId="13221D5B" w14:textId="77777777" w:rsidR="0029204D" w:rsidRDefault="00000000" w:rsidP="001D2C0E">
      <w:r>
        <w:t>Ứng dụng chạy ổn định, không có lỗi.</w:t>
      </w:r>
    </w:p>
    <w:p w14:paraId="1ECCE35C" w14:textId="77777777" w:rsidR="0029204D" w:rsidRDefault="00000000" w:rsidP="001D2C0E">
      <w:r>
        <w:t>Tính bảo mật của ứng dụng cao.</w:t>
      </w:r>
    </w:p>
    <w:p w14:paraId="353AF5D9" w14:textId="77777777" w:rsidR="0029204D" w:rsidRDefault="0029204D" w:rsidP="001D2C0E"/>
    <w:p w14:paraId="31F64CDE" w14:textId="510F9A3A" w:rsidR="0029204D" w:rsidRPr="002E2C37" w:rsidRDefault="00000000" w:rsidP="001D2C0E">
      <w:pPr>
        <w:pStyle w:val="Heading3"/>
      </w:pPr>
      <w:bookmarkStart w:id="167" w:name="_Toc32530"/>
      <w:bookmarkStart w:id="168" w:name="_Toc101958633"/>
      <w:bookmarkStart w:id="169" w:name="_Toc195640428"/>
      <w:r w:rsidRPr="002E2C37">
        <w:t>3.2.3 Sơ đồ use</w:t>
      </w:r>
      <w:bookmarkEnd w:id="167"/>
      <w:bookmarkEnd w:id="168"/>
      <w:r w:rsidR="00422124">
        <w:t xml:space="preserve"> case</w:t>
      </w:r>
      <w:bookmarkEnd w:id="169"/>
    </w:p>
    <w:p w14:paraId="7138422E" w14:textId="263F3274" w:rsidR="00E82A5C" w:rsidRDefault="00967392" w:rsidP="00967392">
      <w:pPr>
        <w:keepNext/>
        <w:ind w:firstLine="0"/>
        <w:jc w:val="center"/>
      </w:pPr>
      <w:r w:rsidRPr="00967392">
        <w:rPr>
          <w:noProof/>
        </w:rPr>
        <w:drawing>
          <wp:inline distT="0" distB="0" distL="0" distR="0" wp14:anchorId="617F43F6" wp14:editId="19365AC8">
            <wp:extent cx="5220335" cy="3837305"/>
            <wp:effectExtent l="0" t="0" r="0" b="0"/>
            <wp:docPr id="79936352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63521" name="Picture 1" descr="A diagram of a diagram&#10;&#10;AI-generated content may be incorrect."/>
                    <pic:cNvPicPr/>
                  </pic:nvPicPr>
                  <pic:blipFill>
                    <a:blip r:embed="rId167"/>
                    <a:stretch>
                      <a:fillRect/>
                    </a:stretch>
                  </pic:blipFill>
                  <pic:spPr>
                    <a:xfrm>
                      <a:off x="0" y="0"/>
                      <a:ext cx="5220335" cy="3837305"/>
                    </a:xfrm>
                    <a:prstGeom prst="rect">
                      <a:avLst/>
                    </a:prstGeom>
                  </pic:spPr>
                </pic:pic>
              </a:graphicData>
            </a:graphic>
          </wp:inline>
        </w:drawing>
      </w:r>
    </w:p>
    <w:p w14:paraId="0D9D0E22" w14:textId="1D6311BB" w:rsidR="004E108D" w:rsidRDefault="00E82A5C" w:rsidP="00E82A5C">
      <w:pPr>
        <w:pStyle w:val="Hnh"/>
      </w:pPr>
      <w:bookmarkStart w:id="170" w:name="_Toc195696872"/>
      <w:r>
        <w:t xml:space="preserve">Hình </w:t>
      </w:r>
      <w:r>
        <w:fldChar w:fldCharType="begin"/>
      </w:r>
      <w:r>
        <w:instrText xml:space="preserve"> SEQ Hình \* ARABIC </w:instrText>
      </w:r>
      <w:r>
        <w:fldChar w:fldCharType="separate"/>
      </w:r>
      <w:r w:rsidR="007B498C">
        <w:rPr>
          <w:noProof/>
        </w:rPr>
        <w:t>22</w:t>
      </w:r>
      <w:r>
        <w:fldChar w:fldCharType="end"/>
      </w:r>
      <w:r>
        <w:t>: Sơ đồ usecase</w:t>
      </w:r>
      <w:bookmarkEnd w:id="170"/>
    </w:p>
    <w:p w14:paraId="79ACD710" w14:textId="77777777" w:rsidR="0029204D" w:rsidRPr="002E2C37" w:rsidRDefault="00000000" w:rsidP="001D2C0E">
      <w:pPr>
        <w:pStyle w:val="Heading3"/>
      </w:pPr>
      <w:bookmarkStart w:id="171" w:name="_Toc101958634"/>
      <w:bookmarkStart w:id="172" w:name="_Toc18335"/>
      <w:bookmarkStart w:id="173" w:name="_Toc195640429"/>
      <w:r w:rsidRPr="002E2C37">
        <w:t>3.2.4 Đặc tả chi tiết use case</w:t>
      </w:r>
      <w:bookmarkEnd w:id="171"/>
      <w:bookmarkEnd w:id="172"/>
      <w:bookmarkEnd w:id="173"/>
    </w:p>
    <w:p w14:paraId="43593DB9" w14:textId="7D93254D" w:rsidR="0029204D" w:rsidRPr="009F31F7" w:rsidRDefault="00000000" w:rsidP="009F31F7">
      <w:pPr>
        <w:pStyle w:val="Heading4"/>
      </w:pPr>
      <w:bookmarkStart w:id="174" w:name="_Toc101958635"/>
      <w:r w:rsidRPr="002E2C37">
        <w:t>3.</w:t>
      </w:r>
      <w:r w:rsidR="001D2C0E" w:rsidRPr="002E2C37">
        <w:t>2</w:t>
      </w:r>
      <w:r w:rsidRPr="002E2C37">
        <w:t>.</w:t>
      </w:r>
      <w:r w:rsidR="001D2C0E" w:rsidRPr="002E2C37">
        <w:t>4</w:t>
      </w:r>
      <w:r w:rsidRPr="002E2C37">
        <w:t>.</w:t>
      </w:r>
      <w:r w:rsidRPr="002E2C37">
        <w:rPr>
          <w:lang w:val="en-US"/>
        </w:rPr>
        <w:t>1</w:t>
      </w:r>
      <w:r w:rsidRPr="002E2C37">
        <w:t xml:space="preserve"> Đặc tả use case đăng nhập</w:t>
      </w:r>
      <w:bookmarkStart w:id="175" w:name="_heading=h.45jfvxd" w:colFirst="0" w:colLast="0"/>
      <w:bookmarkStart w:id="176" w:name="_heading=h.1ljsd9k" w:colFirst="0" w:colLast="0"/>
      <w:bookmarkEnd w:id="174"/>
      <w:bookmarkEnd w:id="175"/>
      <w:bookmarkEnd w:id="176"/>
    </w:p>
    <w:p w14:paraId="504F1D38" w14:textId="00FAA91B" w:rsidR="001C1310" w:rsidRDefault="001C1310" w:rsidP="001C1310">
      <w:pPr>
        <w:pStyle w:val="Hnh"/>
      </w:pPr>
      <w:bookmarkStart w:id="177" w:name="_Toc195696837"/>
      <w:r>
        <w:t xml:space="preserve">Bảng </w:t>
      </w:r>
      <w:r>
        <w:fldChar w:fldCharType="begin"/>
      </w:r>
      <w:r>
        <w:instrText xml:space="preserve"> SEQ Bảng \* ARABIC </w:instrText>
      </w:r>
      <w:r>
        <w:fldChar w:fldCharType="separate"/>
      </w:r>
      <w:r w:rsidR="009A5A02">
        <w:rPr>
          <w:noProof/>
        </w:rPr>
        <w:t>7</w:t>
      </w:r>
      <w:r>
        <w:fldChar w:fldCharType="end"/>
      </w:r>
      <w:r>
        <w:t xml:space="preserve">: </w:t>
      </w:r>
      <w:r>
        <w:rPr>
          <w:lang w:val="en-US"/>
        </w:rPr>
        <w:t>Đặc tả use case “Đăng Nhập”</w:t>
      </w:r>
      <w:bookmarkEnd w:id="177"/>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44506EB0" w14:textId="77777777">
        <w:trPr>
          <w:trHeight w:val="297"/>
        </w:trPr>
        <w:tc>
          <w:tcPr>
            <w:tcW w:w="8222" w:type="dxa"/>
          </w:tcPr>
          <w:p w14:paraId="51A1B959"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60680089" w14:textId="77777777">
        <w:trPr>
          <w:trHeight w:val="299"/>
        </w:trPr>
        <w:tc>
          <w:tcPr>
            <w:tcW w:w="8222" w:type="dxa"/>
          </w:tcPr>
          <w:p w14:paraId="5CB32A3B"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00B91FDC" w14:textId="77777777">
        <w:trPr>
          <w:trHeight w:val="714"/>
        </w:trPr>
        <w:tc>
          <w:tcPr>
            <w:tcW w:w="8222" w:type="dxa"/>
          </w:tcPr>
          <w:p w14:paraId="10E95F37" w14:textId="77777777" w:rsidR="0029204D" w:rsidRDefault="00000000">
            <w:pPr>
              <w:widowControl w:val="0"/>
              <w:ind w:left="107" w:firstLine="0"/>
              <w:jc w:val="left"/>
              <w:rPr>
                <w:b/>
                <w:color w:val="000000"/>
              </w:rPr>
            </w:pPr>
            <w:r>
              <w:rPr>
                <w:b/>
                <w:color w:val="000000"/>
              </w:rPr>
              <w:t>Mô tả ngắn gọn:</w:t>
            </w:r>
          </w:p>
          <w:p w14:paraId="63F6737B" w14:textId="77777777" w:rsidR="0029204D" w:rsidRDefault="00000000">
            <w:pPr>
              <w:widowControl w:val="0"/>
              <w:numPr>
                <w:ilvl w:val="0"/>
                <w:numId w:val="12"/>
              </w:numPr>
              <w:tabs>
                <w:tab w:val="left" w:pos="828"/>
                <w:tab w:val="left" w:pos="829"/>
              </w:tabs>
              <w:ind w:hanging="77"/>
              <w:jc w:val="left"/>
              <w:rPr>
                <w:color w:val="000000"/>
              </w:rPr>
            </w:pPr>
            <w:r>
              <w:rPr>
                <w:color w:val="000000"/>
              </w:rPr>
              <w:t>User hoặc Admin đăng nhập vào ứng dụng.</w:t>
            </w:r>
          </w:p>
        </w:tc>
      </w:tr>
      <w:tr w:rsidR="0029204D" w14:paraId="505990E2" w14:textId="77777777">
        <w:trPr>
          <w:trHeight w:val="897"/>
        </w:trPr>
        <w:tc>
          <w:tcPr>
            <w:tcW w:w="8222" w:type="dxa"/>
          </w:tcPr>
          <w:p w14:paraId="5907FD28" w14:textId="77777777" w:rsidR="0029204D" w:rsidRDefault="00000000">
            <w:pPr>
              <w:widowControl w:val="0"/>
              <w:ind w:left="107" w:firstLine="0"/>
              <w:jc w:val="left"/>
              <w:rPr>
                <w:b/>
                <w:color w:val="000000"/>
              </w:rPr>
            </w:pPr>
            <w:r>
              <w:rPr>
                <w:b/>
                <w:color w:val="000000"/>
              </w:rPr>
              <w:t>Điều kiện tiên quyết:</w:t>
            </w:r>
          </w:p>
          <w:p w14:paraId="2287D741" w14:textId="77777777" w:rsidR="0029204D" w:rsidRDefault="00000000">
            <w:pPr>
              <w:widowControl w:val="0"/>
              <w:numPr>
                <w:ilvl w:val="0"/>
                <w:numId w:val="13"/>
              </w:numPr>
              <w:tabs>
                <w:tab w:val="left" w:pos="828"/>
                <w:tab w:val="left" w:pos="829"/>
              </w:tabs>
              <w:jc w:val="left"/>
              <w:rPr>
                <w:color w:val="000000"/>
              </w:rPr>
            </w:pPr>
            <w:r>
              <w:rPr>
                <w:color w:val="000000"/>
              </w:rPr>
              <w:lastRenderedPageBreak/>
              <w:t>Hệ thống đang ở trạng thái hoạt động bình thường và tài khoản ở trạng thái mở.</w:t>
            </w:r>
          </w:p>
        </w:tc>
      </w:tr>
      <w:tr w:rsidR="0029204D" w14:paraId="1253FEF0" w14:textId="77777777">
        <w:trPr>
          <w:trHeight w:val="297"/>
        </w:trPr>
        <w:tc>
          <w:tcPr>
            <w:tcW w:w="8222" w:type="dxa"/>
          </w:tcPr>
          <w:p w14:paraId="171817C1" w14:textId="77777777" w:rsidR="0029204D" w:rsidRDefault="00000000">
            <w:pPr>
              <w:widowControl w:val="0"/>
              <w:ind w:left="107" w:firstLine="0"/>
              <w:jc w:val="left"/>
              <w:rPr>
                <w:color w:val="000000"/>
              </w:rPr>
            </w:pPr>
            <w:r>
              <w:rPr>
                <w:b/>
                <w:color w:val="000000"/>
              </w:rPr>
              <w:lastRenderedPageBreak/>
              <w:t xml:space="preserve">Sự kiện kích hoạt: </w:t>
            </w:r>
            <w:r>
              <w:rPr>
                <w:color w:val="000000"/>
              </w:rPr>
              <w:t>Khi người dùng khởi động phần mềm</w:t>
            </w:r>
          </w:p>
        </w:tc>
      </w:tr>
      <w:tr w:rsidR="0029204D" w14:paraId="1F62C618" w14:textId="77777777">
        <w:trPr>
          <w:trHeight w:val="390"/>
        </w:trPr>
        <w:tc>
          <w:tcPr>
            <w:tcW w:w="8222" w:type="dxa"/>
          </w:tcPr>
          <w:p w14:paraId="3B67FD07" w14:textId="77777777" w:rsidR="0029204D" w:rsidRDefault="00000000">
            <w:pPr>
              <w:widowControl w:val="0"/>
              <w:ind w:left="107" w:firstLine="0"/>
              <w:jc w:val="left"/>
              <w:rPr>
                <w:color w:val="000000"/>
                <w:lang w:val="en-US"/>
              </w:rPr>
            </w:pPr>
            <w:r>
              <w:rPr>
                <w:b/>
                <w:color w:val="000000"/>
              </w:rPr>
              <w:t xml:space="preserve">Điều kiện thực hiện: </w:t>
            </w:r>
            <w:r>
              <w:rPr>
                <w:color w:val="000000"/>
              </w:rPr>
              <w:t>Người dùng phải nhập chính xác tài khoản và mật khẩu</w:t>
            </w:r>
            <w:r>
              <w:rPr>
                <w:color w:val="000000"/>
                <w:lang w:val="en-US"/>
              </w:rPr>
              <w:t>.</w:t>
            </w:r>
          </w:p>
        </w:tc>
      </w:tr>
      <w:tr w:rsidR="0029204D" w14:paraId="7272ABFA" w14:textId="77777777">
        <w:trPr>
          <w:trHeight w:val="552"/>
        </w:trPr>
        <w:tc>
          <w:tcPr>
            <w:tcW w:w="8222" w:type="dxa"/>
          </w:tcPr>
          <w:p w14:paraId="2B564450" w14:textId="77777777" w:rsidR="0029204D" w:rsidRDefault="00000000">
            <w:pPr>
              <w:widowControl w:val="0"/>
              <w:ind w:left="107" w:firstLine="0"/>
              <w:jc w:val="left"/>
              <w:rPr>
                <w:b/>
                <w:color w:val="000000"/>
              </w:rPr>
            </w:pPr>
            <w:r>
              <w:rPr>
                <w:b/>
                <w:color w:val="000000"/>
              </w:rPr>
              <w:t>Luồng sự kiện chính:</w:t>
            </w:r>
          </w:p>
          <w:p w14:paraId="27877061"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người dùng chọn tiếp tục</w:t>
            </w:r>
          </w:p>
          <w:p w14:paraId="11EEFF60"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sẽ chuyển qua giao diện đăng nhập, người dùng nhập username và password.</w:t>
            </w:r>
          </w:p>
          <w:p w14:paraId="18C7B9F4"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kiểm tra dữ liệu đầu vào có hợp lệ không. Nếu không thì sẽ chuyển đến luồng phụ A.</w:t>
            </w:r>
          </w:p>
          <w:p w14:paraId="41358255"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và chuyển sang giao diện tiếp theo. </w:t>
            </w:r>
          </w:p>
          <w:p w14:paraId="3CD5D5AA" w14:textId="77777777" w:rsidR="0029204D" w:rsidRDefault="00000000">
            <w:pPr>
              <w:widowControl w:val="0"/>
              <w:numPr>
                <w:ilvl w:val="0"/>
                <w:numId w:val="14"/>
              </w:numPr>
              <w:tabs>
                <w:tab w:val="left" w:pos="862"/>
              </w:tabs>
              <w:jc w:val="left"/>
              <w:rPr>
                <w:color w:val="000000"/>
              </w:rPr>
            </w:pPr>
            <w:r>
              <w:rPr>
                <w:color w:val="000000"/>
              </w:rPr>
              <w:t>Kết thúc sự kiện.</w:t>
            </w:r>
          </w:p>
        </w:tc>
      </w:tr>
      <w:tr w:rsidR="0029204D" w14:paraId="2487C49D" w14:textId="77777777">
        <w:trPr>
          <w:trHeight w:val="1263"/>
        </w:trPr>
        <w:tc>
          <w:tcPr>
            <w:tcW w:w="8222" w:type="dxa"/>
          </w:tcPr>
          <w:p w14:paraId="343C9221" w14:textId="77777777" w:rsidR="0029204D" w:rsidRDefault="00000000">
            <w:pPr>
              <w:widowControl w:val="0"/>
              <w:ind w:left="107" w:firstLine="0"/>
              <w:jc w:val="left"/>
              <w:rPr>
                <w:b/>
                <w:color w:val="000000"/>
              </w:rPr>
            </w:pPr>
            <w:r>
              <w:rPr>
                <w:b/>
                <w:color w:val="000000"/>
              </w:rPr>
              <w:t xml:space="preserve">Các luồng thay thế: </w:t>
            </w:r>
          </w:p>
          <w:p w14:paraId="12BEBCA8"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3A582324"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6248F910" w14:textId="77777777" w:rsidR="0029204D" w:rsidRDefault="00000000">
            <w:pPr>
              <w:widowControl w:val="0"/>
              <w:numPr>
                <w:ilvl w:val="0"/>
                <w:numId w:val="15"/>
              </w:numPr>
              <w:jc w:val="left"/>
              <w:rPr>
                <w:color w:val="000000"/>
              </w:rPr>
            </w:pPr>
            <w:r>
              <w:rPr>
                <w:color w:val="000000"/>
              </w:rPr>
              <w:t xml:space="preserve">Hệ thống chuyển đến luồng sự kiện chính – bước </w:t>
            </w:r>
            <w:r>
              <w:rPr>
                <w:b/>
                <w:color w:val="000000"/>
              </w:rPr>
              <w:t>1</w:t>
            </w:r>
            <w:r>
              <w:rPr>
                <w:color w:val="000000"/>
              </w:rPr>
              <w:t>.</w:t>
            </w:r>
          </w:p>
        </w:tc>
      </w:tr>
    </w:tbl>
    <w:p w14:paraId="7F09423F" w14:textId="77777777" w:rsidR="0029204D" w:rsidRDefault="0029204D" w:rsidP="0024331B">
      <w:pPr>
        <w:pStyle w:val="Style1"/>
      </w:pPr>
      <w:bookmarkStart w:id="178" w:name="_heading=h.2koq656" w:colFirst="0" w:colLast="0"/>
      <w:bookmarkEnd w:id="178"/>
    </w:p>
    <w:p w14:paraId="74ECD651" w14:textId="11FF7A70" w:rsidR="003D2D76" w:rsidRPr="00FE00FD" w:rsidRDefault="00000000" w:rsidP="00FE00FD">
      <w:pPr>
        <w:pStyle w:val="Heading4"/>
      </w:pPr>
      <w:bookmarkStart w:id="179" w:name="_Toc101958636"/>
      <w:r w:rsidRPr="002E2C37">
        <w:t>3.</w:t>
      </w:r>
      <w:r w:rsidR="001D2C0E" w:rsidRPr="002E2C37">
        <w:t>2</w:t>
      </w:r>
      <w:r w:rsidRPr="002E2C37">
        <w:t>.4.</w:t>
      </w:r>
      <w:r w:rsidR="003560E3">
        <w:rPr>
          <w:lang w:val="en-US"/>
        </w:rPr>
        <w:t>2</w:t>
      </w:r>
      <w:r w:rsidRPr="002E2C37">
        <w:t xml:space="preserve"> Đặc tả use case đăng ký</w:t>
      </w:r>
      <w:bookmarkEnd w:id="179"/>
    </w:p>
    <w:p w14:paraId="7A1B9DA4" w14:textId="50A46DE0" w:rsidR="003D2D76" w:rsidRDefault="003D2D76" w:rsidP="003D2D76">
      <w:pPr>
        <w:pStyle w:val="Hnh"/>
      </w:pPr>
      <w:bookmarkStart w:id="180" w:name="_Toc195696838"/>
      <w:r>
        <w:t xml:space="preserve">Bảng </w:t>
      </w:r>
      <w:r>
        <w:fldChar w:fldCharType="begin"/>
      </w:r>
      <w:r>
        <w:instrText xml:space="preserve"> SEQ Bảng \* ARABIC </w:instrText>
      </w:r>
      <w:r>
        <w:fldChar w:fldCharType="separate"/>
      </w:r>
      <w:r w:rsidR="009A5A02">
        <w:rPr>
          <w:noProof/>
        </w:rPr>
        <w:t>8</w:t>
      </w:r>
      <w:r>
        <w:fldChar w:fldCharType="end"/>
      </w:r>
      <w:r>
        <w:t xml:space="preserve">: </w:t>
      </w:r>
      <w:r>
        <w:rPr>
          <w:lang w:val="en-US"/>
        </w:rPr>
        <w:t>Đặc tả use case “Đăng Ký”</w:t>
      </w:r>
      <w:bookmarkEnd w:id="180"/>
    </w:p>
    <w:tbl>
      <w:tblPr>
        <w:tblStyle w:val="Style77"/>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6F1F9E4D" w14:textId="77777777">
        <w:trPr>
          <w:trHeight w:val="297"/>
        </w:trPr>
        <w:tc>
          <w:tcPr>
            <w:tcW w:w="8222" w:type="dxa"/>
          </w:tcPr>
          <w:p w14:paraId="7BF7DE7F"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Ký</w:t>
            </w:r>
          </w:p>
        </w:tc>
      </w:tr>
      <w:tr w:rsidR="0029204D" w14:paraId="107A0588" w14:textId="77777777">
        <w:trPr>
          <w:trHeight w:val="299"/>
        </w:trPr>
        <w:tc>
          <w:tcPr>
            <w:tcW w:w="8222" w:type="dxa"/>
          </w:tcPr>
          <w:p w14:paraId="2B08ED08"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1C4B7925" w14:textId="77777777">
        <w:trPr>
          <w:trHeight w:val="714"/>
        </w:trPr>
        <w:tc>
          <w:tcPr>
            <w:tcW w:w="8222" w:type="dxa"/>
          </w:tcPr>
          <w:p w14:paraId="3432D9AB" w14:textId="77777777" w:rsidR="0029204D" w:rsidRDefault="00000000">
            <w:pPr>
              <w:widowControl w:val="0"/>
              <w:ind w:left="107" w:firstLine="0"/>
              <w:jc w:val="left"/>
              <w:rPr>
                <w:b/>
                <w:color w:val="000000"/>
              </w:rPr>
            </w:pPr>
            <w:r>
              <w:rPr>
                <w:b/>
                <w:color w:val="000000"/>
              </w:rPr>
              <w:t>Mô tả ngắn gọn:</w:t>
            </w:r>
          </w:p>
          <w:p w14:paraId="1DD555DB" w14:textId="77777777" w:rsidR="0029204D" w:rsidRDefault="00000000">
            <w:pPr>
              <w:widowControl w:val="0"/>
              <w:numPr>
                <w:ilvl w:val="0"/>
                <w:numId w:val="12"/>
              </w:numPr>
              <w:tabs>
                <w:tab w:val="left" w:pos="828"/>
                <w:tab w:val="left" w:pos="829"/>
              </w:tabs>
              <w:ind w:hanging="77"/>
              <w:jc w:val="left"/>
              <w:rPr>
                <w:color w:val="000000"/>
              </w:rPr>
            </w:pPr>
            <w:r>
              <w:rPr>
                <w:color w:val="000000"/>
              </w:rPr>
              <w:t>Người dùng đăng ký tài khoản.</w:t>
            </w:r>
          </w:p>
        </w:tc>
      </w:tr>
      <w:tr w:rsidR="0029204D" w14:paraId="19CC257C" w14:textId="77777777">
        <w:trPr>
          <w:trHeight w:val="551"/>
        </w:trPr>
        <w:tc>
          <w:tcPr>
            <w:tcW w:w="8222" w:type="dxa"/>
          </w:tcPr>
          <w:p w14:paraId="167337F7" w14:textId="77777777" w:rsidR="0029204D" w:rsidRDefault="00000000">
            <w:pPr>
              <w:widowControl w:val="0"/>
              <w:ind w:left="107" w:firstLine="0"/>
              <w:jc w:val="left"/>
              <w:rPr>
                <w:b/>
                <w:color w:val="000000"/>
              </w:rPr>
            </w:pPr>
            <w:r>
              <w:rPr>
                <w:b/>
                <w:color w:val="000000"/>
              </w:rPr>
              <w:t>Điều kiện tiên quyết:</w:t>
            </w:r>
          </w:p>
          <w:p w14:paraId="5D36C90F"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w:t>
            </w:r>
          </w:p>
        </w:tc>
      </w:tr>
      <w:tr w:rsidR="0029204D" w14:paraId="2F12AC7B" w14:textId="77777777">
        <w:trPr>
          <w:trHeight w:val="297"/>
        </w:trPr>
        <w:tc>
          <w:tcPr>
            <w:tcW w:w="8222" w:type="dxa"/>
          </w:tcPr>
          <w:p w14:paraId="47C6C2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đăng ký tài khoản.</w:t>
            </w:r>
          </w:p>
        </w:tc>
      </w:tr>
      <w:tr w:rsidR="0029204D" w14:paraId="2AB99289" w14:textId="77777777">
        <w:trPr>
          <w:trHeight w:val="426"/>
        </w:trPr>
        <w:tc>
          <w:tcPr>
            <w:tcW w:w="8222" w:type="dxa"/>
          </w:tcPr>
          <w:p w14:paraId="7A6FB682"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phải nhập đầy đủ các thông tin đăng ký tài khoản.</w:t>
            </w:r>
          </w:p>
        </w:tc>
      </w:tr>
      <w:tr w:rsidR="0029204D" w14:paraId="77F550CE" w14:textId="77777777">
        <w:trPr>
          <w:trHeight w:val="552"/>
        </w:trPr>
        <w:tc>
          <w:tcPr>
            <w:tcW w:w="8222" w:type="dxa"/>
          </w:tcPr>
          <w:p w14:paraId="2C376E9B" w14:textId="77777777" w:rsidR="0029204D" w:rsidRDefault="00000000">
            <w:pPr>
              <w:widowControl w:val="0"/>
              <w:ind w:left="107" w:firstLine="0"/>
              <w:jc w:val="left"/>
              <w:rPr>
                <w:b/>
                <w:color w:val="000000"/>
              </w:rPr>
            </w:pPr>
            <w:r>
              <w:rPr>
                <w:b/>
                <w:color w:val="000000"/>
              </w:rPr>
              <w:lastRenderedPageBreak/>
              <w:t>Luồng sự kiện chính:</w:t>
            </w:r>
          </w:p>
          <w:p w14:paraId="659B0C2B" w14:textId="77777777" w:rsidR="0029204D" w:rsidRDefault="00000000">
            <w:pPr>
              <w:widowControl w:val="0"/>
              <w:numPr>
                <w:ilvl w:val="0"/>
                <w:numId w:val="16"/>
              </w:numPr>
              <w:tabs>
                <w:tab w:val="left" w:pos="862"/>
              </w:tabs>
              <w:jc w:val="left"/>
              <w:rPr>
                <w:color w:val="000000"/>
              </w:rPr>
            </w:pPr>
            <w:r>
              <w:rPr>
                <w:color w:val="000000"/>
              </w:rPr>
              <w:t>Người dùng chọn nút “Đăng Ký”</w:t>
            </w:r>
          </w:p>
          <w:p w14:paraId="082EC1FD" w14:textId="77777777" w:rsidR="0029204D" w:rsidRDefault="00000000">
            <w:pPr>
              <w:widowControl w:val="0"/>
              <w:numPr>
                <w:ilvl w:val="0"/>
                <w:numId w:val="16"/>
              </w:numPr>
              <w:tabs>
                <w:tab w:val="left" w:pos="862"/>
              </w:tabs>
              <w:jc w:val="left"/>
              <w:rPr>
                <w:color w:val="000000"/>
              </w:rPr>
            </w:pPr>
            <w:r>
              <w:rPr>
                <w:color w:val="000000"/>
              </w:rPr>
              <w:t>Hệ thống sẽ chuyển sang giao diện đăng ký, và người dùng nhập thông tin</w:t>
            </w:r>
          </w:p>
          <w:p w14:paraId="04D4BDC3" w14:textId="77777777" w:rsidR="0029204D" w:rsidRDefault="00000000">
            <w:pPr>
              <w:widowControl w:val="0"/>
              <w:numPr>
                <w:ilvl w:val="0"/>
                <w:numId w:val="16"/>
              </w:numPr>
              <w:tabs>
                <w:tab w:val="left" w:pos="862"/>
              </w:tabs>
              <w:jc w:val="left"/>
              <w:rPr>
                <w:color w:val="000000"/>
              </w:rPr>
            </w:pPr>
            <w:r>
              <w:rPr>
                <w:color w:val="000000"/>
              </w:rPr>
              <w:t>Hệ thống sẽ kiểm tra thông tin mà người dùng nhập vào. Nếu không đáp ứng yêu cầu thì sẽ chuyển sang luồng phụ A</w:t>
            </w:r>
          </w:p>
          <w:p w14:paraId="708093D0" w14:textId="77777777" w:rsidR="0029204D" w:rsidRDefault="00000000">
            <w:pPr>
              <w:widowControl w:val="0"/>
              <w:numPr>
                <w:ilvl w:val="0"/>
                <w:numId w:val="16"/>
              </w:numPr>
              <w:tabs>
                <w:tab w:val="left" w:pos="862"/>
              </w:tabs>
              <w:jc w:val="left"/>
              <w:rPr>
                <w:color w:val="000000"/>
              </w:rPr>
            </w:pPr>
            <w:r>
              <w:rPr>
                <w:color w:val="000000"/>
              </w:rPr>
              <w:t>Hệ thống sẽ trả về kết quả và chuyển sang giao diện đăng nhập</w:t>
            </w:r>
          </w:p>
          <w:p w14:paraId="0FB398B0" w14:textId="77777777" w:rsidR="0029204D" w:rsidRDefault="00000000">
            <w:pPr>
              <w:widowControl w:val="0"/>
              <w:numPr>
                <w:ilvl w:val="0"/>
                <w:numId w:val="16"/>
              </w:numPr>
              <w:tabs>
                <w:tab w:val="left" w:pos="862"/>
              </w:tabs>
              <w:jc w:val="left"/>
              <w:rPr>
                <w:color w:val="000000"/>
              </w:rPr>
            </w:pPr>
            <w:r>
              <w:rPr>
                <w:color w:val="000000"/>
              </w:rPr>
              <w:t>Kết thúc sự kiện.</w:t>
            </w:r>
          </w:p>
        </w:tc>
      </w:tr>
      <w:tr w:rsidR="0029204D" w14:paraId="1E41CF8D" w14:textId="77777777">
        <w:trPr>
          <w:trHeight w:val="1272"/>
        </w:trPr>
        <w:tc>
          <w:tcPr>
            <w:tcW w:w="8222" w:type="dxa"/>
          </w:tcPr>
          <w:p w14:paraId="1929E9DF" w14:textId="77777777" w:rsidR="0029204D" w:rsidRDefault="00000000">
            <w:pPr>
              <w:widowControl w:val="0"/>
              <w:ind w:left="107" w:firstLine="0"/>
              <w:jc w:val="left"/>
              <w:rPr>
                <w:b/>
                <w:color w:val="000000"/>
              </w:rPr>
            </w:pPr>
            <w:r>
              <w:rPr>
                <w:b/>
                <w:color w:val="000000"/>
              </w:rPr>
              <w:t xml:space="preserve">Các luồng thay thế: </w:t>
            </w:r>
          </w:p>
          <w:p w14:paraId="77FDCD60"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5EBCD302" w14:textId="77777777" w:rsidR="0029204D" w:rsidRDefault="00000000">
            <w:pPr>
              <w:widowControl w:val="0"/>
              <w:numPr>
                <w:ilvl w:val="0"/>
                <w:numId w:val="17"/>
              </w:numPr>
              <w:ind w:left="1124" w:hanging="394"/>
              <w:jc w:val="left"/>
              <w:rPr>
                <w:color w:val="000000"/>
              </w:rPr>
            </w:pPr>
            <w:r>
              <w:rPr>
                <w:color w:val="000000"/>
              </w:rPr>
              <w:t>Hệ thống báo lỗi cho người dùng, chỉ rõ nội dung không hợp lệ.</w:t>
            </w:r>
          </w:p>
          <w:p w14:paraId="0CF7ECBD" w14:textId="77777777" w:rsidR="0029204D" w:rsidRDefault="00000000">
            <w:pPr>
              <w:widowControl w:val="0"/>
              <w:numPr>
                <w:ilvl w:val="0"/>
                <w:numId w:val="17"/>
              </w:numPr>
              <w:ind w:left="1124" w:hanging="394"/>
              <w:jc w:val="left"/>
              <w:rPr>
                <w:color w:val="000000"/>
              </w:rPr>
            </w:pPr>
            <w:r>
              <w:rPr>
                <w:color w:val="000000"/>
              </w:rPr>
              <w:t xml:space="preserve">Hệ thống chuyển đến luồng sự kiện chính – bước </w:t>
            </w:r>
            <w:r>
              <w:rPr>
                <w:bCs/>
                <w:color w:val="000000"/>
              </w:rPr>
              <w:t>1</w:t>
            </w:r>
            <w:r>
              <w:rPr>
                <w:color w:val="000000"/>
              </w:rPr>
              <w:t>.</w:t>
            </w:r>
          </w:p>
        </w:tc>
      </w:tr>
    </w:tbl>
    <w:p w14:paraId="4622DBC8" w14:textId="3741A302" w:rsidR="0029204D" w:rsidRDefault="00000000" w:rsidP="00A05CCF">
      <w:pPr>
        <w:pStyle w:val="Heading4"/>
        <w:rPr>
          <w:lang w:val="en-US"/>
        </w:rPr>
      </w:pPr>
      <w:bookmarkStart w:id="181" w:name="_heading=h.zu0gcz" w:colFirst="0" w:colLast="0"/>
      <w:bookmarkEnd w:id="181"/>
      <w:r w:rsidRPr="002E2C37">
        <w:rPr>
          <w:lang w:val="en-US"/>
        </w:rPr>
        <w:t>3.</w:t>
      </w:r>
      <w:r w:rsidR="001D2C0E" w:rsidRPr="002E2C37">
        <w:rPr>
          <w:lang w:val="en-US"/>
        </w:rPr>
        <w:t>2</w:t>
      </w:r>
      <w:r w:rsidRPr="002E2C37">
        <w:rPr>
          <w:lang w:val="en-US"/>
        </w:rPr>
        <w:t>.4.</w:t>
      </w:r>
      <w:r w:rsidR="003560E3">
        <w:rPr>
          <w:lang w:val="en-US"/>
        </w:rPr>
        <w:t>3</w:t>
      </w:r>
      <w:r w:rsidRPr="002E2C37">
        <w:rPr>
          <w:lang w:val="en-US"/>
        </w:rPr>
        <w:t xml:space="preserve"> Đặc tả use case quản lý users login</w:t>
      </w:r>
      <w:r>
        <w:t xml:space="preserve"> </w:t>
      </w:r>
    </w:p>
    <w:p w14:paraId="79EDFFD5" w14:textId="7AD42D22" w:rsidR="003D2D76" w:rsidRDefault="003D2D76" w:rsidP="003D2D76">
      <w:pPr>
        <w:pStyle w:val="Hnh"/>
      </w:pPr>
      <w:bookmarkStart w:id="182" w:name="_Toc195696839"/>
      <w:r>
        <w:t xml:space="preserve">Bảng </w:t>
      </w:r>
      <w:r>
        <w:fldChar w:fldCharType="begin"/>
      </w:r>
      <w:r>
        <w:instrText xml:space="preserve"> SEQ Bảng \* ARABIC </w:instrText>
      </w:r>
      <w:r>
        <w:fldChar w:fldCharType="separate"/>
      </w:r>
      <w:r w:rsidR="009A5A02">
        <w:rPr>
          <w:noProof/>
        </w:rPr>
        <w:t>9</w:t>
      </w:r>
      <w:r>
        <w:fldChar w:fldCharType="end"/>
      </w:r>
      <w:r>
        <w:t xml:space="preserve">: </w:t>
      </w:r>
      <w:r>
        <w:rPr>
          <w:lang w:val="en-US"/>
        </w:rPr>
        <w:t>Đặc tả use case “User Login”</w:t>
      </w:r>
      <w:bookmarkEnd w:id="182"/>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9767953" w14:textId="77777777">
        <w:trPr>
          <w:trHeight w:val="297"/>
        </w:trPr>
        <w:tc>
          <w:tcPr>
            <w:tcW w:w="8222" w:type="dxa"/>
          </w:tcPr>
          <w:p w14:paraId="42567294"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5DACC94F" w14:textId="77777777">
        <w:trPr>
          <w:trHeight w:val="299"/>
        </w:trPr>
        <w:tc>
          <w:tcPr>
            <w:tcW w:w="8222" w:type="dxa"/>
          </w:tcPr>
          <w:p w14:paraId="21192BA9" w14:textId="77777777" w:rsidR="0029204D" w:rsidRDefault="00000000">
            <w:pPr>
              <w:widowControl w:val="0"/>
              <w:ind w:left="107" w:firstLine="0"/>
              <w:jc w:val="left"/>
              <w:rPr>
                <w:color w:val="000000"/>
              </w:rPr>
            </w:pPr>
            <w:r>
              <w:rPr>
                <w:b/>
                <w:color w:val="000000"/>
              </w:rPr>
              <w:t>Tác nhân chính:</w:t>
            </w:r>
            <w:r>
              <w:rPr>
                <w:color w:val="000000"/>
              </w:rPr>
              <w:t xml:space="preserve"> Admin</w:t>
            </w:r>
          </w:p>
        </w:tc>
      </w:tr>
      <w:tr w:rsidR="0029204D" w14:paraId="4EEFE0DD" w14:textId="77777777">
        <w:trPr>
          <w:trHeight w:val="714"/>
        </w:trPr>
        <w:tc>
          <w:tcPr>
            <w:tcW w:w="8222" w:type="dxa"/>
          </w:tcPr>
          <w:p w14:paraId="48B3D083" w14:textId="77777777" w:rsidR="0029204D" w:rsidRDefault="00000000">
            <w:pPr>
              <w:widowControl w:val="0"/>
              <w:ind w:left="107" w:firstLine="0"/>
              <w:jc w:val="left"/>
              <w:rPr>
                <w:b/>
                <w:color w:val="000000"/>
              </w:rPr>
            </w:pPr>
            <w:r>
              <w:rPr>
                <w:b/>
                <w:color w:val="000000"/>
              </w:rPr>
              <w:t>Mô tả ngắn gọn:</w:t>
            </w:r>
          </w:p>
          <w:p w14:paraId="35531240" w14:textId="77777777" w:rsidR="0029204D" w:rsidRDefault="00000000">
            <w:pPr>
              <w:widowControl w:val="0"/>
              <w:numPr>
                <w:ilvl w:val="0"/>
                <w:numId w:val="12"/>
              </w:numPr>
              <w:tabs>
                <w:tab w:val="left" w:pos="828"/>
                <w:tab w:val="left" w:pos="829"/>
              </w:tabs>
              <w:ind w:hanging="77"/>
              <w:jc w:val="left"/>
              <w:rPr>
                <w:color w:val="000000"/>
              </w:rPr>
            </w:pPr>
            <w:r>
              <w:rPr>
                <w:color w:val="000000"/>
              </w:rPr>
              <w:t>Admin đăng nhập vào ứng dụng.</w:t>
            </w:r>
          </w:p>
        </w:tc>
      </w:tr>
      <w:tr w:rsidR="0029204D" w14:paraId="62A67414" w14:textId="77777777">
        <w:trPr>
          <w:trHeight w:val="897"/>
        </w:trPr>
        <w:tc>
          <w:tcPr>
            <w:tcW w:w="8222" w:type="dxa"/>
          </w:tcPr>
          <w:p w14:paraId="6392604A" w14:textId="77777777" w:rsidR="0029204D" w:rsidRDefault="00000000">
            <w:pPr>
              <w:widowControl w:val="0"/>
              <w:ind w:left="107" w:firstLine="0"/>
              <w:jc w:val="left"/>
              <w:rPr>
                <w:b/>
                <w:color w:val="000000"/>
              </w:rPr>
            </w:pPr>
            <w:r>
              <w:rPr>
                <w:b/>
                <w:color w:val="000000"/>
              </w:rPr>
              <w:t>Điều kiện tiên quyết:</w:t>
            </w:r>
          </w:p>
          <w:p w14:paraId="0184E734"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32BEDF82" w14:textId="77777777">
        <w:trPr>
          <w:trHeight w:val="297"/>
        </w:trPr>
        <w:tc>
          <w:tcPr>
            <w:tcW w:w="8222" w:type="dxa"/>
          </w:tcPr>
          <w:p w14:paraId="26C01A54"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Pr>
                <w:color w:val="000000"/>
                <w:lang w:val="en-US"/>
              </w:rPr>
              <w:t xml:space="preserve">admin </w:t>
            </w:r>
            <w:r>
              <w:rPr>
                <w:color w:val="000000"/>
              </w:rPr>
              <w:t>khởi động phần mềm</w:t>
            </w:r>
          </w:p>
        </w:tc>
      </w:tr>
      <w:tr w:rsidR="0029204D" w14:paraId="6542BD7A" w14:textId="77777777">
        <w:trPr>
          <w:trHeight w:val="390"/>
        </w:trPr>
        <w:tc>
          <w:tcPr>
            <w:tcW w:w="8222" w:type="dxa"/>
          </w:tcPr>
          <w:p w14:paraId="5F9153A5" w14:textId="77777777" w:rsidR="0029204D" w:rsidRDefault="00000000">
            <w:pPr>
              <w:widowControl w:val="0"/>
              <w:ind w:left="107" w:firstLine="0"/>
              <w:jc w:val="left"/>
              <w:rPr>
                <w:bCs/>
                <w:color w:val="000000"/>
                <w:lang w:val="en-US"/>
              </w:rPr>
            </w:pPr>
            <w:r>
              <w:rPr>
                <w:b/>
                <w:color w:val="000000"/>
              </w:rPr>
              <w:t xml:space="preserve">Điều kiện thực hiện: </w:t>
            </w:r>
            <w:r>
              <w:rPr>
                <w:bCs/>
                <w:color w:val="000000"/>
                <w:lang w:val="en-US"/>
              </w:rPr>
              <w:t>Admin chọn chức năng xem danh sách users LogIn</w:t>
            </w:r>
          </w:p>
        </w:tc>
      </w:tr>
      <w:tr w:rsidR="0029204D" w14:paraId="3A41890B" w14:textId="77777777">
        <w:trPr>
          <w:trHeight w:val="552"/>
        </w:trPr>
        <w:tc>
          <w:tcPr>
            <w:tcW w:w="8222" w:type="dxa"/>
          </w:tcPr>
          <w:p w14:paraId="4C6BD7AC" w14:textId="77777777" w:rsidR="0029204D" w:rsidRDefault="00000000">
            <w:pPr>
              <w:widowControl w:val="0"/>
              <w:ind w:left="107" w:firstLine="0"/>
              <w:jc w:val="left"/>
              <w:rPr>
                <w:b/>
                <w:color w:val="000000"/>
              </w:rPr>
            </w:pPr>
            <w:r>
              <w:rPr>
                <w:b/>
                <w:color w:val="000000"/>
              </w:rPr>
              <w:t>Luồng sự kiện chính:</w:t>
            </w:r>
          </w:p>
          <w:p w14:paraId="603DBFF8"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w:t>
            </w:r>
            <w:r>
              <w:rPr>
                <w:color w:val="000000"/>
                <w:lang w:val="en-US"/>
              </w:rPr>
              <w:t xml:space="preserve">admin </w:t>
            </w:r>
            <w:r>
              <w:rPr>
                <w:color w:val="000000"/>
              </w:rPr>
              <w:t>chọn tiếp tục</w:t>
            </w:r>
          </w:p>
          <w:p w14:paraId="3BFA68CE" w14:textId="77777777" w:rsidR="0029204D" w:rsidRDefault="00000000">
            <w:pPr>
              <w:widowControl w:val="0"/>
              <w:numPr>
                <w:ilvl w:val="0"/>
                <w:numId w:val="14"/>
              </w:numPr>
              <w:tabs>
                <w:tab w:val="left" w:pos="862"/>
                <w:tab w:val="left" w:pos="5216"/>
              </w:tabs>
              <w:ind w:right="97"/>
              <w:jc w:val="left"/>
              <w:rPr>
                <w:color w:val="000000"/>
              </w:rPr>
            </w:pPr>
            <w:r>
              <w:rPr>
                <w:color w:val="000000"/>
              </w:rPr>
              <w:t xml:space="preserve">Hệ thống sẽ chuyển qua giao diện đăng nhập, </w:t>
            </w:r>
            <w:r>
              <w:rPr>
                <w:color w:val="000000"/>
                <w:lang w:val="en-US"/>
              </w:rPr>
              <w:t>Admin click chọn đăng nhập với account admin</w:t>
            </w:r>
            <w:r>
              <w:rPr>
                <w:color w:val="000000"/>
              </w:rPr>
              <w:t>.</w:t>
            </w:r>
          </w:p>
          <w:p w14:paraId="10938D44" w14:textId="2D0816AC" w:rsidR="0029204D" w:rsidRDefault="00000000">
            <w:pPr>
              <w:widowControl w:val="0"/>
              <w:numPr>
                <w:ilvl w:val="0"/>
                <w:numId w:val="14"/>
              </w:numPr>
              <w:tabs>
                <w:tab w:val="left" w:pos="862"/>
                <w:tab w:val="left" w:pos="5216"/>
              </w:tabs>
              <w:ind w:right="97"/>
              <w:jc w:val="left"/>
              <w:rPr>
                <w:color w:val="000000"/>
              </w:rPr>
            </w:pPr>
            <w:r>
              <w:rPr>
                <w:color w:val="000000"/>
                <w:lang w:val="en-US"/>
              </w:rPr>
              <w:t xml:space="preserve">Admin chọn chức năng </w:t>
            </w:r>
            <w:r w:rsidR="003D2D76">
              <w:rPr>
                <w:color w:val="000000"/>
                <w:lang w:val="en-US"/>
              </w:rPr>
              <w:t>đăng bài viết</w:t>
            </w:r>
            <w:r>
              <w:rPr>
                <w:color w:val="000000"/>
              </w:rPr>
              <w:t>.</w:t>
            </w:r>
          </w:p>
          <w:p w14:paraId="079F28CC" w14:textId="0F7C51E1" w:rsidR="0029204D" w:rsidRDefault="00000000">
            <w:pPr>
              <w:widowControl w:val="0"/>
              <w:numPr>
                <w:ilvl w:val="0"/>
                <w:numId w:val="14"/>
              </w:numPr>
              <w:tabs>
                <w:tab w:val="left" w:pos="862"/>
              </w:tabs>
              <w:jc w:val="left"/>
              <w:rPr>
                <w:color w:val="000000"/>
              </w:rPr>
            </w:pPr>
            <w:r>
              <w:rPr>
                <w:color w:val="000000"/>
              </w:rPr>
              <w:t xml:space="preserve">Hệ thống </w:t>
            </w:r>
            <w:r w:rsidR="003D2D76">
              <w:rPr>
                <w:color w:val="000000"/>
              </w:rPr>
              <w:t>lưu thông tin bài viết</w:t>
            </w:r>
            <w:r>
              <w:rPr>
                <w:color w:val="000000"/>
                <w:lang w:val="en-US"/>
              </w:rPr>
              <w:t xml:space="preserve"> </w:t>
            </w:r>
            <w:r>
              <w:rPr>
                <w:color w:val="000000"/>
              </w:rPr>
              <w:t xml:space="preserve">. </w:t>
            </w:r>
          </w:p>
          <w:p w14:paraId="7FECCB55" w14:textId="77777777" w:rsidR="0029204D" w:rsidRDefault="00000000">
            <w:pPr>
              <w:widowControl w:val="0"/>
              <w:numPr>
                <w:ilvl w:val="0"/>
                <w:numId w:val="14"/>
              </w:numPr>
              <w:tabs>
                <w:tab w:val="left" w:pos="862"/>
              </w:tabs>
              <w:jc w:val="left"/>
              <w:rPr>
                <w:color w:val="000000"/>
              </w:rPr>
            </w:pPr>
            <w:r>
              <w:rPr>
                <w:color w:val="000000"/>
              </w:rPr>
              <w:lastRenderedPageBreak/>
              <w:t>Kết thúc sự kiện.</w:t>
            </w:r>
          </w:p>
        </w:tc>
      </w:tr>
    </w:tbl>
    <w:p w14:paraId="7F334CED" w14:textId="77777777" w:rsidR="0029204D" w:rsidRDefault="0029204D" w:rsidP="0024331B">
      <w:pPr>
        <w:pStyle w:val="Style1"/>
      </w:pPr>
    </w:p>
    <w:p w14:paraId="1E46433E" w14:textId="2024FE5C" w:rsidR="0029204D" w:rsidRPr="009F31F7" w:rsidRDefault="00000000" w:rsidP="009F31F7">
      <w:pPr>
        <w:pStyle w:val="Heading4"/>
      </w:pPr>
      <w:bookmarkStart w:id="183" w:name="_Toc101958637"/>
      <w:r w:rsidRPr="002E2C37">
        <w:t>3.</w:t>
      </w:r>
      <w:r w:rsidR="001D2C0E" w:rsidRPr="002E2C37">
        <w:t>2</w:t>
      </w:r>
      <w:r w:rsidRPr="002E2C37">
        <w:t>.4.</w:t>
      </w:r>
      <w:r w:rsidR="003560E3">
        <w:rPr>
          <w:lang w:val="en-US"/>
        </w:rPr>
        <w:t>4</w:t>
      </w:r>
      <w:r w:rsidRPr="002E2C37">
        <w:t xml:space="preserve"> Đặc tả use case detect</w:t>
      </w:r>
      <w:bookmarkEnd w:id="183"/>
    </w:p>
    <w:p w14:paraId="5453F7D1" w14:textId="0C54C51F" w:rsidR="003D2D76" w:rsidRDefault="003D2D76" w:rsidP="003D2D76">
      <w:pPr>
        <w:pStyle w:val="Hnh"/>
      </w:pPr>
      <w:bookmarkStart w:id="184" w:name="_Toc195696840"/>
      <w:r>
        <w:t xml:space="preserve">Bảng </w:t>
      </w:r>
      <w:r>
        <w:fldChar w:fldCharType="begin"/>
      </w:r>
      <w:r>
        <w:instrText xml:space="preserve"> SEQ Bảng \* ARABIC </w:instrText>
      </w:r>
      <w:r>
        <w:fldChar w:fldCharType="separate"/>
      </w:r>
      <w:r w:rsidR="009A5A02">
        <w:rPr>
          <w:noProof/>
        </w:rPr>
        <w:t>10</w:t>
      </w:r>
      <w:r>
        <w:fldChar w:fldCharType="end"/>
      </w:r>
      <w:r>
        <w:t xml:space="preserve">: </w:t>
      </w:r>
      <w:r>
        <w:rPr>
          <w:lang w:val="en-US"/>
        </w:rPr>
        <w:t>Đặc tả use case “Nhận Diện”</w:t>
      </w:r>
      <w:bookmarkEnd w:id="184"/>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580C2AE9" w14:textId="77777777">
        <w:trPr>
          <w:trHeight w:val="297"/>
        </w:trPr>
        <w:tc>
          <w:tcPr>
            <w:tcW w:w="8222" w:type="dxa"/>
          </w:tcPr>
          <w:p w14:paraId="088E5980"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83FB0C5" w14:textId="77777777">
        <w:trPr>
          <w:trHeight w:val="299"/>
        </w:trPr>
        <w:tc>
          <w:tcPr>
            <w:tcW w:w="8222" w:type="dxa"/>
          </w:tcPr>
          <w:p w14:paraId="65D71B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28A65E84" w14:textId="77777777">
        <w:trPr>
          <w:trHeight w:val="805"/>
        </w:trPr>
        <w:tc>
          <w:tcPr>
            <w:tcW w:w="8222" w:type="dxa"/>
          </w:tcPr>
          <w:p w14:paraId="0E6D2DD7" w14:textId="77777777" w:rsidR="0029204D" w:rsidRDefault="00000000">
            <w:pPr>
              <w:widowControl w:val="0"/>
              <w:ind w:left="107" w:firstLine="0"/>
              <w:jc w:val="left"/>
              <w:rPr>
                <w:b/>
                <w:color w:val="000000"/>
              </w:rPr>
            </w:pPr>
            <w:r>
              <w:rPr>
                <w:b/>
                <w:color w:val="000000"/>
              </w:rPr>
              <w:t>Mô tả ngắn gọn:</w:t>
            </w:r>
          </w:p>
          <w:p w14:paraId="0D845465"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C99C234" w14:textId="77777777">
        <w:trPr>
          <w:trHeight w:val="897"/>
        </w:trPr>
        <w:tc>
          <w:tcPr>
            <w:tcW w:w="8222" w:type="dxa"/>
          </w:tcPr>
          <w:p w14:paraId="1184ADCC" w14:textId="77777777" w:rsidR="0029204D" w:rsidRDefault="00000000">
            <w:pPr>
              <w:widowControl w:val="0"/>
              <w:ind w:left="107" w:firstLine="0"/>
              <w:jc w:val="left"/>
              <w:rPr>
                <w:b/>
                <w:color w:val="000000"/>
              </w:rPr>
            </w:pPr>
            <w:r>
              <w:rPr>
                <w:b/>
                <w:color w:val="000000"/>
              </w:rPr>
              <w:t>Điều kiện tiên quyết:</w:t>
            </w:r>
          </w:p>
          <w:p w14:paraId="2A0C154C"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44FA2B63" w14:textId="77777777">
        <w:trPr>
          <w:trHeight w:val="297"/>
        </w:trPr>
        <w:tc>
          <w:tcPr>
            <w:tcW w:w="8222" w:type="dxa"/>
          </w:tcPr>
          <w:p w14:paraId="21BC0435"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7F760578" w14:textId="77777777">
        <w:trPr>
          <w:trHeight w:val="599"/>
        </w:trPr>
        <w:tc>
          <w:tcPr>
            <w:tcW w:w="8222" w:type="dxa"/>
          </w:tcPr>
          <w:p w14:paraId="4C5F4F67"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3CC42F27" w14:textId="77777777">
        <w:trPr>
          <w:trHeight w:val="552"/>
        </w:trPr>
        <w:tc>
          <w:tcPr>
            <w:tcW w:w="8222" w:type="dxa"/>
          </w:tcPr>
          <w:p w14:paraId="6DBCD1BD" w14:textId="77777777" w:rsidR="0029204D" w:rsidRDefault="00000000">
            <w:pPr>
              <w:widowControl w:val="0"/>
              <w:ind w:left="107" w:firstLine="0"/>
              <w:jc w:val="left"/>
              <w:rPr>
                <w:b/>
                <w:color w:val="000000"/>
              </w:rPr>
            </w:pPr>
            <w:r>
              <w:rPr>
                <w:b/>
                <w:color w:val="000000"/>
              </w:rPr>
              <w:t>Luồng sự kiện chính:</w:t>
            </w:r>
          </w:p>
          <w:p w14:paraId="7FC73751"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18A221C7"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thì đến luồng phụ </w:t>
            </w:r>
            <w:r>
              <w:rPr>
                <w:bCs/>
                <w:color w:val="000000"/>
              </w:rPr>
              <w:t>A</w:t>
            </w:r>
            <w:r>
              <w:rPr>
                <w:color w:val="000000"/>
              </w:rPr>
              <w:t>.</w:t>
            </w:r>
          </w:p>
          <w:p w14:paraId="1EF692CE" w14:textId="77777777" w:rsidR="0029204D" w:rsidRDefault="00000000">
            <w:pPr>
              <w:widowControl w:val="0"/>
              <w:numPr>
                <w:ilvl w:val="0"/>
                <w:numId w:val="18"/>
              </w:numPr>
              <w:tabs>
                <w:tab w:val="left" w:pos="862"/>
              </w:tabs>
              <w:ind w:left="944"/>
              <w:jc w:val="left"/>
              <w:rPr>
                <w:color w:val="000000"/>
              </w:rPr>
            </w:pPr>
            <w:r>
              <w:rPr>
                <w:color w:val="000000"/>
              </w:rPr>
              <w:t xml:space="preserve">Hệ thống hiển thị kết quả và thông tin côn trùng. </w:t>
            </w:r>
          </w:p>
          <w:p w14:paraId="746AB58F"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r w:rsidR="0029204D" w14:paraId="2BBF177B" w14:textId="77777777">
        <w:trPr>
          <w:trHeight w:val="410"/>
        </w:trPr>
        <w:tc>
          <w:tcPr>
            <w:tcW w:w="8222" w:type="dxa"/>
          </w:tcPr>
          <w:p w14:paraId="4D51BCEA" w14:textId="77777777" w:rsidR="0029204D" w:rsidRDefault="00000000">
            <w:pPr>
              <w:widowControl w:val="0"/>
              <w:ind w:left="107" w:firstLine="0"/>
              <w:jc w:val="left"/>
              <w:rPr>
                <w:b/>
                <w:color w:val="000000"/>
              </w:rPr>
            </w:pPr>
            <w:r>
              <w:rPr>
                <w:b/>
                <w:color w:val="000000"/>
              </w:rPr>
              <w:t xml:space="preserve">Các luồng thay thế: </w:t>
            </w:r>
          </w:p>
          <w:p w14:paraId="53C93D5D" w14:textId="77777777" w:rsidR="0029204D" w:rsidRDefault="00000000">
            <w:pPr>
              <w:widowControl w:val="0"/>
              <w:ind w:left="399" w:firstLine="0"/>
              <w:jc w:val="left"/>
              <w:rPr>
                <w:color w:val="000000"/>
              </w:rPr>
            </w:pPr>
            <w:r>
              <w:rPr>
                <w:b/>
                <w:color w:val="000000"/>
              </w:rPr>
              <w:t>Luồng phụ A:</w:t>
            </w:r>
            <w:r>
              <w:rPr>
                <w:color w:val="000000"/>
              </w:rPr>
              <w:t xml:space="preserve"> Hệ thống không nhận dạng ra được côn trùng.</w:t>
            </w:r>
          </w:p>
          <w:p w14:paraId="6A440940" w14:textId="77777777" w:rsidR="0029204D" w:rsidRDefault="00000000">
            <w:pPr>
              <w:widowControl w:val="0"/>
              <w:numPr>
                <w:ilvl w:val="0"/>
                <w:numId w:val="19"/>
              </w:numPr>
              <w:ind w:left="1124"/>
              <w:jc w:val="left"/>
              <w:rPr>
                <w:color w:val="000000"/>
              </w:rPr>
            </w:pPr>
            <w:r>
              <w:rPr>
                <w:color w:val="000000"/>
              </w:rPr>
              <w:t>Hệ thống thông báo cho người dùng không thể nhận dạng được côn trùng.</w:t>
            </w:r>
          </w:p>
          <w:p w14:paraId="4F23CEBD" w14:textId="77777777" w:rsidR="0029204D" w:rsidRDefault="00000000">
            <w:pPr>
              <w:widowControl w:val="0"/>
              <w:numPr>
                <w:ilvl w:val="0"/>
                <w:numId w:val="19"/>
              </w:numPr>
              <w:ind w:left="1124"/>
              <w:jc w:val="left"/>
              <w:rPr>
                <w:color w:val="000000"/>
              </w:rPr>
            </w:pPr>
            <w:r>
              <w:rPr>
                <w:color w:val="000000"/>
              </w:rPr>
              <w:t>Người dùng chọn vào chức năng detect để chuyển sang luồng sự kiện chính – bước 1.</w:t>
            </w:r>
          </w:p>
        </w:tc>
      </w:tr>
    </w:tbl>
    <w:p w14:paraId="2E29D4C3" w14:textId="463EC824" w:rsidR="0029204D" w:rsidRPr="009F31F7" w:rsidRDefault="00000000" w:rsidP="009F31F7">
      <w:pPr>
        <w:pStyle w:val="Heading4"/>
        <w:rPr>
          <w:lang w:val="en-US"/>
        </w:rPr>
      </w:pPr>
      <w:bookmarkStart w:id="185" w:name="_heading=h.3jtnz0s" w:colFirst="0" w:colLast="0"/>
      <w:bookmarkEnd w:id="185"/>
      <w:r w:rsidRPr="002E2C37">
        <w:t>3.</w:t>
      </w:r>
      <w:r w:rsidR="000726B3" w:rsidRPr="002E2C37">
        <w:t>2</w:t>
      </w:r>
      <w:r w:rsidRPr="002E2C37">
        <w:t>.4.</w:t>
      </w:r>
      <w:r w:rsidR="003560E3">
        <w:t xml:space="preserve">5 </w:t>
      </w:r>
      <w:r w:rsidRPr="002E2C37">
        <w:t>Đặc tả use case detect</w:t>
      </w:r>
      <w:r w:rsidRPr="002E2C37">
        <w:rPr>
          <w:lang w:val="en-US"/>
        </w:rPr>
        <w:t xml:space="preserve"> loài mới </w:t>
      </w:r>
    </w:p>
    <w:p w14:paraId="7CD6BFCA" w14:textId="2395CF9E" w:rsidR="003D2D76" w:rsidRDefault="003D2D76" w:rsidP="003D2D76">
      <w:pPr>
        <w:pStyle w:val="Hnh"/>
      </w:pPr>
      <w:bookmarkStart w:id="186" w:name="_Toc195696841"/>
      <w:r>
        <w:t xml:space="preserve">Bảng </w:t>
      </w:r>
      <w:r>
        <w:fldChar w:fldCharType="begin"/>
      </w:r>
      <w:r>
        <w:instrText xml:space="preserve"> SEQ Bảng \* ARABIC </w:instrText>
      </w:r>
      <w:r>
        <w:fldChar w:fldCharType="separate"/>
      </w:r>
      <w:r w:rsidR="009A5A02">
        <w:rPr>
          <w:noProof/>
        </w:rPr>
        <w:t>11</w:t>
      </w:r>
      <w:r>
        <w:fldChar w:fldCharType="end"/>
      </w:r>
      <w:r>
        <w:t>: Đặc tả use case “</w:t>
      </w:r>
      <w:r>
        <w:rPr>
          <w:lang w:val="en-US"/>
        </w:rPr>
        <w:t>Nhận Diện Loài Mới</w:t>
      </w:r>
      <w:r>
        <w:t>”</w:t>
      </w:r>
      <w:bookmarkEnd w:id="186"/>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1326885" w14:textId="77777777">
        <w:trPr>
          <w:trHeight w:val="297"/>
        </w:trPr>
        <w:tc>
          <w:tcPr>
            <w:tcW w:w="8222" w:type="dxa"/>
          </w:tcPr>
          <w:p w14:paraId="15D400E1"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EB47200" w14:textId="77777777">
        <w:trPr>
          <w:trHeight w:val="299"/>
        </w:trPr>
        <w:tc>
          <w:tcPr>
            <w:tcW w:w="8222" w:type="dxa"/>
          </w:tcPr>
          <w:p w14:paraId="05E07350" w14:textId="77777777" w:rsidR="0029204D" w:rsidRDefault="00000000">
            <w:pPr>
              <w:widowControl w:val="0"/>
              <w:ind w:left="107" w:firstLine="0"/>
              <w:jc w:val="left"/>
              <w:rPr>
                <w:color w:val="000000"/>
              </w:rPr>
            </w:pPr>
            <w:r>
              <w:rPr>
                <w:b/>
                <w:color w:val="000000"/>
              </w:rPr>
              <w:lastRenderedPageBreak/>
              <w:t xml:space="preserve">Tác nhân chính: </w:t>
            </w:r>
            <w:r>
              <w:rPr>
                <w:color w:val="000000"/>
              </w:rPr>
              <w:t>Admin, User</w:t>
            </w:r>
          </w:p>
        </w:tc>
      </w:tr>
      <w:tr w:rsidR="0029204D" w14:paraId="401A77E6" w14:textId="77777777">
        <w:trPr>
          <w:trHeight w:val="805"/>
        </w:trPr>
        <w:tc>
          <w:tcPr>
            <w:tcW w:w="8222" w:type="dxa"/>
          </w:tcPr>
          <w:p w14:paraId="3B860FDF" w14:textId="77777777" w:rsidR="0029204D" w:rsidRDefault="00000000">
            <w:pPr>
              <w:widowControl w:val="0"/>
              <w:ind w:left="107" w:firstLine="0"/>
              <w:jc w:val="left"/>
              <w:rPr>
                <w:b/>
                <w:color w:val="000000"/>
              </w:rPr>
            </w:pPr>
            <w:r>
              <w:rPr>
                <w:b/>
                <w:color w:val="000000"/>
              </w:rPr>
              <w:t>Mô tả ngắn gọn:</w:t>
            </w:r>
          </w:p>
          <w:p w14:paraId="211BBC7B"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14D24C3" w14:textId="77777777">
        <w:trPr>
          <w:trHeight w:val="897"/>
        </w:trPr>
        <w:tc>
          <w:tcPr>
            <w:tcW w:w="8222" w:type="dxa"/>
          </w:tcPr>
          <w:p w14:paraId="52769BC1" w14:textId="77777777" w:rsidR="0029204D" w:rsidRDefault="00000000">
            <w:pPr>
              <w:widowControl w:val="0"/>
              <w:ind w:left="107" w:firstLine="0"/>
              <w:jc w:val="left"/>
              <w:rPr>
                <w:b/>
                <w:color w:val="000000"/>
              </w:rPr>
            </w:pPr>
            <w:r>
              <w:rPr>
                <w:b/>
                <w:color w:val="000000"/>
              </w:rPr>
              <w:t>Điều kiện tiên quyết:</w:t>
            </w:r>
          </w:p>
          <w:p w14:paraId="2B4215DA"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2B8606CD" w14:textId="77777777">
        <w:trPr>
          <w:trHeight w:val="297"/>
        </w:trPr>
        <w:tc>
          <w:tcPr>
            <w:tcW w:w="8222" w:type="dxa"/>
          </w:tcPr>
          <w:p w14:paraId="27881B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078FADC7" w14:textId="77777777">
        <w:trPr>
          <w:trHeight w:val="599"/>
        </w:trPr>
        <w:tc>
          <w:tcPr>
            <w:tcW w:w="8222" w:type="dxa"/>
          </w:tcPr>
          <w:p w14:paraId="4FBFAE54"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2A51866D" w14:textId="77777777">
        <w:trPr>
          <w:trHeight w:val="552"/>
        </w:trPr>
        <w:tc>
          <w:tcPr>
            <w:tcW w:w="8222" w:type="dxa"/>
          </w:tcPr>
          <w:p w14:paraId="2E0A55EE" w14:textId="77777777" w:rsidR="0029204D" w:rsidRDefault="00000000">
            <w:pPr>
              <w:widowControl w:val="0"/>
              <w:ind w:left="107" w:firstLine="0"/>
              <w:jc w:val="left"/>
              <w:rPr>
                <w:b/>
                <w:color w:val="000000"/>
              </w:rPr>
            </w:pPr>
            <w:r>
              <w:rPr>
                <w:b/>
                <w:color w:val="000000"/>
              </w:rPr>
              <w:t>Luồng sự kiện chính:</w:t>
            </w:r>
          </w:p>
          <w:p w14:paraId="5D8F4C7F"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5D769773"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w:t>
            </w:r>
            <w:r>
              <w:rPr>
                <w:color w:val="000000"/>
                <w:lang w:val="en-US"/>
              </w:rPr>
              <w:t xml:space="preserve">vì loài côn trùng mới </w:t>
            </w:r>
          </w:p>
          <w:p w14:paraId="299D0586" w14:textId="77777777" w:rsidR="0029204D" w:rsidRDefault="00000000">
            <w:pPr>
              <w:widowControl w:val="0"/>
              <w:numPr>
                <w:ilvl w:val="0"/>
                <w:numId w:val="18"/>
              </w:numPr>
              <w:tabs>
                <w:tab w:val="left" w:pos="862"/>
              </w:tabs>
              <w:ind w:left="944"/>
              <w:jc w:val="left"/>
              <w:rPr>
                <w:color w:val="000000"/>
              </w:rPr>
            </w:pPr>
            <w:r>
              <w:rPr>
                <w:color w:val="000000"/>
              </w:rPr>
              <w:t>Hệ thống hiển thị kết quả</w:t>
            </w:r>
            <w:r>
              <w:rPr>
                <w:color w:val="000000"/>
                <w:lang w:val="en-US"/>
              </w:rPr>
              <w:t xml:space="preserve"> không nhận diện được và cho phép người dùng nhấn nút chuyển sang màn hình mới.</w:t>
            </w:r>
          </w:p>
          <w:p w14:paraId="07E9AAFE"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bl>
    <w:p w14:paraId="149EC743" w14:textId="77777777" w:rsidR="0029204D" w:rsidRDefault="0029204D" w:rsidP="0024331B">
      <w:pPr>
        <w:pStyle w:val="Style1"/>
      </w:pPr>
    </w:p>
    <w:p w14:paraId="7FEA68A2" w14:textId="77777777" w:rsidR="0029204D" w:rsidRDefault="0029204D" w:rsidP="0024331B">
      <w:pPr>
        <w:pStyle w:val="Style1"/>
      </w:pPr>
      <w:bookmarkStart w:id="187" w:name="_heading=h.1yyy98l" w:colFirst="0" w:colLast="0"/>
      <w:bookmarkEnd w:id="187"/>
    </w:p>
    <w:p w14:paraId="14E64A0C" w14:textId="110AF6AF" w:rsidR="0029204D" w:rsidRDefault="00000000" w:rsidP="009F31F7">
      <w:pPr>
        <w:pStyle w:val="Heading4"/>
      </w:pPr>
      <w:bookmarkStart w:id="188" w:name="_Toc101958639"/>
      <w:r w:rsidRPr="002E2C37">
        <w:t>3.</w:t>
      </w:r>
      <w:r w:rsidR="000726B3" w:rsidRPr="002E2C37">
        <w:t>2</w:t>
      </w:r>
      <w:r w:rsidRPr="002E2C37">
        <w:t>.4.</w:t>
      </w:r>
      <w:r w:rsidR="003560E3">
        <w:rPr>
          <w:lang w:val="en-US"/>
        </w:rPr>
        <w:t>6</w:t>
      </w:r>
      <w:r w:rsidRPr="002E2C37">
        <w:t xml:space="preserve"> Đặc tả use case xem </w:t>
      </w:r>
      <w:bookmarkEnd w:id="188"/>
      <w:r w:rsidR="003560E3">
        <w:t>chi tiết côn trùng</w:t>
      </w:r>
    </w:p>
    <w:p w14:paraId="079DD57C" w14:textId="59B5A716" w:rsidR="00AF4289" w:rsidRDefault="00AF4289" w:rsidP="00AF4289">
      <w:pPr>
        <w:pStyle w:val="Hnh"/>
      </w:pPr>
      <w:bookmarkStart w:id="189" w:name="_Toc195696842"/>
      <w:r>
        <w:t xml:space="preserve">Bảng </w:t>
      </w:r>
      <w:r>
        <w:fldChar w:fldCharType="begin"/>
      </w:r>
      <w:r>
        <w:instrText xml:space="preserve"> SEQ Bảng \* ARABIC </w:instrText>
      </w:r>
      <w:r>
        <w:fldChar w:fldCharType="separate"/>
      </w:r>
      <w:r w:rsidR="009A5A02">
        <w:rPr>
          <w:noProof/>
        </w:rPr>
        <w:t>12</w:t>
      </w:r>
      <w:r>
        <w:fldChar w:fldCharType="end"/>
      </w:r>
      <w:r>
        <w:t>: Đặc tả use case “Xem danh sách hình ảnh theo tên côn trùng”</w:t>
      </w:r>
      <w:bookmarkEnd w:id="189"/>
    </w:p>
    <w:tbl>
      <w:tblPr>
        <w:tblStyle w:val="Style80"/>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3AD9B39D" w14:textId="77777777">
        <w:trPr>
          <w:trHeight w:val="297"/>
        </w:trPr>
        <w:tc>
          <w:tcPr>
            <w:tcW w:w="8222" w:type="dxa"/>
          </w:tcPr>
          <w:p w14:paraId="61B36940" w14:textId="77777777" w:rsidR="0029204D" w:rsidRDefault="00000000">
            <w:pPr>
              <w:widowControl w:val="0"/>
              <w:ind w:firstLine="0"/>
              <w:jc w:val="left"/>
              <w:rPr>
                <w:color w:val="000000"/>
              </w:rPr>
            </w:pPr>
            <w:r>
              <w:rPr>
                <w:b/>
              </w:rPr>
              <w:t>Use Case</w:t>
            </w:r>
            <w:r>
              <w:rPr>
                <w:b/>
                <w:color w:val="000000"/>
              </w:rPr>
              <w:t xml:space="preserve">: </w:t>
            </w:r>
            <w:r>
              <w:rPr>
                <w:color w:val="000000"/>
              </w:rPr>
              <w:t>Xem danh sách hình ảnh theo tên côn trùng.</w:t>
            </w:r>
          </w:p>
        </w:tc>
      </w:tr>
      <w:tr w:rsidR="0029204D" w14:paraId="550258DA" w14:textId="77777777">
        <w:trPr>
          <w:trHeight w:val="299"/>
        </w:trPr>
        <w:tc>
          <w:tcPr>
            <w:tcW w:w="8222" w:type="dxa"/>
          </w:tcPr>
          <w:p w14:paraId="4CCC4F13"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6B09C56F" w14:textId="77777777">
        <w:trPr>
          <w:trHeight w:val="714"/>
        </w:trPr>
        <w:tc>
          <w:tcPr>
            <w:tcW w:w="8222" w:type="dxa"/>
          </w:tcPr>
          <w:p w14:paraId="561791F0" w14:textId="77777777" w:rsidR="0029204D" w:rsidRDefault="00000000">
            <w:pPr>
              <w:widowControl w:val="0"/>
              <w:ind w:left="107" w:firstLine="0"/>
              <w:jc w:val="left"/>
              <w:rPr>
                <w:b/>
                <w:color w:val="000000"/>
              </w:rPr>
            </w:pPr>
            <w:r>
              <w:rPr>
                <w:b/>
                <w:color w:val="000000"/>
              </w:rPr>
              <w:t>Mô tả ngắn gọn:</w:t>
            </w:r>
          </w:p>
          <w:p w14:paraId="61468FDC" w14:textId="1FFC8A54"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xem </w:t>
            </w:r>
            <w:r w:rsidR="003560E3">
              <w:rPr>
                <w:color w:val="000000"/>
              </w:rPr>
              <w:t>chi tiết thông tin về 1 loài côn trùng</w:t>
            </w:r>
          </w:p>
        </w:tc>
      </w:tr>
      <w:tr w:rsidR="0029204D" w14:paraId="7D811D2D" w14:textId="77777777">
        <w:trPr>
          <w:trHeight w:val="897"/>
        </w:trPr>
        <w:tc>
          <w:tcPr>
            <w:tcW w:w="8222" w:type="dxa"/>
          </w:tcPr>
          <w:p w14:paraId="70E81D58" w14:textId="77777777" w:rsidR="0029204D" w:rsidRDefault="00000000">
            <w:pPr>
              <w:widowControl w:val="0"/>
              <w:ind w:left="107" w:firstLine="0"/>
              <w:jc w:val="left"/>
              <w:rPr>
                <w:b/>
                <w:color w:val="000000"/>
              </w:rPr>
            </w:pPr>
            <w:r>
              <w:rPr>
                <w:b/>
                <w:color w:val="000000"/>
              </w:rPr>
              <w:t>Điều kiện tiên quyết:</w:t>
            </w:r>
          </w:p>
          <w:p w14:paraId="13BABA13"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 vào hệ thống.</w:t>
            </w:r>
          </w:p>
        </w:tc>
      </w:tr>
      <w:tr w:rsidR="0029204D" w14:paraId="5E9B65EF" w14:textId="77777777">
        <w:trPr>
          <w:trHeight w:val="297"/>
        </w:trPr>
        <w:tc>
          <w:tcPr>
            <w:tcW w:w="8222" w:type="dxa"/>
          </w:tcPr>
          <w:p w14:paraId="5D4942FA" w14:textId="73452276" w:rsidR="0029204D" w:rsidRDefault="00000000">
            <w:pPr>
              <w:widowControl w:val="0"/>
              <w:ind w:left="107" w:firstLine="0"/>
              <w:jc w:val="left"/>
              <w:rPr>
                <w:color w:val="000000"/>
              </w:rPr>
            </w:pPr>
            <w:r>
              <w:rPr>
                <w:b/>
                <w:color w:val="000000"/>
              </w:rPr>
              <w:t xml:space="preserve">Sự kiện kích hoạt: </w:t>
            </w:r>
            <w:r w:rsidR="003560E3">
              <w:rPr>
                <w:color w:val="000000"/>
              </w:rPr>
              <w:t>Người dùng click vào mục của listview</w:t>
            </w:r>
          </w:p>
        </w:tc>
      </w:tr>
      <w:tr w:rsidR="0029204D" w14:paraId="111680C5" w14:textId="77777777">
        <w:trPr>
          <w:trHeight w:val="599"/>
        </w:trPr>
        <w:tc>
          <w:tcPr>
            <w:tcW w:w="8222" w:type="dxa"/>
          </w:tcPr>
          <w:p w14:paraId="0AA257FF" w14:textId="6D43A946" w:rsidR="0029204D" w:rsidRDefault="00000000">
            <w:pPr>
              <w:widowControl w:val="0"/>
              <w:ind w:left="107" w:firstLine="0"/>
              <w:jc w:val="left"/>
              <w:rPr>
                <w:color w:val="000000"/>
              </w:rPr>
            </w:pPr>
            <w:r>
              <w:rPr>
                <w:b/>
                <w:color w:val="000000"/>
              </w:rPr>
              <w:t xml:space="preserve">Điều kiện thực hiện: </w:t>
            </w:r>
            <w:r w:rsidR="003560E3">
              <w:rPr>
                <w:color w:val="000000"/>
              </w:rPr>
              <w:t>Người dùng click chọn 1 mục của listview</w:t>
            </w:r>
          </w:p>
        </w:tc>
      </w:tr>
      <w:tr w:rsidR="0029204D" w14:paraId="048B0F1F" w14:textId="77777777">
        <w:trPr>
          <w:trHeight w:val="354"/>
        </w:trPr>
        <w:tc>
          <w:tcPr>
            <w:tcW w:w="8222" w:type="dxa"/>
          </w:tcPr>
          <w:p w14:paraId="2756C2B6" w14:textId="77777777" w:rsidR="0029204D" w:rsidRDefault="00000000">
            <w:pPr>
              <w:widowControl w:val="0"/>
              <w:ind w:left="107" w:firstLine="0"/>
              <w:jc w:val="left"/>
              <w:rPr>
                <w:b/>
                <w:color w:val="000000"/>
              </w:rPr>
            </w:pPr>
            <w:r>
              <w:rPr>
                <w:b/>
                <w:color w:val="000000"/>
              </w:rPr>
              <w:lastRenderedPageBreak/>
              <w:t>Luồng sự kiện chính:</w:t>
            </w:r>
          </w:p>
          <w:p w14:paraId="46787BFC" w14:textId="479FAA74" w:rsidR="0029204D" w:rsidRDefault="00000000">
            <w:pPr>
              <w:widowControl w:val="0"/>
              <w:numPr>
                <w:ilvl w:val="0"/>
                <w:numId w:val="21"/>
              </w:numPr>
              <w:tabs>
                <w:tab w:val="left" w:pos="862"/>
              </w:tabs>
              <w:ind w:left="944"/>
              <w:jc w:val="left"/>
              <w:rPr>
                <w:color w:val="000000"/>
              </w:rPr>
            </w:pPr>
            <w:r>
              <w:rPr>
                <w:color w:val="000000"/>
              </w:rPr>
              <w:t xml:space="preserve">Người dùng chọn chức năng “Xem </w:t>
            </w:r>
            <w:r w:rsidR="003560E3">
              <w:rPr>
                <w:color w:val="000000"/>
              </w:rPr>
              <w:t>chi tiết</w:t>
            </w:r>
            <w:r>
              <w:rPr>
                <w:color w:val="000000"/>
              </w:rPr>
              <w:t>”.</w:t>
            </w:r>
          </w:p>
          <w:p w14:paraId="17395169" w14:textId="1C68E72E" w:rsidR="0029204D" w:rsidRDefault="00000000">
            <w:pPr>
              <w:widowControl w:val="0"/>
              <w:numPr>
                <w:ilvl w:val="0"/>
                <w:numId w:val="21"/>
              </w:numPr>
              <w:tabs>
                <w:tab w:val="left" w:pos="854"/>
                <w:tab w:val="left" w:pos="5216"/>
              </w:tabs>
              <w:ind w:left="854" w:right="97" w:hanging="270"/>
              <w:jc w:val="left"/>
              <w:rPr>
                <w:color w:val="000000"/>
              </w:rPr>
            </w:pPr>
            <w:r>
              <w:rPr>
                <w:color w:val="000000"/>
              </w:rPr>
              <w:t xml:space="preserve">Hệ thống </w:t>
            </w:r>
            <w:r w:rsidR="003560E3">
              <w:rPr>
                <w:color w:val="000000"/>
              </w:rPr>
              <w:t>nhận sự kiện click, nếu có lỗi thì chuyển sang luồng phụ</w:t>
            </w:r>
            <w:r>
              <w:rPr>
                <w:color w:val="000000"/>
              </w:rPr>
              <w:t xml:space="preserve"> A.</w:t>
            </w:r>
          </w:p>
          <w:p w14:paraId="0CF4DAFA" w14:textId="54A80DCC" w:rsidR="0029204D" w:rsidRDefault="00000000">
            <w:pPr>
              <w:widowControl w:val="0"/>
              <w:numPr>
                <w:ilvl w:val="0"/>
                <w:numId w:val="21"/>
              </w:numPr>
              <w:tabs>
                <w:tab w:val="left" w:pos="862"/>
              </w:tabs>
              <w:ind w:left="944"/>
              <w:jc w:val="left"/>
              <w:rPr>
                <w:color w:val="000000"/>
              </w:rPr>
            </w:pPr>
            <w:r>
              <w:rPr>
                <w:color w:val="000000"/>
              </w:rPr>
              <w:t>Hệ thống hiển thị</w:t>
            </w:r>
            <w:r w:rsidR="003560E3">
              <w:rPr>
                <w:color w:val="000000"/>
              </w:rPr>
              <w:t xml:space="preserve"> chi tiết 1 loài</w:t>
            </w:r>
            <w:r>
              <w:rPr>
                <w:color w:val="000000"/>
              </w:rPr>
              <w:t xml:space="preserve"> côn trùng. </w:t>
            </w:r>
          </w:p>
          <w:p w14:paraId="28815448" w14:textId="77777777" w:rsidR="0029204D" w:rsidRDefault="00000000">
            <w:pPr>
              <w:widowControl w:val="0"/>
              <w:numPr>
                <w:ilvl w:val="0"/>
                <w:numId w:val="21"/>
              </w:numPr>
              <w:tabs>
                <w:tab w:val="left" w:pos="862"/>
              </w:tabs>
              <w:ind w:left="944"/>
              <w:jc w:val="left"/>
              <w:rPr>
                <w:color w:val="000000"/>
              </w:rPr>
            </w:pPr>
            <w:r>
              <w:rPr>
                <w:color w:val="000000"/>
              </w:rPr>
              <w:t>Kết thúc sự kiện.</w:t>
            </w:r>
          </w:p>
        </w:tc>
      </w:tr>
      <w:tr w:rsidR="0029204D" w14:paraId="4D427B24" w14:textId="77777777">
        <w:trPr>
          <w:trHeight w:val="1335"/>
        </w:trPr>
        <w:tc>
          <w:tcPr>
            <w:tcW w:w="8222" w:type="dxa"/>
          </w:tcPr>
          <w:p w14:paraId="65CFDE3E" w14:textId="77777777" w:rsidR="0029204D" w:rsidRDefault="00000000">
            <w:pPr>
              <w:widowControl w:val="0"/>
              <w:ind w:left="107" w:firstLine="0"/>
              <w:jc w:val="left"/>
              <w:rPr>
                <w:b/>
                <w:color w:val="000000"/>
              </w:rPr>
            </w:pPr>
            <w:r>
              <w:rPr>
                <w:b/>
                <w:color w:val="000000"/>
              </w:rPr>
              <w:t xml:space="preserve">Các luồng thay thế: </w:t>
            </w:r>
          </w:p>
          <w:p w14:paraId="728DE363" w14:textId="77777777" w:rsidR="0029204D" w:rsidRDefault="00000000">
            <w:pPr>
              <w:widowControl w:val="0"/>
              <w:ind w:left="399" w:firstLine="0"/>
              <w:jc w:val="left"/>
              <w:rPr>
                <w:color w:val="000000"/>
              </w:rPr>
            </w:pPr>
            <w:r>
              <w:rPr>
                <w:b/>
                <w:color w:val="000000"/>
              </w:rPr>
              <w:t xml:space="preserve">Luồng phụ A: </w:t>
            </w:r>
            <w:r>
              <w:rPr>
                <w:color w:val="000000"/>
              </w:rPr>
              <w:t>Thông báo cho người dùng biết.</w:t>
            </w:r>
          </w:p>
          <w:p w14:paraId="48593843"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21D04061" w14:textId="77777777" w:rsidR="0029204D" w:rsidRDefault="00000000">
            <w:pPr>
              <w:widowControl w:val="0"/>
              <w:numPr>
                <w:ilvl w:val="0"/>
                <w:numId w:val="15"/>
              </w:numPr>
              <w:jc w:val="left"/>
              <w:rPr>
                <w:color w:val="000000"/>
              </w:rPr>
            </w:pPr>
            <w:r>
              <w:rPr>
                <w:color w:val="000000"/>
              </w:rPr>
              <w:t>Hệ thống chuyển đến luồng sự kiện chính – bước 1.</w:t>
            </w:r>
          </w:p>
        </w:tc>
      </w:tr>
    </w:tbl>
    <w:p w14:paraId="0A7AECDF" w14:textId="77777777" w:rsidR="0029204D" w:rsidRDefault="0029204D" w:rsidP="0024331B">
      <w:pPr>
        <w:pStyle w:val="Style1"/>
      </w:pPr>
      <w:bookmarkStart w:id="190" w:name="_heading=h.4iylrwe" w:colFirst="0" w:colLast="0"/>
      <w:bookmarkEnd w:id="190"/>
    </w:p>
    <w:p w14:paraId="637B0EEA" w14:textId="6CA646DA" w:rsidR="0029204D" w:rsidRDefault="00000000" w:rsidP="009F31F7">
      <w:pPr>
        <w:pStyle w:val="Heading4"/>
      </w:pPr>
      <w:bookmarkStart w:id="191" w:name="_Toc101958640"/>
      <w:r w:rsidRPr="002E2C37">
        <w:t>3.</w:t>
      </w:r>
      <w:r w:rsidR="000726B3" w:rsidRPr="002E2C37">
        <w:t>2</w:t>
      </w:r>
      <w:r w:rsidRPr="002E2C37">
        <w:t>.4.</w:t>
      </w:r>
      <w:r w:rsidR="003560E3">
        <w:rPr>
          <w:lang w:val="en-US"/>
        </w:rPr>
        <w:t>7</w:t>
      </w:r>
      <w:r w:rsidRPr="002E2C37">
        <w:t xml:space="preserve"> Đặc tả use case</w:t>
      </w:r>
      <w:bookmarkEnd w:id="191"/>
      <w:r w:rsidR="008B0DE6">
        <w:t xml:space="preserve"> đăng bài viết côn trùng</w:t>
      </w:r>
    </w:p>
    <w:p w14:paraId="0A8DCAE4" w14:textId="172373C8" w:rsidR="002B2826" w:rsidRDefault="002B2826" w:rsidP="002B2826">
      <w:pPr>
        <w:pStyle w:val="Hnh"/>
      </w:pPr>
      <w:bookmarkStart w:id="192" w:name="_Toc195696843"/>
      <w:r>
        <w:t xml:space="preserve">Bảng </w:t>
      </w:r>
      <w:r>
        <w:fldChar w:fldCharType="begin"/>
      </w:r>
      <w:r>
        <w:instrText xml:space="preserve"> SEQ Bảng \* ARABIC </w:instrText>
      </w:r>
      <w:r>
        <w:fldChar w:fldCharType="separate"/>
      </w:r>
      <w:r w:rsidR="009A5A02">
        <w:rPr>
          <w:noProof/>
        </w:rPr>
        <w:t>13</w:t>
      </w:r>
      <w:r>
        <w:fldChar w:fldCharType="end"/>
      </w:r>
      <w:r>
        <w:t>: Đặc tả use case đăng bài viết côn trùng</w:t>
      </w:r>
      <w:bookmarkEnd w:id="192"/>
    </w:p>
    <w:tbl>
      <w:tblPr>
        <w:tblStyle w:val="Style81"/>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27E5164" w14:textId="77777777">
        <w:trPr>
          <w:trHeight w:val="297"/>
        </w:trPr>
        <w:tc>
          <w:tcPr>
            <w:tcW w:w="8222" w:type="dxa"/>
          </w:tcPr>
          <w:p w14:paraId="02F8165B" w14:textId="2691A80B" w:rsidR="0029204D" w:rsidRDefault="00000000">
            <w:pPr>
              <w:widowControl w:val="0"/>
              <w:ind w:left="107" w:firstLine="0"/>
              <w:jc w:val="left"/>
              <w:rPr>
                <w:color w:val="000000"/>
              </w:rPr>
            </w:pPr>
            <w:r>
              <w:rPr>
                <w:b/>
              </w:rPr>
              <w:t>Use Case</w:t>
            </w:r>
            <w:r>
              <w:rPr>
                <w:b/>
                <w:color w:val="000000"/>
              </w:rPr>
              <w:t xml:space="preserve">: </w:t>
            </w:r>
            <w:r w:rsidR="008B0DE6">
              <w:rPr>
                <w:color w:val="000000"/>
              </w:rPr>
              <w:t>Đăng bài viết</w:t>
            </w:r>
          </w:p>
        </w:tc>
      </w:tr>
      <w:tr w:rsidR="0029204D" w14:paraId="3717C908" w14:textId="77777777">
        <w:trPr>
          <w:trHeight w:val="299"/>
        </w:trPr>
        <w:tc>
          <w:tcPr>
            <w:tcW w:w="8222" w:type="dxa"/>
          </w:tcPr>
          <w:p w14:paraId="430522E0" w14:textId="7EABD553" w:rsidR="0029204D" w:rsidRDefault="00000000">
            <w:pPr>
              <w:widowControl w:val="0"/>
              <w:ind w:left="107" w:firstLine="0"/>
              <w:jc w:val="left"/>
              <w:rPr>
                <w:color w:val="000000"/>
              </w:rPr>
            </w:pPr>
            <w:r>
              <w:rPr>
                <w:b/>
                <w:color w:val="000000"/>
              </w:rPr>
              <w:t>Tác nhân chính:</w:t>
            </w:r>
            <w:r w:rsidR="008B0DE6">
              <w:rPr>
                <w:color w:val="000000"/>
              </w:rPr>
              <w:t xml:space="preserve"> </w:t>
            </w:r>
            <w:r>
              <w:rPr>
                <w:color w:val="000000"/>
              </w:rPr>
              <w:t>Admin</w:t>
            </w:r>
          </w:p>
        </w:tc>
      </w:tr>
      <w:tr w:rsidR="0029204D" w14:paraId="475E0F26" w14:textId="77777777">
        <w:trPr>
          <w:trHeight w:val="714"/>
        </w:trPr>
        <w:tc>
          <w:tcPr>
            <w:tcW w:w="8222" w:type="dxa"/>
          </w:tcPr>
          <w:p w14:paraId="26880C0D" w14:textId="77777777" w:rsidR="0029204D" w:rsidRDefault="00000000">
            <w:pPr>
              <w:widowControl w:val="0"/>
              <w:ind w:left="107" w:firstLine="0"/>
              <w:jc w:val="left"/>
              <w:rPr>
                <w:b/>
                <w:color w:val="000000"/>
              </w:rPr>
            </w:pPr>
            <w:r>
              <w:rPr>
                <w:b/>
                <w:color w:val="000000"/>
              </w:rPr>
              <w:t>Mô tả ngắn gọn:</w:t>
            </w:r>
          </w:p>
          <w:p w14:paraId="4C4327E3" w14:textId="73CAB01D" w:rsidR="0029204D" w:rsidRDefault="008B0DE6">
            <w:pPr>
              <w:widowControl w:val="0"/>
              <w:numPr>
                <w:ilvl w:val="0"/>
                <w:numId w:val="12"/>
              </w:numPr>
              <w:tabs>
                <w:tab w:val="left" w:pos="828"/>
                <w:tab w:val="left" w:pos="829"/>
              </w:tabs>
              <w:ind w:hanging="77"/>
              <w:jc w:val="left"/>
              <w:rPr>
                <w:color w:val="000000"/>
              </w:rPr>
            </w:pPr>
            <w:r>
              <w:rPr>
                <w:color w:val="000000"/>
              </w:rPr>
              <w:t>Admin đăng bài viết về 1 loài côn trùng</w:t>
            </w:r>
          </w:p>
        </w:tc>
      </w:tr>
      <w:tr w:rsidR="0029204D" w14:paraId="06D2CA05" w14:textId="77777777">
        <w:trPr>
          <w:trHeight w:val="897"/>
        </w:trPr>
        <w:tc>
          <w:tcPr>
            <w:tcW w:w="8222" w:type="dxa"/>
          </w:tcPr>
          <w:p w14:paraId="7E77FCEB" w14:textId="77777777" w:rsidR="0029204D" w:rsidRDefault="00000000">
            <w:pPr>
              <w:widowControl w:val="0"/>
              <w:ind w:left="107" w:firstLine="0"/>
              <w:jc w:val="left"/>
              <w:rPr>
                <w:b/>
                <w:color w:val="000000"/>
              </w:rPr>
            </w:pPr>
            <w:r>
              <w:rPr>
                <w:b/>
                <w:color w:val="000000"/>
              </w:rPr>
              <w:t>Điều kiện tiên quyết:</w:t>
            </w:r>
          </w:p>
          <w:p w14:paraId="5C2EB496"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1CB2A6D0" w14:textId="77777777">
        <w:trPr>
          <w:trHeight w:val="297"/>
        </w:trPr>
        <w:tc>
          <w:tcPr>
            <w:tcW w:w="8222" w:type="dxa"/>
          </w:tcPr>
          <w:p w14:paraId="5F9CC807" w14:textId="506AAA66"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sidR="008B0DE6">
              <w:rPr>
                <w:color w:val="000000"/>
              </w:rPr>
              <w:t>admin đăng nhập thành côn chọn chức năng đăng bài viết</w:t>
            </w:r>
          </w:p>
        </w:tc>
      </w:tr>
      <w:tr w:rsidR="0029204D" w14:paraId="43ED8A2D" w14:textId="77777777">
        <w:trPr>
          <w:trHeight w:val="399"/>
        </w:trPr>
        <w:tc>
          <w:tcPr>
            <w:tcW w:w="8222" w:type="dxa"/>
          </w:tcPr>
          <w:p w14:paraId="0CB62D1E" w14:textId="0B2B3B5A" w:rsidR="0029204D" w:rsidRDefault="00000000">
            <w:pPr>
              <w:widowControl w:val="0"/>
              <w:ind w:left="107" w:firstLine="0"/>
              <w:jc w:val="left"/>
              <w:rPr>
                <w:color w:val="000000"/>
              </w:rPr>
            </w:pPr>
            <w:r>
              <w:rPr>
                <w:b/>
                <w:color w:val="000000"/>
              </w:rPr>
              <w:t>Điều kiện thực hiện:</w:t>
            </w:r>
            <w:r w:rsidR="00BC67E0">
              <w:rPr>
                <w:b/>
                <w:color w:val="000000"/>
              </w:rPr>
              <w:t xml:space="preserve"> </w:t>
            </w:r>
            <w:r w:rsidR="008B0DE6">
              <w:rPr>
                <w:color w:val="000000"/>
              </w:rPr>
              <w:t>Admin điền đủ thông tin bài viết</w:t>
            </w:r>
          </w:p>
        </w:tc>
      </w:tr>
      <w:tr w:rsidR="0029204D" w14:paraId="06D7A227" w14:textId="77777777">
        <w:trPr>
          <w:trHeight w:val="552"/>
        </w:trPr>
        <w:tc>
          <w:tcPr>
            <w:tcW w:w="8222" w:type="dxa"/>
          </w:tcPr>
          <w:p w14:paraId="0ADAB59F" w14:textId="77777777" w:rsidR="0029204D" w:rsidRDefault="00000000">
            <w:pPr>
              <w:widowControl w:val="0"/>
              <w:ind w:left="107" w:firstLine="0"/>
              <w:jc w:val="left"/>
              <w:rPr>
                <w:b/>
                <w:color w:val="000000"/>
              </w:rPr>
            </w:pPr>
            <w:r>
              <w:rPr>
                <w:b/>
                <w:color w:val="000000"/>
              </w:rPr>
              <w:t>Luồng sự kiện chính:</w:t>
            </w:r>
          </w:p>
          <w:p w14:paraId="03763D01" w14:textId="71D4A745" w:rsidR="0029204D" w:rsidRDefault="008B0DE6">
            <w:pPr>
              <w:widowControl w:val="0"/>
              <w:numPr>
                <w:ilvl w:val="0"/>
                <w:numId w:val="22"/>
              </w:numPr>
              <w:tabs>
                <w:tab w:val="left" w:pos="862"/>
              </w:tabs>
              <w:ind w:left="944"/>
              <w:jc w:val="left"/>
              <w:rPr>
                <w:color w:val="000000"/>
              </w:rPr>
            </w:pPr>
            <w:r>
              <w:rPr>
                <w:color w:val="000000"/>
              </w:rPr>
              <w:t>Admin chọn chức năng “Đăng bài viết”.</w:t>
            </w:r>
          </w:p>
          <w:p w14:paraId="6A0EF13B" w14:textId="77777777" w:rsidR="0029204D" w:rsidRDefault="00000000">
            <w:pPr>
              <w:widowControl w:val="0"/>
              <w:numPr>
                <w:ilvl w:val="0"/>
                <w:numId w:val="22"/>
              </w:numPr>
              <w:tabs>
                <w:tab w:val="left" w:pos="862"/>
              </w:tabs>
              <w:ind w:left="944"/>
              <w:jc w:val="left"/>
              <w:rPr>
                <w:color w:val="000000"/>
              </w:rPr>
            </w:pPr>
            <w:r>
              <w:rPr>
                <w:color w:val="000000"/>
                <w:lang w:val="en-US"/>
              </w:rPr>
              <w:t>Người dùng chọn hình ảnh tại thư viện ảnh trên di động.</w:t>
            </w:r>
          </w:p>
          <w:p w14:paraId="5A49422B" w14:textId="77777777" w:rsidR="0029204D" w:rsidRDefault="00000000">
            <w:pPr>
              <w:widowControl w:val="0"/>
              <w:numPr>
                <w:ilvl w:val="0"/>
                <w:numId w:val="22"/>
              </w:numPr>
              <w:tabs>
                <w:tab w:val="left" w:pos="862"/>
              </w:tabs>
              <w:ind w:left="944"/>
              <w:jc w:val="left"/>
              <w:rPr>
                <w:color w:val="000000"/>
              </w:rPr>
            </w:pPr>
            <w:r>
              <w:rPr>
                <w:color w:val="000000"/>
              </w:rPr>
              <w:t xml:space="preserve">Hệ thống thông báo kết quả cho người dùng. </w:t>
            </w:r>
          </w:p>
          <w:p w14:paraId="477C4E60" w14:textId="77777777" w:rsidR="0029204D" w:rsidRDefault="00000000">
            <w:pPr>
              <w:widowControl w:val="0"/>
              <w:numPr>
                <w:ilvl w:val="0"/>
                <w:numId w:val="22"/>
              </w:numPr>
              <w:tabs>
                <w:tab w:val="left" w:pos="862"/>
              </w:tabs>
              <w:ind w:left="944"/>
              <w:jc w:val="left"/>
              <w:rPr>
                <w:color w:val="000000"/>
              </w:rPr>
            </w:pPr>
            <w:r>
              <w:rPr>
                <w:color w:val="000000"/>
              </w:rPr>
              <w:t>Kết thúc sự kiện.</w:t>
            </w:r>
          </w:p>
        </w:tc>
      </w:tr>
    </w:tbl>
    <w:p w14:paraId="19746D84" w14:textId="77777777" w:rsidR="0029204D" w:rsidRDefault="0029204D" w:rsidP="0024331B">
      <w:pPr>
        <w:pStyle w:val="Style1"/>
      </w:pPr>
      <w:bookmarkStart w:id="193" w:name="_heading=h.2y3w247" w:colFirst="0" w:colLast="0"/>
      <w:bookmarkEnd w:id="193"/>
    </w:p>
    <w:p w14:paraId="697D5127" w14:textId="77777777" w:rsidR="0029204D" w:rsidRDefault="0029204D" w:rsidP="0024331B">
      <w:pPr>
        <w:pStyle w:val="Style1"/>
      </w:pPr>
      <w:bookmarkStart w:id="194" w:name="_Toc24797"/>
      <w:bookmarkStart w:id="195" w:name="_Toc101958643"/>
    </w:p>
    <w:p w14:paraId="079F27A1" w14:textId="77777777" w:rsidR="0029204D" w:rsidRPr="002E2C37" w:rsidRDefault="00000000" w:rsidP="00C76553">
      <w:pPr>
        <w:pStyle w:val="Heading2"/>
      </w:pPr>
      <w:bookmarkStart w:id="196" w:name="_Toc195640430"/>
      <w:r w:rsidRPr="002E2C37">
        <w:lastRenderedPageBreak/>
        <w:t>3.3 THIẾT KẾ CƠ SỞ DỮ LIỆU</w:t>
      </w:r>
      <w:bookmarkEnd w:id="194"/>
      <w:bookmarkEnd w:id="195"/>
      <w:bookmarkEnd w:id="196"/>
    </w:p>
    <w:p w14:paraId="7FBFF286" w14:textId="77777777" w:rsidR="0029204D" w:rsidRPr="002E2C37" w:rsidRDefault="00000000" w:rsidP="00C76553">
      <w:pPr>
        <w:pStyle w:val="Heading3"/>
      </w:pPr>
      <w:bookmarkStart w:id="197" w:name="_Toc18917"/>
      <w:bookmarkStart w:id="198" w:name="_Toc101958644"/>
      <w:bookmarkStart w:id="199" w:name="_Toc195640431"/>
      <w:r w:rsidRPr="002E2C37">
        <w:t>3.3.1 Thiết kế chi tiết các bảng dữ liệu</w:t>
      </w:r>
      <w:bookmarkEnd w:id="197"/>
      <w:bookmarkEnd w:id="198"/>
      <w:bookmarkEnd w:id="199"/>
    </w:p>
    <w:p w14:paraId="01C7F0E0" w14:textId="6251EA94" w:rsidR="0029204D" w:rsidRDefault="0029204D">
      <w:pPr>
        <w:jc w:val="center"/>
      </w:pPr>
    </w:p>
    <w:p w14:paraId="34FC700F" w14:textId="7DFD5EEF" w:rsidR="002B2826" w:rsidRDefault="002B2826" w:rsidP="002B2826">
      <w:pPr>
        <w:pStyle w:val="Hnh"/>
      </w:pPr>
      <w:bookmarkStart w:id="200" w:name="_Toc195696844"/>
      <w:r>
        <w:t xml:space="preserve">Bảng </w:t>
      </w:r>
      <w:r>
        <w:fldChar w:fldCharType="begin"/>
      </w:r>
      <w:r>
        <w:instrText xml:space="preserve"> SEQ Bảng \* ARABIC </w:instrText>
      </w:r>
      <w:r>
        <w:fldChar w:fldCharType="separate"/>
      </w:r>
      <w:r w:rsidR="009A5A02">
        <w:rPr>
          <w:noProof/>
        </w:rPr>
        <w:t>14</w:t>
      </w:r>
      <w:r>
        <w:fldChar w:fldCharType="end"/>
      </w:r>
      <w:r>
        <w:t>: Bảng thông tin côn trùng</w:t>
      </w:r>
      <w:bookmarkEnd w:id="200"/>
    </w:p>
    <w:tbl>
      <w:tblPr>
        <w:tblStyle w:val="TableGrid"/>
        <w:tblW w:w="0" w:type="auto"/>
        <w:tblLook w:val="04A0" w:firstRow="1" w:lastRow="0" w:firstColumn="1" w:lastColumn="0" w:noHBand="0" w:noVBand="1"/>
      </w:tblPr>
      <w:tblGrid>
        <w:gridCol w:w="2194"/>
        <w:gridCol w:w="2011"/>
        <w:gridCol w:w="1481"/>
        <w:gridCol w:w="2525"/>
      </w:tblGrid>
      <w:tr w:rsidR="0029204D" w14:paraId="4C516B0D" w14:textId="77777777" w:rsidTr="002B2826">
        <w:trPr>
          <w:trHeight w:val="484"/>
        </w:trPr>
        <w:tc>
          <w:tcPr>
            <w:tcW w:w="2194" w:type="dxa"/>
          </w:tcPr>
          <w:p w14:paraId="6E706DF4" w14:textId="77777777" w:rsidR="0029204D" w:rsidRDefault="00000000">
            <w:pPr>
              <w:spacing w:line="240" w:lineRule="auto"/>
              <w:ind w:firstLine="0"/>
              <w:jc w:val="center"/>
              <w:rPr>
                <w:b/>
                <w:bCs/>
              </w:rPr>
            </w:pPr>
            <w:r>
              <w:rPr>
                <w:b/>
                <w:bCs/>
              </w:rPr>
              <w:t>Tên trường</w:t>
            </w:r>
          </w:p>
        </w:tc>
        <w:tc>
          <w:tcPr>
            <w:tcW w:w="2011" w:type="dxa"/>
          </w:tcPr>
          <w:p w14:paraId="6A372CC4" w14:textId="77777777" w:rsidR="0029204D" w:rsidRDefault="00000000">
            <w:pPr>
              <w:spacing w:line="240" w:lineRule="auto"/>
              <w:ind w:firstLine="0"/>
              <w:jc w:val="center"/>
              <w:rPr>
                <w:b/>
                <w:bCs/>
              </w:rPr>
            </w:pPr>
            <w:r>
              <w:rPr>
                <w:b/>
                <w:bCs/>
              </w:rPr>
              <w:t>Kiểu dữ liệu</w:t>
            </w:r>
          </w:p>
        </w:tc>
        <w:tc>
          <w:tcPr>
            <w:tcW w:w="1481" w:type="dxa"/>
          </w:tcPr>
          <w:p w14:paraId="61BD472C" w14:textId="77777777" w:rsidR="0029204D" w:rsidRDefault="00000000">
            <w:pPr>
              <w:spacing w:line="240" w:lineRule="auto"/>
              <w:ind w:firstLine="0"/>
              <w:jc w:val="center"/>
              <w:rPr>
                <w:b/>
                <w:bCs/>
              </w:rPr>
            </w:pPr>
            <w:r>
              <w:rPr>
                <w:b/>
                <w:bCs/>
              </w:rPr>
              <w:t>Ràng buộc</w:t>
            </w:r>
          </w:p>
        </w:tc>
        <w:tc>
          <w:tcPr>
            <w:tcW w:w="2525" w:type="dxa"/>
          </w:tcPr>
          <w:p w14:paraId="3560595F" w14:textId="77777777" w:rsidR="0029204D" w:rsidRDefault="00000000">
            <w:pPr>
              <w:spacing w:line="240" w:lineRule="auto"/>
              <w:ind w:firstLine="0"/>
              <w:jc w:val="center"/>
              <w:rPr>
                <w:b/>
                <w:bCs/>
              </w:rPr>
            </w:pPr>
            <w:r>
              <w:rPr>
                <w:b/>
                <w:bCs/>
              </w:rPr>
              <w:t>Mô tả</w:t>
            </w:r>
          </w:p>
        </w:tc>
      </w:tr>
      <w:tr w:rsidR="0029204D" w14:paraId="7F2563B2" w14:textId="77777777" w:rsidTr="002B2826">
        <w:trPr>
          <w:trHeight w:val="548"/>
        </w:trPr>
        <w:tc>
          <w:tcPr>
            <w:tcW w:w="2194" w:type="dxa"/>
          </w:tcPr>
          <w:p w14:paraId="6A84ADE2" w14:textId="7EC36D98" w:rsidR="0029204D" w:rsidRDefault="008B0DE6">
            <w:pPr>
              <w:spacing w:line="240" w:lineRule="auto"/>
              <w:ind w:firstLine="0"/>
              <w:jc w:val="center"/>
              <w:rPr>
                <w:lang w:val="en-US"/>
              </w:rPr>
            </w:pPr>
            <w:r>
              <w:rPr>
                <w:lang w:val="en-US"/>
              </w:rPr>
              <w:t>id</w:t>
            </w:r>
          </w:p>
        </w:tc>
        <w:tc>
          <w:tcPr>
            <w:tcW w:w="2011" w:type="dxa"/>
          </w:tcPr>
          <w:p w14:paraId="7F0FA0F9" w14:textId="77777777" w:rsidR="0029204D" w:rsidRDefault="00000000">
            <w:pPr>
              <w:spacing w:line="240" w:lineRule="auto"/>
              <w:ind w:firstLine="0"/>
              <w:jc w:val="center"/>
            </w:pPr>
            <w:r>
              <w:t>int</w:t>
            </w:r>
          </w:p>
        </w:tc>
        <w:tc>
          <w:tcPr>
            <w:tcW w:w="1481" w:type="dxa"/>
          </w:tcPr>
          <w:p w14:paraId="159F638D" w14:textId="77777777" w:rsidR="0029204D" w:rsidRDefault="00000000">
            <w:pPr>
              <w:spacing w:line="240" w:lineRule="auto"/>
              <w:ind w:firstLine="0"/>
              <w:jc w:val="center"/>
            </w:pPr>
            <w:r>
              <w:t>Khóa chính</w:t>
            </w:r>
          </w:p>
        </w:tc>
        <w:tc>
          <w:tcPr>
            <w:tcW w:w="2525" w:type="dxa"/>
          </w:tcPr>
          <w:p w14:paraId="1EBACBB3" w14:textId="01E61EAE" w:rsidR="0029204D" w:rsidRDefault="008B0DE6">
            <w:pPr>
              <w:spacing w:line="240" w:lineRule="auto"/>
              <w:ind w:firstLine="0"/>
              <w:jc w:val="center"/>
            </w:pPr>
            <w:r>
              <w:t>Mã côn trùng</w:t>
            </w:r>
          </w:p>
        </w:tc>
      </w:tr>
      <w:tr w:rsidR="0029204D" w14:paraId="6CDDAD00" w14:textId="77777777" w:rsidTr="002B2826">
        <w:trPr>
          <w:trHeight w:val="548"/>
        </w:trPr>
        <w:tc>
          <w:tcPr>
            <w:tcW w:w="2194" w:type="dxa"/>
          </w:tcPr>
          <w:p w14:paraId="586EA36A" w14:textId="42CBCE1B" w:rsidR="0029204D" w:rsidRDefault="008B0DE6">
            <w:pPr>
              <w:spacing w:line="240" w:lineRule="auto"/>
              <w:ind w:firstLine="0"/>
              <w:jc w:val="center"/>
              <w:rPr>
                <w:lang w:val="en-US"/>
              </w:rPr>
            </w:pPr>
            <w:r>
              <w:rPr>
                <w:lang w:val="en-US"/>
              </w:rPr>
              <w:t>Tenvn</w:t>
            </w:r>
          </w:p>
        </w:tc>
        <w:tc>
          <w:tcPr>
            <w:tcW w:w="2011" w:type="dxa"/>
          </w:tcPr>
          <w:p w14:paraId="27800E2C" w14:textId="77777777" w:rsidR="0029204D" w:rsidRDefault="00000000">
            <w:pPr>
              <w:spacing w:line="240" w:lineRule="auto"/>
              <w:ind w:firstLine="0"/>
              <w:jc w:val="center"/>
            </w:pPr>
            <w:r>
              <w:t>varchar</w:t>
            </w:r>
          </w:p>
        </w:tc>
        <w:tc>
          <w:tcPr>
            <w:tcW w:w="1481" w:type="dxa"/>
          </w:tcPr>
          <w:p w14:paraId="76AC80B4" w14:textId="77777777" w:rsidR="0029204D" w:rsidRDefault="0029204D">
            <w:pPr>
              <w:spacing w:line="240" w:lineRule="auto"/>
              <w:ind w:firstLine="0"/>
              <w:jc w:val="center"/>
            </w:pPr>
          </w:p>
        </w:tc>
        <w:tc>
          <w:tcPr>
            <w:tcW w:w="2525" w:type="dxa"/>
          </w:tcPr>
          <w:p w14:paraId="52D2679C" w14:textId="77777777" w:rsidR="0029204D" w:rsidRDefault="00000000">
            <w:pPr>
              <w:spacing w:line="240" w:lineRule="auto"/>
              <w:ind w:firstLine="0"/>
              <w:jc w:val="center"/>
            </w:pPr>
            <w:r>
              <w:t>Tên việt nam</w:t>
            </w:r>
          </w:p>
        </w:tc>
      </w:tr>
      <w:tr w:rsidR="0029204D" w14:paraId="7CAF2667" w14:textId="77777777" w:rsidTr="002B2826">
        <w:trPr>
          <w:trHeight w:val="548"/>
        </w:trPr>
        <w:tc>
          <w:tcPr>
            <w:tcW w:w="2194" w:type="dxa"/>
          </w:tcPr>
          <w:p w14:paraId="0F42D755" w14:textId="4599D071" w:rsidR="0029204D" w:rsidRDefault="008B0DE6">
            <w:pPr>
              <w:spacing w:line="240" w:lineRule="auto"/>
              <w:ind w:firstLine="0"/>
              <w:jc w:val="center"/>
              <w:rPr>
                <w:lang w:val="en-US"/>
              </w:rPr>
            </w:pPr>
            <w:r>
              <w:rPr>
                <w:lang w:val="en-US"/>
              </w:rPr>
              <w:t>Tenkh</w:t>
            </w:r>
          </w:p>
        </w:tc>
        <w:tc>
          <w:tcPr>
            <w:tcW w:w="2011" w:type="dxa"/>
          </w:tcPr>
          <w:p w14:paraId="124B94F3" w14:textId="77777777" w:rsidR="0029204D" w:rsidRDefault="00000000">
            <w:pPr>
              <w:spacing w:line="240" w:lineRule="auto"/>
              <w:ind w:firstLine="0"/>
              <w:jc w:val="center"/>
            </w:pPr>
            <w:r>
              <w:t xml:space="preserve"> varchar</w:t>
            </w:r>
          </w:p>
        </w:tc>
        <w:tc>
          <w:tcPr>
            <w:tcW w:w="1481" w:type="dxa"/>
          </w:tcPr>
          <w:p w14:paraId="789DE32C" w14:textId="77777777" w:rsidR="0029204D" w:rsidRDefault="0029204D">
            <w:pPr>
              <w:spacing w:line="240" w:lineRule="auto"/>
              <w:ind w:firstLine="0"/>
              <w:jc w:val="center"/>
            </w:pPr>
          </w:p>
        </w:tc>
        <w:tc>
          <w:tcPr>
            <w:tcW w:w="2525" w:type="dxa"/>
          </w:tcPr>
          <w:p w14:paraId="5C211854" w14:textId="77777777" w:rsidR="0029204D" w:rsidRDefault="00000000">
            <w:pPr>
              <w:spacing w:line="240" w:lineRule="auto"/>
              <w:ind w:firstLine="0"/>
              <w:jc w:val="center"/>
            </w:pPr>
            <w:r>
              <w:t>Tên khoa học</w:t>
            </w:r>
          </w:p>
        </w:tc>
      </w:tr>
      <w:tr w:rsidR="0029204D" w14:paraId="1B9E59B0" w14:textId="77777777" w:rsidTr="002B2826">
        <w:trPr>
          <w:trHeight w:val="548"/>
        </w:trPr>
        <w:tc>
          <w:tcPr>
            <w:tcW w:w="2194" w:type="dxa"/>
          </w:tcPr>
          <w:p w14:paraId="66614017" w14:textId="32A5F71D" w:rsidR="0029204D" w:rsidRDefault="008B0DE6">
            <w:pPr>
              <w:spacing w:line="240" w:lineRule="auto"/>
              <w:ind w:firstLine="0"/>
              <w:jc w:val="center"/>
              <w:rPr>
                <w:lang w:val="en-US"/>
              </w:rPr>
            </w:pPr>
            <w:r>
              <w:rPr>
                <w:lang w:val="en-US"/>
              </w:rPr>
              <w:t>Ddsinhhoc</w:t>
            </w:r>
          </w:p>
        </w:tc>
        <w:tc>
          <w:tcPr>
            <w:tcW w:w="2011" w:type="dxa"/>
          </w:tcPr>
          <w:p w14:paraId="3BE4AA2B" w14:textId="77777777" w:rsidR="0029204D" w:rsidRDefault="00000000">
            <w:pPr>
              <w:spacing w:line="240" w:lineRule="auto"/>
              <w:ind w:firstLine="0"/>
              <w:jc w:val="center"/>
            </w:pPr>
            <w:r>
              <w:t>varchar</w:t>
            </w:r>
          </w:p>
        </w:tc>
        <w:tc>
          <w:tcPr>
            <w:tcW w:w="1481" w:type="dxa"/>
          </w:tcPr>
          <w:p w14:paraId="4E60F81B" w14:textId="77777777" w:rsidR="0029204D" w:rsidRDefault="0029204D">
            <w:pPr>
              <w:spacing w:line="240" w:lineRule="auto"/>
              <w:ind w:firstLine="0"/>
              <w:jc w:val="center"/>
            </w:pPr>
          </w:p>
        </w:tc>
        <w:tc>
          <w:tcPr>
            <w:tcW w:w="2525" w:type="dxa"/>
          </w:tcPr>
          <w:p w14:paraId="791AFE65" w14:textId="77777777" w:rsidR="0029204D" w:rsidRDefault="00000000">
            <w:pPr>
              <w:spacing w:line="240" w:lineRule="auto"/>
              <w:ind w:firstLine="0"/>
              <w:jc w:val="center"/>
            </w:pPr>
            <w:r>
              <w:t>Đặc điểm sinh học</w:t>
            </w:r>
          </w:p>
        </w:tc>
      </w:tr>
      <w:tr w:rsidR="0029204D" w14:paraId="4B9A2F00" w14:textId="77777777" w:rsidTr="002B2826">
        <w:trPr>
          <w:trHeight w:val="548"/>
        </w:trPr>
        <w:tc>
          <w:tcPr>
            <w:tcW w:w="2194" w:type="dxa"/>
          </w:tcPr>
          <w:p w14:paraId="24E3651E" w14:textId="0761979E" w:rsidR="0029204D" w:rsidRDefault="008B0DE6">
            <w:pPr>
              <w:spacing w:line="240" w:lineRule="auto"/>
              <w:ind w:firstLine="0"/>
              <w:jc w:val="center"/>
              <w:rPr>
                <w:lang w:val="en-US"/>
              </w:rPr>
            </w:pPr>
            <w:r>
              <w:rPr>
                <w:lang w:val="en-US"/>
              </w:rPr>
              <w:t>Phanbo</w:t>
            </w:r>
          </w:p>
        </w:tc>
        <w:tc>
          <w:tcPr>
            <w:tcW w:w="2011" w:type="dxa"/>
          </w:tcPr>
          <w:p w14:paraId="42AB01DF" w14:textId="77777777" w:rsidR="0029204D" w:rsidRDefault="00000000">
            <w:pPr>
              <w:spacing w:line="240" w:lineRule="auto"/>
              <w:ind w:firstLine="0"/>
              <w:jc w:val="center"/>
            </w:pPr>
            <w:r>
              <w:t>varchar</w:t>
            </w:r>
          </w:p>
        </w:tc>
        <w:tc>
          <w:tcPr>
            <w:tcW w:w="1481" w:type="dxa"/>
          </w:tcPr>
          <w:p w14:paraId="357396EA" w14:textId="77777777" w:rsidR="0029204D" w:rsidRDefault="0029204D">
            <w:pPr>
              <w:spacing w:line="240" w:lineRule="auto"/>
              <w:ind w:firstLine="0"/>
              <w:jc w:val="center"/>
            </w:pPr>
          </w:p>
        </w:tc>
        <w:tc>
          <w:tcPr>
            <w:tcW w:w="2525" w:type="dxa"/>
          </w:tcPr>
          <w:p w14:paraId="2E714CC0" w14:textId="77777777" w:rsidR="0029204D" w:rsidRDefault="00000000">
            <w:pPr>
              <w:spacing w:line="240" w:lineRule="auto"/>
              <w:ind w:firstLine="0"/>
              <w:jc w:val="center"/>
            </w:pPr>
            <w:r>
              <w:t>Phân bố</w:t>
            </w:r>
          </w:p>
        </w:tc>
      </w:tr>
      <w:tr w:rsidR="0029204D" w14:paraId="61B48568" w14:textId="77777777" w:rsidTr="002B2826">
        <w:trPr>
          <w:trHeight w:val="548"/>
        </w:trPr>
        <w:tc>
          <w:tcPr>
            <w:tcW w:w="2194" w:type="dxa"/>
          </w:tcPr>
          <w:p w14:paraId="7509F740" w14:textId="0862C728" w:rsidR="0029204D" w:rsidRDefault="008B0DE6">
            <w:pPr>
              <w:spacing w:line="240" w:lineRule="auto"/>
              <w:ind w:firstLine="0"/>
              <w:jc w:val="center"/>
              <w:rPr>
                <w:lang w:val="en-US"/>
              </w:rPr>
            </w:pPr>
            <w:r>
              <w:rPr>
                <w:lang w:val="en-US"/>
              </w:rPr>
              <w:t>Hinhthai</w:t>
            </w:r>
          </w:p>
        </w:tc>
        <w:tc>
          <w:tcPr>
            <w:tcW w:w="2011" w:type="dxa"/>
          </w:tcPr>
          <w:p w14:paraId="1A5F53CE" w14:textId="77777777" w:rsidR="0029204D" w:rsidRDefault="00000000">
            <w:pPr>
              <w:spacing w:line="240" w:lineRule="auto"/>
              <w:ind w:firstLine="0"/>
              <w:jc w:val="center"/>
            </w:pPr>
            <w:r>
              <w:t>varchar</w:t>
            </w:r>
          </w:p>
        </w:tc>
        <w:tc>
          <w:tcPr>
            <w:tcW w:w="1481" w:type="dxa"/>
          </w:tcPr>
          <w:p w14:paraId="561EBB8F" w14:textId="77777777" w:rsidR="0029204D" w:rsidRDefault="0029204D">
            <w:pPr>
              <w:spacing w:line="240" w:lineRule="auto"/>
              <w:ind w:firstLine="0"/>
              <w:jc w:val="center"/>
            </w:pPr>
          </w:p>
        </w:tc>
        <w:tc>
          <w:tcPr>
            <w:tcW w:w="2525" w:type="dxa"/>
          </w:tcPr>
          <w:p w14:paraId="740E3FDA" w14:textId="77777777" w:rsidR="0029204D" w:rsidRDefault="00000000">
            <w:pPr>
              <w:spacing w:line="240" w:lineRule="auto"/>
              <w:ind w:firstLine="0"/>
              <w:jc w:val="center"/>
            </w:pPr>
            <w:r>
              <w:t>Hình thái</w:t>
            </w:r>
          </w:p>
        </w:tc>
      </w:tr>
      <w:tr w:rsidR="0029204D" w14:paraId="301C2C08" w14:textId="77777777" w:rsidTr="002B2826">
        <w:trPr>
          <w:trHeight w:val="548"/>
        </w:trPr>
        <w:tc>
          <w:tcPr>
            <w:tcW w:w="2194" w:type="dxa"/>
          </w:tcPr>
          <w:p w14:paraId="656EC052" w14:textId="19E22E2C" w:rsidR="0029204D" w:rsidRDefault="008B0DE6">
            <w:pPr>
              <w:spacing w:line="240" w:lineRule="auto"/>
              <w:ind w:firstLine="0"/>
              <w:jc w:val="center"/>
              <w:rPr>
                <w:lang w:val="en-US"/>
              </w:rPr>
            </w:pPr>
            <w:r>
              <w:rPr>
                <w:lang w:val="en-US"/>
              </w:rPr>
              <w:t>bienphapphongtru</w:t>
            </w:r>
          </w:p>
        </w:tc>
        <w:tc>
          <w:tcPr>
            <w:tcW w:w="2011" w:type="dxa"/>
          </w:tcPr>
          <w:p w14:paraId="64D4E5F3" w14:textId="77777777" w:rsidR="0029204D" w:rsidRDefault="00000000">
            <w:pPr>
              <w:spacing w:line="240" w:lineRule="auto"/>
              <w:ind w:firstLine="0"/>
              <w:jc w:val="center"/>
            </w:pPr>
            <w:r>
              <w:t>varchar</w:t>
            </w:r>
          </w:p>
        </w:tc>
        <w:tc>
          <w:tcPr>
            <w:tcW w:w="1481" w:type="dxa"/>
          </w:tcPr>
          <w:p w14:paraId="56868526" w14:textId="77777777" w:rsidR="0029204D" w:rsidRDefault="0029204D">
            <w:pPr>
              <w:spacing w:line="240" w:lineRule="auto"/>
              <w:ind w:firstLine="0"/>
              <w:jc w:val="center"/>
            </w:pPr>
          </w:p>
        </w:tc>
        <w:tc>
          <w:tcPr>
            <w:tcW w:w="2525" w:type="dxa"/>
          </w:tcPr>
          <w:p w14:paraId="01AEF5E6" w14:textId="77777777" w:rsidR="0029204D" w:rsidRDefault="00000000">
            <w:pPr>
              <w:spacing w:line="240" w:lineRule="auto"/>
              <w:ind w:firstLine="0"/>
              <w:jc w:val="center"/>
            </w:pPr>
            <w:r>
              <w:t>Biện pháp phòng trừ</w:t>
            </w:r>
          </w:p>
        </w:tc>
      </w:tr>
      <w:tr w:rsidR="0029204D" w14:paraId="01BAC6D0" w14:textId="77777777" w:rsidTr="002B2826">
        <w:trPr>
          <w:trHeight w:val="548"/>
        </w:trPr>
        <w:tc>
          <w:tcPr>
            <w:tcW w:w="2194" w:type="dxa"/>
          </w:tcPr>
          <w:p w14:paraId="43D20095" w14:textId="65A3770D" w:rsidR="0029204D" w:rsidRDefault="008B0DE6">
            <w:pPr>
              <w:spacing w:line="240" w:lineRule="auto"/>
              <w:ind w:firstLine="0"/>
              <w:jc w:val="center"/>
              <w:rPr>
                <w:lang w:val="en-US"/>
              </w:rPr>
            </w:pPr>
            <w:r>
              <w:rPr>
                <w:lang w:val="en-US"/>
              </w:rPr>
              <w:t>anh</w:t>
            </w:r>
          </w:p>
        </w:tc>
        <w:tc>
          <w:tcPr>
            <w:tcW w:w="2011" w:type="dxa"/>
          </w:tcPr>
          <w:p w14:paraId="6A6D1E28" w14:textId="77777777" w:rsidR="0029204D" w:rsidRDefault="00000000">
            <w:pPr>
              <w:spacing w:line="240" w:lineRule="auto"/>
              <w:ind w:firstLine="0"/>
              <w:jc w:val="center"/>
            </w:pPr>
            <w:r>
              <w:t>varchar</w:t>
            </w:r>
          </w:p>
        </w:tc>
        <w:tc>
          <w:tcPr>
            <w:tcW w:w="1481" w:type="dxa"/>
          </w:tcPr>
          <w:p w14:paraId="772AD00D" w14:textId="77777777" w:rsidR="0029204D" w:rsidRDefault="0029204D">
            <w:pPr>
              <w:spacing w:line="240" w:lineRule="auto"/>
              <w:ind w:firstLine="0"/>
              <w:jc w:val="center"/>
            </w:pPr>
          </w:p>
        </w:tc>
        <w:tc>
          <w:tcPr>
            <w:tcW w:w="2525" w:type="dxa"/>
          </w:tcPr>
          <w:p w14:paraId="407C75AA" w14:textId="0BC90A1C" w:rsidR="0029204D" w:rsidRDefault="008B0DE6">
            <w:pPr>
              <w:spacing w:line="240" w:lineRule="auto"/>
              <w:ind w:firstLine="0"/>
              <w:jc w:val="center"/>
            </w:pPr>
            <w:r>
              <w:t>Hình ảnh</w:t>
            </w:r>
          </w:p>
        </w:tc>
      </w:tr>
    </w:tbl>
    <w:p w14:paraId="7569DB0C" w14:textId="77777777" w:rsidR="0029204D" w:rsidRDefault="0029204D">
      <w:pPr>
        <w:ind w:firstLine="0"/>
      </w:pPr>
    </w:p>
    <w:p w14:paraId="7922F18F" w14:textId="41176EFB" w:rsidR="002B2826" w:rsidRDefault="002B2826" w:rsidP="002B2826">
      <w:pPr>
        <w:pStyle w:val="Hnh"/>
      </w:pPr>
      <w:bookmarkStart w:id="201" w:name="_Toc195696845"/>
      <w:r>
        <w:t xml:space="preserve">Bảng </w:t>
      </w:r>
      <w:r>
        <w:fldChar w:fldCharType="begin"/>
      </w:r>
      <w:r>
        <w:instrText xml:space="preserve"> SEQ Bảng \* ARABIC </w:instrText>
      </w:r>
      <w:r>
        <w:fldChar w:fldCharType="separate"/>
      </w:r>
      <w:r w:rsidR="009A5A02">
        <w:rPr>
          <w:noProof/>
        </w:rPr>
        <w:t>15</w:t>
      </w:r>
      <w:r>
        <w:fldChar w:fldCharType="end"/>
      </w:r>
      <w:r>
        <w:t>: Bảng người dùng</w:t>
      </w:r>
      <w:bookmarkEnd w:id="201"/>
    </w:p>
    <w:tbl>
      <w:tblPr>
        <w:tblStyle w:val="TableGrid"/>
        <w:tblW w:w="0" w:type="auto"/>
        <w:tblLook w:val="04A0" w:firstRow="1" w:lastRow="0" w:firstColumn="1" w:lastColumn="0" w:noHBand="0" w:noVBand="1"/>
      </w:tblPr>
      <w:tblGrid>
        <w:gridCol w:w="2052"/>
        <w:gridCol w:w="2052"/>
        <w:gridCol w:w="2053"/>
        <w:gridCol w:w="2053"/>
      </w:tblGrid>
      <w:tr w:rsidR="00202A9E" w:rsidRPr="00362A87" w14:paraId="3C9581B6" w14:textId="77777777" w:rsidTr="0023765E">
        <w:trPr>
          <w:trHeight w:val="510"/>
        </w:trPr>
        <w:tc>
          <w:tcPr>
            <w:tcW w:w="2052" w:type="dxa"/>
          </w:tcPr>
          <w:p w14:paraId="23212104" w14:textId="77777777" w:rsidR="00202A9E" w:rsidRPr="00362A87" w:rsidRDefault="00202A9E" w:rsidP="0023765E">
            <w:pPr>
              <w:ind w:firstLine="0"/>
              <w:rPr>
                <w:b/>
                <w:bCs/>
              </w:rPr>
            </w:pPr>
            <w:r w:rsidRPr="00362A87">
              <w:rPr>
                <w:b/>
                <w:bCs/>
              </w:rPr>
              <w:t>Tên trường</w:t>
            </w:r>
          </w:p>
        </w:tc>
        <w:tc>
          <w:tcPr>
            <w:tcW w:w="2052" w:type="dxa"/>
          </w:tcPr>
          <w:p w14:paraId="48FC4B94" w14:textId="77777777" w:rsidR="00202A9E" w:rsidRPr="00362A87" w:rsidRDefault="00202A9E" w:rsidP="0023765E">
            <w:pPr>
              <w:ind w:firstLine="0"/>
              <w:rPr>
                <w:b/>
                <w:bCs/>
              </w:rPr>
            </w:pPr>
            <w:r w:rsidRPr="00362A87">
              <w:rPr>
                <w:b/>
                <w:bCs/>
              </w:rPr>
              <w:t>Kiểu dữ liệu</w:t>
            </w:r>
          </w:p>
        </w:tc>
        <w:tc>
          <w:tcPr>
            <w:tcW w:w="2053" w:type="dxa"/>
          </w:tcPr>
          <w:p w14:paraId="11EC3E4A" w14:textId="77777777" w:rsidR="00202A9E" w:rsidRPr="00362A87" w:rsidRDefault="00202A9E" w:rsidP="0023765E">
            <w:pPr>
              <w:ind w:firstLine="0"/>
              <w:rPr>
                <w:b/>
                <w:bCs/>
              </w:rPr>
            </w:pPr>
            <w:r w:rsidRPr="00362A87">
              <w:rPr>
                <w:b/>
                <w:bCs/>
              </w:rPr>
              <w:t>Ràng buộc</w:t>
            </w:r>
          </w:p>
        </w:tc>
        <w:tc>
          <w:tcPr>
            <w:tcW w:w="2053" w:type="dxa"/>
          </w:tcPr>
          <w:p w14:paraId="2F1E6856" w14:textId="77777777" w:rsidR="00202A9E" w:rsidRPr="00362A87" w:rsidRDefault="00202A9E" w:rsidP="0023765E">
            <w:pPr>
              <w:ind w:firstLine="0"/>
              <w:rPr>
                <w:b/>
                <w:bCs/>
              </w:rPr>
            </w:pPr>
            <w:r w:rsidRPr="00362A87">
              <w:rPr>
                <w:b/>
                <w:bCs/>
              </w:rPr>
              <w:t>Mô tả</w:t>
            </w:r>
          </w:p>
        </w:tc>
      </w:tr>
      <w:tr w:rsidR="00202A9E" w14:paraId="50CFD2CE" w14:textId="77777777" w:rsidTr="0023765E">
        <w:trPr>
          <w:trHeight w:val="510"/>
        </w:trPr>
        <w:tc>
          <w:tcPr>
            <w:tcW w:w="2052" w:type="dxa"/>
          </w:tcPr>
          <w:p w14:paraId="4E9DEE1F" w14:textId="77777777" w:rsidR="00202A9E" w:rsidRDefault="00202A9E" w:rsidP="0023765E">
            <w:pPr>
              <w:ind w:firstLine="0"/>
              <w:jc w:val="center"/>
            </w:pPr>
            <w:r>
              <w:t>ID</w:t>
            </w:r>
          </w:p>
        </w:tc>
        <w:tc>
          <w:tcPr>
            <w:tcW w:w="2052" w:type="dxa"/>
          </w:tcPr>
          <w:p w14:paraId="1BC4EE49" w14:textId="77777777" w:rsidR="00202A9E" w:rsidRDefault="00202A9E" w:rsidP="0023765E">
            <w:pPr>
              <w:ind w:firstLine="0"/>
              <w:jc w:val="center"/>
            </w:pPr>
            <w:r>
              <w:t>int</w:t>
            </w:r>
          </w:p>
        </w:tc>
        <w:tc>
          <w:tcPr>
            <w:tcW w:w="2053" w:type="dxa"/>
          </w:tcPr>
          <w:p w14:paraId="6CF623E2" w14:textId="77777777" w:rsidR="00202A9E" w:rsidRDefault="00202A9E" w:rsidP="0023765E">
            <w:pPr>
              <w:ind w:firstLine="0"/>
              <w:jc w:val="center"/>
            </w:pPr>
            <w:r>
              <w:t>Khóa chính</w:t>
            </w:r>
          </w:p>
        </w:tc>
        <w:tc>
          <w:tcPr>
            <w:tcW w:w="2053" w:type="dxa"/>
          </w:tcPr>
          <w:p w14:paraId="39CB8C3D" w14:textId="55D8E300" w:rsidR="00202A9E" w:rsidRDefault="00892311" w:rsidP="0023765E">
            <w:pPr>
              <w:ind w:firstLine="0"/>
              <w:jc w:val="center"/>
            </w:pPr>
            <w:r>
              <w:t>Mã người dùng</w:t>
            </w:r>
          </w:p>
        </w:tc>
      </w:tr>
      <w:tr w:rsidR="00202A9E" w14:paraId="5787AFFC" w14:textId="77777777" w:rsidTr="0023765E">
        <w:trPr>
          <w:trHeight w:val="510"/>
        </w:trPr>
        <w:tc>
          <w:tcPr>
            <w:tcW w:w="2052" w:type="dxa"/>
          </w:tcPr>
          <w:p w14:paraId="4FD71016" w14:textId="2DCF1516" w:rsidR="00202A9E" w:rsidRDefault="00202A9E" w:rsidP="0023765E">
            <w:pPr>
              <w:ind w:firstLine="0"/>
              <w:jc w:val="center"/>
            </w:pPr>
            <w:r>
              <w:t>Email</w:t>
            </w:r>
          </w:p>
        </w:tc>
        <w:tc>
          <w:tcPr>
            <w:tcW w:w="2052" w:type="dxa"/>
          </w:tcPr>
          <w:p w14:paraId="08910160" w14:textId="77777777" w:rsidR="00202A9E" w:rsidRDefault="00202A9E" w:rsidP="0023765E">
            <w:pPr>
              <w:ind w:firstLine="0"/>
              <w:jc w:val="center"/>
            </w:pPr>
            <w:r>
              <w:t>varchar</w:t>
            </w:r>
          </w:p>
        </w:tc>
        <w:tc>
          <w:tcPr>
            <w:tcW w:w="2053" w:type="dxa"/>
          </w:tcPr>
          <w:p w14:paraId="3DEE6A23" w14:textId="77777777" w:rsidR="00202A9E" w:rsidRDefault="00202A9E" w:rsidP="0023765E">
            <w:pPr>
              <w:ind w:firstLine="0"/>
              <w:jc w:val="center"/>
            </w:pPr>
          </w:p>
        </w:tc>
        <w:tc>
          <w:tcPr>
            <w:tcW w:w="2053" w:type="dxa"/>
          </w:tcPr>
          <w:p w14:paraId="7E6A8545" w14:textId="77777777" w:rsidR="00202A9E" w:rsidRDefault="00202A9E" w:rsidP="0023765E">
            <w:pPr>
              <w:ind w:firstLine="0"/>
              <w:jc w:val="center"/>
            </w:pPr>
            <w:r>
              <w:t>Họ và tên</w:t>
            </w:r>
          </w:p>
        </w:tc>
      </w:tr>
      <w:tr w:rsidR="00202A9E" w14:paraId="17D4E2DC" w14:textId="77777777" w:rsidTr="0023765E">
        <w:trPr>
          <w:trHeight w:val="510"/>
        </w:trPr>
        <w:tc>
          <w:tcPr>
            <w:tcW w:w="2052" w:type="dxa"/>
          </w:tcPr>
          <w:p w14:paraId="0B774392" w14:textId="0F776463" w:rsidR="00202A9E" w:rsidRDefault="00202A9E" w:rsidP="0023765E">
            <w:pPr>
              <w:ind w:firstLine="0"/>
              <w:jc w:val="center"/>
            </w:pPr>
            <w:r>
              <w:t>Username</w:t>
            </w:r>
          </w:p>
        </w:tc>
        <w:tc>
          <w:tcPr>
            <w:tcW w:w="2052" w:type="dxa"/>
          </w:tcPr>
          <w:p w14:paraId="7967F687" w14:textId="77777777" w:rsidR="00202A9E" w:rsidRDefault="00202A9E" w:rsidP="0023765E">
            <w:pPr>
              <w:ind w:firstLine="0"/>
              <w:jc w:val="center"/>
            </w:pPr>
            <w:r>
              <w:t>varchar</w:t>
            </w:r>
          </w:p>
        </w:tc>
        <w:tc>
          <w:tcPr>
            <w:tcW w:w="2053" w:type="dxa"/>
          </w:tcPr>
          <w:p w14:paraId="2469859E" w14:textId="77777777" w:rsidR="00202A9E" w:rsidRDefault="00202A9E" w:rsidP="0023765E">
            <w:pPr>
              <w:ind w:firstLine="0"/>
              <w:jc w:val="center"/>
            </w:pPr>
          </w:p>
        </w:tc>
        <w:tc>
          <w:tcPr>
            <w:tcW w:w="2053" w:type="dxa"/>
          </w:tcPr>
          <w:p w14:paraId="7F37B983" w14:textId="77777777" w:rsidR="00202A9E" w:rsidRDefault="00202A9E" w:rsidP="0023765E">
            <w:pPr>
              <w:ind w:firstLine="0"/>
              <w:jc w:val="center"/>
            </w:pPr>
            <w:r>
              <w:t>Tên đăng nhập</w:t>
            </w:r>
          </w:p>
        </w:tc>
      </w:tr>
      <w:tr w:rsidR="00202A9E" w14:paraId="4C6DF6E0" w14:textId="77777777" w:rsidTr="0023765E">
        <w:trPr>
          <w:trHeight w:val="510"/>
        </w:trPr>
        <w:tc>
          <w:tcPr>
            <w:tcW w:w="2052" w:type="dxa"/>
          </w:tcPr>
          <w:p w14:paraId="5D0FC698" w14:textId="640AE2B4" w:rsidR="00202A9E" w:rsidRDefault="00202A9E" w:rsidP="0023765E">
            <w:pPr>
              <w:ind w:firstLine="0"/>
              <w:jc w:val="center"/>
            </w:pPr>
            <w:r>
              <w:t>Password</w:t>
            </w:r>
          </w:p>
        </w:tc>
        <w:tc>
          <w:tcPr>
            <w:tcW w:w="2052" w:type="dxa"/>
          </w:tcPr>
          <w:p w14:paraId="4142A9A8" w14:textId="77777777" w:rsidR="00202A9E" w:rsidRDefault="00202A9E" w:rsidP="0023765E">
            <w:pPr>
              <w:ind w:firstLine="0"/>
              <w:jc w:val="center"/>
            </w:pPr>
            <w:r>
              <w:t>varchar</w:t>
            </w:r>
          </w:p>
        </w:tc>
        <w:tc>
          <w:tcPr>
            <w:tcW w:w="2053" w:type="dxa"/>
          </w:tcPr>
          <w:p w14:paraId="35737636" w14:textId="77777777" w:rsidR="00202A9E" w:rsidRDefault="00202A9E" w:rsidP="0023765E">
            <w:pPr>
              <w:ind w:firstLine="0"/>
              <w:jc w:val="center"/>
            </w:pPr>
          </w:p>
        </w:tc>
        <w:tc>
          <w:tcPr>
            <w:tcW w:w="2053" w:type="dxa"/>
          </w:tcPr>
          <w:p w14:paraId="298AC9D7" w14:textId="77777777" w:rsidR="00202A9E" w:rsidRDefault="00202A9E" w:rsidP="0023765E">
            <w:pPr>
              <w:ind w:firstLine="0"/>
              <w:jc w:val="center"/>
            </w:pPr>
            <w:r>
              <w:t>Mật khẩu</w:t>
            </w:r>
          </w:p>
        </w:tc>
      </w:tr>
      <w:tr w:rsidR="00202A9E" w14:paraId="77A50F16" w14:textId="77777777" w:rsidTr="0023765E">
        <w:trPr>
          <w:trHeight w:val="510"/>
        </w:trPr>
        <w:tc>
          <w:tcPr>
            <w:tcW w:w="2052" w:type="dxa"/>
          </w:tcPr>
          <w:p w14:paraId="31A4CAF0" w14:textId="322D56CE" w:rsidR="00202A9E" w:rsidRDefault="00202A9E" w:rsidP="0023765E">
            <w:pPr>
              <w:ind w:firstLine="0"/>
              <w:jc w:val="center"/>
            </w:pPr>
            <w:r>
              <w:t>ảnh</w:t>
            </w:r>
          </w:p>
        </w:tc>
        <w:tc>
          <w:tcPr>
            <w:tcW w:w="2052" w:type="dxa"/>
          </w:tcPr>
          <w:p w14:paraId="1A0A31AE" w14:textId="77777777" w:rsidR="00202A9E" w:rsidRDefault="00202A9E" w:rsidP="0023765E">
            <w:pPr>
              <w:ind w:firstLine="0"/>
              <w:jc w:val="center"/>
            </w:pPr>
            <w:r>
              <w:t>varchar</w:t>
            </w:r>
          </w:p>
        </w:tc>
        <w:tc>
          <w:tcPr>
            <w:tcW w:w="2053" w:type="dxa"/>
          </w:tcPr>
          <w:p w14:paraId="1420A78C" w14:textId="77777777" w:rsidR="00202A9E" w:rsidRDefault="00202A9E" w:rsidP="0023765E">
            <w:pPr>
              <w:ind w:firstLine="0"/>
              <w:jc w:val="center"/>
            </w:pPr>
          </w:p>
        </w:tc>
        <w:tc>
          <w:tcPr>
            <w:tcW w:w="2053" w:type="dxa"/>
          </w:tcPr>
          <w:p w14:paraId="43C85657" w14:textId="77777777" w:rsidR="00202A9E" w:rsidRDefault="00202A9E" w:rsidP="0023765E">
            <w:pPr>
              <w:ind w:firstLine="0"/>
              <w:jc w:val="center"/>
            </w:pPr>
            <w:r>
              <w:t>Email</w:t>
            </w:r>
          </w:p>
        </w:tc>
      </w:tr>
      <w:tr w:rsidR="00202A9E" w14:paraId="4CB5EBBE" w14:textId="77777777" w:rsidTr="0023765E">
        <w:trPr>
          <w:trHeight w:val="510"/>
        </w:trPr>
        <w:tc>
          <w:tcPr>
            <w:tcW w:w="2052" w:type="dxa"/>
          </w:tcPr>
          <w:p w14:paraId="1240A3C6" w14:textId="4C39FDD2" w:rsidR="00202A9E" w:rsidRDefault="00202A9E" w:rsidP="0023765E">
            <w:pPr>
              <w:ind w:firstLine="0"/>
              <w:jc w:val="center"/>
            </w:pPr>
            <w:r>
              <w:t>vaitro</w:t>
            </w:r>
          </w:p>
        </w:tc>
        <w:tc>
          <w:tcPr>
            <w:tcW w:w="2052" w:type="dxa"/>
          </w:tcPr>
          <w:p w14:paraId="54D7A23E" w14:textId="33D5FDEB" w:rsidR="00202A9E" w:rsidRDefault="00202A9E" w:rsidP="0023765E">
            <w:pPr>
              <w:ind w:firstLine="0"/>
              <w:jc w:val="center"/>
            </w:pPr>
            <w:r>
              <w:t>Varchar</w:t>
            </w:r>
          </w:p>
        </w:tc>
        <w:tc>
          <w:tcPr>
            <w:tcW w:w="2053" w:type="dxa"/>
          </w:tcPr>
          <w:p w14:paraId="6F781104" w14:textId="77777777" w:rsidR="00202A9E" w:rsidRDefault="00202A9E" w:rsidP="0023765E">
            <w:pPr>
              <w:ind w:firstLine="0"/>
              <w:jc w:val="center"/>
            </w:pPr>
          </w:p>
        </w:tc>
        <w:tc>
          <w:tcPr>
            <w:tcW w:w="2053" w:type="dxa"/>
          </w:tcPr>
          <w:p w14:paraId="6C31C741" w14:textId="77777777" w:rsidR="00202A9E" w:rsidRDefault="00202A9E" w:rsidP="0023765E">
            <w:pPr>
              <w:ind w:firstLine="0"/>
              <w:jc w:val="center"/>
            </w:pPr>
            <w:r>
              <w:t>Quyền hạn</w:t>
            </w:r>
          </w:p>
        </w:tc>
      </w:tr>
      <w:tr w:rsidR="00202A9E" w14:paraId="479CBDD1" w14:textId="77777777" w:rsidTr="0023765E">
        <w:trPr>
          <w:trHeight w:val="410"/>
        </w:trPr>
        <w:tc>
          <w:tcPr>
            <w:tcW w:w="2052" w:type="dxa"/>
          </w:tcPr>
          <w:p w14:paraId="7A21BDD9" w14:textId="03BC9E8E" w:rsidR="00202A9E" w:rsidRDefault="00202A9E" w:rsidP="0023765E">
            <w:pPr>
              <w:ind w:firstLine="0"/>
              <w:jc w:val="center"/>
            </w:pPr>
            <w:r>
              <w:t>Created_at</w:t>
            </w:r>
          </w:p>
        </w:tc>
        <w:tc>
          <w:tcPr>
            <w:tcW w:w="2052" w:type="dxa"/>
          </w:tcPr>
          <w:p w14:paraId="7B7D2843" w14:textId="7209FEB2" w:rsidR="00202A9E" w:rsidRDefault="00202A9E" w:rsidP="0023765E">
            <w:pPr>
              <w:ind w:firstLine="0"/>
              <w:jc w:val="center"/>
            </w:pPr>
            <w:r>
              <w:t>timestramptz</w:t>
            </w:r>
          </w:p>
        </w:tc>
        <w:tc>
          <w:tcPr>
            <w:tcW w:w="2053" w:type="dxa"/>
          </w:tcPr>
          <w:p w14:paraId="0B7E8B0E" w14:textId="77777777" w:rsidR="00202A9E" w:rsidRDefault="00202A9E" w:rsidP="0023765E">
            <w:pPr>
              <w:ind w:firstLine="0"/>
              <w:jc w:val="center"/>
            </w:pPr>
          </w:p>
        </w:tc>
        <w:tc>
          <w:tcPr>
            <w:tcW w:w="2053" w:type="dxa"/>
          </w:tcPr>
          <w:p w14:paraId="10A93D2E" w14:textId="77777777" w:rsidR="00202A9E" w:rsidRDefault="00202A9E" w:rsidP="0023765E">
            <w:pPr>
              <w:ind w:firstLine="0"/>
              <w:jc w:val="center"/>
            </w:pPr>
            <w:r>
              <w:t>Khóa</w:t>
            </w:r>
          </w:p>
        </w:tc>
      </w:tr>
    </w:tbl>
    <w:p w14:paraId="0CFB6367" w14:textId="77777777" w:rsidR="00202A9E" w:rsidRDefault="00202A9E">
      <w:pPr>
        <w:ind w:firstLine="0"/>
      </w:pPr>
    </w:p>
    <w:p w14:paraId="01A946CA" w14:textId="55D21335" w:rsidR="002B2826" w:rsidRDefault="002B2826" w:rsidP="002B2826">
      <w:pPr>
        <w:pStyle w:val="Hnh"/>
      </w:pPr>
      <w:bookmarkStart w:id="202" w:name="_Toc195696846"/>
      <w:r>
        <w:t xml:space="preserve">Bảng </w:t>
      </w:r>
      <w:r>
        <w:fldChar w:fldCharType="begin"/>
      </w:r>
      <w:r>
        <w:instrText xml:space="preserve"> SEQ Bảng \* ARABIC </w:instrText>
      </w:r>
      <w:r>
        <w:fldChar w:fldCharType="separate"/>
      </w:r>
      <w:r w:rsidR="009A5A02">
        <w:rPr>
          <w:noProof/>
        </w:rPr>
        <w:t>16</w:t>
      </w:r>
      <w:r>
        <w:fldChar w:fldCharType="end"/>
      </w:r>
      <w:r>
        <w:t>: Bảng bài viết</w:t>
      </w:r>
      <w:bookmarkEnd w:id="202"/>
      <w:r>
        <w:t xml:space="preserve"> </w:t>
      </w:r>
    </w:p>
    <w:tbl>
      <w:tblPr>
        <w:tblStyle w:val="TableGrid"/>
        <w:tblW w:w="0" w:type="auto"/>
        <w:tblLook w:val="04A0" w:firstRow="1" w:lastRow="0" w:firstColumn="1" w:lastColumn="0" w:noHBand="0" w:noVBand="1"/>
      </w:tblPr>
      <w:tblGrid>
        <w:gridCol w:w="2191"/>
        <w:gridCol w:w="2017"/>
        <w:gridCol w:w="1480"/>
        <w:gridCol w:w="2523"/>
      </w:tblGrid>
      <w:tr w:rsidR="00892311" w14:paraId="031DBD39" w14:textId="77777777" w:rsidTr="00892311">
        <w:trPr>
          <w:trHeight w:val="484"/>
        </w:trPr>
        <w:tc>
          <w:tcPr>
            <w:tcW w:w="2191" w:type="dxa"/>
          </w:tcPr>
          <w:p w14:paraId="7234D1AC" w14:textId="77777777" w:rsidR="00892311" w:rsidRDefault="00892311" w:rsidP="0023765E">
            <w:pPr>
              <w:spacing w:line="240" w:lineRule="auto"/>
              <w:ind w:firstLine="0"/>
              <w:jc w:val="center"/>
              <w:rPr>
                <w:b/>
                <w:bCs/>
              </w:rPr>
            </w:pPr>
            <w:r>
              <w:rPr>
                <w:b/>
                <w:bCs/>
              </w:rPr>
              <w:t>Tên trường</w:t>
            </w:r>
          </w:p>
        </w:tc>
        <w:tc>
          <w:tcPr>
            <w:tcW w:w="2017" w:type="dxa"/>
          </w:tcPr>
          <w:p w14:paraId="6F5CA3F3" w14:textId="77777777" w:rsidR="00892311" w:rsidRDefault="00892311" w:rsidP="0023765E">
            <w:pPr>
              <w:spacing w:line="240" w:lineRule="auto"/>
              <w:ind w:firstLine="0"/>
              <w:jc w:val="center"/>
              <w:rPr>
                <w:b/>
                <w:bCs/>
              </w:rPr>
            </w:pPr>
            <w:r>
              <w:rPr>
                <w:b/>
                <w:bCs/>
              </w:rPr>
              <w:t>Kiểu dữ liệu</w:t>
            </w:r>
          </w:p>
        </w:tc>
        <w:tc>
          <w:tcPr>
            <w:tcW w:w="1480" w:type="dxa"/>
          </w:tcPr>
          <w:p w14:paraId="500A93D8" w14:textId="77777777" w:rsidR="00892311" w:rsidRDefault="00892311" w:rsidP="0023765E">
            <w:pPr>
              <w:spacing w:line="240" w:lineRule="auto"/>
              <w:ind w:firstLine="0"/>
              <w:jc w:val="center"/>
              <w:rPr>
                <w:b/>
                <w:bCs/>
              </w:rPr>
            </w:pPr>
            <w:r>
              <w:rPr>
                <w:b/>
                <w:bCs/>
              </w:rPr>
              <w:t>Ràng buộc</w:t>
            </w:r>
          </w:p>
        </w:tc>
        <w:tc>
          <w:tcPr>
            <w:tcW w:w="2523" w:type="dxa"/>
          </w:tcPr>
          <w:p w14:paraId="40D694F8" w14:textId="77777777" w:rsidR="00892311" w:rsidRDefault="00892311" w:rsidP="0023765E">
            <w:pPr>
              <w:spacing w:line="240" w:lineRule="auto"/>
              <w:ind w:firstLine="0"/>
              <w:jc w:val="center"/>
              <w:rPr>
                <w:b/>
                <w:bCs/>
              </w:rPr>
            </w:pPr>
            <w:r>
              <w:rPr>
                <w:b/>
                <w:bCs/>
              </w:rPr>
              <w:t>Mô tả</w:t>
            </w:r>
          </w:p>
        </w:tc>
      </w:tr>
      <w:tr w:rsidR="00892311" w14:paraId="7F854514" w14:textId="77777777" w:rsidTr="00892311">
        <w:trPr>
          <w:trHeight w:val="548"/>
        </w:trPr>
        <w:tc>
          <w:tcPr>
            <w:tcW w:w="2191" w:type="dxa"/>
          </w:tcPr>
          <w:p w14:paraId="26F0DFFE" w14:textId="77777777" w:rsidR="00892311" w:rsidRDefault="00892311" w:rsidP="0023765E">
            <w:pPr>
              <w:spacing w:line="240" w:lineRule="auto"/>
              <w:ind w:firstLine="0"/>
              <w:jc w:val="center"/>
              <w:rPr>
                <w:lang w:val="en-US"/>
              </w:rPr>
            </w:pPr>
            <w:r>
              <w:rPr>
                <w:lang w:val="en-US"/>
              </w:rPr>
              <w:t>id</w:t>
            </w:r>
          </w:p>
        </w:tc>
        <w:tc>
          <w:tcPr>
            <w:tcW w:w="2017" w:type="dxa"/>
          </w:tcPr>
          <w:p w14:paraId="01CDD42B" w14:textId="77777777" w:rsidR="00892311" w:rsidRDefault="00892311" w:rsidP="0023765E">
            <w:pPr>
              <w:spacing w:line="240" w:lineRule="auto"/>
              <w:ind w:firstLine="0"/>
              <w:jc w:val="center"/>
            </w:pPr>
            <w:r>
              <w:t>int</w:t>
            </w:r>
          </w:p>
        </w:tc>
        <w:tc>
          <w:tcPr>
            <w:tcW w:w="1480" w:type="dxa"/>
          </w:tcPr>
          <w:p w14:paraId="50512546" w14:textId="77777777" w:rsidR="00892311" w:rsidRDefault="00892311" w:rsidP="0023765E">
            <w:pPr>
              <w:spacing w:line="240" w:lineRule="auto"/>
              <w:ind w:firstLine="0"/>
              <w:jc w:val="center"/>
            </w:pPr>
            <w:r>
              <w:t>Khóa chính</w:t>
            </w:r>
          </w:p>
        </w:tc>
        <w:tc>
          <w:tcPr>
            <w:tcW w:w="2523" w:type="dxa"/>
          </w:tcPr>
          <w:p w14:paraId="540FDC5A" w14:textId="47CA4375" w:rsidR="00892311" w:rsidRDefault="00892311" w:rsidP="0023765E">
            <w:pPr>
              <w:spacing w:line="240" w:lineRule="auto"/>
              <w:ind w:firstLine="0"/>
              <w:jc w:val="center"/>
            </w:pPr>
            <w:r>
              <w:t>Mã bài viết</w:t>
            </w:r>
          </w:p>
        </w:tc>
      </w:tr>
      <w:tr w:rsidR="00892311" w14:paraId="684A0CA7" w14:textId="77777777" w:rsidTr="00892311">
        <w:trPr>
          <w:trHeight w:val="548"/>
        </w:trPr>
        <w:tc>
          <w:tcPr>
            <w:tcW w:w="2191" w:type="dxa"/>
          </w:tcPr>
          <w:p w14:paraId="36B80F0C" w14:textId="4805F5FD" w:rsidR="00892311" w:rsidRDefault="00892311" w:rsidP="0023765E">
            <w:pPr>
              <w:spacing w:line="240" w:lineRule="auto"/>
              <w:ind w:firstLine="0"/>
              <w:jc w:val="center"/>
              <w:rPr>
                <w:lang w:val="en-US"/>
              </w:rPr>
            </w:pPr>
            <w:r>
              <w:rPr>
                <w:lang w:val="en-US"/>
              </w:rPr>
              <w:lastRenderedPageBreak/>
              <w:t>Tieu_de</w:t>
            </w:r>
          </w:p>
        </w:tc>
        <w:tc>
          <w:tcPr>
            <w:tcW w:w="2017" w:type="dxa"/>
          </w:tcPr>
          <w:p w14:paraId="4E25FFB9" w14:textId="77777777" w:rsidR="00892311" w:rsidRDefault="00892311" w:rsidP="0023765E">
            <w:pPr>
              <w:spacing w:line="240" w:lineRule="auto"/>
              <w:ind w:firstLine="0"/>
              <w:jc w:val="center"/>
            </w:pPr>
            <w:r>
              <w:t>varchar</w:t>
            </w:r>
          </w:p>
        </w:tc>
        <w:tc>
          <w:tcPr>
            <w:tcW w:w="1480" w:type="dxa"/>
          </w:tcPr>
          <w:p w14:paraId="22D0372C" w14:textId="77777777" w:rsidR="00892311" w:rsidRDefault="00892311" w:rsidP="0023765E">
            <w:pPr>
              <w:spacing w:line="240" w:lineRule="auto"/>
              <w:ind w:firstLine="0"/>
              <w:jc w:val="center"/>
            </w:pPr>
          </w:p>
        </w:tc>
        <w:tc>
          <w:tcPr>
            <w:tcW w:w="2523" w:type="dxa"/>
          </w:tcPr>
          <w:p w14:paraId="28E15A18" w14:textId="758BC191" w:rsidR="00892311" w:rsidRDefault="00892311" w:rsidP="0023765E">
            <w:pPr>
              <w:spacing w:line="240" w:lineRule="auto"/>
              <w:ind w:firstLine="0"/>
              <w:jc w:val="center"/>
            </w:pPr>
            <w:r>
              <w:t>Tiêu đề</w:t>
            </w:r>
          </w:p>
        </w:tc>
      </w:tr>
      <w:tr w:rsidR="00892311" w14:paraId="2A2A4605" w14:textId="77777777" w:rsidTr="00892311">
        <w:trPr>
          <w:trHeight w:val="548"/>
        </w:trPr>
        <w:tc>
          <w:tcPr>
            <w:tcW w:w="2191" w:type="dxa"/>
          </w:tcPr>
          <w:p w14:paraId="7BD45CDF" w14:textId="5E1E898C" w:rsidR="00892311" w:rsidRDefault="00892311" w:rsidP="0023765E">
            <w:pPr>
              <w:spacing w:line="240" w:lineRule="auto"/>
              <w:ind w:firstLine="0"/>
              <w:jc w:val="center"/>
              <w:rPr>
                <w:lang w:val="en-US"/>
              </w:rPr>
            </w:pPr>
            <w:r>
              <w:rPr>
                <w:lang w:val="en-US"/>
              </w:rPr>
              <w:t>Noi_dung</w:t>
            </w:r>
          </w:p>
        </w:tc>
        <w:tc>
          <w:tcPr>
            <w:tcW w:w="2017" w:type="dxa"/>
          </w:tcPr>
          <w:p w14:paraId="1CFBE108" w14:textId="77777777" w:rsidR="00892311" w:rsidRDefault="00892311" w:rsidP="0023765E">
            <w:pPr>
              <w:spacing w:line="240" w:lineRule="auto"/>
              <w:ind w:firstLine="0"/>
              <w:jc w:val="center"/>
            </w:pPr>
            <w:r>
              <w:t xml:space="preserve"> varchar</w:t>
            </w:r>
          </w:p>
        </w:tc>
        <w:tc>
          <w:tcPr>
            <w:tcW w:w="1480" w:type="dxa"/>
          </w:tcPr>
          <w:p w14:paraId="05F4B9DD" w14:textId="77777777" w:rsidR="00892311" w:rsidRDefault="00892311" w:rsidP="0023765E">
            <w:pPr>
              <w:spacing w:line="240" w:lineRule="auto"/>
              <w:ind w:firstLine="0"/>
              <w:jc w:val="center"/>
            </w:pPr>
          </w:p>
        </w:tc>
        <w:tc>
          <w:tcPr>
            <w:tcW w:w="2523" w:type="dxa"/>
          </w:tcPr>
          <w:p w14:paraId="188B117A" w14:textId="39F7B082" w:rsidR="00892311" w:rsidRDefault="00892311" w:rsidP="0023765E">
            <w:pPr>
              <w:spacing w:line="240" w:lineRule="auto"/>
              <w:ind w:firstLine="0"/>
              <w:jc w:val="center"/>
            </w:pPr>
            <w:r>
              <w:t>Nội dung</w:t>
            </w:r>
          </w:p>
        </w:tc>
      </w:tr>
      <w:tr w:rsidR="00892311" w14:paraId="2ED1371E" w14:textId="77777777" w:rsidTr="00892311">
        <w:trPr>
          <w:trHeight w:val="548"/>
        </w:trPr>
        <w:tc>
          <w:tcPr>
            <w:tcW w:w="2191" w:type="dxa"/>
          </w:tcPr>
          <w:p w14:paraId="32CCF958" w14:textId="7747D4DB" w:rsidR="00892311" w:rsidRDefault="00892311" w:rsidP="0023765E">
            <w:pPr>
              <w:spacing w:line="240" w:lineRule="auto"/>
              <w:ind w:firstLine="0"/>
              <w:jc w:val="center"/>
              <w:rPr>
                <w:lang w:val="en-US"/>
              </w:rPr>
            </w:pPr>
            <w:r>
              <w:rPr>
                <w:lang w:val="en-US"/>
              </w:rPr>
              <w:t>anh</w:t>
            </w:r>
          </w:p>
        </w:tc>
        <w:tc>
          <w:tcPr>
            <w:tcW w:w="2017" w:type="dxa"/>
          </w:tcPr>
          <w:p w14:paraId="7C868267" w14:textId="77777777" w:rsidR="00892311" w:rsidRDefault="00892311" w:rsidP="0023765E">
            <w:pPr>
              <w:spacing w:line="240" w:lineRule="auto"/>
              <w:ind w:firstLine="0"/>
              <w:jc w:val="center"/>
            </w:pPr>
            <w:r>
              <w:t>varchar</w:t>
            </w:r>
          </w:p>
        </w:tc>
        <w:tc>
          <w:tcPr>
            <w:tcW w:w="1480" w:type="dxa"/>
          </w:tcPr>
          <w:p w14:paraId="4F4596AA" w14:textId="77777777" w:rsidR="00892311" w:rsidRDefault="00892311" w:rsidP="0023765E">
            <w:pPr>
              <w:spacing w:line="240" w:lineRule="auto"/>
              <w:ind w:firstLine="0"/>
              <w:jc w:val="center"/>
            </w:pPr>
          </w:p>
        </w:tc>
        <w:tc>
          <w:tcPr>
            <w:tcW w:w="2523" w:type="dxa"/>
          </w:tcPr>
          <w:p w14:paraId="3BB1CB4E" w14:textId="6323DBFF" w:rsidR="00892311" w:rsidRDefault="00892311" w:rsidP="0023765E">
            <w:pPr>
              <w:spacing w:line="240" w:lineRule="auto"/>
              <w:ind w:firstLine="0"/>
              <w:jc w:val="center"/>
            </w:pPr>
            <w:r>
              <w:t>Hình ảnh</w:t>
            </w:r>
          </w:p>
        </w:tc>
      </w:tr>
      <w:tr w:rsidR="00892311" w14:paraId="682AC336" w14:textId="77777777" w:rsidTr="00892311">
        <w:trPr>
          <w:trHeight w:val="548"/>
        </w:trPr>
        <w:tc>
          <w:tcPr>
            <w:tcW w:w="2191" w:type="dxa"/>
          </w:tcPr>
          <w:p w14:paraId="2B3C5430" w14:textId="7FABA460" w:rsidR="00892311" w:rsidRDefault="00892311" w:rsidP="0023765E">
            <w:pPr>
              <w:spacing w:line="240" w:lineRule="auto"/>
              <w:ind w:firstLine="0"/>
              <w:jc w:val="center"/>
              <w:rPr>
                <w:lang w:val="en-US"/>
              </w:rPr>
            </w:pPr>
            <w:r>
              <w:rPr>
                <w:lang w:val="en-US"/>
              </w:rPr>
              <w:t>Loai_con_trung</w:t>
            </w:r>
          </w:p>
        </w:tc>
        <w:tc>
          <w:tcPr>
            <w:tcW w:w="2017" w:type="dxa"/>
          </w:tcPr>
          <w:p w14:paraId="44768A8E" w14:textId="77777777" w:rsidR="00892311" w:rsidRDefault="00892311" w:rsidP="0023765E">
            <w:pPr>
              <w:spacing w:line="240" w:lineRule="auto"/>
              <w:ind w:firstLine="0"/>
              <w:jc w:val="center"/>
            </w:pPr>
            <w:r>
              <w:t>varchar</w:t>
            </w:r>
          </w:p>
        </w:tc>
        <w:tc>
          <w:tcPr>
            <w:tcW w:w="1480" w:type="dxa"/>
          </w:tcPr>
          <w:p w14:paraId="12AE509E" w14:textId="77777777" w:rsidR="00892311" w:rsidRDefault="00892311" w:rsidP="0023765E">
            <w:pPr>
              <w:spacing w:line="240" w:lineRule="auto"/>
              <w:ind w:firstLine="0"/>
              <w:jc w:val="center"/>
            </w:pPr>
          </w:p>
        </w:tc>
        <w:tc>
          <w:tcPr>
            <w:tcW w:w="2523" w:type="dxa"/>
          </w:tcPr>
          <w:p w14:paraId="44576782" w14:textId="49C816B8" w:rsidR="00892311" w:rsidRDefault="00892311" w:rsidP="0023765E">
            <w:pPr>
              <w:spacing w:line="240" w:lineRule="auto"/>
              <w:ind w:firstLine="0"/>
              <w:jc w:val="center"/>
            </w:pPr>
            <w:r>
              <w:t>Loại côn trùng</w:t>
            </w:r>
          </w:p>
        </w:tc>
      </w:tr>
      <w:tr w:rsidR="00892311" w14:paraId="6F513AD0" w14:textId="77777777" w:rsidTr="00892311">
        <w:trPr>
          <w:trHeight w:val="548"/>
        </w:trPr>
        <w:tc>
          <w:tcPr>
            <w:tcW w:w="2191" w:type="dxa"/>
          </w:tcPr>
          <w:p w14:paraId="4B8FD86A" w14:textId="28554F6C" w:rsidR="00892311" w:rsidRDefault="00892311" w:rsidP="0023765E">
            <w:pPr>
              <w:spacing w:line="240" w:lineRule="auto"/>
              <w:ind w:firstLine="0"/>
              <w:jc w:val="center"/>
              <w:rPr>
                <w:lang w:val="en-US"/>
              </w:rPr>
            </w:pPr>
            <w:r>
              <w:rPr>
                <w:lang w:val="en-US"/>
              </w:rPr>
              <w:t>Nguoidung_id</w:t>
            </w:r>
          </w:p>
        </w:tc>
        <w:tc>
          <w:tcPr>
            <w:tcW w:w="2017" w:type="dxa"/>
          </w:tcPr>
          <w:p w14:paraId="686E46A1" w14:textId="77777777" w:rsidR="00892311" w:rsidRDefault="00892311" w:rsidP="0023765E">
            <w:pPr>
              <w:spacing w:line="240" w:lineRule="auto"/>
              <w:ind w:firstLine="0"/>
              <w:jc w:val="center"/>
            </w:pPr>
            <w:r>
              <w:t>varchar</w:t>
            </w:r>
          </w:p>
        </w:tc>
        <w:tc>
          <w:tcPr>
            <w:tcW w:w="1480" w:type="dxa"/>
          </w:tcPr>
          <w:p w14:paraId="69986C72" w14:textId="77777777" w:rsidR="00892311" w:rsidRDefault="00892311" w:rsidP="0023765E">
            <w:pPr>
              <w:spacing w:line="240" w:lineRule="auto"/>
              <w:ind w:firstLine="0"/>
              <w:jc w:val="center"/>
            </w:pPr>
          </w:p>
        </w:tc>
        <w:tc>
          <w:tcPr>
            <w:tcW w:w="2523" w:type="dxa"/>
          </w:tcPr>
          <w:p w14:paraId="17854914" w14:textId="3375EE68" w:rsidR="00892311" w:rsidRDefault="00892311" w:rsidP="0023765E">
            <w:pPr>
              <w:spacing w:line="240" w:lineRule="auto"/>
              <w:ind w:firstLine="0"/>
              <w:jc w:val="center"/>
            </w:pPr>
            <w:r>
              <w:t>Mã người dùng</w:t>
            </w:r>
          </w:p>
        </w:tc>
      </w:tr>
      <w:tr w:rsidR="00892311" w14:paraId="4D4D1F45" w14:textId="77777777" w:rsidTr="00892311">
        <w:trPr>
          <w:trHeight w:val="548"/>
        </w:trPr>
        <w:tc>
          <w:tcPr>
            <w:tcW w:w="2191" w:type="dxa"/>
          </w:tcPr>
          <w:p w14:paraId="1A4A2065" w14:textId="2C596301" w:rsidR="00892311" w:rsidRDefault="00892311" w:rsidP="0023765E">
            <w:pPr>
              <w:spacing w:line="240" w:lineRule="auto"/>
              <w:ind w:firstLine="0"/>
              <w:jc w:val="center"/>
              <w:rPr>
                <w:lang w:val="en-US"/>
              </w:rPr>
            </w:pPr>
            <w:r>
              <w:rPr>
                <w:lang w:val="en-US"/>
              </w:rPr>
              <w:t>Created_at</w:t>
            </w:r>
          </w:p>
        </w:tc>
        <w:tc>
          <w:tcPr>
            <w:tcW w:w="2017" w:type="dxa"/>
          </w:tcPr>
          <w:p w14:paraId="28C98CA6" w14:textId="374B29C9" w:rsidR="00892311" w:rsidRDefault="00892311" w:rsidP="0023765E">
            <w:pPr>
              <w:spacing w:line="240" w:lineRule="auto"/>
              <w:ind w:firstLine="0"/>
              <w:jc w:val="center"/>
            </w:pPr>
            <w:r>
              <w:t>Timestamptz</w:t>
            </w:r>
          </w:p>
        </w:tc>
        <w:tc>
          <w:tcPr>
            <w:tcW w:w="1480" w:type="dxa"/>
          </w:tcPr>
          <w:p w14:paraId="57257A7E" w14:textId="77777777" w:rsidR="00892311" w:rsidRDefault="00892311" w:rsidP="0023765E">
            <w:pPr>
              <w:spacing w:line="240" w:lineRule="auto"/>
              <w:ind w:firstLine="0"/>
              <w:jc w:val="center"/>
            </w:pPr>
          </w:p>
        </w:tc>
        <w:tc>
          <w:tcPr>
            <w:tcW w:w="2523" w:type="dxa"/>
          </w:tcPr>
          <w:p w14:paraId="53D92AD5" w14:textId="4E2816E8" w:rsidR="00892311" w:rsidRDefault="00892311" w:rsidP="0023765E">
            <w:pPr>
              <w:spacing w:line="240" w:lineRule="auto"/>
              <w:ind w:firstLine="0"/>
              <w:jc w:val="center"/>
            </w:pPr>
            <w:r>
              <w:t>Ngày tạo</w:t>
            </w:r>
          </w:p>
        </w:tc>
      </w:tr>
      <w:tr w:rsidR="00892311" w14:paraId="6742A8D0" w14:textId="77777777" w:rsidTr="00892311">
        <w:trPr>
          <w:trHeight w:val="548"/>
        </w:trPr>
        <w:tc>
          <w:tcPr>
            <w:tcW w:w="2191" w:type="dxa"/>
          </w:tcPr>
          <w:p w14:paraId="22B57781" w14:textId="253B9B0B" w:rsidR="00892311" w:rsidRDefault="00892311" w:rsidP="00892311">
            <w:pPr>
              <w:spacing w:line="240" w:lineRule="auto"/>
              <w:ind w:firstLine="0"/>
              <w:jc w:val="center"/>
              <w:rPr>
                <w:lang w:val="en-US"/>
              </w:rPr>
            </w:pPr>
            <w:r>
              <w:rPr>
                <w:lang w:val="en-US"/>
              </w:rPr>
              <w:t>Update_at</w:t>
            </w:r>
          </w:p>
        </w:tc>
        <w:tc>
          <w:tcPr>
            <w:tcW w:w="2017" w:type="dxa"/>
          </w:tcPr>
          <w:p w14:paraId="26B656BF" w14:textId="0C2146B9" w:rsidR="00892311" w:rsidRDefault="00892311" w:rsidP="00892311">
            <w:pPr>
              <w:spacing w:line="240" w:lineRule="auto"/>
              <w:ind w:firstLine="0"/>
              <w:jc w:val="center"/>
            </w:pPr>
            <w:r>
              <w:t>Timestamptz</w:t>
            </w:r>
          </w:p>
        </w:tc>
        <w:tc>
          <w:tcPr>
            <w:tcW w:w="1480" w:type="dxa"/>
          </w:tcPr>
          <w:p w14:paraId="3C2AB0C8" w14:textId="77777777" w:rsidR="00892311" w:rsidRDefault="00892311" w:rsidP="00892311">
            <w:pPr>
              <w:spacing w:line="240" w:lineRule="auto"/>
              <w:ind w:firstLine="0"/>
              <w:jc w:val="center"/>
            </w:pPr>
          </w:p>
        </w:tc>
        <w:tc>
          <w:tcPr>
            <w:tcW w:w="2523" w:type="dxa"/>
          </w:tcPr>
          <w:p w14:paraId="4CCCC8DD" w14:textId="0E872682" w:rsidR="00892311" w:rsidRDefault="00892311" w:rsidP="00892311">
            <w:pPr>
              <w:spacing w:line="240" w:lineRule="auto"/>
              <w:ind w:firstLine="0"/>
              <w:jc w:val="center"/>
            </w:pPr>
            <w:r>
              <w:t>Ngày cập</w:t>
            </w:r>
            <w:r w:rsidR="00BC67E0">
              <w:t xml:space="preserve"> </w:t>
            </w:r>
            <w:r>
              <w:t>nhật</w:t>
            </w:r>
          </w:p>
        </w:tc>
      </w:tr>
    </w:tbl>
    <w:p w14:paraId="04858BCE" w14:textId="77777777" w:rsidR="002B2826" w:rsidRDefault="002B2826" w:rsidP="0085237A">
      <w:pPr>
        <w:pStyle w:val="Hnh"/>
        <w:ind w:firstLine="0"/>
        <w:jc w:val="both"/>
      </w:pPr>
    </w:p>
    <w:p w14:paraId="24A2DD99" w14:textId="549AD9FA" w:rsidR="002B2826" w:rsidRDefault="002B2826" w:rsidP="002B2826">
      <w:pPr>
        <w:pStyle w:val="Hnh"/>
      </w:pPr>
      <w:bookmarkStart w:id="203" w:name="_Toc195696847"/>
      <w:r>
        <w:t xml:space="preserve">Bảng </w:t>
      </w:r>
      <w:r>
        <w:fldChar w:fldCharType="begin"/>
      </w:r>
      <w:r>
        <w:instrText xml:space="preserve"> SEQ Bảng \* ARABIC </w:instrText>
      </w:r>
      <w:r>
        <w:fldChar w:fldCharType="separate"/>
      </w:r>
      <w:r w:rsidR="009A5A02">
        <w:rPr>
          <w:noProof/>
        </w:rPr>
        <w:t>17</w:t>
      </w:r>
      <w:r>
        <w:fldChar w:fldCharType="end"/>
      </w:r>
      <w:r>
        <w:t>: Bảng bài viết yêu thích</w:t>
      </w:r>
      <w:bookmarkEnd w:id="203"/>
    </w:p>
    <w:tbl>
      <w:tblPr>
        <w:tblStyle w:val="TableGrid"/>
        <w:tblW w:w="0" w:type="auto"/>
        <w:tblLook w:val="04A0" w:firstRow="1" w:lastRow="0" w:firstColumn="1" w:lastColumn="0" w:noHBand="0" w:noVBand="1"/>
      </w:tblPr>
      <w:tblGrid>
        <w:gridCol w:w="2191"/>
        <w:gridCol w:w="2017"/>
        <w:gridCol w:w="1480"/>
        <w:gridCol w:w="2523"/>
      </w:tblGrid>
      <w:tr w:rsidR="00892311" w14:paraId="7854D385" w14:textId="77777777" w:rsidTr="0023765E">
        <w:trPr>
          <w:trHeight w:val="484"/>
        </w:trPr>
        <w:tc>
          <w:tcPr>
            <w:tcW w:w="2191" w:type="dxa"/>
          </w:tcPr>
          <w:p w14:paraId="5A0081BC" w14:textId="77777777" w:rsidR="00892311" w:rsidRDefault="00892311" w:rsidP="0023765E">
            <w:pPr>
              <w:spacing w:line="240" w:lineRule="auto"/>
              <w:ind w:firstLine="0"/>
              <w:jc w:val="center"/>
              <w:rPr>
                <w:b/>
                <w:bCs/>
              </w:rPr>
            </w:pPr>
            <w:r>
              <w:rPr>
                <w:b/>
                <w:bCs/>
              </w:rPr>
              <w:t>Tên trường</w:t>
            </w:r>
          </w:p>
        </w:tc>
        <w:tc>
          <w:tcPr>
            <w:tcW w:w="2017" w:type="dxa"/>
          </w:tcPr>
          <w:p w14:paraId="607DEF0C" w14:textId="77777777" w:rsidR="00892311" w:rsidRDefault="00892311" w:rsidP="0023765E">
            <w:pPr>
              <w:spacing w:line="240" w:lineRule="auto"/>
              <w:ind w:firstLine="0"/>
              <w:jc w:val="center"/>
              <w:rPr>
                <w:b/>
                <w:bCs/>
              </w:rPr>
            </w:pPr>
            <w:r>
              <w:rPr>
                <w:b/>
                <w:bCs/>
              </w:rPr>
              <w:t>Kiểu dữ liệu</w:t>
            </w:r>
          </w:p>
        </w:tc>
        <w:tc>
          <w:tcPr>
            <w:tcW w:w="1480" w:type="dxa"/>
          </w:tcPr>
          <w:p w14:paraId="5A4892D3" w14:textId="77777777" w:rsidR="00892311" w:rsidRDefault="00892311" w:rsidP="0023765E">
            <w:pPr>
              <w:spacing w:line="240" w:lineRule="auto"/>
              <w:ind w:firstLine="0"/>
              <w:jc w:val="center"/>
              <w:rPr>
                <w:b/>
                <w:bCs/>
              </w:rPr>
            </w:pPr>
            <w:r>
              <w:rPr>
                <w:b/>
                <w:bCs/>
              </w:rPr>
              <w:t>Ràng buộc</w:t>
            </w:r>
          </w:p>
        </w:tc>
        <w:tc>
          <w:tcPr>
            <w:tcW w:w="2523" w:type="dxa"/>
          </w:tcPr>
          <w:p w14:paraId="2D357EF9" w14:textId="77777777" w:rsidR="00892311" w:rsidRDefault="00892311" w:rsidP="0023765E">
            <w:pPr>
              <w:spacing w:line="240" w:lineRule="auto"/>
              <w:ind w:firstLine="0"/>
              <w:jc w:val="center"/>
              <w:rPr>
                <w:b/>
                <w:bCs/>
              </w:rPr>
            </w:pPr>
            <w:r>
              <w:rPr>
                <w:b/>
                <w:bCs/>
              </w:rPr>
              <w:t>Mô tả</w:t>
            </w:r>
          </w:p>
        </w:tc>
      </w:tr>
      <w:tr w:rsidR="00892311" w14:paraId="31527FB3" w14:textId="77777777" w:rsidTr="0023765E">
        <w:trPr>
          <w:trHeight w:val="548"/>
        </w:trPr>
        <w:tc>
          <w:tcPr>
            <w:tcW w:w="2191" w:type="dxa"/>
          </w:tcPr>
          <w:p w14:paraId="694396F1" w14:textId="77777777" w:rsidR="00892311" w:rsidRDefault="00892311" w:rsidP="0023765E">
            <w:pPr>
              <w:spacing w:line="240" w:lineRule="auto"/>
              <w:ind w:firstLine="0"/>
              <w:jc w:val="center"/>
              <w:rPr>
                <w:lang w:val="en-US"/>
              </w:rPr>
            </w:pPr>
            <w:r>
              <w:rPr>
                <w:lang w:val="en-US"/>
              </w:rPr>
              <w:t>id</w:t>
            </w:r>
          </w:p>
        </w:tc>
        <w:tc>
          <w:tcPr>
            <w:tcW w:w="2017" w:type="dxa"/>
          </w:tcPr>
          <w:p w14:paraId="61027EAE" w14:textId="77777777" w:rsidR="00892311" w:rsidRDefault="00892311" w:rsidP="0023765E">
            <w:pPr>
              <w:spacing w:line="240" w:lineRule="auto"/>
              <w:ind w:firstLine="0"/>
              <w:jc w:val="center"/>
            </w:pPr>
            <w:r>
              <w:t>int</w:t>
            </w:r>
          </w:p>
        </w:tc>
        <w:tc>
          <w:tcPr>
            <w:tcW w:w="1480" w:type="dxa"/>
          </w:tcPr>
          <w:p w14:paraId="37C2BEF7" w14:textId="77777777" w:rsidR="00892311" w:rsidRDefault="00892311" w:rsidP="0023765E">
            <w:pPr>
              <w:spacing w:line="240" w:lineRule="auto"/>
              <w:ind w:firstLine="0"/>
              <w:jc w:val="center"/>
            </w:pPr>
            <w:r>
              <w:t>Khóa chính</w:t>
            </w:r>
          </w:p>
        </w:tc>
        <w:tc>
          <w:tcPr>
            <w:tcW w:w="2523" w:type="dxa"/>
          </w:tcPr>
          <w:p w14:paraId="4524D6D5" w14:textId="2953327E" w:rsidR="00892311" w:rsidRDefault="00892311" w:rsidP="00892311">
            <w:pPr>
              <w:spacing w:line="240" w:lineRule="auto"/>
              <w:ind w:firstLine="0"/>
              <w:jc w:val="center"/>
            </w:pPr>
            <w:r>
              <w:t>Id</w:t>
            </w:r>
          </w:p>
        </w:tc>
      </w:tr>
      <w:tr w:rsidR="00892311" w14:paraId="3C66473F" w14:textId="77777777" w:rsidTr="0023765E">
        <w:trPr>
          <w:trHeight w:val="548"/>
        </w:trPr>
        <w:tc>
          <w:tcPr>
            <w:tcW w:w="2191" w:type="dxa"/>
          </w:tcPr>
          <w:p w14:paraId="44F9B318" w14:textId="150F97F4" w:rsidR="00892311" w:rsidRDefault="00892311" w:rsidP="0023765E">
            <w:pPr>
              <w:spacing w:line="240" w:lineRule="auto"/>
              <w:ind w:firstLine="0"/>
              <w:jc w:val="center"/>
              <w:rPr>
                <w:lang w:val="en-US"/>
              </w:rPr>
            </w:pPr>
            <w:r>
              <w:rPr>
                <w:lang w:val="en-US"/>
              </w:rPr>
              <w:t>Nguoidung_id</w:t>
            </w:r>
          </w:p>
        </w:tc>
        <w:tc>
          <w:tcPr>
            <w:tcW w:w="2017" w:type="dxa"/>
          </w:tcPr>
          <w:p w14:paraId="3A587AFB" w14:textId="77777777" w:rsidR="00892311" w:rsidRDefault="00892311" w:rsidP="0023765E">
            <w:pPr>
              <w:spacing w:line="240" w:lineRule="auto"/>
              <w:ind w:firstLine="0"/>
              <w:jc w:val="center"/>
            </w:pPr>
            <w:r>
              <w:t>varchar</w:t>
            </w:r>
          </w:p>
        </w:tc>
        <w:tc>
          <w:tcPr>
            <w:tcW w:w="1480" w:type="dxa"/>
          </w:tcPr>
          <w:p w14:paraId="6F72D229" w14:textId="77777777" w:rsidR="00892311" w:rsidRDefault="00892311" w:rsidP="0023765E">
            <w:pPr>
              <w:spacing w:line="240" w:lineRule="auto"/>
              <w:ind w:firstLine="0"/>
              <w:jc w:val="center"/>
            </w:pPr>
          </w:p>
        </w:tc>
        <w:tc>
          <w:tcPr>
            <w:tcW w:w="2523" w:type="dxa"/>
          </w:tcPr>
          <w:p w14:paraId="22F56D13" w14:textId="4B794203" w:rsidR="00892311" w:rsidRDefault="00892311" w:rsidP="0023765E">
            <w:pPr>
              <w:spacing w:line="240" w:lineRule="auto"/>
              <w:ind w:firstLine="0"/>
              <w:jc w:val="center"/>
            </w:pPr>
            <w:r>
              <w:t>Mã người dùng</w:t>
            </w:r>
          </w:p>
        </w:tc>
      </w:tr>
      <w:tr w:rsidR="00892311" w14:paraId="28DBED98" w14:textId="77777777" w:rsidTr="0023765E">
        <w:trPr>
          <w:trHeight w:val="548"/>
        </w:trPr>
        <w:tc>
          <w:tcPr>
            <w:tcW w:w="2191" w:type="dxa"/>
          </w:tcPr>
          <w:p w14:paraId="3AC81175" w14:textId="543AD7A9" w:rsidR="00892311" w:rsidRDefault="00892311" w:rsidP="0023765E">
            <w:pPr>
              <w:spacing w:line="240" w:lineRule="auto"/>
              <w:ind w:firstLine="0"/>
              <w:jc w:val="center"/>
              <w:rPr>
                <w:lang w:val="en-US"/>
              </w:rPr>
            </w:pPr>
            <w:r>
              <w:rPr>
                <w:lang w:val="en-US"/>
              </w:rPr>
              <w:t>Baiviet_id</w:t>
            </w:r>
          </w:p>
        </w:tc>
        <w:tc>
          <w:tcPr>
            <w:tcW w:w="2017" w:type="dxa"/>
          </w:tcPr>
          <w:p w14:paraId="2852799E" w14:textId="77777777" w:rsidR="00892311" w:rsidRDefault="00892311" w:rsidP="0023765E">
            <w:pPr>
              <w:spacing w:line="240" w:lineRule="auto"/>
              <w:ind w:firstLine="0"/>
              <w:jc w:val="center"/>
            </w:pPr>
            <w:r>
              <w:t xml:space="preserve"> varchar</w:t>
            </w:r>
          </w:p>
        </w:tc>
        <w:tc>
          <w:tcPr>
            <w:tcW w:w="1480" w:type="dxa"/>
          </w:tcPr>
          <w:p w14:paraId="7F105A24" w14:textId="77777777" w:rsidR="00892311" w:rsidRDefault="00892311" w:rsidP="0023765E">
            <w:pPr>
              <w:spacing w:line="240" w:lineRule="auto"/>
              <w:ind w:firstLine="0"/>
              <w:jc w:val="center"/>
            </w:pPr>
          </w:p>
        </w:tc>
        <w:tc>
          <w:tcPr>
            <w:tcW w:w="2523" w:type="dxa"/>
          </w:tcPr>
          <w:p w14:paraId="315F1CAD" w14:textId="77777777" w:rsidR="00892311" w:rsidRDefault="00892311" w:rsidP="0023765E">
            <w:pPr>
              <w:spacing w:line="240" w:lineRule="auto"/>
              <w:ind w:firstLine="0"/>
              <w:jc w:val="center"/>
            </w:pPr>
            <w:r>
              <w:t>Nội dung</w:t>
            </w:r>
          </w:p>
        </w:tc>
      </w:tr>
      <w:tr w:rsidR="00892311" w14:paraId="1FAB334F" w14:textId="77777777" w:rsidTr="0023765E">
        <w:trPr>
          <w:trHeight w:val="548"/>
        </w:trPr>
        <w:tc>
          <w:tcPr>
            <w:tcW w:w="2191" w:type="dxa"/>
          </w:tcPr>
          <w:p w14:paraId="1836A468" w14:textId="7E765DD6" w:rsidR="00892311" w:rsidRDefault="00892311" w:rsidP="0023765E">
            <w:pPr>
              <w:spacing w:line="240" w:lineRule="auto"/>
              <w:ind w:firstLine="0"/>
              <w:jc w:val="center"/>
              <w:rPr>
                <w:lang w:val="en-US"/>
              </w:rPr>
            </w:pPr>
            <w:r>
              <w:rPr>
                <w:lang w:val="en-US"/>
              </w:rPr>
              <w:t>Created_at</w:t>
            </w:r>
          </w:p>
        </w:tc>
        <w:tc>
          <w:tcPr>
            <w:tcW w:w="2017" w:type="dxa"/>
          </w:tcPr>
          <w:p w14:paraId="034DE880" w14:textId="4C05892D" w:rsidR="00892311" w:rsidRDefault="00892311" w:rsidP="0023765E">
            <w:pPr>
              <w:spacing w:line="240" w:lineRule="auto"/>
              <w:ind w:firstLine="0"/>
              <w:jc w:val="center"/>
            </w:pPr>
            <w:r>
              <w:t>Timestamptz</w:t>
            </w:r>
          </w:p>
        </w:tc>
        <w:tc>
          <w:tcPr>
            <w:tcW w:w="1480" w:type="dxa"/>
          </w:tcPr>
          <w:p w14:paraId="5EDD2B3F" w14:textId="77777777" w:rsidR="00892311" w:rsidRDefault="00892311" w:rsidP="0023765E">
            <w:pPr>
              <w:spacing w:line="240" w:lineRule="auto"/>
              <w:ind w:firstLine="0"/>
              <w:jc w:val="center"/>
            </w:pPr>
          </w:p>
        </w:tc>
        <w:tc>
          <w:tcPr>
            <w:tcW w:w="2523" w:type="dxa"/>
          </w:tcPr>
          <w:p w14:paraId="65D10B4B" w14:textId="77777777" w:rsidR="00892311" w:rsidRDefault="00892311" w:rsidP="0023765E">
            <w:pPr>
              <w:spacing w:line="240" w:lineRule="auto"/>
              <w:ind w:firstLine="0"/>
              <w:jc w:val="center"/>
            </w:pPr>
            <w:r>
              <w:t>Hình ảnh</w:t>
            </w:r>
          </w:p>
        </w:tc>
      </w:tr>
      <w:tr w:rsidR="00892311" w14:paraId="37B57CE2" w14:textId="77777777" w:rsidTr="0023765E">
        <w:trPr>
          <w:trHeight w:val="548"/>
        </w:trPr>
        <w:tc>
          <w:tcPr>
            <w:tcW w:w="2191" w:type="dxa"/>
          </w:tcPr>
          <w:p w14:paraId="05DC293B" w14:textId="77777777" w:rsidR="00892311" w:rsidRDefault="00892311" w:rsidP="0023765E">
            <w:pPr>
              <w:spacing w:line="240" w:lineRule="auto"/>
              <w:ind w:firstLine="0"/>
              <w:jc w:val="center"/>
              <w:rPr>
                <w:lang w:val="en-US"/>
              </w:rPr>
            </w:pPr>
            <w:r>
              <w:rPr>
                <w:lang w:val="en-US"/>
              </w:rPr>
              <w:t>Loai_con_trung</w:t>
            </w:r>
          </w:p>
        </w:tc>
        <w:tc>
          <w:tcPr>
            <w:tcW w:w="2017" w:type="dxa"/>
          </w:tcPr>
          <w:p w14:paraId="6A267381" w14:textId="77777777" w:rsidR="00892311" w:rsidRDefault="00892311" w:rsidP="0023765E">
            <w:pPr>
              <w:spacing w:line="240" w:lineRule="auto"/>
              <w:ind w:firstLine="0"/>
              <w:jc w:val="center"/>
            </w:pPr>
            <w:r>
              <w:t>varchar</w:t>
            </w:r>
          </w:p>
        </w:tc>
        <w:tc>
          <w:tcPr>
            <w:tcW w:w="1480" w:type="dxa"/>
          </w:tcPr>
          <w:p w14:paraId="602A091B" w14:textId="77777777" w:rsidR="00892311" w:rsidRDefault="00892311" w:rsidP="0023765E">
            <w:pPr>
              <w:spacing w:line="240" w:lineRule="auto"/>
              <w:ind w:firstLine="0"/>
              <w:jc w:val="center"/>
            </w:pPr>
          </w:p>
        </w:tc>
        <w:tc>
          <w:tcPr>
            <w:tcW w:w="2523" w:type="dxa"/>
          </w:tcPr>
          <w:p w14:paraId="47AC4A91" w14:textId="77777777" w:rsidR="00892311" w:rsidRDefault="00892311" w:rsidP="0023765E">
            <w:pPr>
              <w:spacing w:line="240" w:lineRule="auto"/>
              <w:ind w:firstLine="0"/>
              <w:jc w:val="center"/>
            </w:pPr>
            <w:r>
              <w:t>Loại côn trùng</w:t>
            </w:r>
          </w:p>
        </w:tc>
      </w:tr>
      <w:tr w:rsidR="00892311" w14:paraId="4F0FD441" w14:textId="77777777" w:rsidTr="0023765E">
        <w:trPr>
          <w:trHeight w:val="548"/>
        </w:trPr>
        <w:tc>
          <w:tcPr>
            <w:tcW w:w="2191" w:type="dxa"/>
          </w:tcPr>
          <w:p w14:paraId="4884CCA2" w14:textId="77777777" w:rsidR="00892311" w:rsidRDefault="00892311" w:rsidP="0023765E">
            <w:pPr>
              <w:spacing w:line="240" w:lineRule="auto"/>
              <w:ind w:firstLine="0"/>
              <w:jc w:val="center"/>
              <w:rPr>
                <w:lang w:val="en-US"/>
              </w:rPr>
            </w:pPr>
            <w:r>
              <w:rPr>
                <w:lang w:val="en-US"/>
              </w:rPr>
              <w:t>Nguoidung_id</w:t>
            </w:r>
          </w:p>
        </w:tc>
        <w:tc>
          <w:tcPr>
            <w:tcW w:w="2017" w:type="dxa"/>
          </w:tcPr>
          <w:p w14:paraId="29AB3739" w14:textId="77777777" w:rsidR="00892311" w:rsidRDefault="00892311" w:rsidP="0023765E">
            <w:pPr>
              <w:spacing w:line="240" w:lineRule="auto"/>
              <w:ind w:firstLine="0"/>
              <w:jc w:val="center"/>
            </w:pPr>
            <w:r>
              <w:t>varchar</w:t>
            </w:r>
          </w:p>
        </w:tc>
        <w:tc>
          <w:tcPr>
            <w:tcW w:w="1480" w:type="dxa"/>
          </w:tcPr>
          <w:p w14:paraId="28724D6A" w14:textId="77777777" w:rsidR="00892311" w:rsidRDefault="00892311" w:rsidP="0023765E">
            <w:pPr>
              <w:spacing w:line="240" w:lineRule="auto"/>
              <w:ind w:firstLine="0"/>
              <w:jc w:val="center"/>
            </w:pPr>
          </w:p>
        </w:tc>
        <w:tc>
          <w:tcPr>
            <w:tcW w:w="2523" w:type="dxa"/>
          </w:tcPr>
          <w:p w14:paraId="4410AED4" w14:textId="77777777" w:rsidR="00892311" w:rsidRDefault="00892311" w:rsidP="0023765E">
            <w:pPr>
              <w:spacing w:line="240" w:lineRule="auto"/>
              <w:ind w:firstLine="0"/>
              <w:jc w:val="center"/>
            </w:pPr>
            <w:r>
              <w:t>Mã người dùng</w:t>
            </w:r>
          </w:p>
        </w:tc>
      </w:tr>
      <w:tr w:rsidR="00892311" w14:paraId="33FCC080" w14:textId="77777777" w:rsidTr="0023765E">
        <w:trPr>
          <w:trHeight w:val="548"/>
        </w:trPr>
        <w:tc>
          <w:tcPr>
            <w:tcW w:w="2191" w:type="dxa"/>
          </w:tcPr>
          <w:p w14:paraId="2D4EA844" w14:textId="77777777" w:rsidR="00892311" w:rsidRDefault="00892311" w:rsidP="0023765E">
            <w:pPr>
              <w:spacing w:line="240" w:lineRule="auto"/>
              <w:ind w:firstLine="0"/>
              <w:jc w:val="center"/>
              <w:rPr>
                <w:lang w:val="en-US"/>
              </w:rPr>
            </w:pPr>
            <w:r>
              <w:rPr>
                <w:lang w:val="en-US"/>
              </w:rPr>
              <w:t>Created_at</w:t>
            </w:r>
          </w:p>
        </w:tc>
        <w:tc>
          <w:tcPr>
            <w:tcW w:w="2017" w:type="dxa"/>
          </w:tcPr>
          <w:p w14:paraId="3D9A0CB3" w14:textId="77777777" w:rsidR="00892311" w:rsidRDefault="00892311" w:rsidP="0023765E">
            <w:pPr>
              <w:spacing w:line="240" w:lineRule="auto"/>
              <w:ind w:firstLine="0"/>
              <w:jc w:val="center"/>
            </w:pPr>
            <w:r>
              <w:t>Timestamptz</w:t>
            </w:r>
          </w:p>
        </w:tc>
        <w:tc>
          <w:tcPr>
            <w:tcW w:w="1480" w:type="dxa"/>
          </w:tcPr>
          <w:p w14:paraId="59E5FA41" w14:textId="77777777" w:rsidR="00892311" w:rsidRDefault="00892311" w:rsidP="0023765E">
            <w:pPr>
              <w:spacing w:line="240" w:lineRule="auto"/>
              <w:ind w:firstLine="0"/>
              <w:jc w:val="center"/>
            </w:pPr>
          </w:p>
        </w:tc>
        <w:tc>
          <w:tcPr>
            <w:tcW w:w="2523" w:type="dxa"/>
          </w:tcPr>
          <w:p w14:paraId="66BE7789" w14:textId="77777777" w:rsidR="00892311" w:rsidRDefault="00892311" w:rsidP="0023765E">
            <w:pPr>
              <w:spacing w:line="240" w:lineRule="auto"/>
              <w:ind w:firstLine="0"/>
              <w:jc w:val="center"/>
            </w:pPr>
            <w:r>
              <w:t>Ngày tạo</w:t>
            </w:r>
          </w:p>
        </w:tc>
      </w:tr>
      <w:tr w:rsidR="00892311" w14:paraId="0A0D29EA" w14:textId="77777777" w:rsidTr="0023765E">
        <w:trPr>
          <w:trHeight w:val="548"/>
        </w:trPr>
        <w:tc>
          <w:tcPr>
            <w:tcW w:w="2191" w:type="dxa"/>
          </w:tcPr>
          <w:p w14:paraId="0271C067" w14:textId="77777777" w:rsidR="00892311" w:rsidRDefault="00892311" w:rsidP="0023765E">
            <w:pPr>
              <w:spacing w:line="240" w:lineRule="auto"/>
              <w:ind w:firstLine="0"/>
              <w:jc w:val="center"/>
              <w:rPr>
                <w:lang w:val="en-US"/>
              </w:rPr>
            </w:pPr>
            <w:r>
              <w:rPr>
                <w:lang w:val="en-US"/>
              </w:rPr>
              <w:t>Update_at</w:t>
            </w:r>
          </w:p>
        </w:tc>
        <w:tc>
          <w:tcPr>
            <w:tcW w:w="2017" w:type="dxa"/>
          </w:tcPr>
          <w:p w14:paraId="60EED0FC" w14:textId="77777777" w:rsidR="00892311" w:rsidRDefault="00892311" w:rsidP="0023765E">
            <w:pPr>
              <w:spacing w:line="240" w:lineRule="auto"/>
              <w:ind w:firstLine="0"/>
              <w:jc w:val="center"/>
            </w:pPr>
            <w:r>
              <w:t>Timestamptz</w:t>
            </w:r>
          </w:p>
        </w:tc>
        <w:tc>
          <w:tcPr>
            <w:tcW w:w="1480" w:type="dxa"/>
          </w:tcPr>
          <w:p w14:paraId="44D43BC6" w14:textId="77777777" w:rsidR="00892311" w:rsidRDefault="00892311" w:rsidP="0023765E">
            <w:pPr>
              <w:spacing w:line="240" w:lineRule="auto"/>
              <w:ind w:firstLine="0"/>
              <w:jc w:val="center"/>
            </w:pPr>
          </w:p>
        </w:tc>
        <w:tc>
          <w:tcPr>
            <w:tcW w:w="2523" w:type="dxa"/>
          </w:tcPr>
          <w:p w14:paraId="1D05FED0" w14:textId="478F2347" w:rsidR="00892311" w:rsidRDefault="00892311" w:rsidP="0023765E">
            <w:pPr>
              <w:spacing w:line="240" w:lineRule="auto"/>
              <w:ind w:firstLine="0"/>
              <w:jc w:val="center"/>
            </w:pPr>
            <w:r>
              <w:t>Ngày cập</w:t>
            </w:r>
            <w:r w:rsidR="00BC67E0">
              <w:t xml:space="preserve"> </w:t>
            </w:r>
            <w:r>
              <w:t>nhật</w:t>
            </w:r>
          </w:p>
        </w:tc>
      </w:tr>
    </w:tbl>
    <w:p w14:paraId="7159A8E4" w14:textId="77777777" w:rsidR="00892311" w:rsidRDefault="00892311">
      <w:pPr>
        <w:ind w:firstLine="0"/>
      </w:pPr>
    </w:p>
    <w:p w14:paraId="5C2C5C48" w14:textId="2D64EF37" w:rsidR="0029204D" w:rsidRDefault="00000000" w:rsidP="00892311">
      <w:pPr>
        <w:pStyle w:val="Heading3"/>
      </w:pPr>
      <w:bookmarkStart w:id="204" w:name="_Toc101958645"/>
      <w:bookmarkStart w:id="205" w:name="_Toc2102"/>
      <w:bookmarkStart w:id="206" w:name="_Toc195640432"/>
      <w:r w:rsidRPr="002E2C37">
        <w:lastRenderedPageBreak/>
        <w:t>3.3.2 Các lớp đối tượng</w:t>
      </w:r>
      <w:bookmarkEnd w:id="204"/>
      <w:bookmarkEnd w:id="205"/>
      <w:bookmarkEnd w:id="206"/>
    </w:p>
    <w:p w14:paraId="65E77F2D" w14:textId="77777777" w:rsidR="00E82A5C" w:rsidRDefault="00892311" w:rsidP="00E82A5C">
      <w:pPr>
        <w:keepNext/>
        <w:ind w:firstLine="0"/>
      </w:pPr>
      <w:r w:rsidRPr="002E2C37">
        <w:rPr>
          <w:noProof/>
        </w:rPr>
        <w:drawing>
          <wp:inline distT="0" distB="0" distL="0" distR="0" wp14:anchorId="4A60C118" wp14:editId="2FD7498B">
            <wp:extent cx="5219700" cy="4168903"/>
            <wp:effectExtent l="0" t="0" r="0" b="3175"/>
            <wp:docPr id="18695843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84306" name="Picture 1" descr="A screenshot of a computer&#10;&#10;AI-generated content may be incorrect."/>
                    <pic:cNvPicPr/>
                  </pic:nvPicPr>
                  <pic:blipFill>
                    <a:blip r:embed="rId168"/>
                    <a:stretch>
                      <a:fillRect/>
                    </a:stretch>
                  </pic:blipFill>
                  <pic:spPr>
                    <a:xfrm>
                      <a:off x="0" y="0"/>
                      <a:ext cx="5226529" cy="4174357"/>
                    </a:xfrm>
                    <a:prstGeom prst="rect">
                      <a:avLst/>
                    </a:prstGeom>
                  </pic:spPr>
                </pic:pic>
              </a:graphicData>
            </a:graphic>
          </wp:inline>
        </w:drawing>
      </w:r>
    </w:p>
    <w:p w14:paraId="3E9A7D21" w14:textId="312587D2" w:rsidR="00E82A5C" w:rsidRPr="002E2C37" w:rsidRDefault="00E82A5C" w:rsidP="00E82A5C">
      <w:pPr>
        <w:pStyle w:val="Hnh"/>
      </w:pPr>
      <w:bookmarkStart w:id="207" w:name="_Toc195696873"/>
      <w:r>
        <w:t xml:space="preserve">Hình </w:t>
      </w:r>
      <w:r>
        <w:fldChar w:fldCharType="begin"/>
      </w:r>
      <w:r>
        <w:instrText xml:space="preserve"> SEQ Hình \* ARABIC </w:instrText>
      </w:r>
      <w:r>
        <w:fldChar w:fldCharType="separate"/>
      </w:r>
      <w:r w:rsidR="007B498C">
        <w:rPr>
          <w:noProof/>
        </w:rPr>
        <w:t>23</w:t>
      </w:r>
      <w:r>
        <w:fldChar w:fldCharType="end"/>
      </w:r>
      <w:r>
        <w:t xml:space="preserve">: </w:t>
      </w:r>
      <w:r w:rsidRPr="002E2C37">
        <w:t>Hình ảnh lược đồ quan hệ cơ sở dữ liệu</w:t>
      </w:r>
      <w:bookmarkEnd w:id="207"/>
    </w:p>
    <w:p w14:paraId="3964E82B" w14:textId="77777777" w:rsidR="0029204D" w:rsidRPr="002E2C37" w:rsidRDefault="00000000" w:rsidP="00C76553">
      <w:pPr>
        <w:pStyle w:val="Heading2"/>
      </w:pPr>
      <w:bookmarkStart w:id="208" w:name="_Toc101958646"/>
      <w:bookmarkStart w:id="209" w:name="_Toc23029"/>
      <w:bookmarkStart w:id="210" w:name="_Toc195640433"/>
      <w:r w:rsidRPr="002E2C37">
        <w:t>3.4 THỰC NGHIỆM VÀ BÀN LUẬN</w:t>
      </w:r>
      <w:bookmarkEnd w:id="208"/>
      <w:bookmarkEnd w:id="209"/>
      <w:bookmarkEnd w:id="210"/>
    </w:p>
    <w:p w14:paraId="55E5BEF4" w14:textId="0F93AFD1" w:rsidR="0029204D" w:rsidRPr="002E2C37" w:rsidRDefault="00000000" w:rsidP="002B2826">
      <w:pPr>
        <w:pStyle w:val="Heading3"/>
        <w:rPr>
          <w:color w:val="000000"/>
          <w:highlight w:val="white"/>
        </w:rPr>
      </w:pPr>
      <w:bookmarkStart w:id="211" w:name="_Toc101958647"/>
      <w:bookmarkStart w:id="212" w:name="_Toc195640434"/>
      <w:r w:rsidRPr="002E2C37">
        <w:rPr>
          <w:highlight w:val="white"/>
        </w:rPr>
        <w:t>3.4.1 Mô tả tập dữ liệu</w:t>
      </w:r>
      <w:bookmarkEnd w:id="211"/>
      <w:r w:rsidRPr="002E2C37">
        <w:rPr>
          <w:highlight w:val="white"/>
        </w:rPr>
        <w:t xml:space="preserve"> của </w:t>
      </w:r>
      <w:r w:rsidR="00AC0E0D" w:rsidRPr="002E2C37">
        <w:rPr>
          <w:highlight w:val="white"/>
        </w:rPr>
        <w:t>10</w:t>
      </w:r>
      <w:r w:rsidRPr="002E2C37">
        <w:rPr>
          <w:highlight w:val="white"/>
        </w:rPr>
        <w:t xml:space="preserve"> lớp</w:t>
      </w:r>
      <w:bookmarkEnd w:id="212"/>
    </w:p>
    <w:p w14:paraId="0C418C44" w14:textId="37D93A39" w:rsidR="002B2826" w:rsidRDefault="002B2826" w:rsidP="002B2826">
      <w:pPr>
        <w:pStyle w:val="Hnh"/>
      </w:pPr>
      <w:bookmarkStart w:id="213" w:name="_Toc195696848"/>
      <w:r>
        <w:t xml:space="preserve">Bảng </w:t>
      </w:r>
      <w:r>
        <w:fldChar w:fldCharType="begin"/>
      </w:r>
      <w:r>
        <w:instrText xml:space="preserve"> SEQ Bảng \* ARABIC </w:instrText>
      </w:r>
      <w:r>
        <w:fldChar w:fldCharType="separate"/>
      </w:r>
      <w:r w:rsidR="009A5A02">
        <w:rPr>
          <w:noProof/>
        </w:rPr>
        <w:t>18</w:t>
      </w:r>
      <w:r>
        <w:fldChar w:fldCharType="end"/>
      </w:r>
      <w:r>
        <w:t>: C</w:t>
      </w:r>
      <w:r w:rsidRPr="002E2C37">
        <w:t>ôn trùng trong tập dữ liệu 10 lớp</w:t>
      </w:r>
      <w:bookmarkEnd w:id="213"/>
    </w:p>
    <w:tbl>
      <w:tblPr>
        <w:tblStyle w:val="TableGrid"/>
        <w:tblW w:w="8217" w:type="dxa"/>
        <w:tblLook w:val="04A0" w:firstRow="1" w:lastRow="0" w:firstColumn="1" w:lastColumn="0" w:noHBand="0" w:noVBand="1"/>
      </w:tblPr>
      <w:tblGrid>
        <w:gridCol w:w="1091"/>
        <w:gridCol w:w="2324"/>
        <w:gridCol w:w="4802"/>
      </w:tblGrid>
      <w:tr w:rsidR="00A41F84" w:rsidRPr="002E2C37" w14:paraId="5A9C769C" w14:textId="77777777" w:rsidTr="002B2826">
        <w:tc>
          <w:tcPr>
            <w:tcW w:w="1091" w:type="dxa"/>
          </w:tcPr>
          <w:p w14:paraId="69DB70B4" w14:textId="77777777" w:rsidR="0029204D" w:rsidRPr="002E2C37" w:rsidRDefault="00000000">
            <w:pPr>
              <w:spacing w:line="240" w:lineRule="auto"/>
              <w:ind w:firstLine="0"/>
              <w:jc w:val="center"/>
              <w:rPr>
                <w:color w:val="000000"/>
                <w:highlight w:val="white"/>
              </w:rPr>
            </w:pPr>
            <w:r w:rsidRPr="002E2C37">
              <w:rPr>
                <w:lang w:val="en-US"/>
              </w:rPr>
              <w:t>STT</w:t>
            </w:r>
          </w:p>
        </w:tc>
        <w:tc>
          <w:tcPr>
            <w:tcW w:w="2324" w:type="dxa"/>
          </w:tcPr>
          <w:p w14:paraId="227F8FF8" w14:textId="77777777" w:rsidR="0029204D" w:rsidRPr="002E2C37" w:rsidRDefault="00000000">
            <w:pPr>
              <w:spacing w:line="240" w:lineRule="auto"/>
              <w:ind w:firstLine="0"/>
              <w:jc w:val="center"/>
              <w:rPr>
                <w:color w:val="000000"/>
                <w:highlight w:val="white"/>
              </w:rPr>
            </w:pPr>
            <w:r w:rsidRPr="002E2C37">
              <w:rPr>
                <w:lang w:val="en-US"/>
              </w:rPr>
              <w:t>Tên</w:t>
            </w:r>
          </w:p>
        </w:tc>
        <w:tc>
          <w:tcPr>
            <w:tcW w:w="4802" w:type="dxa"/>
          </w:tcPr>
          <w:p w14:paraId="12C2EA20" w14:textId="77777777" w:rsidR="0029204D" w:rsidRPr="002E2C37" w:rsidRDefault="00000000">
            <w:pPr>
              <w:spacing w:line="240" w:lineRule="auto"/>
              <w:ind w:firstLine="0"/>
              <w:jc w:val="center"/>
              <w:rPr>
                <w:color w:val="000000"/>
                <w:highlight w:val="white"/>
              </w:rPr>
            </w:pPr>
            <w:r w:rsidRPr="002E2C37">
              <w:rPr>
                <w:lang w:val="en-US"/>
              </w:rPr>
              <w:t>Ảnh</w:t>
            </w:r>
          </w:p>
        </w:tc>
      </w:tr>
      <w:tr w:rsidR="00A41F84" w:rsidRPr="002E2C37" w14:paraId="12556345" w14:textId="77777777" w:rsidTr="002B2826">
        <w:trPr>
          <w:trHeight w:val="2820"/>
        </w:trPr>
        <w:tc>
          <w:tcPr>
            <w:tcW w:w="1091" w:type="dxa"/>
          </w:tcPr>
          <w:p w14:paraId="3F7F2639" w14:textId="77777777" w:rsidR="0029204D" w:rsidRPr="002E2C37" w:rsidRDefault="00000000">
            <w:pPr>
              <w:spacing w:line="240" w:lineRule="auto"/>
              <w:ind w:firstLine="0"/>
              <w:jc w:val="center"/>
              <w:rPr>
                <w:color w:val="000000"/>
                <w:highlight w:val="white"/>
              </w:rPr>
            </w:pPr>
            <w:r w:rsidRPr="002E2C37">
              <w:rPr>
                <w:bCs/>
                <w:lang w:val="en-US"/>
              </w:rPr>
              <w:t>1</w:t>
            </w:r>
          </w:p>
        </w:tc>
        <w:tc>
          <w:tcPr>
            <w:tcW w:w="2324" w:type="dxa"/>
          </w:tcPr>
          <w:p w14:paraId="0BEA3399" w14:textId="77A52041" w:rsidR="0029204D" w:rsidRPr="002E2C37" w:rsidRDefault="00A41F84">
            <w:pPr>
              <w:spacing w:line="240" w:lineRule="auto"/>
              <w:ind w:firstLine="0"/>
              <w:jc w:val="center"/>
              <w:rPr>
                <w:color w:val="000000"/>
                <w:highlight w:val="white"/>
              </w:rPr>
            </w:pPr>
            <w:r w:rsidRPr="00A41F84">
              <w:rPr>
                <w:color w:val="000000"/>
              </w:rPr>
              <w:t>acalymma</w:t>
            </w:r>
          </w:p>
        </w:tc>
        <w:tc>
          <w:tcPr>
            <w:tcW w:w="4802" w:type="dxa"/>
          </w:tcPr>
          <w:p w14:paraId="32CA34B9" w14:textId="5FD58506" w:rsidR="0029204D" w:rsidRPr="002E2C37" w:rsidRDefault="00A41F84">
            <w:pPr>
              <w:spacing w:line="240" w:lineRule="auto"/>
              <w:ind w:firstLine="0"/>
              <w:jc w:val="center"/>
              <w:rPr>
                <w:color w:val="000000"/>
                <w:highlight w:val="white"/>
              </w:rPr>
            </w:pPr>
            <w:r>
              <w:rPr>
                <w:noProof/>
              </w:rPr>
              <w:drawing>
                <wp:inline distT="0" distB="0" distL="0" distR="0" wp14:anchorId="3AE192B6" wp14:editId="65DD8F61">
                  <wp:extent cx="2212205" cy="1638300"/>
                  <wp:effectExtent l="0" t="0" r="0" b="0"/>
                  <wp:docPr id="471875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223836" cy="1646913"/>
                          </a:xfrm>
                          <a:prstGeom prst="rect">
                            <a:avLst/>
                          </a:prstGeom>
                          <a:noFill/>
                          <a:ln>
                            <a:noFill/>
                          </a:ln>
                        </pic:spPr>
                      </pic:pic>
                    </a:graphicData>
                  </a:graphic>
                </wp:inline>
              </w:drawing>
            </w:r>
          </w:p>
        </w:tc>
      </w:tr>
      <w:tr w:rsidR="00A41F84" w:rsidRPr="002E2C37" w14:paraId="2CA519F4" w14:textId="77777777" w:rsidTr="002B2826">
        <w:trPr>
          <w:trHeight w:val="2973"/>
        </w:trPr>
        <w:tc>
          <w:tcPr>
            <w:tcW w:w="1091" w:type="dxa"/>
          </w:tcPr>
          <w:p w14:paraId="70CDFB2C" w14:textId="77777777" w:rsidR="0029204D" w:rsidRPr="002E2C37" w:rsidRDefault="00000000">
            <w:pPr>
              <w:spacing w:line="240" w:lineRule="auto"/>
              <w:ind w:firstLine="0"/>
              <w:jc w:val="center"/>
              <w:rPr>
                <w:color w:val="000000"/>
                <w:highlight w:val="white"/>
              </w:rPr>
            </w:pPr>
            <w:r w:rsidRPr="002E2C37">
              <w:rPr>
                <w:bCs/>
                <w:lang w:val="en-US"/>
              </w:rPr>
              <w:lastRenderedPageBreak/>
              <w:t>2</w:t>
            </w:r>
          </w:p>
        </w:tc>
        <w:tc>
          <w:tcPr>
            <w:tcW w:w="2324" w:type="dxa"/>
          </w:tcPr>
          <w:p w14:paraId="2929AE2A" w14:textId="50455E5C" w:rsidR="0029204D" w:rsidRPr="002E2C37" w:rsidRDefault="00A41F84">
            <w:pPr>
              <w:spacing w:line="240" w:lineRule="auto"/>
              <w:ind w:firstLine="0"/>
              <w:jc w:val="center"/>
              <w:rPr>
                <w:color w:val="000000"/>
                <w:highlight w:val="white"/>
                <w:lang w:val="en-US"/>
              </w:rPr>
            </w:pPr>
            <w:r w:rsidRPr="00A41F84">
              <w:rPr>
                <w:color w:val="000000"/>
                <w:lang w:val="en-US"/>
              </w:rPr>
              <w:t>alticini</w:t>
            </w:r>
          </w:p>
        </w:tc>
        <w:tc>
          <w:tcPr>
            <w:tcW w:w="4802" w:type="dxa"/>
          </w:tcPr>
          <w:p w14:paraId="3F0B3961" w14:textId="51CEDE55" w:rsidR="0029204D" w:rsidRPr="002E2C37" w:rsidRDefault="00A41F84">
            <w:pPr>
              <w:spacing w:line="240" w:lineRule="auto"/>
              <w:ind w:firstLine="0"/>
              <w:jc w:val="center"/>
              <w:rPr>
                <w:color w:val="000000"/>
                <w:highlight w:val="white"/>
              </w:rPr>
            </w:pPr>
            <w:r>
              <w:rPr>
                <w:noProof/>
              </w:rPr>
              <w:drawing>
                <wp:inline distT="0" distB="0" distL="0" distR="0" wp14:anchorId="54E6FA21" wp14:editId="2BF83C69">
                  <wp:extent cx="2232660" cy="1674495"/>
                  <wp:effectExtent l="0" t="0" r="0" b="1905"/>
                  <wp:docPr id="12827988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232660" cy="1674495"/>
                          </a:xfrm>
                          <a:prstGeom prst="rect">
                            <a:avLst/>
                          </a:prstGeom>
                          <a:noFill/>
                          <a:ln>
                            <a:noFill/>
                          </a:ln>
                        </pic:spPr>
                      </pic:pic>
                    </a:graphicData>
                  </a:graphic>
                </wp:inline>
              </w:drawing>
            </w:r>
          </w:p>
        </w:tc>
      </w:tr>
      <w:tr w:rsidR="00A41F84" w:rsidRPr="002E2C37" w14:paraId="12020B41" w14:textId="77777777" w:rsidTr="002B2826">
        <w:trPr>
          <w:trHeight w:val="2690"/>
        </w:trPr>
        <w:tc>
          <w:tcPr>
            <w:tcW w:w="1091" w:type="dxa"/>
          </w:tcPr>
          <w:p w14:paraId="54E165B4" w14:textId="77777777" w:rsidR="0029204D" w:rsidRPr="002E2C37" w:rsidRDefault="00000000">
            <w:pPr>
              <w:spacing w:line="240" w:lineRule="auto"/>
              <w:ind w:firstLine="0"/>
              <w:jc w:val="center"/>
              <w:rPr>
                <w:bCs/>
                <w:lang w:val="en-US"/>
              </w:rPr>
            </w:pPr>
            <w:r w:rsidRPr="002E2C37">
              <w:rPr>
                <w:bCs/>
                <w:lang w:val="en-US"/>
              </w:rPr>
              <w:t>3</w:t>
            </w:r>
          </w:p>
        </w:tc>
        <w:tc>
          <w:tcPr>
            <w:tcW w:w="2324" w:type="dxa"/>
          </w:tcPr>
          <w:p w14:paraId="66078FD7" w14:textId="0F1BB947" w:rsidR="0029204D" w:rsidRPr="002E2C37" w:rsidRDefault="00A41F84">
            <w:pPr>
              <w:spacing w:line="240" w:lineRule="auto"/>
              <w:ind w:firstLine="0"/>
              <w:jc w:val="center"/>
              <w:rPr>
                <w:bCs/>
                <w:lang w:val="en-US"/>
              </w:rPr>
            </w:pPr>
            <w:r w:rsidRPr="00A41F84">
              <w:rPr>
                <w:bCs/>
                <w:lang w:val="en-US"/>
              </w:rPr>
              <w:t>Squash_Bug</w:t>
            </w:r>
          </w:p>
        </w:tc>
        <w:tc>
          <w:tcPr>
            <w:tcW w:w="4802" w:type="dxa"/>
          </w:tcPr>
          <w:p w14:paraId="4B26290F" w14:textId="78AE08F9" w:rsidR="0029204D" w:rsidRPr="002E2C37" w:rsidRDefault="00A41F84">
            <w:pPr>
              <w:spacing w:line="240" w:lineRule="auto"/>
              <w:ind w:firstLine="0"/>
              <w:jc w:val="center"/>
            </w:pPr>
            <w:r>
              <w:rPr>
                <w:noProof/>
              </w:rPr>
              <w:drawing>
                <wp:inline distT="0" distB="0" distL="0" distR="0" wp14:anchorId="5CA62686" wp14:editId="27592229">
                  <wp:extent cx="2245360" cy="1439369"/>
                  <wp:effectExtent l="0" t="0" r="2540" b="8890"/>
                  <wp:docPr id="16599706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270997" cy="1455803"/>
                          </a:xfrm>
                          <a:prstGeom prst="rect">
                            <a:avLst/>
                          </a:prstGeom>
                          <a:noFill/>
                          <a:ln>
                            <a:noFill/>
                          </a:ln>
                        </pic:spPr>
                      </pic:pic>
                    </a:graphicData>
                  </a:graphic>
                </wp:inline>
              </w:drawing>
            </w:r>
          </w:p>
        </w:tc>
      </w:tr>
      <w:tr w:rsidR="00A41F84" w:rsidRPr="002E2C37" w14:paraId="7A3BF9B0" w14:textId="77777777" w:rsidTr="002B2826">
        <w:tc>
          <w:tcPr>
            <w:tcW w:w="1091" w:type="dxa"/>
          </w:tcPr>
          <w:p w14:paraId="7376782E" w14:textId="77777777" w:rsidR="0029204D" w:rsidRPr="002E2C37" w:rsidRDefault="00000000">
            <w:pPr>
              <w:spacing w:line="240" w:lineRule="auto"/>
              <w:ind w:firstLine="0"/>
              <w:jc w:val="center"/>
              <w:rPr>
                <w:bCs/>
                <w:lang w:val="en-US"/>
              </w:rPr>
            </w:pPr>
            <w:r w:rsidRPr="002E2C37">
              <w:rPr>
                <w:bCs/>
                <w:lang w:val="en-US"/>
              </w:rPr>
              <w:t>4</w:t>
            </w:r>
          </w:p>
        </w:tc>
        <w:tc>
          <w:tcPr>
            <w:tcW w:w="2324" w:type="dxa"/>
          </w:tcPr>
          <w:p w14:paraId="22ED6610" w14:textId="55C75CB4" w:rsidR="0029204D" w:rsidRPr="002E2C37" w:rsidRDefault="00A41F84">
            <w:pPr>
              <w:spacing w:line="240" w:lineRule="auto"/>
              <w:ind w:firstLine="0"/>
              <w:jc w:val="center"/>
              <w:rPr>
                <w:bCs/>
                <w:lang w:val="en-US"/>
              </w:rPr>
            </w:pPr>
            <w:r w:rsidRPr="00A41F84">
              <w:rPr>
                <w:bCs/>
                <w:lang w:val="en-US"/>
              </w:rPr>
              <w:t>asparagus</w:t>
            </w:r>
          </w:p>
        </w:tc>
        <w:tc>
          <w:tcPr>
            <w:tcW w:w="4802" w:type="dxa"/>
          </w:tcPr>
          <w:p w14:paraId="08713647" w14:textId="0DC25BAA" w:rsidR="0029204D" w:rsidRPr="002E2C37" w:rsidRDefault="00A41F84">
            <w:pPr>
              <w:spacing w:after="120" w:line="240" w:lineRule="auto"/>
              <w:ind w:firstLine="0"/>
              <w:jc w:val="center"/>
            </w:pPr>
            <w:r>
              <w:rPr>
                <w:noProof/>
              </w:rPr>
              <w:drawing>
                <wp:inline distT="0" distB="0" distL="0" distR="0" wp14:anchorId="2AB63149" wp14:editId="5A91D304">
                  <wp:extent cx="2247900" cy="1605604"/>
                  <wp:effectExtent l="0" t="0" r="0" b="0"/>
                  <wp:docPr id="5117184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294361" cy="1638790"/>
                          </a:xfrm>
                          <a:prstGeom prst="rect">
                            <a:avLst/>
                          </a:prstGeom>
                          <a:noFill/>
                          <a:ln>
                            <a:noFill/>
                          </a:ln>
                        </pic:spPr>
                      </pic:pic>
                    </a:graphicData>
                  </a:graphic>
                </wp:inline>
              </w:drawing>
            </w:r>
          </w:p>
        </w:tc>
      </w:tr>
      <w:tr w:rsidR="00A41F84" w:rsidRPr="002E2C37" w14:paraId="436E5BB1" w14:textId="77777777" w:rsidTr="002B2826">
        <w:trPr>
          <w:trHeight w:val="3104"/>
        </w:trPr>
        <w:tc>
          <w:tcPr>
            <w:tcW w:w="1091" w:type="dxa"/>
          </w:tcPr>
          <w:p w14:paraId="69E6C21B" w14:textId="77777777" w:rsidR="0029204D" w:rsidRPr="002E2C37" w:rsidRDefault="00000000">
            <w:pPr>
              <w:spacing w:line="240" w:lineRule="auto"/>
              <w:ind w:firstLine="0"/>
              <w:jc w:val="center"/>
              <w:rPr>
                <w:bCs/>
                <w:lang w:val="en-US"/>
              </w:rPr>
            </w:pPr>
            <w:r w:rsidRPr="002E2C37">
              <w:rPr>
                <w:bCs/>
                <w:lang w:val="en-US"/>
              </w:rPr>
              <w:t>5</w:t>
            </w:r>
          </w:p>
        </w:tc>
        <w:tc>
          <w:tcPr>
            <w:tcW w:w="2324" w:type="dxa"/>
          </w:tcPr>
          <w:p w14:paraId="54B178AC" w14:textId="3F60FAAA" w:rsidR="0029204D" w:rsidRPr="002E2C37" w:rsidRDefault="00A41F84">
            <w:pPr>
              <w:spacing w:line="240" w:lineRule="auto"/>
              <w:ind w:firstLine="0"/>
              <w:jc w:val="center"/>
              <w:rPr>
                <w:bCs/>
                <w:lang w:val="en-US"/>
              </w:rPr>
            </w:pPr>
            <w:r w:rsidRPr="00A41F84">
              <w:t>aulacophora</w:t>
            </w:r>
          </w:p>
        </w:tc>
        <w:tc>
          <w:tcPr>
            <w:tcW w:w="4802" w:type="dxa"/>
          </w:tcPr>
          <w:p w14:paraId="376F49C8" w14:textId="6B21B657" w:rsidR="0029204D" w:rsidRPr="002E2C37" w:rsidRDefault="00A41F84">
            <w:pPr>
              <w:spacing w:line="240" w:lineRule="auto"/>
              <w:ind w:firstLine="0"/>
              <w:jc w:val="center"/>
            </w:pPr>
            <w:r>
              <w:rPr>
                <w:noProof/>
              </w:rPr>
              <w:drawing>
                <wp:inline distT="0" distB="0" distL="0" distR="0" wp14:anchorId="484AF1B7" wp14:editId="5B94FD43">
                  <wp:extent cx="2209800" cy="1734796"/>
                  <wp:effectExtent l="0" t="0" r="0" b="0"/>
                  <wp:docPr id="2325250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220420" cy="1743133"/>
                          </a:xfrm>
                          <a:prstGeom prst="rect">
                            <a:avLst/>
                          </a:prstGeom>
                          <a:noFill/>
                          <a:ln>
                            <a:noFill/>
                          </a:ln>
                        </pic:spPr>
                      </pic:pic>
                    </a:graphicData>
                  </a:graphic>
                </wp:inline>
              </w:drawing>
            </w:r>
          </w:p>
        </w:tc>
      </w:tr>
      <w:tr w:rsidR="00A41F84" w:rsidRPr="002E2C37" w14:paraId="1D2FD2EB" w14:textId="77777777" w:rsidTr="002B2826">
        <w:trPr>
          <w:trHeight w:val="2551"/>
        </w:trPr>
        <w:tc>
          <w:tcPr>
            <w:tcW w:w="1091" w:type="dxa"/>
          </w:tcPr>
          <w:p w14:paraId="7BC06D90" w14:textId="77777777" w:rsidR="0029204D" w:rsidRPr="002E2C37" w:rsidRDefault="00000000">
            <w:pPr>
              <w:spacing w:line="240" w:lineRule="auto"/>
              <w:ind w:firstLine="0"/>
              <w:jc w:val="center"/>
              <w:rPr>
                <w:bCs/>
                <w:lang w:val="en-US"/>
              </w:rPr>
            </w:pPr>
            <w:r w:rsidRPr="002E2C37">
              <w:rPr>
                <w:bCs/>
                <w:lang w:val="en-US"/>
              </w:rPr>
              <w:lastRenderedPageBreak/>
              <w:t>6</w:t>
            </w:r>
          </w:p>
        </w:tc>
        <w:tc>
          <w:tcPr>
            <w:tcW w:w="2324" w:type="dxa"/>
          </w:tcPr>
          <w:p w14:paraId="20382C78" w14:textId="1486523F" w:rsidR="0029204D" w:rsidRPr="002E2C37" w:rsidRDefault="00A41F84">
            <w:pPr>
              <w:spacing w:line="240" w:lineRule="auto"/>
              <w:ind w:firstLine="0"/>
              <w:jc w:val="center"/>
              <w:rPr>
                <w:bCs/>
                <w:lang w:val="en-US"/>
              </w:rPr>
            </w:pPr>
            <w:r w:rsidRPr="00A41F84">
              <w:t>dermaptera</w:t>
            </w:r>
          </w:p>
        </w:tc>
        <w:tc>
          <w:tcPr>
            <w:tcW w:w="4802" w:type="dxa"/>
          </w:tcPr>
          <w:p w14:paraId="260EB483" w14:textId="548E7E03" w:rsidR="0029204D" w:rsidRPr="002E2C37" w:rsidRDefault="00A41F84">
            <w:pPr>
              <w:spacing w:line="240" w:lineRule="auto"/>
              <w:ind w:firstLine="0"/>
              <w:jc w:val="center"/>
            </w:pPr>
            <w:r>
              <w:rPr>
                <w:noProof/>
              </w:rPr>
              <w:drawing>
                <wp:inline distT="0" distB="0" distL="0" distR="0" wp14:anchorId="24E33989" wp14:editId="0B82F80E">
                  <wp:extent cx="2209800" cy="1435138"/>
                  <wp:effectExtent l="0" t="0" r="0" b="0"/>
                  <wp:docPr id="7740318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24895" cy="1444941"/>
                          </a:xfrm>
                          <a:prstGeom prst="rect">
                            <a:avLst/>
                          </a:prstGeom>
                          <a:noFill/>
                          <a:ln>
                            <a:noFill/>
                          </a:ln>
                        </pic:spPr>
                      </pic:pic>
                    </a:graphicData>
                  </a:graphic>
                </wp:inline>
              </w:drawing>
            </w:r>
          </w:p>
        </w:tc>
      </w:tr>
      <w:tr w:rsidR="00A41F84" w:rsidRPr="002E2C37" w14:paraId="59227AE1" w14:textId="77777777" w:rsidTr="002B2826">
        <w:tc>
          <w:tcPr>
            <w:tcW w:w="1091" w:type="dxa"/>
          </w:tcPr>
          <w:p w14:paraId="4EBB463B" w14:textId="77777777" w:rsidR="0029204D" w:rsidRPr="002E2C37" w:rsidRDefault="00000000">
            <w:pPr>
              <w:spacing w:line="240" w:lineRule="auto"/>
              <w:ind w:firstLine="0"/>
              <w:jc w:val="center"/>
              <w:rPr>
                <w:bCs/>
                <w:lang w:val="en-US"/>
              </w:rPr>
            </w:pPr>
            <w:r w:rsidRPr="002E2C37">
              <w:rPr>
                <w:bCs/>
                <w:lang w:val="en-US"/>
              </w:rPr>
              <w:t>7</w:t>
            </w:r>
          </w:p>
        </w:tc>
        <w:tc>
          <w:tcPr>
            <w:tcW w:w="2324" w:type="dxa"/>
          </w:tcPr>
          <w:p w14:paraId="01821C81" w14:textId="47F0AC85" w:rsidR="0029204D" w:rsidRPr="002E2C37" w:rsidRDefault="00A41F84">
            <w:pPr>
              <w:pStyle w:val="NormalWeb"/>
              <w:spacing w:before="120" w:beforeAutospacing="0" w:after="0" w:afterAutospacing="0"/>
              <w:jc w:val="center"/>
            </w:pPr>
            <w:r w:rsidRPr="00A41F84">
              <w:t>leptinotarsa</w:t>
            </w:r>
          </w:p>
        </w:tc>
        <w:tc>
          <w:tcPr>
            <w:tcW w:w="4802" w:type="dxa"/>
          </w:tcPr>
          <w:p w14:paraId="778C36E2" w14:textId="1748515A" w:rsidR="0029204D" w:rsidRPr="002E2C37" w:rsidRDefault="00A41F84">
            <w:pPr>
              <w:spacing w:after="120" w:line="240" w:lineRule="auto"/>
              <w:ind w:firstLine="0"/>
              <w:jc w:val="center"/>
            </w:pPr>
            <w:r>
              <w:rPr>
                <w:noProof/>
              </w:rPr>
              <w:drawing>
                <wp:inline distT="0" distB="0" distL="0" distR="0" wp14:anchorId="595375F8" wp14:editId="1077E061">
                  <wp:extent cx="2233295" cy="1488954"/>
                  <wp:effectExtent l="0" t="0" r="0" b="0"/>
                  <wp:docPr id="9608014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282330" cy="1521646"/>
                          </a:xfrm>
                          <a:prstGeom prst="rect">
                            <a:avLst/>
                          </a:prstGeom>
                          <a:noFill/>
                          <a:ln>
                            <a:noFill/>
                          </a:ln>
                        </pic:spPr>
                      </pic:pic>
                    </a:graphicData>
                  </a:graphic>
                </wp:inline>
              </w:drawing>
            </w:r>
          </w:p>
        </w:tc>
      </w:tr>
      <w:tr w:rsidR="00A41F84" w:rsidRPr="002E2C37" w14:paraId="44376F98" w14:textId="77777777" w:rsidTr="002B2826">
        <w:tc>
          <w:tcPr>
            <w:tcW w:w="1091" w:type="dxa"/>
          </w:tcPr>
          <w:p w14:paraId="1AD0FC02" w14:textId="77777777" w:rsidR="00A41F84" w:rsidRPr="002E2C37" w:rsidRDefault="00A41F84" w:rsidP="00A41F84">
            <w:pPr>
              <w:spacing w:line="240" w:lineRule="auto"/>
              <w:ind w:firstLine="0"/>
              <w:jc w:val="center"/>
              <w:rPr>
                <w:bCs/>
                <w:lang w:val="en-US"/>
              </w:rPr>
            </w:pPr>
            <w:r w:rsidRPr="002E2C37">
              <w:rPr>
                <w:bCs/>
                <w:lang w:val="en-US"/>
              </w:rPr>
              <w:t>8</w:t>
            </w:r>
          </w:p>
        </w:tc>
        <w:tc>
          <w:tcPr>
            <w:tcW w:w="2324" w:type="dxa"/>
          </w:tcPr>
          <w:p w14:paraId="5E608C47" w14:textId="02EC938D" w:rsidR="00A41F84" w:rsidRPr="002E2C37" w:rsidRDefault="00A41F84" w:rsidP="00A41F84">
            <w:pPr>
              <w:spacing w:line="240" w:lineRule="auto"/>
              <w:ind w:firstLine="0"/>
              <w:jc w:val="center"/>
              <w:rPr>
                <w:bCs/>
                <w:lang w:val="en-US"/>
              </w:rPr>
            </w:pPr>
            <w:r w:rsidRPr="00A41F84">
              <w:t>mantodea</w:t>
            </w:r>
          </w:p>
        </w:tc>
        <w:tc>
          <w:tcPr>
            <w:tcW w:w="4802" w:type="dxa"/>
          </w:tcPr>
          <w:p w14:paraId="38F2586F" w14:textId="58B3B92E" w:rsidR="00A41F84" w:rsidRPr="002E2C37" w:rsidRDefault="00A41F84" w:rsidP="00A41F84">
            <w:pPr>
              <w:spacing w:after="120" w:line="240" w:lineRule="auto"/>
              <w:ind w:firstLine="0"/>
              <w:jc w:val="center"/>
            </w:pPr>
            <w:r>
              <w:rPr>
                <w:noProof/>
              </w:rPr>
              <w:drawing>
                <wp:inline distT="0" distB="0" distL="0" distR="0" wp14:anchorId="288A6F24" wp14:editId="21B32206">
                  <wp:extent cx="2187404" cy="1876894"/>
                  <wp:effectExtent l="0" t="0" r="3810" b="9525"/>
                  <wp:docPr id="11525234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208273" cy="1894800"/>
                          </a:xfrm>
                          <a:prstGeom prst="rect">
                            <a:avLst/>
                          </a:prstGeom>
                          <a:noFill/>
                          <a:ln>
                            <a:noFill/>
                          </a:ln>
                        </pic:spPr>
                      </pic:pic>
                    </a:graphicData>
                  </a:graphic>
                </wp:inline>
              </w:drawing>
            </w:r>
          </w:p>
        </w:tc>
      </w:tr>
      <w:tr w:rsidR="00A41F84" w:rsidRPr="002E2C37" w14:paraId="1743B97B" w14:textId="77777777" w:rsidTr="002B2826">
        <w:trPr>
          <w:trHeight w:val="2820"/>
        </w:trPr>
        <w:tc>
          <w:tcPr>
            <w:tcW w:w="1091" w:type="dxa"/>
          </w:tcPr>
          <w:p w14:paraId="1DC0E8D2" w14:textId="77777777" w:rsidR="0029204D" w:rsidRPr="002E2C37" w:rsidRDefault="00000000">
            <w:pPr>
              <w:spacing w:line="240" w:lineRule="auto"/>
              <w:ind w:firstLine="0"/>
              <w:jc w:val="center"/>
              <w:rPr>
                <w:bCs/>
                <w:lang w:val="en-US"/>
              </w:rPr>
            </w:pPr>
            <w:r w:rsidRPr="002E2C37">
              <w:rPr>
                <w:bCs/>
                <w:lang w:val="en-US"/>
              </w:rPr>
              <w:t>9</w:t>
            </w:r>
          </w:p>
        </w:tc>
        <w:tc>
          <w:tcPr>
            <w:tcW w:w="2324" w:type="dxa"/>
          </w:tcPr>
          <w:p w14:paraId="0CB08886" w14:textId="3F4A67D3" w:rsidR="0029204D" w:rsidRPr="002E2C37" w:rsidRDefault="00A41F84">
            <w:pPr>
              <w:spacing w:line="240" w:lineRule="auto"/>
              <w:ind w:firstLine="0"/>
              <w:jc w:val="center"/>
              <w:rPr>
                <w:bCs/>
                <w:lang w:val="en-US"/>
              </w:rPr>
            </w:pPr>
            <w:r w:rsidRPr="00A41F84">
              <w:t>Cerotoma_trifurcata</w:t>
            </w:r>
          </w:p>
        </w:tc>
        <w:tc>
          <w:tcPr>
            <w:tcW w:w="4802" w:type="dxa"/>
          </w:tcPr>
          <w:p w14:paraId="6B72340D" w14:textId="23F63C2F" w:rsidR="0029204D" w:rsidRPr="002E2C37" w:rsidRDefault="00A41F84">
            <w:pPr>
              <w:spacing w:line="240" w:lineRule="auto"/>
              <w:ind w:firstLine="0"/>
              <w:jc w:val="center"/>
            </w:pPr>
            <w:r>
              <w:rPr>
                <w:noProof/>
              </w:rPr>
              <w:drawing>
                <wp:inline distT="0" distB="0" distL="0" distR="0" wp14:anchorId="706DEB4F" wp14:editId="6457ACF1">
                  <wp:extent cx="2407920" cy="1602947"/>
                  <wp:effectExtent l="0" t="0" r="0" b="0"/>
                  <wp:docPr id="20289800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416215" cy="1608469"/>
                          </a:xfrm>
                          <a:prstGeom prst="rect">
                            <a:avLst/>
                          </a:prstGeom>
                          <a:noFill/>
                          <a:ln>
                            <a:noFill/>
                          </a:ln>
                        </pic:spPr>
                      </pic:pic>
                    </a:graphicData>
                  </a:graphic>
                </wp:inline>
              </w:drawing>
            </w:r>
          </w:p>
        </w:tc>
      </w:tr>
      <w:tr w:rsidR="00A41F84" w:rsidRPr="002E2C37" w14:paraId="4FFE2193" w14:textId="77777777" w:rsidTr="002B2826">
        <w:tc>
          <w:tcPr>
            <w:tcW w:w="1091" w:type="dxa"/>
          </w:tcPr>
          <w:p w14:paraId="1C2F66BF" w14:textId="77777777" w:rsidR="0029204D" w:rsidRPr="002E2C37" w:rsidRDefault="00000000">
            <w:pPr>
              <w:spacing w:line="240" w:lineRule="auto"/>
              <w:ind w:firstLine="0"/>
              <w:jc w:val="center"/>
              <w:rPr>
                <w:bCs/>
                <w:lang w:val="en-US"/>
              </w:rPr>
            </w:pPr>
            <w:r w:rsidRPr="002E2C37">
              <w:rPr>
                <w:bCs/>
                <w:lang w:val="en-US"/>
              </w:rPr>
              <w:t>10</w:t>
            </w:r>
          </w:p>
        </w:tc>
        <w:tc>
          <w:tcPr>
            <w:tcW w:w="2324" w:type="dxa"/>
          </w:tcPr>
          <w:p w14:paraId="618576AA" w14:textId="34D00D45" w:rsidR="0029204D" w:rsidRPr="002E2C37" w:rsidRDefault="00A41F84">
            <w:pPr>
              <w:spacing w:line="240" w:lineRule="auto"/>
              <w:ind w:firstLine="0"/>
              <w:jc w:val="center"/>
              <w:rPr>
                <w:bCs/>
                <w:lang w:val="en-US"/>
              </w:rPr>
            </w:pPr>
            <w:r w:rsidRPr="00A41F84">
              <w:t>Achatina_fulica</w:t>
            </w:r>
          </w:p>
        </w:tc>
        <w:tc>
          <w:tcPr>
            <w:tcW w:w="4802" w:type="dxa"/>
          </w:tcPr>
          <w:p w14:paraId="58264A52" w14:textId="19CA9F78" w:rsidR="0029204D" w:rsidRPr="002E2C37" w:rsidRDefault="00A41F84">
            <w:pPr>
              <w:spacing w:after="120" w:line="240" w:lineRule="auto"/>
              <w:ind w:firstLine="0"/>
              <w:jc w:val="center"/>
            </w:pPr>
            <w:r>
              <w:rPr>
                <w:noProof/>
              </w:rPr>
              <w:drawing>
                <wp:inline distT="0" distB="0" distL="0" distR="0" wp14:anchorId="2F549BDB" wp14:editId="3991994E">
                  <wp:extent cx="2423552" cy="1607820"/>
                  <wp:effectExtent l="0" t="0" r="0" b="0"/>
                  <wp:docPr id="4494247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435346" cy="1615644"/>
                          </a:xfrm>
                          <a:prstGeom prst="rect">
                            <a:avLst/>
                          </a:prstGeom>
                          <a:noFill/>
                          <a:ln>
                            <a:noFill/>
                          </a:ln>
                        </pic:spPr>
                      </pic:pic>
                    </a:graphicData>
                  </a:graphic>
                </wp:inline>
              </w:drawing>
            </w:r>
          </w:p>
        </w:tc>
      </w:tr>
    </w:tbl>
    <w:p w14:paraId="635AF2EB" w14:textId="77777777" w:rsidR="0029204D" w:rsidRPr="002E2C37" w:rsidRDefault="0029204D" w:rsidP="0024331B">
      <w:pPr>
        <w:pStyle w:val="Style1"/>
      </w:pPr>
    </w:p>
    <w:p w14:paraId="44DA46EE" w14:textId="762CCB4C" w:rsidR="0029204D" w:rsidRPr="002E2C37" w:rsidRDefault="00000000" w:rsidP="00C76553">
      <w:pPr>
        <w:pStyle w:val="Heading3"/>
      </w:pPr>
      <w:bookmarkStart w:id="214" w:name="_heading=h.2ce457m" w:colFirst="0" w:colLast="0"/>
      <w:bookmarkStart w:id="215" w:name="_Toc101958651"/>
      <w:bookmarkStart w:id="216" w:name="_Toc195640435"/>
      <w:bookmarkEnd w:id="214"/>
      <w:r w:rsidRPr="002E2C37">
        <w:t>3.4.</w:t>
      </w:r>
      <w:r w:rsidR="00AC0E0D" w:rsidRPr="002E2C37">
        <w:t>2</w:t>
      </w:r>
      <w:r w:rsidRPr="002E2C37">
        <w:t xml:space="preserve"> Độ chính xác khi nhận diện</w:t>
      </w:r>
      <w:bookmarkEnd w:id="215"/>
      <w:bookmarkEnd w:id="216"/>
    </w:p>
    <w:p w14:paraId="04DFF959" w14:textId="77777777" w:rsidR="0029204D" w:rsidRDefault="00000000">
      <w:pPr>
        <w:rPr>
          <w:color w:val="000000"/>
        </w:rPr>
      </w:pPr>
      <w:r>
        <w:rPr>
          <w:color w:val="000000"/>
        </w:rPr>
        <w:t>Hiệu suất của các mô hình YOLO được đào tạo được đánh giá bằng cách kiểm tra trên một tập dữ liệu riêng biệt. Quá trình đánh giá sử dụng các chỉ số sau:</w:t>
      </w:r>
    </w:p>
    <w:p w14:paraId="1F6D797D" w14:textId="77777777" w:rsidR="0029204D" w:rsidRDefault="00000000">
      <w:pPr>
        <w:rPr>
          <w:color w:val="000000"/>
        </w:rPr>
      </w:pPr>
      <w:r>
        <w:rPr>
          <w:color w:val="000000"/>
        </w:rPr>
        <w:t xml:space="preserve"> True Positive (TP): Số lượng đối tượng được phát hiện chính xác.</w:t>
      </w:r>
    </w:p>
    <w:p w14:paraId="45DA860E" w14:textId="77777777" w:rsidR="0029204D" w:rsidRDefault="00000000">
      <w:pPr>
        <w:rPr>
          <w:color w:val="000000"/>
        </w:rPr>
      </w:pPr>
      <w:r>
        <w:rPr>
          <w:color w:val="000000"/>
        </w:rPr>
        <w:t xml:space="preserve"> False Positive (FP): Số lượng đối tượng bị phát hiện sai. </w:t>
      </w:r>
    </w:p>
    <w:p w14:paraId="6B559229" w14:textId="77777777" w:rsidR="0029204D" w:rsidRDefault="00000000">
      <w:pPr>
        <w:rPr>
          <w:color w:val="000000"/>
        </w:rPr>
      </w:pPr>
      <w:r>
        <w:rPr>
          <w:color w:val="000000"/>
        </w:rPr>
        <w:t xml:space="preserve"> False Negative (FN): Số lượng đối tượng mục tiêu bị bỏ sót trong quá trình phát hiện.</w:t>
      </w:r>
    </w:p>
    <w:p w14:paraId="6560933F" w14:textId="77777777" w:rsidR="00E82A5C" w:rsidRDefault="00000000" w:rsidP="00E82A5C">
      <w:pPr>
        <w:keepNext/>
      </w:pPr>
      <w:r>
        <w:rPr>
          <w:noProof/>
        </w:rPr>
        <w:drawing>
          <wp:inline distT="0" distB="0" distL="114300" distR="114300" wp14:anchorId="3A186920" wp14:editId="5585C525">
            <wp:extent cx="4414520" cy="1795780"/>
            <wp:effectExtent l="0" t="0" r="5080" b="2540"/>
            <wp:docPr id="51"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 descr="IMG_256"/>
                    <pic:cNvPicPr>
                      <a:picLocks noChangeAspect="1"/>
                    </pic:cNvPicPr>
                  </pic:nvPicPr>
                  <pic:blipFill>
                    <a:blip r:embed="rId179"/>
                    <a:stretch>
                      <a:fillRect/>
                    </a:stretch>
                  </pic:blipFill>
                  <pic:spPr>
                    <a:xfrm>
                      <a:off x="0" y="0"/>
                      <a:ext cx="4414520" cy="1795780"/>
                    </a:xfrm>
                    <a:prstGeom prst="rect">
                      <a:avLst/>
                    </a:prstGeom>
                    <a:noFill/>
                    <a:ln w="9525">
                      <a:noFill/>
                    </a:ln>
                  </pic:spPr>
                </pic:pic>
              </a:graphicData>
            </a:graphic>
          </wp:inline>
        </w:drawing>
      </w:r>
    </w:p>
    <w:p w14:paraId="4CD52F3F" w14:textId="5D2B8EB3" w:rsidR="0029204D" w:rsidRDefault="00E82A5C" w:rsidP="00E82A5C">
      <w:pPr>
        <w:pStyle w:val="Hnh"/>
        <w:rPr>
          <w:color w:val="000000"/>
        </w:rPr>
      </w:pPr>
      <w:bookmarkStart w:id="217" w:name="_Toc195696874"/>
      <w:r>
        <w:t xml:space="preserve">Hình </w:t>
      </w:r>
      <w:r>
        <w:fldChar w:fldCharType="begin"/>
      </w:r>
      <w:r>
        <w:instrText xml:space="preserve"> SEQ Hình \* ARABIC </w:instrText>
      </w:r>
      <w:r>
        <w:fldChar w:fldCharType="separate"/>
      </w:r>
      <w:r w:rsidR="007B498C">
        <w:rPr>
          <w:noProof/>
        </w:rPr>
        <w:t>24</w:t>
      </w:r>
      <w:r>
        <w:fldChar w:fldCharType="end"/>
      </w:r>
      <w:r>
        <w:t>: Độ chính xác khi nhận diện</w:t>
      </w:r>
      <w:bookmarkEnd w:id="217"/>
    </w:p>
    <w:p w14:paraId="29826392" w14:textId="77777777" w:rsidR="0029204D" w:rsidRDefault="00000000">
      <w:pPr>
        <w:rPr>
          <w:color w:val="000000"/>
        </w:rPr>
      </w:pPr>
      <w:r>
        <w:rPr>
          <w:color w:val="000000"/>
        </w:rPr>
        <w:t xml:space="preserve"> Dựa trên các chỉ số TP, FP và FN, ta có thể tính toán các thông số sau để đánh giá hiệu quả mô hình: </w:t>
      </w:r>
    </w:p>
    <w:p w14:paraId="0A32B029" w14:textId="77777777" w:rsidR="0029204D" w:rsidRDefault="00000000">
      <w:pPr>
        <w:rPr>
          <w:color w:val="000000"/>
        </w:rPr>
      </w:pPr>
      <w:r>
        <w:rPr>
          <w:color w:val="000000"/>
        </w:rPr>
        <w:t xml:space="preserve"> Độ chính xác là một chỉ số đánh giá được tính toán với các kết quả tích cực đúng và sai. Tỷ lệ phần trăm các đối tượng được phát hiện chính xác so với tổng số đối tượng được phát hiện.</w:t>
      </w:r>
    </w:p>
    <w:p w14:paraId="559CB962" w14:textId="45348368" w:rsidR="0029204D" w:rsidRDefault="00000000">
      <w:pPr>
        <w:rPr>
          <w:color w:val="000000"/>
        </w:rPr>
      </w:pPr>
      <w:r>
        <w:rPr>
          <w:color w:val="000000"/>
        </w:rPr>
        <w:t xml:space="preserve">Mối quan hệ giữa độ chính xác và TP và FP có thể được biểu hiện như sau </w:t>
      </w:r>
      <w:r w:rsidR="000650E6">
        <w:rPr>
          <w:color w:val="000000"/>
        </w:rPr>
        <w:fldChar w:fldCharType="begin"/>
      </w:r>
      <w:r w:rsidR="000650E6">
        <w:rPr>
          <w:color w:val="000000"/>
        </w:rPr>
        <w:instrText xml:space="preserve"> ADDIN ZOTERO_ITEM CSL_CITATION {"citationID":"CRKud58U","properties":{"formattedCitation":"(Le et al., 2024)","plainCitation":"(Le et al., 2024)","noteIndex":0},"citationItems":[{"id":128,"uris":["http://zotero.org/users/local/zZINqPE4/items/FFFBMAY4"],"itemData":{"id":128,"type":"article-journal","abstract":"Fruit flies are one of the most harmful insect species to fruit yields. In AlertTrap, implementation of Single-Shot Multibox Detector (SSD) architecture with different state-of-the-art backbone feature extractors such as MobileNetV1 and MobileNetV2 appears to be potential solutions for the real-time detection problem. SSD-MobileNetV1 and SSD-MobileNetV2 perform well and result in AP at 0.5 of 0.957 and 1.0, respectively. You Only Look Once (YOLO) v4-tiny outperforms the SSD family with 1.0 in AP at 0.5; however, its throughput velocity is considerably slower, which shows SSD models are better candidates for real-time implementation. We also tested the models with synthetic test sets simulating expected environmental disturbances. The YOLOv4-tiny had better tolerance to these disturbances than the SSD models. The Raspberry Pi system successfully gathered environmental data and pest counts, sending them via email over 4 G. However, running the full YOLO version in real time on Raspberry Pi is not feasible, indicating the need for a lighter object detection algorithm for future research. Among model candidates, YOLOv4-tiny generally performs best, with SSD-MobileNetV2 also comparable and sometimes better, especially in scenarios with synthetic disturbances. SSD models excel in processing time, enabling real-time, high-accuracy detection.","container-title":"Journal of Computational and Cognitive Engineering","DOI":"10.47852/bonviewJCCE42023264","ISSN":"28109503","journalAbbreviation":"JCCE","note":"arXiv:2112.13341 [cs]","source":"arXiv.org","title":"AlertTrap: A study on object detection in remote insects trap monitoring system using on-the-edge deep learning platform","title-short":"AlertTrap","URL":"http://arxiv.org/abs/2112.13341","author":[{"family":"Le","given":"An D."},{"family":"Pham","given":"Duy A."},{"family":"Pham","given":"Dong T."},{"family":"Vo","given":"Hien B."}],"accessed":{"date-parts":[["2025",4,16]]},"issued":{"date-parts":[["2024",6,24]]}}}],"schema":"https://github.com/citation-style-language/schema/raw/master/csl-citation.json"} </w:instrText>
      </w:r>
      <w:r w:rsidR="000650E6">
        <w:rPr>
          <w:color w:val="000000"/>
        </w:rPr>
        <w:fldChar w:fldCharType="separate"/>
      </w:r>
      <w:r w:rsidR="000650E6" w:rsidRPr="000650E6">
        <w:t>(Le et al., 2024)</w:t>
      </w:r>
      <w:r w:rsidR="000650E6">
        <w:rPr>
          <w:color w:val="000000"/>
        </w:rPr>
        <w:fldChar w:fldCharType="end"/>
      </w:r>
      <w:r>
        <w:rPr>
          <w:color w:val="000000"/>
        </w:rPr>
        <w:t>:</w:t>
      </w:r>
    </w:p>
    <w:p w14:paraId="7880D00C" w14:textId="65E59A02" w:rsidR="0029204D" w:rsidRDefault="00000000">
      <w:pPr>
        <w:rPr>
          <w:rFonts w:hAnsi="Cambria Math"/>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Số lần dự đoán chính xác</m:t>
              </m:r>
            </m:num>
            <m:den>
              <m:r>
                <w:rPr>
                  <w:rFonts w:ascii="Cambria Math" w:hAnsi="Cambria Math"/>
                </w:rPr>
                <m:t>Tổng số lần dự đoán</m:t>
              </m:r>
            </m:den>
          </m:f>
          <m:r>
            <w:rPr>
              <w:rFonts w:ascii="Cambria Math" w:hAnsi="Cambria Math"/>
            </w:rPr>
            <m:t xml:space="preserve"> </m:t>
          </m:r>
        </m:oMath>
      </m:oMathPara>
    </w:p>
    <w:p w14:paraId="00BA4856" w14:textId="77777777" w:rsidR="0029204D" w:rsidRDefault="0029204D">
      <w:pPr>
        <w:rPr>
          <w:rFonts w:hAnsi="Cambria Math"/>
        </w:rPr>
      </w:pPr>
    </w:p>
    <w:p w14:paraId="0575B4FB" w14:textId="722F2E80" w:rsidR="0029204D" w:rsidRDefault="00000000">
      <w:pPr>
        <w:rPr>
          <w:color w:val="000000"/>
        </w:rPr>
      </w:pPr>
      <w:r>
        <w:rPr>
          <w:color w:val="000000"/>
        </w:rPr>
        <w:t xml:space="preserve">Recall đánh giá khả năng tìm kiếm toàn bộ các ground truth của mô hình (bao nhiêu % positive samples (TP) mà model nhận diện được). Dò bằng cách </w:t>
      </w:r>
      <w:r>
        <w:t>hiển</w:t>
      </w:r>
      <w:r>
        <w:rPr>
          <w:color w:val="000000"/>
        </w:rPr>
        <w:t xml:space="preserve"> thị phần trăm đối tượng được phát hiện chính xác trong tổng số các đối tượng thực </w:t>
      </w:r>
      <w:r w:rsidR="000650E6">
        <w:rPr>
          <w:color w:val="000000"/>
        </w:rPr>
        <w:fldChar w:fldCharType="begin"/>
      </w:r>
      <w:r w:rsidR="000650E6">
        <w:rPr>
          <w:color w:val="000000"/>
        </w:rPr>
        <w:instrText xml:space="preserve"> ADDIN ZOTERO_ITEM CSL_CITATION {"citationID":"HY7rt2eU","properties":{"formattedCitation":"(Le et al., 2024)","plainCitation":"(Le et al., 2024)","noteIndex":0},"citationItems":[{"id":128,"uris":["http://zotero.org/users/local/zZINqPE4/items/FFFBMAY4"],"itemData":{"id":128,"type":"article-journal","abstract":"Fruit flies are one of the most harmful insect species to fruit yields. In AlertTrap, implementation of Single-Shot Multibox Detector (SSD) architecture with different state-of-the-art backbone feature extractors such as MobileNetV1 and MobileNetV2 appears to be potential solutions for the real-time detection problem. SSD-MobileNetV1 and SSD-MobileNetV2 perform well and result in AP at 0.5 of 0.957 and 1.0, respectively. You Only Look Once (YOLO) v4-tiny outperforms the SSD family with 1.0 in AP at 0.5; however, its throughput velocity is considerably slower, which shows SSD models are better candidates for real-time implementation. We also tested the models with synthetic test sets simulating expected environmental disturbances. The YOLOv4-tiny had better tolerance to these disturbances than the SSD models. The Raspberry Pi system successfully gathered environmental data and pest counts, sending them via email over 4 G. However, running the full YOLO version in real time on Raspberry Pi is not feasible, indicating the need for a lighter object detection algorithm for future research. Among model candidates, YOLOv4-tiny generally performs best, with SSD-MobileNetV2 also comparable and sometimes better, especially in scenarios with synthetic disturbances. SSD models excel in processing time, enabling real-time, high-accuracy detection.","container-title":"Journal of Computational and Cognitive Engineering","DOI":"10.47852/bonviewJCCE42023264","ISSN":"28109503","journalAbbreviation":"JCCE","note":"arXiv:2112.13341 [cs]","source":"arXiv.org","title":"AlertTrap: A study on object detection in remote insects trap monitoring system using on-the-edge deep learning platform","title-short":"AlertTrap","URL":"http://arxiv.org/abs/2112.13341","author":[{"family":"Le","given":"An D."},{"family":"Pham","given":"Duy A."},{"family":"Pham","given":"Dong T."},{"family":"Vo","given":"Hien B."}],"accessed":{"date-parts":[["2025",4,16]]},"issued":{"date-parts":[["2024",6,24]]}}}],"schema":"https://github.com/citation-style-language/schema/raw/master/csl-citation.json"} </w:instrText>
      </w:r>
      <w:r w:rsidR="000650E6">
        <w:rPr>
          <w:color w:val="000000"/>
        </w:rPr>
        <w:fldChar w:fldCharType="separate"/>
      </w:r>
      <w:r w:rsidR="000650E6" w:rsidRPr="000650E6">
        <w:t>(Le et al., 2024)</w:t>
      </w:r>
      <w:r w:rsidR="000650E6">
        <w:rPr>
          <w:color w:val="000000"/>
        </w:rPr>
        <w:fldChar w:fldCharType="end"/>
      </w:r>
      <w:r>
        <w:rPr>
          <w:color w:val="000000"/>
        </w:rPr>
        <w:t>.</w:t>
      </w:r>
    </w:p>
    <w:p w14:paraId="0FACBB55" w14:textId="62FCA359" w:rsidR="0029204D" w:rsidRDefault="00000000">
      <w:pPr>
        <w:rPr>
          <w:rFonts w:hAnsi="Cambria 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f>
            <m:fPr>
              <m:ctrlPr>
                <w:rPr>
                  <w:rFonts w:ascii="Cambria Math" w:hAnsi="Cambria Math"/>
                  <w:i/>
                </w:rPr>
              </m:ctrlPr>
            </m:fPr>
            <m:num>
              <m:r>
                <w:rPr>
                  <w:rFonts w:ascii="Cambria Math" w:hAnsi="Cambria Math"/>
                </w:rPr>
                <m:t>Số lần dự đoán chính xác</m:t>
              </m:r>
            </m:num>
            <m:den>
              <m:r>
                <w:rPr>
                  <w:rFonts w:ascii="Cambria Math" w:hAnsi="Cambria Math"/>
                </w:rPr>
                <m:t>Số lần nhận dạng đúng có thể có</m:t>
              </m:r>
            </m:den>
          </m:f>
        </m:oMath>
      </m:oMathPara>
    </w:p>
    <w:p w14:paraId="151A0900" w14:textId="70AF421A" w:rsidR="0029204D" w:rsidRDefault="00000000" w:rsidP="00E82A5C">
      <w:pPr>
        <w:rPr>
          <w:rFonts w:hAnsi="Cambria Math"/>
        </w:rPr>
      </w:pPr>
      <w:r>
        <w:rPr>
          <w:rFonts w:hAnsi="Cambria Math"/>
          <w:lang w:val="en-US"/>
        </w:rPr>
        <w:lastRenderedPageBreak/>
        <w:t>T</w:t>
      </w:r>
      <w:r>
        <w:rPr>
          <w:rFonts w:hAnsi="Cambria Math"/>
          <w:lang w:val="en-US"/>
        </w:rPr>
        <w:t>ó</w:t>
      </w:r>
      <w:r>
        <w:rPr>
          <w:rFonts w:hAnsi="Cambria Math"/>
          <w:lang w:val="en-US"/>
        </w:rPr>
        <w:t>m l</w:t>
      </w:r>
      <w:r>
        <w:rPr>
          <w:rFonts w:hAnsi="Cambria Math"/>
          <w:lang w:val="en-US"/>
        </w:rPr>
        <w:t>ạ</w:t>
      </w:r>
      <w:r>
        <w:rPr>
          <w:rFonts w:hAnsi="Cambria Math"/>
          <w:lang w:val="en-US"/>
        </w:rPr>
        <w:t>i :R</w:t>
      </w:r>
      <w:r>
        <w:rPr>
          <w:rFonts w:hAnsi="Cambria Math"/>
        </w:rPr>
        <w:t>ecall l</w:t>
      </w:r>
      <w:r>
        <w:rPr>
          <w:rFonts w:hAnsi="Cambria Math"/>
        </w:rPr>
        <w:t>à</w:t>
      </w:r>
      <w:r>
        <w:rPr>
          <w:rFonts w:hAnsi="Cambria Math"/>
        </w:rPr>
        <w:t xml:space="preserve"> ch</w:t>
      </w:r>
      <w:r>
        <w:rPr>
          <w:rFonts w:hAnsi="Cambria Math"/>
        </w:rPr>
        <w:t>ỉ</w:t>
      </w:r>
      <w:r>
        <w:rPr>
          <w:rFonts w:hAnsi="Cambria Math"/>
        </w:rPr>
        <w:t xml:space="preserve"> s</w:t>
      </w:r>
      <w:r>
        <w:rPr>
          <w:rFonts w:hAnsi="Cambria Math"/>
        </w:rPr>
        <w:t>ố</w:t>
      </w:r>
      <w:r>
        <w:rPr>
          <w:rFonts w:hAnsi="Cambria Math"/>
        </w:rPr>
        <w:t xml:space="preserve"> quan tr</w:t>
      </w:r>
      <w:r>
        <w:rPr>
          <w:rFonts w:hAnsi="Cambria Math"/>
        </w:rPr>
        <w:t>ọ</w:t>
      </w:r>
      <w:r>
        <w:rPr>
          <w:rFonts w:hAnsi="Cambria Math"/>
        </w:rPr>
        <w:t xml:space="preserve">ng </w:t>
      </w:r>
      <w:r>
        <w:rPr>
          <w:rFonts w:hAnsi="Cambria Math"/>
        </w:rPr>
        <w:t>để</w:t>
      </w:r>
      <w:r>
        <w:rPr>
          <w:rFonts w:hAnsi="Cambria Math"/>
        </w:rPr>
        <w:t xml:space="preserve"> </w:t>
      </w:r>
      <w:r>
        <w:rPr>
          <w:rFonts w:hAnsi="Cambria Math"/>
        </w:rPr>
        <w:t>đá</w:t>
      </w:r>
      <w:r>
        <w:rPr>
          <w:rFonts w:hAnsi="Cambria Math"/>
        </w:rPr>
        <w:t>nh gi</w:t>
      </w:r>
      <w:r>
        <w:rPr>
          <w:rFonts w:hAnsi="Cambria Math"/>
        </w:rPr>
        <w:t>á</w:t>
      </w:r>
      <w:r>
        <w:rPr>
          <w:rFonts w:hAnsi="Cambria Math"/>
        </w:rPr>
        <w:t xml:space="preserve"> kh</w:t>
      </w:r>
      <w:r>
        <w:rPr>
          <w:rFonts w:hAnsi="Cambria Math"/>
        </w:rPr>
        <w:t>ả</w:t>
      </w:r>
      <w:r>
        <w:rPr>
          <w:rFonts w:hAnsi="Cambria Math"/>
        </w:rPr>
        <w:t xml:space="preserve"> n</w:t>
      </w:r>
      <w:r>
        <w:rPr>
          <w:rFonts w:hAnsi="Cambria Math"/>
        </w:rPr>
        <w:t>ă</w:t>
      </w:r>
      <w:r>
        <w:rPr>
          <w:rFonts w:hAnsi="Cambria Math"/>
        </w:rPr>
        <w:t>ng "bao qu</w:t>
      </w:r>
      <w:r>
        <w:rPr>
          <w:rFonts w:hAnsi="Cambria Math"/>
        </w:rPr>
        <w:t>á</w:t>
      </w:r>
      <w:r>
        <w:rPr>
          <w:rFonts w:hAnsi="Cambria Math"/>
        </w:rPr>
        <w:t>t" c</w:t>
      </w:r>
      <w:r>
        <w:rPr>
          <w:rFonts w:hAnsi="Cambria Math"/>
        </w:rPr>
        <w:t>ủ</w:t>
      </w:r>
      <w:r>
        <w:rPr>
          <w:rFonts w:hAnsi="Cambria Math"/>
        </w:rPr>
        <w:t>a m</w:t>
      </w:r>
      <w:r>
        <w:rPr>
          <w:rFonts w:hAnsi="Cambria Math"/>
        </w:rPr>
        <w:t>ô</w:t>
      </w:r>
      <w:r>
        <w:rPr>
          <w:rFonts w:hAnsi="Cambria Math"/>
        </w:rPr>
        <w:t xml:space="preserve"> h</w:t>
      </w:r>
      <w:r>
        <w:rPr>
          <w:rFonts w:hAnsi="Cambria Math"/>
        </w:rPr>
        <w:t>ì</w:t>
      </w:r>
      <w:r>
        <w:rPr>
          <w:rFonts w:hAnsi="Cambria Math"/>
        </w:rPr>
        <w:t>nh YOLO trong vi</w:t>
      </w:r>
      <w:r>
        <w:rPr>
          <w:rFonts w:hAnsi="Cambria Math"/>
        </w:rPr>
        <w:t>ệ</w:t>
      </w:r>
      <w:r>
        <w:rPr>
          <w:rFonts w:hAnsi="Cambria Math"/>
        </w:rPr>
        <w:t>c ph</w:t>
      </w:r>
      <w:r>
        <w:rPr>
          <w:rFonts w:hAnsi="Cambria Math"/>
        </w:rPr>
        <w:t>á</w:t>
      </w:r>
      <w:r>
        <w:rPr>
          <w:rFonts w:hAnsi="Cambria Math"/>
        </w:rPr>
        <w:t>t hi</w:t>
      </w:r>
      <w:r>
        <w:rPr>
          <w:rFonts w:hAnsi="Cambria Math"/>
        </w:rPr>
        <w:t>ệ</w:t>
      </w:r>
      <w:r>
        <w:rPr>
          <w:rFonts w:hAnsi="Cambria Math"/>
        </w:rPr>
        <w:t>n v</w:t>
      </w:r>
      <w:r>
        <w:rPr>
          <w:rFonts w:hAnsi="Cambria Math"/>
        </w:rPr>
        <w:t>ậ</w:t>
      </w:r>
      <w:r>
        <w:rPr>
          <w:rFonts w:hAnsi="Cambria Math"/>
        </w:rPr>
        <w:t>t th</w:t>
      </w:r>
      <w:r>
        <w:rPr>
          <w:rFonts w:hAnsi="Cambria Math"/>
        </w:rPr>
        <w:t>ể</w:t>
      </w:r>
      <w:r>
        <w:rPr>
          <w:rFonts w:hAnsi="Cambria Math"/>
        </w:rPr>
        <w:t>. Gi</w:t>
      </w:r>
      <w:r>
        <w:rPr>
          <w:rFonts w:hAnsi="Cambria Math"/>
        </w:rPr>
        <w:t>á</w:t>
      </w:r>
      <w:r>
        <w:rPr>
          <w:rFonts w:hAnsi="Cambria Math"/>
        </w:rPr>
        <w:t xml:space="preserve"> tr</w:t>
      </w:r>
      <w:r>
        <w:rPr>
          <w:rFonts w:hAnsi="Cambria Math"/>
        </w:rPr>
        <w:t>ị</w:t>
      </w:r>
      <w:r>
        <w:rPr>
          <w:rFonts w:hAnsi="Cambria Math"/>
        </w:rPr>
        <w:t xml:space="preserve"> Recall cao th</w:t>
      </w:r>
      <w:r>
        <w:rPr>
          <w:rFonts w:hAnsi="Cambria Math"/>
        </w:rPr>
        <w:t>ể</w:t>
      </w:r>
      <w:r>
        <w:rPr>
          <w:rFonts w:hAnsi="Cambria Math"/>
        </w:rPr>
        <w:t xml:space="preserve"> hi</w:t>
      </w:r>
      <w:r>
        <w:rPr>
          <w:rFonts w:hAnsi="Cambria Math"/>
        </w:rPr>
        <w:t>ệ</w:t>
      </w:r>
      <w:r>
        <w:rPr>
          <w:rFonts w:hAnsi="Cambria Math"/>
        </w:rPr>
        <w:t>n m</w:t>
      </w:r>
      <w:r>
        <w:rPr>
          <w:rFonts w:hAnsi="Cambria Math"/>
        </w:rPr>
        <w:t>ô</w:t>
      </w:r>
      <w:r>
        <w:rPr>
          <w:rFonts w:hAnsi="Cambria Math"/>
        </w:rPr>
        <w:t xml:space="preserve"> h</w:t>
      </w:r>
      <w:r>
        <w:rPr>
          <w:rFonts w:hAnsi="Cambria Math"/>
        </w:rPr>
        <w:t>ì</w:t>
      </w:r>
      <w:r>
        <w:rPr>
          <w:rFonts w:hAnsi="Cambria Math"/>
        </w:rPr>
        <w:t xml:space="preserve">nh </w:t>
      </w:r>
      <w:r>
        <w:rPr>
          <w:rFonts w:hAnsi="Cambria Math"/>
        </w:rPr>
        <w:t>í</w:t>
      </w:r>
      <w:r>
        <w:rPr>
          <w:rFonts w:hAnsi="Cambria Math"/>
        </w:rPr>
        <w:t>t b</w:t>
      </w:r>
      <w:r>
        <w:rPr>
          <w:rFonts w:hAnsi="Cambria Math"/>
        </w:rPr>
        <w:t>ỏ</w:t>
      </w:r>
      <w:r>
        <w:rPr>
          <w:rFonts w:hAnsi="Cambria Math"/>
        </w:rPr>
        <w:t xml:space="preserve"> s</w:t>
      </w:r>
      <w:r>
        <w:rPr>
          <w:rFonts w:hAnsi="Cambria Math"/>
        </w:rPr>
        <w:t>ó</w:t>
      </w:r>
      <w:r>
        <w:rPr>
          <w:rFonts w:hAnsi="Cambria Math"/>
        </w:rPr>
        <w:t xml:space="preserve">t </w:t>
      </w:r>
      <w:r>
        <w:rPr>
          <w:rFonts w:hAnsi="Cambria Math"/>
        </w:rPr>
        <w:t>đố</w:t>
      </w:r>
      <w:r>
        <w:rPr>
          <w:rFonts w:hAnsi="Cambria Math"/>
        </w:rPr>
        <w:t>i t</w:t>
      </w:r>
      <w:r>
        <w:rPr>
          <w:rFonts w:hAnsi="Cambria Math"/>
        </w:rPr>
        <w:t>ượ</w:t>
      </w:r>
      <w:r>
        <w:rPr>
          <w:rFonts w:hAnsi="Cambria Math"/>
        </w:rPr>
        <w:t>ng m</w:t>
      </w:r>
      <w:r>
        <w:rPr>
          <w:rFonts w:hAnsi="Cambria Math"/>
        </w:rPr>
        <w:t>ụ</w:t>
      </w:r>
      <w:r>
        <w:rPr>
          <w:rFonts w:hAnsi="Cambria Math"/>
        </w:rPr>
        <w:t>c ti</w:t>
      </w:r>
      <w:r>
        <w:rPr>
          <w:rFonts w:hAnsi="Cambria Math"/>
        </w:rPr>
        <w:t>ê</w:t>
      </w:r>
      <w:r>
        <w:rPr>
          <w:rFonts w:hAnsi="Cambria Math"/>
        </w:rPr>
        <w:t>u, mang l</w:t>
      </w:r>
      <w:r>
        <w:rPr>
          <w:rFonts w:hAnsi="Cambria Math"/>
        </w:rPr>
        <w:t>ạ</w:t>
      </w:r>
      <w:r>
        <w:rPr>
          <w:rFonts w:hAnsi="Cambria Math"/>
        </w:rPr>
        <w:t>i k</w:t>
      </w:r>
      <w:r>
        <w:rPr>
          <w:rFonts w:hAnsi="Cambria Math"/>
        </w:rPr>
        <w:t>ế</w:t>
      </w:r>
      <w:r>
        <w:rPr>
          <w:rFonts w:hAnsi="Cambria Math"/>
        </w:rPr>
        <w:t>t qu</w:t>
      </w:r>
      <w:r>
        <w:rPr>
          <w:rFonts w:hAnsi="Cambria Math"/>
        </w:rPr>
        <w:t>ả</w:t>
      </w:r>
      <w:r>
        <w:rPr>
          <w:rFonts w:hAnsi="Cambria Math"/>
        </w:rPr>
        <w:t xml:space="preserve"> ph</w:t>
      </w:r>
      <w:r>
        <w:rPr>
          <w:rFonts w:hAnsi="Cambria Math"/>
        </w:rPr>
        <w:t>á</w:t>
      </w:r>
      <w:r>
        <w:rPr>
          <w:rFonts w:hAnsi="Cambria Math"/>
        </w:rPr>
        <w:t>t hi</w:t>
      </w:r>
      <w:r>
        <w:rPr>
          <w:rFonts w:hAnsi="Cambria Math"/>
        </w:rPr>
        <w:t>ệ</w:t>
      </w:r>
      <w:r>
        <w:rPr>
          <w:rFonts w:hAnsi="Cambria Math"/>
        </w:rPr>
        <w:t>n "ho</w:t>
      </w:r>
      <w:r>
        <w:rPr>
          <w:rFonts w:hAnsi="Cambria Math"/>
        </w:rPr>
        <w:t>à</w:t>
      </w:r>
      <w:r>
        <w:rPr>
          <w:rFonts w:hAnsi="Cambria Math"/>
        </w:rPr>
        <w:t>n ch</w:t>
      </w:r>
      <w:r>
        <w:rPr>
          <w:rFonts w:hAnsi="Cambria Math"/>
        </w:rPr>
        <w:t>ỉ</w:t>
      </w:r>
      <w:r>
        <w:rPr>
          <w:rFonts w:hAnsi="Cambria Math"/>
        </w:rPr>
        <w:t>nh" h</w:t>
      </w:r>
      <w:r>
        <w:rPr>
          <w:rFonts w:hAnsi="Cambria Math"/>
        </w:rPr>
        <w:t>ơ</w:t>
      </w:r>
      <w:r>
        <w:rPr>
          <w:rFonts w:hAnsi="Cambria Math"/>
        </w:rPr>
        <w:t>n.</w:t>
      </w:r>
    </w:p>
    <w:p w14:paraId="4F6A7331" w14:textId="5D0202F8" w:rsidR="0029204D" w:rsidRDefault="00000000" w:rsidP="00E82A5C">
      <w:r>
        <w:t xml:space="preserve">IOU (Intersection over Union) là chỉ số đánh giá được sử dụng để đo độ chính xác của phát hiện đối tượng trên tập dữ liệu cụ thể. Thường được dùng để đánh giá hiệu năng phát hiện đối tượng </w:t>
      </w:r>
      <w:r w:rsidR="00327B72">
        <w:fldChar w:fldCharType="begin"/>
      </w:r>
      <w:r w:rsidR="00C12BD2">
        <w:instrText xml:space="preserve"> ADDIN ZOTERO_ITEM CSL_CITATION {"citationID":"Xc2RESIR","properties":{"formattedCitation":"({\\i{}A Smartphone-Based Application for Scale Pest Detection Using Multiple-Object Detection Methods}, n.d.)","plainCitation":"(A Smartphone-Based Application for Scale Pest Detection Using Multiple-Object Detection Methods, n.d.)","noteIndex":0},"citationItems":[{"id":116,"uris":["http://zotero.org/users/local/zZINqPE4/items/8QDA9UTV"],"itemData":{"id":116,"type":"webpage","title":"A Smartphone-Based Application for Scale Pest Detection Using Multiple-Object Detection Methods","URL":"https://www.mdpi.com/2079-9292/10/4/372","accessed":{"date-parts":[["2025",4,14]]}}}],"schema":"https://github.com/citation-style-language/schema/raw/master/csl-citation.json"} </w:instrText>
      </w:r>
      <w:r w:rsidR="00327B72">
        <w:fldChar w:fldCharType="separate"/>
      </w:r>
      <w:r w:rsidR="00C12BD2" w:rsidRPr="00C12BD2">
        <w:t>(</w:t>
      </w:r>
      <w:r w:rsidR="00C12BD2" w:rsidRPr="00C12BD2">
        <w:rPr>
          <w:i/>
          <w:iCs/>
        </w:rPr>
        <w:t>A Smartphone-Based Application for Scale Pest Detection Using Multiple-Object Detection Methods</w:t>
      </w:r>
      <w:r w:rsidR="00C12BD2" w:rsidRPr="00C12BD2">
        <w:t>, n.d.)</w:t>
      </w:r>
      <w:r w:rsidR="00327B72">
        <w:fldChar w:fldCharType="end"/>
      </w:r>
      <w:r>
        <w:t>.</w:t>
      </w:r>
    </w:p>
    <w:p w14:paraId="41D1F62B" w14:textId="6D6BE20A" w:rsidR="0029204D" w:rsidRDefault="00000000">
      <w:pPr>
        <w:rPr>
          <w:color w:val="000000"/>
        </w:rPr>
      </w:pPr>
      <w:r>
        <w:rPr>
          <w:color w:val="000000"/>
        </w:rPr>
        <w:t xml:space="preserve">Trong đó, area of overlap là diện tích phần giao nhau giữa predicted bounding box (là đường bao mà chúng ta sử dụng file weight sau khi đào tạo để nhận dạng) với grouth-truth </w:t>
      </w:r>
      <w:r>
        <w:t>bounding</w:t>
      </w:r>
      <w:r>
        <w:rPr>
          <w:color w:val="000000"/>
        </w:rPr>
        <w:t xml:space="preserve"> box (là đường bao mà chúng ta gán cho vật thể bằng labelImage tool) </w:t>
      </w:r>
      <w:r w:rsidR="00327B72">
        <w:rPr>
          <w:color w:val="000000"/>
        </w:rPr>
        <w:fldChar w:fldCharType="begin"/>
      </w:r>
      <w:r w:rsidR="00C12BD2">
        <w:rPr>
          <w:color w:val="000000"/>
        </w:rPr>
        <w:instrText xml:space="preserve"> ADDIN ZOTERO_ITEM CSL_CITATION {"citationID":"ZPqZcCJb","properties":{"formattedCitation":"({\\i{}T\\uc0\\u236{}m Hi\\uc0\\u7875{}u v\\uc0\\u7873{} YOLO Trong B\\uc0\\u224{}i To\\uc0\\u225{}n Real-Time Object Detection}, n.d.)","plainCitation":"(Tìm Hiểu về YOLO Trong Bài Toán Real-Time Object Detection, n.d.)","noteIndex":0},"citationItems":[{"id":118,"uris":["http://zotero.org/users/local/zZINqPE4/items/WTQXALDH"],"itemData":{"id":118,"type":"webpage","title":"Tìm hiểu về YOLO trong bài toán real-time object detection","URL":"https://viblo.asia/p/tim-hieu-ve-yolo-trong-bai-toan-real-time-object-detection-yMnKMdvr57P","accessed":{"date-parts":[["2025",4,14]]}}}],"schema":"https://github.com/citation-style-language/schema/raw/master/csl-citation.json"} </w:instrText>
      </w:r>
      <w:r w:rsidR="00327B72">
        <w:rPr>
          <w:color w:val="000000"/>
        </w:rPr>
        <w:fldChar w:fldCharType="separate"/>
      </w:r>
      <w:r w:rsidR="00C12BD2" w:rsidRPr="00C12BD2">
        <w:t>(</w:t>
      </w:r>
      <w:r w:rsidR="00C12BD2" w:rsidRPr="00C12BD2">
        <w:rPr>
          <w:i/>
          <w:iCs/>
        </w:rPr>
        <w:t>Tìm Hiểu về YOLO Trong Bài Toán Real-Time Object Detection</w:t>
      </w:r>
      <w:r w:rsidR="00C12BD2" w:rsidRPr="00C12BD2">
        <w:t>, n.d.)</w:t>
      </w:r>
      <w:r w:rsidR="00327B72">
        <w:rPr>
          <w:color w:val="000000"/>
        </w:rPr>
        <w:fldChar w:fldCharType="end"/>
      </w:r>
      <w:r>
        <w:rPr>
          <w:color w:val="000000"/>
        </w:rPr>
        <w:t>.</w:t>
      </w:r>
    </w:p>
    <w:p w14:paraId="7EE72823" w14:textId="77777777" w:rsidR="00E82A5C" w:rsidRDefault="00000000" w:rsidP="00E82A5C">
      <w:pPr>
        <w:pStyle w:val="NormalWeb"/>
        <w:keepNext/>
      </w:pPr>
      <w:r>
        <w:rPr>
          <w:noProof/>
        </w:rPr>
        <w:drawing>
          <wp:inline distT="0" distB="0" distL="114300" distR="114300" wp14:anchorId="68FC127B" wp14:editId="13EC692A">
            <wp:extent cx="5219700" cy="2651125"/>
            <wp:effectExtent l="0" t="0" r="7620" b="635"/>
            <wp:docPr id="60" name="Picture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descr="IMG_256"/>
                    <pic:cNvPicPr>
                      <a:picLocks noChangeAspect="1"/>
                    </pic:cNvPicPr>
                  </pic:nvPicPr>
                  <pic:blipFill>
                    <a:blip r:embed="rId180"/>
                    <a:stretch>
                      <a:fillRect/>
                    </a:stretch>
                  </pic:blipFill>
                  <pic:spPr>
                    <a:xfrm>
                      <a:off x="0" y="0"/>
                      <a:ext cx="5219700" cy="2651125"/>
                    </a:xfrm>
                    <a:prstGeom prst="rect">
                      <a:avLst/>
                    </a:prstGeom>
                    <a:noFill/>
                    <a:ln w="9525">
                      <a:noFill/>
                    </a:ln>
                  </pic:spPr>
                </pic:pic>
              </a:graphicData>
            </a:graphic>
          </wp:inline>
        </w:drawing>
      </w:r>
    </w:p>
    <w:p w14:paraId="2EDDA185" w14:textId="40C65BBE" w:rsidR="0029204D" w:rsidRDefault="00E82A5C" w:rsidP="00E82A5C">
      <w:pPr>
        <w:pStyle w:val="Hnh"/>
      </w:pPr>
      <w:bookmarkStart w:id="218" w:name="_Toc195696875"/>
      <w:r>
        <w:t xml:space="preserve">Hình </w:t>
      </w:r>
      <w:r>
        <w:fldChar w:fldCharType="begin"/>
      </w:r>
      <w:r>
        <w:instrText xml:space="preserve"> SEQ Hình \* ARABIC </w:instrText>
      </w:r>
      <w:r>
        <w:fldChar w:fldCharType="separate"/>
      </w:r>
      <w:r w:rsidR="007B498C">
        <w:rPr>
          <w:noProof/>
        </w:rPr>
        <w:t>25</w:t>
      </w:r>
      <w:r>
        <w:fldChar w:fldCharType="end"/>
      </w:r>
      <w:r>
        <w:t>: Miêu tả area of overlap</w:t>
      </w:r>
      <w:bookmarkEnd w:id="218"/>
    </w:p>
    <w:p w14:paraId="4DA0F4EB" w14:textId="5755E430" w:rsidR="0029204D" w:rsidRDefault="00000000">
      <w:pPr>
        <w:rPr>
          <w:color w:val="000000"/>
        </w:rPr>
      </w:pPr>
      <w:bookmarkStart w:id="219" w:name="_heading=h.3bj1y38" w:colFirst="0" w:colLast="0"/>
      <w:bookmarkEnd w:id="219"/>
      <w:r>
        <w:rPr>
          <w:color w:val="000000"/>
        </w:rPr>
        <w:t xml:space="preserve">IOU &gt; 0.5 (True positive: TP): Đối tượng được nhận dạng đúng </w:t>
      </w:r>
      <w:r w:rsidR="005166E8">
        <w:rPr>
          <w:color w:val="000000"/>
        </w:rPr>
        <w:fldChar w:fldCharType="begin"/>
      </w:r>
      <w:r w:rsidR="005166E8">
        <w:rPr>
          <w:color w:val="000000"/>
        </w:rPr>
        <w:instrText xml:space="preserve"> ADDIN ZOTERO_ITEM CSL_CITATION {"citationID":"4UspJDOA","properties":{"formattedCitation":"(Ren et al., 2015)","plainCitation":"(Ren et al., 2015)","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5166E8">
        <w:rPr>
          <w:color w:val="000000"/>
        </w:rPr>
        <w:fldChar w:fldCharType="separate"/>
      </w:r>
      <w:r w:rsidR="005166E8" w:rsidRPr="005166E8">
        <w:t>(Ren et al., 2015)</w:t>
      </w:r>
      <w:r w:rsidR="005166E8">
        <w:rPr>
          <w:color w:val="000000"/>
        </w:rPr>
        <w:fldChar w:fldCharType="end"/>
      </w:r>
      <w:r>
        <w:rPr>
          <w:color w:val="000000"/>
        </w:rPr>
        <w:t>.</w:t>
      </w:r>
    </w:p>
    <w:p w14:paraId="32E0CB2A" w14:textId="77777777" w:rsidR="0029204D" w:rsidRDefault="00000000">
      <w:pPr>
        <w:rPr>
          <w:color w:val="000000"/>
        </w:rPr>
      </w:pPr>
      <w:r>
        <w:rPr>
          <w:color w:val="000000"/>
        </w:rPr>
        <w:t>IOU &lt; 0.5 (False positive: FP): Đối tượng nhận dạng sai.</w:t>
      </w:r>
    </w:p>
    <w:p w14:paraId="74DEE465" w14:textId="77777777" w:rsidR="0029204D" w:rsidRDefault="00000000">
      <w:pPr>
        <w:rPr>
          <w:color w:val="000000"/>
        </w:rPr>
      </w:pPr>
      <w:r>
        <w:rPr>
          <w:color w:val="000000"/>
        </w:rPr>
        <w:t>Đối tượng không nhận diện được (False negative: FN).</w:t>
      </w:r>
    </w:p>
    <w:p w14:paraId="25ECE43D" w14:textId="60C499D2" w:rsidR="0029204D" w:rsidRPr="002E2C37" w:rsidRDefault="00000000" w:rsidP="00C76553">
      <w:pPr>
        <w:pStyle w:val="Heading3"/>
      </w:pPr>
      <w:bookmarkStart w:id="220" w:name="_Toc101958652"/>
      <w:bookmarkStart w:id="221" w:name="_Toc195640436"/>
      <w:r w:rsidRPr="002E2C37">
        <w:t>3.4.</w:t>
      </w:r>
      <w:r w:rsidR="00AC0E0D" w:rsidRPr="002E2C37">
        <w:t>3</w:t>
      </w:r>
      <w:r w:rsidRPr="002E2C37">
        <w:t xml:space="preserve"> Chế độ hoạt động của ứng dụng</w:t>
      </w:r>
      <w:bookmarkEnd w:id="220"/>
      <w:bookmarkEnd w:id="221"/>
    </w:p>
    <w:p w14:paraId="0BFCC138" w14:textId="77777777" w:rsidR="0029204D" w:rsidRDefault="00000000" w:rsidP="00C76553">
      <w:r>
        <w:t>Ứng dụng nhận diện côn trùng trên thiết bị di động được tôi phát triển để có thể hoạt động ở 2 chế độ là online và offline.</w:t>
      </w:r>
    </w:p>
    <w:p w14:paraId="7A8D38A3" w14:textId="1E14BC4D" w:rsidR="0029204D" w:rsidRDefault="00000000" w:rsidP="00C76553">
      <w:r>
        <w:t xml:space="preserve">Ở chế độ online thì cơ sở dữ liệu về côn trùng sẽ được lưu ở </w:t>
      </w:r>
      <w:r w:rsidR="00327B72">
        <w:t>database</w:t>
      </w:r>
      <w:r>
        <w:t xml:space="preserve"> khi nhận diện thành công côn trùng thì ứng dụng di động sẽ </w:t>
      </w:r>
      <w:r w:rsidR="00327B72">
        <w:t xml:space="preserve">truy vấn thông tin côn </w:t>
      </w:r>
      <w:r w:rsidR="00327B72">
        <w:lastRenderedPageBreak/>
        <w:t xml:space="preserve">trùng vừa nhận diện được trên databse </w:t>
      </w:r>
      <w:r w:rsidR="00276721">
        <w:t>sau đó trả về thông tin loài côn trùng về ứng dụng để xem chi tiết côn trùng.</w:t>
      </w:r>
      <w:r>
        <w:t xml:space="preserve"> </w:t>
      </w:r>
    </w:p>
    <w:p w14:paraId="16C2C75E" w14:textId="77777777" w:rsidR="0029204D" w:rsidRDefault="00000000" w:rsidP="00C76553">
      <w:r>
        <w:t>Chế độ hoạt động online mang lại ưu điểm là cơ sở dữ liệu được lưu trữ trên máy chủ, giúp giảm tải cho thiết bị di động và tạo điều kiện cho các thiết bị có tài nguyên hạn chế. Tuy nhiên, tốc độ của ứng dụng sẽ phụ thuộc vào tốc độ kết nối mạng.</w:t>
      </w:r>
    </w:p>
    <w:p w14:paraId="49672841" w14:textId="77777777" w:rsidR="0029204D" w:rsidRDefault="00000000" w:rsidP="00C76553">
      <w:r>
        <w:rPr>
          <w:lang w:val="en-US"/>
        </w:rPr>
        <w:t>T</w:t>
      </w:r>
      <w:r>
        <w:t>rong khi đó, chế độ offline sử dụng một cơ sở dữ liệu địa phương (SQLite) được tích hợp trên thiết bị di động. Dữ liệu côn trùng sẽ được lưu vào một tập tin văn bản trên thiết bị. Chế độ offline đặc biệt hữu ích trong ngành nông nghiệp, nơi mà việc sử dụng mạng có thể bị hạn chế. Ứng dụng có thể nhận diện côn trùng ngay cả khi không có kết nối internet, thích hợp cho việc sử dụng ngoài trời như trên đồng, ruộng hoặc trong rừng. Tuy nhiên, điều này cũng đồng nghĩa rằng các chức năng yêu cầu kết nối mạng của ứng dụng sẽ không hoạt động trong chế độ offline.</w:t>
      </w:r>
    </w:p>
    <w:p w14:paraId="15802DEB" w14:textId="577FEDF1" w:rsidR="0029204D" w:rsidRPr="002E2C37" w:rsidRDefault="00000000" w:rsidP="00C76553">
      <w:pPr>
        <w:pStyle w:val="Heading3"/>
        <w:rPr>
          <w:color w:val="000000"/>
        </w:rPr>
      </w:pPr>
      <w:bookmarkStart w:id="222" w:name="_Toc101958653"/>
      <w:bookmarkStart w:id="223" w:name="_Toc195640437"/>
      <w:r w:rsidRPr="002E2C37">
        <w:t>3.4.</w:t>
      </w:r>
      <w:r w:rsidR="00AC0E0D" w:rsidRPr="002E2C37">
        <w:t>4</w:t>
      </w:r>
      <w:r w:rsidRPr="002E2C37">
        <w:t xml:space="preserve"> Độ chính xác khi xác định côn trùng trên tập dữ liệu hình ảnh</w:t>
      </w:r>
      <w:bookmarkEnd w:id="222"/>
      <w:bookmarkEnd w:id="223"/>
    </w:p>
    <w:p w14:paraId="716E3DDA" w14:textId="68E3014D" w:rsidR="0029204D" w:rsidRDefault="00000000" w:rsidP="00C76553">
      <w:pPr>
        <w:pStyle w:val="Heading4"/>
      </w:pPr>
      <w:bookmarkStart w:id="224" w:name="_Toc101958655"/>
      <w:r w:rsidRPr="002E2C37">
        <w:t>3.4.</w:t>
      </w:r>
      <w:r w:rsidR="00F6099D" w:rsidRPr="002E2C37">
        <w:t>4</w:t>
      </w:r>
      <w:r w:rsidRPr="002E2C37">
        <w:t>.</w:t>
      </w:r>
      <w:r w:rsidRPr="002E2C37">
        <w:rPr>
          <w:lang w:val="en-US"/>
        </w:rPr>
        <w:t>1 Nghiên cứu về</w:t>
      </w:r>
      <w:r w:rsidRPr="002E2C37">
        <w:t xml:space="preserve"> </w:t>
      </w:r>
      <w:r w:rsidRPr="002E2C37">
        <w:rPr>
          <w:lang w:val="en-US"/>
        </w:rPr>
        <w:t>t</w:t>
      </w:r>
      <w:r w:rsidRPr="002E2C37">
        <w:t>ập dữ liệu 10 lớp</w:t>
      </w:r>
      <w:bookmarkEnd w:id="224"/>
    </w:p>
    <w:p w14:paraId="4646A759" w14:textId="41DBEB16" w:rsidR="00276721" w:rsidRPr="00276721" w:rsidRDefault="00276721" w:rsidP="00276721">
      <w:r w:rsidRPr="00F512A1">
        <w:t xml:space="preserve">Để có được bảng tỷ lệ độ chính xác khi nhận dạng thì tôi tiến hành lấy những bức ảnh </w:t>
      </w:r>
      <w:r>
        <w:t xml:space="preserve">lấy những ảnh ngẫu nhiên ngoài tự nhiên của côn trùng </w:t>
      </w:r>
      <w:r w:rsidRPr="00F512A1">
        <w:t>có trong tập dữ liệu huấn luyện và tiến hành nhận diện thì cho kết quả chính xác tương đối cao, những hình ảnh của mỗi loài thì có những đặc trưng riêng</w:t>
      </w:r>
      <w:r>
        <w:t xml:space="preserve"> </w:t>
      </w:r>
      <w:r w:rsidRPr="00F512A1">
        <w:t xml:space="preserve">về màu sắc và độ sáng, trong đó thấp nhất là </w:t>
      </w:r>
      <w:r w:rsidRPr="000D6C36">
        <w:rPr>
          <w:lang w:val="en-US"/>
        </w:rPr>
        <w:t>Mantodea</w:t>
      </w:r>
      <w:r w:rsidRPr="00F512A1">
        <w:t xml:space="preserve"> (</w:t>
      </w:r>
      <w:r>
        <w:t>47.7</w:t>
      </w:r>
      <w:r w:rsidRPr="00F512A1">
        <w:t>%).</w:t>
      </w:r>
    </w:p>
    <w:p w14:paraId="2D47B7DA" w14:textId="4F5AAA85" w:rsidR="0029204D" w:rsidRPr="002E2C37" w:rsidRDefault="0029204D" w:rsidP="00C76553"/>
    <w:p w14:paraId="06D70172" w14:textId="1938816D" w:rsidR="002B2826" w:rsidRDefault="002B2826" w:rsidP="002B2826">
      <w:pPr>
        <w:pStyle w:val="Hnh"/>
      </w:pPr>
      <w:bookmarkStart w:id="225" w:name="_Toc195696849"/>
      <w:r>
        <w:t xml:space="preserve">Bảng </w:t>
      </w:r>
      <w:r>
        <w:fldChar w:fldCharType="begin"/>
      </w:r>
      <w:r>
        <w:instrText xml:space="preserve"> SEQ Bảng \* ARABIC </w:instrText>
      </w:r>
      <w:r>
        <w:fldChar w:fldCharType="separate"/>
      </w:r>
      <w:r w:rsidR="009A5A02">
        <w:rPr>
          <w:noProof/>
        </w:rPr>
        <w:t>19</w:t>
      </w:r>
      <w:r>
        <w:fldChar w:fldCharType="end"/>
      </w:r>
      <w:r>
        <w:t xml:space="preserve">: </w:t>
      </w:r>
      <w:r w:rsidRPr="002E2C37">
        <w:t>Bảng độ chính xác</w:t>
      </w:r>
      <w:r w:rsidRPr="002E2C37">
        <w:rPr>
          <w:lang w:val="en-US"/>
        </w:rPr>
        <w:t xml:space="preserve"> sau khi nhận diện</w:t>
      </w:r>
      <w:r w:rsidRPr="002E2C37">
        <w:t xml:space="preserve"> của tập dữ liệu 10 lớp</w:t>
      </w:r>
      <w:bookmarkEnd w:id="22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88"/>
        <w:gridCol w:w="4110"/>
        <w:gridCol w:w="3112"/>
      </w:tblGrid>
      <w:tr w:rsidR="00276721" w:rsidRPr="002E2C37" w14:paraId="7765D8C9" w14:textId="77777777" w:rsidTr="00AD1E77">
        <w:tc>
          <w:tcPr>
            <w:tcW w:w="988" w:type="dxa"/>
          </w:tcPr>
          <w:p w14:paraId="3364F027" w14:textId="530AF7F3" w:rsidR="00276721" w:rsidRPr="002E2C37" w:rsidRDefault="00276721" w:rsidP="0024331B">
            <w:pPr>
              <w:pStyle w:val="Style1"/>
            </w:pPr>
            <w:r>
              <w:t>STT</w:t>
            </w:r>
          </w:p>
        </w:tc>
        <w:tc>
          <w:tcPr>
            <w:tcW w:w="4110" w:type="dxa"/>
            <w:vAlign w:val="center"/>
          </w:tcPr>
          <w:p w14:paraId="425DC65C" w14:textId="619B6CD8" w:rsidR="00276721" w:rsidRPr="002E2C37" w:rsidRDefault="00276721" w:rsidP="0024331B">
            <w:pPr>
              <w:pStyle w:val="Style1"/>
            </w:pPr>
            <w:r w:rsidRPr="00A369E3">
              <w:t>Tên côn trùng</w:t>
            </w:r>
          </w:p>
        </w:tc>
        <w:tc>
          <w:tcPr>
            <w:tcW w:w="3112" w:type="dxa"/>
            <w:vAlign w:val="center"/>
          </w:tcPr>
          <w:p w14:paraId="228F881F" w14:textId="28E9F1BB" w:rsidR="00276721" w:rsidRPr="002E2C37" w:rsidRDefault="00276721" w:rsidP="0024331B">
            <w:pPr>
              <w:pStyle w:val="Style1"/>
            </w:pPr>
            <w:r w:rsidRPr="00A369E3">
              <w:t>Độ chính xác khi nhận diện</w:t>
            </w:r>
          </w:p>
        </w:tc>
      </w:tr>
      <w:tr w:rsidR="00276721" w:rsidRPr="002E2C37" w14:paraId="77072B7C" w14:textId="77777777" w:rsidTr="00AD1E77">
        <w:tc>
          <w:tcPr>
            <w:tcW w:w="988" w:type="dxa"/>
          </w:tcPr>
          <w:p w14:paraId="193A9AD2" w14:textId="2EE9C2EA" w:rsidR="00276721" w:rsidRPr="002E2C37" w:rsidRDefault="00276721" w:rsidP="0024331B">
            <w:pPr>
              <w:pStyle w:val="Style1"/>
            </w:pPr>
            <w:r w:rsidRPr="00B9220C">
              <w:rPr>
                <w:lang w:val="en-US"/>
              </w:rPr>
              <w:t>1</w:t>
            </w:r>
          </w:p>
        </w:tc>
        <w:tc>
          <w:tcPr>
            <w:tcW w:w="4110" w:type="dxa"/>
            <w:vAlign w:val="center"/>
          </w:tcPr>
          <w:p w14:paraId="7852313E" w14:textId="58E75A35" w:rsidR="00276721" w:rsidRPr="002E2C37" w:rsidRDefault="00276721" w:rsidP="00276721">
            <w:r w:rsidRPr="00132F48">
              <w:rPr>
                <w:bCs/>
                <w:lang w:val="en-US"/>
              </w:rPr>
              <w:t>Acalymma vittatum</w:t>
            </w:r>
          </w:p>
        </w:tc>
        <w:tc>
          <w:tcPr>
            <w:tcW w:w="3112" w:type="dxa"/>
            <w:vAlign w:val="center"/>
          </w:tcPr>
          <w:p w14:paraId="04381841" w14:textId="3E7C7CDE" w:rsidR="00276721" w:rsidRPr="002E2C37" w:rsidRDefault="00276721" w:rsidP="00276721">
            <w:r>
              <w:rPr>
                <w:color w:val="000000"/>
              </w:rPr>
              <w:t>42.3%</w:t>
            </w:r>
          </w:p>
        </w:tc>
      </w:tr>
      <w:tr w:rsidR="00276721" w:rsidRPr="002E2C37" w14:paraId="35BCDB37" w14:textId="77777777" w:rsidTr="00AD1E77">
        <w:tc>
          <w:tcPr>
            <w:tcW w:w="988" w:type="dxa"/>
          </w:tcPr>
          <w:p w14:paraId="691C24E3" w14:textId="50023F0C" w:rsidR="00276721" w:rsidRPr="002E2C37" w:rsidRDefault="00276721" w:rsidP="0024331B">
            <w:pPr>
              <w:pStyle w:val="Style1"/>
            </w:pPr>
            <w:r w:rsidRPr="00B9220C">
              <w:rPr>
                <w:lang w:val="en-US"/>
              </w:rPr>
              <w:t>2</w:t>
            </w:r>
          </w:p>
        </w:tc>
        <w:tc>
          <w:tcPr>
            <w:tcW w:w="4110" w:type="dxa"/>
            <w:vAlign w:val="center"/>
          </w:tcPr>
          <w:p w14:paraId="77C00795" w14:textId="01397C77" w:rsidR="00276721" w:rsidRPr="002E2C37" w:rsidRDefault="00276721" w:rsidP="00276721">
            <w:pPr>
              <w:rPr>
                <w:color w:val="000000"/>
              </w:rPr>
            </w:pPr>
            <w:r w:rsidRPr="00132F48">
              <w:rPr>
                <w:bCs/>
                <w:lang w:val="en-US"/>
              </w:rPr>
              <w:t>Achatina fulica</w:t>
            </w:r>
          </w:p>
        </w:tc>
        <w:tc>
          <w:tcPr>
            <w:tcW w:w="3112" w:type="dxa"/>
            <w:vAlign w:val="center"/>
          </w:tcPr>
          <w:p w14:paraId="1CEFC748" w14:textId="15689130" w:rsidR="00276721" w:rsidRPr="002E2C37" w:rsidRDefault="00276721" w:rsidP="00276721">
            <w:r>
              <w:rPr>
                <w:color w:val="000000"/>
              </w:rPr>
              <w:t>69.7%</w:t>
            </w:r>
          </w:p>
        </w:tc>
      </w:tr>
      <w:tr w:rsidR="00276721" w:rsidRPr="002E2C37" w14:paraId="753DEC77" w14:textId="77777777" w:rsidTr="00AD1E77">
        <w:tc>
          <w:tcPr>
            <w:tcW w:w="988" w:type="dxa"/>
          </w:tcPr>
          <w:p w14:paraId="2932A074" w14:textId="17D88AA1" w:rsidR="00276721" w:rsidRPr="002E2C37" w:rsidRDefault="00276721" w:rsidP="0024331B">
            <w:pPr>
              <w:pStyle w:val="Style1"/>
            </w:pPr>
            <w:r w:rsidRPr="00B9220C">
              <w:rPr>
                <w:lang w:val="en-US"/>
              </w:rPr>
              <w:t>3</w:t>
            </w:r>
          </w:p>
        </w:tc>
        <w:tc>
          <w:tcPr>
            <w:tcW w:w="4110" w:type="dxa"/>
            <w:vAlign w:val="center"/>
          </w:tcPr>
          <w:p w14:paraId="164242F5" w14:textId="694B0DB7" w:rsidR="00276721" w:rsidRPr="002E2C37" w:rsidRDefault="00276721" w:rsidP="00276721">
            <w:r w:rsidRPr="00132F48">
              <w:rPr>
                <w:bCs/>
                <w:lang w:val="en-US"/>
              </w:rPr>
              <w:t>Alticini</w:t>
            </w:r>
          </w:p>
        </w:tc>
        <w:tc>
          <w:tcPr>
            <w:tcW w:w="3112" w:type="dxa"/>
            <w:vAlign w:val="center"/>
          </w:tcPr>
          <w:p w14:paraId="070F690E" w14:textId="7F5A0D67" w:rsidR="00276721" w:rsidRPr="002E2C37" w:rsidRDefault="00276721" w:rsidP="00276721">
            <w:r>
              <w:rPr>
                <w:color w:val="000000"/>
              </w:rPr>
              <w:t>83.3%</w:t>
            </w:r>
          </w:p>
        </w:tc>
      </w:tr>
      <w:tr w:rsidR="00276721" w:rsidRPr="002E2C37" w14:paraId="57EB13F3" w14:textId="77777777" w:rsidTr="00AD1E77">
        <w:tc>
          <w:tcPr>
            <w:tcW w:w="988" w:type="dxa"/>
          </w:tcPr>
          <w:p w14:paraId="63A57BC7" w14:textId="58E151DA" w:rsidR="00276721" w:rsidRPr="002E2C37" w:rsidRDefault="00276721" w:rsidP="0024331B">
            <w:pPr>
              <w:pStyle w:val="Style1"/>
            </w:pPr>
            <w:r w:rsidRPr="00B9220C">
              <w:rPr>
                <w:lang w:val="en-US"/>
              </w:rPr>
              <w:t>4</w:t>
            </w:r>
          </w:p>
        </w:tc>
        <w:tc>
          <w:tcPr>
            <w:tcW w:w="4110" w:type="dxa"/>
            <w:vAlign w:val="center"/>
          </w:tcPr>
          <w:p w14:paraId="5E8A6685" w14:textId="570DEE10" w:rsidR="00276721" w:rsidRPr="002E2C37" w:rsidRDefault="00276721" w:rsidP="00276721">
            <w:pPr>
              <w:rPr>
                <w:lang w:val="en-US"/>
              </w:rPr>
            </w:pPr>
            <w:r>
              <w:rPr>
                <w:bCs/>
                <w:lang w:val="en-US"/>
              </w:rPr>
              <w:t>Squash bug</w:t>
            </w:r>
          </w:p>
        </w:tc>
        <w:tc>
          <w:tcPr>
            <w:tcW w:w="3112" w:type="dxa"/>
            <w:vAlign w:val="center"/>
          </w:tcPr>
          <w:p w14:paraId="7E8BE55D" w14:textId="4C72BBCC" w:rsidR="00276721" w:rsidRPr="002E2C37" w:rsidRDefault="00276721" w:rsidP="00276721">
            <w:r>
              <w:rPr>
                <w:color w:val="000000"/>
              </w:rPr>
              <w:t>65.3%</w:t>
            </w:r>
          </w:p>
        </w:tc>
      </w:tr>
      <w:tr w:rsidR="00276721" w:rsidRPr="002E2C37" w14:paraId="59A9F63F" w14:textId="77777777" w:rsidTr="00AD1E77">
        <w:trPr>
          <w:trHeight w:val="560"/>
        </w:trPr>
        <w:tc>
          <w:tcPr>
            <w:tcW w:w="988" w:type="dxa"/>
          </w:tcPr>
          <w:p w14:paraId="70693228" w14:textId="29286308" w:rsidR="00276721" w:rsidRPr="002E2C37" w:rsidRDefault="00276721" w:rsidP="0024331B">
            <w:pPr>
              <w:pStyle w:val="Style1"/>
            </w:pPr>
            <w:r w:rsidRPr="00B9220C">
              <w:rPr>
                <w:lang w:val="en-US"/>
              </w:rPr>
              <w:t>5</w:t>
            </w:r>
          </w:p>
        </w:tc>
        <w:tc>
          <w:tcPr>
            <w:tcW w:w="4110" w:type="dxa"/>
            <w:vAlign w:val="center"/>
          </w:tcPr>
          <w:p w14:paraId="0EB6236B" w14:textId="0D6BF07E" w:rsidR="00276721" w:rsidRPr="002E2C37" w:rsidRDefault="00276721" w:rsidP="00276721">
            <w:pPr>
              <w:rPr>
                <w:color w:val="000000"/>
              </w:rPr>
            </w:pPr>
            <w:r w:rsidRPr="00132F48">
              <w:rPr>
                <w:bCs/>
                <w:lang w:val="en-US"/>
              </w:rPr>
              <w:t>Asparagus beetle</w:t>
            </w:r>
            <w:r>
              <w:rPr>
                <w:bCs/>
                <w:lang w:val="en-US"/>
              </w:rPr>
              <w:t>s</w:t>
            </w:r>
          </w:p>
        </w:tc>
        <w:tc>
          <w:tcPr>
            <w:tcW w:w="3112" w:type="dxa"/>
            <w:vAlign w:val="center"/>
          </w:tcPr>
          <w:p w14:paraId="7C796F26" w14:textId="00F5C94D" w:rsidR="00276721" w:rsidRPr="002E2C37" w:rsidRDefault="00276721" w:rsidP="00276721">
            <w:r>
              <w:rPr>
                <w:color w:val="000000"/>
              </w:rPr>
              <w:t>63.4%</w:t>
            </w:r>
          </w:p>
        </w:tc>
      </w:tr>
      <w:tr w:rsidR="00276721" w:rsidRPr="002E2C37" w14:paraId="7A39180A" w14:textId="77777777" w:rsidTr="00AD1E77">
        <w:trPr>
          <w:trHeight w:val="552"/>
        </w:trPr>
        <w:tc>
          <w:tcPr>
            <w:tcW w:w="988" w:type="dxa"/>
          </w:tcPr>
          <w:p w14:paraId="6858A906" w14:textId="37070239" w:rsidR="00276721" w:rsidRPr="002E2C37" w:rsidRDefault="00276721" w:rsidP="0024331B">
            <w:pPr>
              <w:pStyle w:val="Style1"/>
            </w:pPr>
            <w:r w:rsidRPr="00B9220C">
              <w:rPr>
                <w:lang w:val="en-US"/>
              </w:rPr>
              <w:t>6</w:t>
            </w:r>
          </w:p>
        </w:tc>
        <w:tc>
          <w:tcPr>
            <w:tcW w:w="4110" w:type="dxa"/>
            <w:vAlign w:val="center"/>
          </w:tcPr>
          <w:p w14:paraId="2C5938BA" w14:textId="22ED0C6A" w:rsidR="00276721" w:rsidRPr="002E2C37" w:rsidRDefault="00276721" w:rsidP="00276721">
            <w:pPr>
              <w:rPr>
                <w:color w:val="000000"/>
              </w:rPr>
            </w:pPr>
            <w:r w:rsidRPr="00132F48">
              <w:rPr>
                <w:bCs/>
                <w:lang w:val="en-US"/>
              </w:rPr>
              <w:t>Aulacophora similis</w:t>
            </w:r>
          </w:p>
        </w:tc>
        <w:tc>
          <w:tcPr>
            <w:tcW w:w="3112" w:type="dxa"/>
            <w:vAlign w:val="center"/>
          </w:tcPr>
          <w:p w14:paraId="75E20079" w14:textId="7B0211D3" w:rsidR="00276721" w:rsidRPr="002E2C37" w:rsidRDefault="00276721" w:rsidP="00276721">
            <w:r>
              <w:rPr>
                <w:color w:val="000000"/>
              </w:rPr>
              <w:t>74.4%</w:t>
            </w:r>
          </w:p>
        </w:tc>
      </w:tr>
      <w:tr w:rsidR="00276721" w:rsidRPr="002E2C37" w14:paraId="06CF681F" w14:textId="77777777" w:rsidTr="00AD1E77">
        <w:tc>
          <w:tcPr>
            <w:tcW w:w="988" w:type="dxa"/>
          </w:tcPr>
          <w:p w14:paraId="7B5C4206" w14:textId="63EC6357" w:rsidR="00276721" w:rsidRPr="002E2C37" w:rsidRDefault="00276721" w:rsidP="0024331B">
            <w:pPr>
              <w:pStyle w:val="Style1"/>
            </w:pPr>
            <w:r w:rsidRPr="00B9220C">
              <w:rPr>
                <w:lang w:val="en-US"/>
              </w:rPr>
              <w:t>7</w:t>
            </w:r>
          </w:p>
        </w:tc>
        <w:tc>
          <w:tcPr>
            <w:tcW w:w="4110" w:type="dxa"/>
            <w:vAlign w:val="center"/>
          </w:tcPr>
          <w:p w14:paraId="1D5DCCE7" w14:textId="7EABDB91" w:rsidR="00276721" w:rsidRPr="002E2C37" w:rsidRDefault="00276721" w:rsidP="00276721">
            <w:pPr>
              <w:rPr>
                <w:color w:val="000000"/>
              </w:rPr>
            </w:pPr>
            <w:r w:rsidRPr="00132F48">
              <w:rPr>
                <w:bCs/>
                <w:lang w:val="en-US"/>
              </w:rPr>
              <w:t xml:space="preserve">Cerotoma </w:t>
            </w:r>
            <w:r>
              <w:rPr>
                <w:color w:val="000000"/>
              </w:rPr>
              <w:t>trifurcata</w:t>
            </w:r>
          </w:p>
        </w:tc>
        <w:tc>
          <w:tcPr>
            <w:tcW w:w="3112" w:type="dxa"/>
            <w:vAlign w:val="center"/>
          </w:tcPr>
          <w:p w14:paraId="328A82F9" w14:textId="22133726" w:rsidR="00276721" w:rsidRPr="002E2C37" w:rsidRDefault="00276721" w:rsidP="00276721">
            <w:r>
              <w:rPr>
                <w:color w:val="000000"/>
              </w:rPr>
              <w:t>86.2%</w:t>
            </w:r>
          </w:p>
        </w:tc>
      </w:tr>
      <w:tr w:rsidR="00276721" w:rsidRPr="002E2C37" w14:paraId="428AAC90" w14:textId="77777777" w:rsidTr="00AD1E77">
        <w:tc>
          <w:tcPr>
            <w:tcW w:w="988" w:type="dxa"/>
          </w:tcPr>
          <w:p w14:paraId="5DDA22AF" w14:textId="27A322BE" w:rsidR="00276721" w:rsidRPr="002E2C37" w:rsidRDefault="00276721" w:rsidP="0024331B">
            <w:pPr>
              <w:pStyle w:val="Style1"/>
            </w:pPr>
            <w:r w:rsidRPr="00B9220C">
              <w:rPr>
                <w:lang w:val="en-US"/>
              </w:rPr>
              <w:t>8</w:t>
            </w:r>
          </w:p>
        </w:tc>
        <w:tc>
          <w:tcPr>
            <w:tcW w:w="4110" w:type="dxa"/>
            <w:vAlign w:val="center"/>
          </w:tcPr>
          <w:p w14:paraId="147180F9" w14:textId="38788C32" w:rsidR="00276721" w:rsidRPr="002E2C37" w:rsidRDefault="00276721" w:rsidP="00276721">
            <w:pPr>
              <w:rPr>
                <w:color w:val="000000"/>
              </w:rPr>
            </w:pPr>
            <w:r w:rsidRPr="00132F48">
              <w:rPr>
                <w:bCs/>
                <w:lang w:val="en-US"/>
              </w:rPr>
              <w:t>Dermaptera</w:t>
            </w:r>
          </w:p>
        </w:tc>
        <w:tc>
          <w:tcPr>
            <w:tcW w:w="3112" w:type="dxa"/>
            <w:vAlign w:val="center"/>
          </w:tcPr>
          <w:p w14:paraId="616D8B6D" w14:textId="03A72459" w:rsidR="00276721" w:rsidRPr="002E2C37" w:rsidRDefault="00276721" w:rsidP="00276721">
            <w:r>
              <w:rPr>
                <w:color w:val="000000"/>
              </w:rPr>
              <w:t>62.9%</w:t>
            </w:r>
          </w:p>
        </w:tc>
      </w:tr>
      <w:tr w:rsidR="00276721" w:rsidRPr="002E2C37" w14:paraId="2006BFEA" w14:textId="77777777" w:rsidTr="00AD1E77">
        <w:tc>
          <w:tcPr>
            <w:tcW w:w="988" w:type="dxa"/>
          </w:tcPr>
          <w:p w14:paraId="5D0AF397" w14:textId="6FC3AB82" w:rsidR="00276721" w:rsidRPr="002E2C37" w:rsidRDefault="00276721" w:rsidP="0024331B">
            <w:pPr>
              <w:pStyle w:val="Style1"/>
            </w:pPr>
            <w:r w:rsidRPr="00B9220C">
              <w:rPr>
                <w:lang w:val="en-US"/>
              </w:rPr>
              <w:lastRenderedPageBreak/>
              <w:t>9</w:t>
            </w:r>
          </w:p>
        </w:tc>
        <w:tc>
          <w:tcPr>
            <w:tcW w:w="4110" w:type="dxa"/>
            <w:vAlign w:val="center"/>
          </w:tcPr>
          <w:p w14:paraId="082FDB8C" w14:textId="40978D3E" w:rsidR="00276721" w:rsidRPr="002E2C37" w:rsidRDefault="00276721" w:rsidP="00276721">
            <w:pPr>
              <w:rPr>
                <w:color w:val="000000"/>
              </w:rPr>
            </w:pPr>
            <w:r w:rsidRPr="00132F48">
              <w:rPr>
                <w:bCs/>
                <w:lang w:val="en-US"/>
              </w:rPr>
              <w:t>Leptinotarsa</w:t>
            </w:r>
            <w:r>
              <w:rPr>
                <w:bCs/>
                <w:lang w:val="en-US"/>
              </w:rPr>
              <w:t xml:space="preserve"> </w:t>
            </w:r>
            <w:r w:rsidRPr="00132F48">
              <w:rPr>
                <w:bCs/>
                <w:lang w:val="en-US"/>
              </w:rPr>
              <w:t>decemlineata</w:t>
            </w:r>
          </w:p>
        </w:tc>
        <w:tc>
          <w:tcPr>
            <w:tcW w:w="3112" w:type="dxa"/>
            <w:vAlign w:val="center"/>
          </w:tcPr>
          <w:p w14:paraId="2F064EB8" w14:textId="11125679" w:rsidR="00276721" w:rsidRPr="002E2C37" w:rsidRDefault="00276721" w:rsidP="00276721">
            <w:r>
              <w:rPr>
                <w:color w:val="000000"/>
              </w:rPr>
              <w:t>96.8%</w:t>
            </w:r>
          </w:p>
        </w:tc>
      </w:tr>
      <w:tr w:rsidR="00276721" w:rsidRPr="002E2C37" w14:paraId="1E4E87EB" w14:textId="77777777" w:rsidTr="00AD1E77">
        <w:tc>
          <w:tcPr>
            <w:tcW w:w="988" w:type="dxa"/>
          </w:tcPr>
          <w:p w14:paraId="3DFD2A08" w14:textId="244275F4" w:rsidR="00276721" w:rsidRPr="002E2C37" w:rsidRDefault="00276721" w:rsidP="0024331B">
            <w:pPr>
              <w:pStyle w:val="Style1"/>
            </w:pPr>
            <w:r w:rsidRPr="00B9220C">
              <w:rPr>
                <w:lang w:val="en-US"/>
              </w:rPr>
              <w:t>10</w:t>
            </w:r>
          </w:p>
        </w:tc>
        <w:tc>
          <w:tcPr>
            <w:tcW w:w="4110" w:type="dxa"/>
            <w:vAlign w:val="center"/>
          </w:tcPr>
          <w:p w14:paraId="34424D53" w14:textId="24B3E3C4" w:rsidR="00276721" w:rsidRPr="002E2C37" w:rsidRDefault="00276721" w:rsidP="00276721">
            <w:pPr>
              <w:rPr>
                <w:color w:val="000000"/>
              </w:rPr>
            </w:pPr>
            <w:r w:rsidRPr="00132F48">
              <w:rPr>
                <w:bCs/>
                <w:lang w:val="en-US"/>
              </w:rPr>
              <w:t>Mantodea</w:t>
            </w:r>
          </w:p>
        </w:tc>
        <w:tc>
          <w:tcPr>
            <w:tcW w:w="3112" w:type="dxa"/>
            <w:vAlign w:val="center"/>
          </w:tcPr>
          <w:p w14:paraId="6E9D2983" w14:textId="24358CAE" w:rsidR="00276721" w:rsidRPr="002E2C37" w:rsidRDefault="00276721" w:rsidP="00276721">
            <w:r>
              <w:rPr>
                <w:color w:val="000000"/>
              </w:rPr>
              <w:t>47.7%</w:t>
            </w:r>
          </w:p>
        </w:tc>
      </w:tr>
      <w:tr w:rsidR="00276721" w:rsidRPr="002E2C37" w14:paraId="1791F34E" w14:textId="77777777" w:rsidTr="00AD1E77">
        <w:trPr>
          <w:trHeight w:val="567"/>
        </w:trPr>
        <w:tc>
          <w:tcPr>
            <w:tcW w:w="988" w:type="dxa"/>
          </w:tcPr>
          <w:p w14:paraId="083397F1" w14:textId="77777777" w:rsidR="00276721" w:rsidRPr="002E2C37" w:rsidRDefault="00276721" w:rsidP="0024331B">
            <w:pPr>
              <w:pStyle w:val="Style1"/>
            </w:pPr>
          </w:p>
        </w:tc>
        <w:tc>
          <w:tcPr>
            <w:tcW w:w="4110" w:type="dxa"/>
            <w:vAlign w:val="center"/>
          </w:tcPr>
          <w:p w14:paraId="3E589FBD" w14:textId="2455A81F" w:rsidR="00276721" w:rsidRPr="002E2C37" w:rsidRDefault="00276721" w:rsidP="00276721">
            <w:pPr>
              <w:ind w:firstLine="0"/>
              <w:rPr>
                <w:b/>
                <w:bCs/>
                <w:color w:val="000000"/>
              </w:rPr>
            </w:pPr>
            <w:r w:rsidRPr="001B5939">
              <w:rPr>
                <w:b/>
                <w:lang w:val="en-US"/>
              </w:rPr>
              <w:t>Độ chính xác trung bình của 10 lớp</w:t>
            </w:r>
          </w:p>
        </w:tc>
        <w:tc>
          <w:tcPr>
            <w:tcW w:w="3112" w:type="dxa"/>
            <w:vAlign w:val="center"/>
          </w:tcPr>
          <w:p w14:paraId="68F4EF6C" w14:textId="051F641D" w:rsidR="00276721" w:rsidRPr="002E2C37" w:rsidRDefault="00276721" w:rsidP="00276721">
            <w:r>
              <w:rPr>
                <w:b/>
                <w:color w:val="000000"/>
              </w:rPr>
              <w:t>69.5</w:t>
            </w:r>
            <w:r w:rsidRPr="001B5939">
              <w:rPr>
                <w:b/>
                <w:color w:val="000000"/>
              </w:rPr>
              <w:t>%</w:t>
            </w:r>
          </w:p>
        </w:tc>
      </w:tr>
    </w:tbl>
    <w:p w14:paraId="6A558E01" w14:textId="11FAB8D7" w:rsidR="00C347EA" w:rsidRPr="00C347EA" w:rsidRDefault="00276721" w:rsidP="00C347EA">
      <w:pPr>
        <w:rPr>
          <w:color w:val="000000"/>
        </w:rPr>
      </w:pPr>
      <w:r w:rsidRPr="00105DDF">
        <w:rPr>
          <w:color w:val="000000"/>
        </w:rPr>
        <w:t xml:space="preserve">Từ </w:t>
      </w:r>
      <w:r>
        <w:rPr>
          <w:color w:val="000000"/>
        </w:rPr>
        <w:t>bảng trên ta thấy</w:t>
      </w:r>
      <w:r w:rsidRPr="00105DDF">
        <w:rPr>
          <w:color w:val="000000"/>
        </w:rPr>
        <w:t xml:space="preserve"> ứng di động của chúng tôi phát triển có </w:t>
      </w:r>
      <w:r>
        <w:rPr>
          <w:color w:val="000000"/>
        </w:rPr>
        <w:t>thể nhận diện tương đối chính xác đối với các loại côn trùng</w:t>
      </w:r>
      <w:r w:rsidRPr="00105DDF">
        <w:rPr>
          <w:color w:val="000000"/>
        </w:rPr>
        <w:t>. Ứng dụng được phát triển dựa trên model YOLOv</w:t>
      </w:r>
      <w:r>
        <w:rPr>
          <w:color w:val="000000"/>
        </w:rPr>
        <w:t>9</w:t>
      </w:r>
      <w:r w:rsidRPr="00105DDF">
        <w:rPr>
          <w:color w:val="000000"/>
        </w:rPr>
        <w:t xml:space="preserve">s được </w:t>
      </w:r>
      <w:r>
        <w:rPr>
          <w:color w:val="000000"/>
        </w:rPr>
        <w:t>huấn luyện</w:t>
      </w:r>
      <w:r w:rsidRPr="00105DDF">
        <w:rPr>
          <w:color w:val="000000"/>
        </w:rPr>
        <w:t xml:space="preserve"> trên tập dữ liệu 10 lớp, để nhận diện côn trùng so với các phương pháp nhận diện khác thì ở YOLO cho tốc độ nhận diện cao hơn gần như là cho phép nhận diện với thời gian thực</w:t>
      </w:r>
      <w:r w:rsidR="007C3412">
        <w:rPr>
          <w:color w:val="000000"/>
        </w:rPr>
        <w:t>.</w:t>
      </w:r>
    </w:p>
    <w:p w14:paraId="52FA543F" w14:textId="572FBA04" w:rsidR="0029204D" w:rsidRPr="002E2C37" w:rsidRDefault="00000000" w:rsidP="00C76553">
      <w:pPr>
        <w:pStyle w:val="Heading4"/>
        <w:rPr>
          <w:lang w:val="en-US"/>
        </w:rPr>
      </w:pPr>
      <w:r w:rsidRPr="002E2C37">
        <w:rPr>
          <w:lang w:val="en-US"/>
        </w:rPr>
        <w:t>3.</w:t>
      </w:r>
      <w:r w:rsidR="00C76553" w:rsidRPr="002E2C37">
        <w:rPr>
          <w:lang w:val="en-US"/>
        </w:rPr>
        <w:t>4.4.2</w:t>
      </w:r>
      <w:r w:rsidRPr="002E2C37">
        <w:rPr>
          <w:lang w:val="en-US"/>
        </w:rPr>
        <w:t xml:space="preserve"> Chỉ số FPS trong nhận diện</w:t>
      </w:r>
    </w:p>
    <w:p w14:paraId="479182E4" w14:textId="066A2F30" w:rsidR="009A5A02" w:rsidRPr="009A5A02" w:rsidRDefault="00E77C37" w:rsidP="009A5A02">
      <w:r w:rsidRPr="00E77C37">
        <w:t>Chỉ số FPS (Frames Per Second) là một tiêu chí quan trọng phản ánh khả năng xử lý thời gian thực của mô hình nhận diện đối tượng. Trong các ứng dụng như giám sát video, robot, và hệ thống cảnh báo thông minh, FPS càng cao càng giúp hệ thống phản hồi nhanh và chính xác hơn. Dưới đây là bảng so sánh chỉ số FPS của YOLOv9s với các phiên bản cùng cấp chạy trên cùng một môi trường phần cứng Tesla P100:</w:t>
      </w:r>
    </w:p>
    <w:p w14:paraId="403B4D7C" w14:textId="2CED6403" w:rsidR="009A5A02" w:rsidRDefault="009A5A02" w:rsidP="009A5A02">
      <w:pPr>
        <w:pStyle w:val="Hnh"/>
      </w:pPr>
      <w:bookmarkStart w:id="226" w:name="_Toc195696850"/>
      <w:r>
        <w:t xml:space="preserve">Bảng </w:t>
      </w:r>
      <w:r>
        <w:fldChar w:fldCharType="begin"/>
      </w:r>
      <w:r>
        <w:instrText xml:space="preserve"> SEQ Bảng \* ARABIC </w:instrText>
      </w:r>
      <w:r>
        <w:fldChar w:fldCharType="separate"/>
      </w:r>
      <w:r>
        <w:rPr>
          <w:noProof/>
        </w:rPr>
        <w:t>20</w:t>
      </w:r>
      <w:r>
        <w:fldChar w:fldCharType="end"/>
      </w:r>
      <w:r>
        <w:t>: So sánh các phiên bản Yolov9</w:t>
      </w:r>
      <w:bookmarkEnd w:id="226"/>
    </w:p>
    <w:tbl>
      <w:tblPr>
        <w:tblStyle w:val="TableGrid"/>
        <w:tblW w:w="0" w:type="auto"/>
        <w:tblLook w:val="04A0" w:firstRow="1" w:lastRow="0" w:firstColumn="1" w:lastColumn="0" w:noHBand="0" w:noVBand="1"/>
      </w:tblPr>
      <w:tblGrid>
        <w:gridCol w:w="2052"/>
        <w:gridCol w:w="2053"/>
        <w:gridCol w:w="2053"/>
        <w:gridCol w:w="2053"/>
      </w:tblGrid>
      <w:tr w:rsidR="009A5A02" w:rsidRPr="00E77C37" w14:paraId="5A19B17B" w14:textId="77777777" w:rsidTr="00316CB6">
        <w:trPr>
          <w:trHeight w:val="1211"/>
        </w:trPr>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6"/>
            </w:tblGrid>
            <w:tr w:rsidR="009A5A02" w:rsidRPr="00E77C37" w14:paraId="7414FB7E" w14:textId="77777777" w:rsidTr="00316CB6">
              <w:trPr>
                <w:tblCellSpacing w:w="15" w:type="dxa"/>
              </w:trPr>
              <w:tc>
                <w:tcPr>
                  <w:tcW w:w="0" w:type="auto"/>
                  <w:vAlign w:val="center"/>
                  <w:hideMark/>
                </w:tcPr>
                <w:p w14:paraId="4C47A86B" w14:textId="77777777" w:rsidR="009A5A02" w:rsidRPr="00E77C37" w:rsidRDefault="009A5A02" w:rsidP="00316CB6">
                  <w:pPr>
                    <w:ind w:firstLine="0"/>
                    <w:jc w:val="left"/>
                    <w:rPr>
                      <w:b/>
                      <w:bCs/>
                      <w:lang w:val="en-US"/>
                    </w:rPr>
                  </w:pPr>
                  <w:r w:rsidRPr="00E77C37">
                    <w:rPr>
                      <w:b/>
                      <w:bCs/>
                      <w:lang w:val="en-US"/>
                    </w:rPr>
                    <w:t>Phiên bản YOLO</w:t>
                  </w:r>
                </w:p>
              </w:tc>
            </w:tr>
          </w:tbl>
          <w:p w14:paraId="6400FCD1"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50C1EE51" w14:textId="77777777" w:rsidTr="00316CB6">
              <w:trPr>
                <w:tblCellSpacing w:w="15" w:type="dxa"/>
              </w:trPr>
              <w:tc>
                <w:tcPr>
                  <w:tcW w:w="0" w:type="auto"/>
                  <w:vAlign w:val="center"/>
                  <w:hideMark/>
                </w:tcPr>
                <w:p w14:paraId="14EFDB6F" w14:textId="77777777" w:rsidR="009A5A02" w:rsidRPr="00E77C37" w:rsidRDefault="009A5A02" w:rsidP="00316CB6">
                  <w:pPr>
                    <w:ind w:firstLine="0"/>
                    <w:jc w:val="left"/>
                    <w:rPr>
                      <w:b/>
                      <w:bCs/>
                      <w:lang w:val="en-US"/>
                    </w:rPr>
                  </w:pPr>
                  <w:r w:rsidRPr="00E77C37">
                    <w:rPr>
                      <w:b/>
                      <w:bCs/>
                      <w:lang w:val="en-US"/>
                    </w:rPr>
                    <w:t>FPS (Tesla P100)</w:t>
                  </w:r>
                </w:p>
              </w:tc>
            </w:tr>
          </w:tbl>
          <w:p w14:paraId="3AE06DB9"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3889A55B" w14:textId="77777777" w:rsidTr="00316CB6">
              <w:trPr>
                <w:tblCellSpacing w:w="15" w:type="dxa"/>
              </w:trPr>
              <w:tc>
                <w:tcPr>
                  <w:tcW w:w="0" w:type="auto"/>
                  <w:vAlign w:val="center"/>
                  <w:hideMark/>
                </w:tcPr>
                <w:p w14:paraId="4EDE12F2" w14:textId="77777777" w:rsidR="009A5A02" w:rsidRPr="00E77C37" w:rsidRDefault="009A5A02" w:rsidP="00316CB6">
                  <w:pPr>
                    <w:jc w:val="left"/>
                    <w:rPr>
                      <w:b/>
                      <w:bCs/>
                      <w:lang w:val="en-US"/>
                    </w:rPr>
                  </w:pPr>
                </w:p>
              </w:tc>
            </w:tr>
          </w:tbl>
          <w:p w14:paraId="13996CED"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627543E1" w14:textId="77777777" w:rsidTr="00316CB6">
              <w:trPr>
                <w:tblCellSpacing w:w="15" w:type="dxa"/>
              </w:trPr>
              <w:tc>
                <w:tcPr>
                  <w:tcW w:w="0" w:type="auto"/>
                  <w:vAlign w:val="center"/>
                  <w:hideMark/>
                </w:tcPr>
                <w:p w14:paraId="7FF483E7" w14:textId="77777777" w:rsidR="009A5A02" w:rsidRPr="00E77C37" w:rsidRDefault="009A5A02" w:rsidP="00316CB6">
                  <w:pPr>
                    <w:ind w:firstLine="0"/>
                    <w:jc w:val="left"/>
                    <w:rPr>
                      <w:b/>
                      <w:bCs/>
                      <w:lang w:val="en-US"/>
                    </w:rPr>
                  </w:pPr>
                  <w:r w:rsidRPr="00E77C37">
                    <w:rPr>
                      <w:b/>
                      <w:bCs/>
                      <w:lang w:val="en-US"/>
                    </w:rPr>
                    <w:t>Kích thước mô hình (MB)</w:t>
                  </w:r>
                </w:p>
              </w:tc>
            </w:tr>
          </w:tbl>
          <w:p w14:paraId="47B9FE75"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1A3E3527" w14:textId="77777777" w:rsidTr="00316CB6">
              <w:trPr>
                <w:tblCellSpacing w:w="15" w:type="dxa"/>
              </w:trPr>
              <w:tc>
                <w:tcPr>
                  <w:tcW w:w="0" w:type="auto"/>
                  <w:vAlign w:val="center"/>
                  <w:hideMark/>
                </w:tcPr>
                <w:p w14:paraId="4563A1AD" w14:textId="77777777" w:rsidR="009A5A02" w:rsidRPr="00E77C37" w:rsidRDefault="009A5A02" w:rsidP="00316CB6">
                  <w:pPr>
                    <w:jc w:val="left"/>
                    <w:rPr>
                      <w:b/>
                      <w:bCs/>
                      <w:lang w:val="en-US"/>
                    </w:rPr>
                  </w:pPr>
                </w:p>
              </w:tc>
            </w:tr>
          </w:tbl>
          <w:p w14:paraId="5F89E1B2"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088146B4" w14:textId="77777777" w:rsidTr="00316CB6">
              <w:trPr>
                <w:tblHeader/>
                <w:tblCellSpacing w:w="15" w:type="dxa"/>
              </w:trPr>
              <w:tc>
                <w:tcPr>
                  <w:tcW w:w="0" w:type="auto"/>
                  <w:vAlign w:val="center"/>
                  <w:hideMark/>
                </w:tcPr>
                <w:p w14:paraId="47A46346" w14:textId="77777777" w:rsidR="009A5A02" w:rsidRPr="00E77C37" w:rsidRDefault="009A5A02" w:rsidP="00316CB6">
                  <w:pPr>
                    <w:ind w:firstLine="0"/>
                    <w:jc w:val="left"/>
                    <w:rPr>
                      <w:b/>
                      <w:bCs/>
                      <w:lang w:val="en-US"/>
                    </w:rPr>
                  </w:pPr>
                  <w:r w:rsidRPr="00E77C37">
                    <w:rPr>
                      <w:b/>
                      <w:bCs/>
                      <w:lang w:val="en-US"/>
                    </w:rPr>
                    <w:t>Độ chính xác (mAP@0.5)</w:t>
                  </w:r>
                </w:p>
              </w:tc>
            </w:tr>
          </w:tbl>
          <w:p w14:paraId="62822BCC"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79D0677" w14:textId="77777777" w:rsidTr="00316CB6">
              <w:trPr>
                <w:tblCellSpacing w:w="15" w:type="dxa"/>
              </w:trPr>
              <w:tc>
                <w:tcPr>
                  <w:tcW w:w="0" w:type="auto"/>
                  <w:vAlign w:val="center"/>
                  <w:hideMark/>
                </w:tcPr>
                <w:p w14:paraId="36D72B18" w14:textId="77777777" w:rsidR="009A5A02" w:rsidRPr="00E77C37" w:rsidRDefault="009A5A02" w:rsidP="00316CB6">
                  <w:pPr>
                    <w:jc w:val="left"/>
                    <w:rPr>
                      <w:b/>
                      <w:bCs/>
                      <w:lang w:val="en-US"/>
                    </w:rPr>
                  </w:pPr>
                </w:p>
              </w:tc>
            </w:tr>
          </w:tbl>
          <w:p w14:paraId="5E0DFFC3" w14:textId="77777777" w:rsidR="009A5A02" w:rsidRPr="00E77C37" w:rsidRDefault="009A5A02" w:rsidP="00316CB6">
            <w:pPr>
              <w:jc w:val="left"/>
              <w:rPr>
                <w:b/>
                <w:bCs/>
              </w:rPr>
            </w:pPr>
          </w:p>
        </w:tc>
      </w:tr>
      <w:tr w:rsidR="009A5A02" w14:paraId="658EC98F"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74"/>
            </w:tblGrid>
            <w:tr w:rsidR="009A5A02" w:rsidRPr="00E77C37" w14:paraId="62907E9D" w14:textId="77777777" w:rsidTr="00316CB6">
              <w:trPr>
                <w:tblCellSpacing w:w="15" w:type="dxa"/>
              </w:trPr>
              <w:tc>
                <w:tcPr>
                  <w:tcW w:w="0" w:type="auto"/>
                  <w:vAlign w:val="center"/>
                  <w:hideMark/>
                </w:tcPr>
                <w:p w14:paraId="26BAAD20" w14:textId="77777777" w:rsidR="009A5A02" w:rsidRPr="00E77C37" w:rsidRDefault="009A5A02" w:rsidP="00316CB6">
                  <w:pPr>
                    <w:ind w:firstLine="0"/>
                    <w:rPr>
                      <w:lang w:val="en-US"/>
                    </w:rPr>
                  </w:pPr>
                  <w:r w:rsidRPr="00E77C37">
                    <w:rPr>
                      <w:lang w:val="en-US"/>
                    </w:rPr>
                    <w:t>YOLOv9s</w:t>
                  </w:r>
                </w:p>
              </w:tc>
            </w:tr>
          </w:tbl>
          <w:p w14:paraId="5C562CA4"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C7A4C54" w14:textId="77777777" w:rsidTr="00316CB6">
              <w:trPr>
                <w:tblCellSpacing w:w="15" w:type="dxa"/>
              </w:trPr>
              <w:tc>
                <w:tcPr>
                  <w:tcW w:w="0" w:type="auto"/>
                  <w:vAlign w:val="center"/>
                  <w:hideMark/>
                </w:tcPr>
                <w:p w14:paraId="70FB8716" w14:textId="77777777" w:rsidR="009A5A02" w:rsidRPr="00E77C37" w:rsidRDefault="009A5A02" w:rsidP="00316CB6">
                  <w:pPr>
                    <w:rPr>
                      <w:lang w:val="en-US"/>
                    </w:rPr>
                  </w:pPr>
                </w:p>
              </w:tc>
            </w:tr>
          </w:tbl>
          <w:p w14:paraId="7ACF1DBC" w14:textId="77777777" w:rsidR="009A5A02" w:rsidRDefault="009A5A02" w:rsidP="00316CB6"/>
        </w:tc>
        <w:tc>
          <w:tcPr>
            <w:tcW w:w="2053" w:type="dxa"/>
          </w:tcPr>
          <w:p w14:paraId="76B4B2CC" w14:textId="77777777" w:rsidR="009A5A02" w:rsidRDefault="009A5A02" w:rsidP="00316CB6">
            <w:r>
              <w:t>170</w:t>
            </w:r>
          </w:p>
        </w:tc>
        <w:tc>
          <w:tcPr>
            <w:tcW w:w="2053" w:type="dxa"/>
          </w:tcPr>
          <w:p w14:paraId="0D3C45E8" w14:textId="77777777" w:rsidR="009A5A02" w:rsidRDefault="009A5A02" w:rsidP="00316CB6">
            <w:r>
              <w:t>~25</w:t>
            </w:r>
          </w:p>
        </w:tc>
        <w:tc>
          <w:tcPr>
            <w:tcW w:w="2053" w:type="dxa"/>
          </w:tcPr>
          <w:p w14:paraId="5C528A41" w14:textId="77777777" w:rsidR="009A5A02" w:rsidRDefault="009A5A02" w:rsidP="00316CB6">
            <w:r>
              <w:t>~53%</w:t>
            </w:r>
          </w:p>
        </w:tc>
      </w:tr>
      <w:tr w:rsidR="009A5A02" w14:paraId="126EB5F4"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5"/>
            </w:tblGrid>
            <w:tr w:rsidR="009A5A02" w:rsidRPr="00E77C37" w14:paraId="307DBB72" w14:textId="77777777" w:rsidTr="00316CB6">
              <w:trPr>
                <w:tblCellSpacing w:w="15" w:type="dxa"/>
              </w:trPr>
              <w:tc>
                <w:tcPr>
                  <w:tcW w:w="0" w:type="auto"/>
                  <w:vAlign w:val="center"/>
                  <w:hideMark/>
                </w:tcPr>
                <w:p w14:paraId="31D76D02" w14:textId="77777777" w:rsidR="009A5A02" w:rsidRPr="00E77C37" w:rsidRDefault="009A5A02" w:rsidP="00316CB6">
                  <w:pPr>
                    <w:ind w:firstLine="0"/>
                    <w:rPr>
                      <w:lang w:val="en-US"/>
                    </w:rPr>
                  </w:pPr>
                  <w:r w:rsidRPr="00E77C37">
                    <w:rPr>
                      <w:lang w:val="en-US"/>
                    </w:rPr>
                    <w:t>YOLOv9m</w:t>
                  </w:r>
                </w:p>
              </w:tc>
            </w:tr>
          </w:tbl>
          <w:p w14:paraId="628CD67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01690649" w14:textId="77777777" w:rsidTr="00316CB6">
              <w:trPr>
                <w:tblCellSpacing w:w="15" w:type="dxa"/>
              </w:trPr>
              <w:tc>
                <w:tcPr>
                  <w:tcW w:w="0" w:type="auto"/>
                  <w:vAlign w:val="center"/>
                  <w:hideMark/>
                </w:tcPr>
                <w:p w14:paraId="500C42BC" w14:textId="77777777" w:rsidR="009A5A02" w:rsidRPr="00E77C37" w:rsidRDefault="009A5A02" w:rsidP="00316CB6">
                  <w:pPr>
                    <w:rPr>
                      <w:lang w:val="en-US"/>
                    </w:rPr>
                  </w:pPr>
                </w:p>
              </w:tc>
            </w:tr>
          </w:tbl>
          <w:p w14:paraId="3522C5C8" w14:textId="77777777" w:rsidR="009A5A02" w:rsidRDefault="009A5A02" w:rsidP="00316CB6"/>
        </w:tc>
        <w:tc>
          <w:tcPr>
            <w:tcW w:w="2053" w:type="dxa"/>
          </w:tcPr>
          <w:p w14:paraId="120A6A65" w14:textId="77777777" w:rsidR="009A5A02" w:rsidRDefault="009A5A02" w:rsidP="00316CB6">
            <w:r>
              <w:t>120</w:t>
            </w:r>
          </w:p>
        </w:tc>
        <w:tc>
          <w:tcPr>
            <w:tcW w:w="2053" w:type="dxa"/>
          </w:tcPr>
          <w:p w14:paraId="34A0506A" w14:textId="77777777" w:rsidR="009A5A02" w:rsidRDefault="009A5A02" w:rsidP="00316CB6">
            <w:r>
              <w:t>~60</w:t>
            </w:r>
          </w:p>
        </w:tc>
        <w:tc>
          <w:tcPr>
            <w:tcW w:w="2053" w:type="dxa"/>
          </w:tcPr>
          <w:p w14:paraId="0539B8AF" w14:textId="77777777" w:rsidR="009A5A02" w:rsidRDefault="009A5A02" w:rsidP="00316CB6">
            <w:r>
              <w:t>~57%</w:t>
            </w:r>
          </w:p>
        </w:tc>
      </w:tr>
      <w:tr w:rsidR="009A5A02" w14:paraId="1B630EF9"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5"/>
            </w:tblGrid>
            <w:tr w:rsidR="009A5A02" w:rsidRPr="00E77C37" w14:paraId="0F8E841E" w14:textId="77777777" w:rsidTr="00316CB6">
              <w:trPr>
                <w:tblCellSpacing w:w="15" w:type="dxa"/>
              </w:trPr>
              <w:tc>
                <w:tcPr>
                  <w:tcW w:w="0" w:type="auto"/>
                  <w:vAlign w:val="center"/>
                  <w:hideMark/>
                </w:tcPr>
                <w:p w14:paraId="3C471F74" w14:textId="77777777" w:rsidR="009A5A02" w:rsidRPr="00E77C37" w:rsidRDefault="009A5A02" w:rsidP="00316CB6">
                  <w:pPr>
                    <w:ind w:firstLine="0"/>
                    <w:rPr>
                      <w:lang w:val="en-US"/>
                    </w:rPr>
                  </w:pPr>
                  <w:r w:rsidRPr="00E77C37">
                    <w:rPr>
                      <w:lang w:val="en-US"/>
                    </w:rPr>
                    <w:t>YOLOv9l</w:t>
                  </w:r>
                </w:p>
              </w:tc>
            </w:tr>
          </w:tbl>
          <w:p w14:paraId="696F1BF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4ED30F72" w14:textId="77777777" w:rsidTr="00316CB6">
              <w:trPr>
                <w:tblCellSpacing w:w="15" w:type="dxa"/>
              </w:trPr>
              <w:tc>
                <w:tcPr>
                  <w:tcW w:w="0" w:type="auto"/>
                  <w:vAlign w:val="center"/>
                  <w:hideMark/>
                </w:tcPr>
                <w:p w14:paraId="66907485" w14:textId="77777777" w:rsidR="009A5A02" w:rsidRPr="00E77C37" w:rsidRDefault="009A5A02" w:rsidP="00316CB6">
                  <w:pPr>
                    <w:rPr>
                      <w:lang w:val="en-US"/>
                    </w:rPr>
                  </w:pPr>
                </w:p>
              </w:tc>
            </w:tr>
          </w:tbl>
          <w:p w14:paraId="12046F4B" w14:textId="77777777" w:rsidR="009A5A02" w:rsidRDefault="009A5A02" w:rsidP="00316CB6"/>
        </w:tc>
        <w:tc>
          <w:tcPr>
            <w:tcW w:w="2053" w:type="dxa"/>
          </w:tcPr>
          <w:p w14:paraId="4F2E52C8" w14:textId="77777777" w:rsidR="009A5A02" w:rsidRDefault="009A5A02" w:rsidP="00316CB6">
            <w:r>
              <w:t>85</w:t>
            </w:r>
          </w:p>
        </w:tc>
        <w:tc>
          <w:tcPr>
            <w:tcW w:w="2053" w:type="dxa"/>
          </w:tcPr>
          <w:p w14:paraId="3F2AA7E2" w14:textId="77777777" w:rsidR="009A5A02" w:rsidRDefault="009A5A02" w:rsidP="00316CB6">
            <w:r>
              <w:t>~90</w:t>
            </w:r>
          </w:p>
        </w:tc>
        <w:tc>
          <w:tcPr>
            <w:tcW w:w="2053" w:type="dxa"/>
          </w:tcPr>
          <w:p w14:paraId="62777226" w14:textId="77777777" w:rsidR="009A5A02" w:rsidRDefault="009A5A02" w:rsidP="00316CB6">
            <w:r>
              <w:t>~60%</w:t>
            </w:r>
          </w:p>
        </w:tc>
      </w:tr>
      <w:tr w:rsidR="009A5A02" w14:paraId="0C52AEE7"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03"/>
            </w:tblGrid>
            <w:tr w:rsidR="009A5A02" w:rsidRPr="00E77C37" w14:paraId="7DF50B77" w14:textId="77777777" w:rsidTr="00316CB6">
              <w:trPr>
                <w:tblCellSpacing w:w="15" w:type="dxa"/>
              </w:trPr>
              <w:tc>
                <w:tcPr>
                  <w:tcW w:w="0" w:type="auto"/>
                  <w:vAlign w:val="center"/>
                  <w:hideMark/>
                </w:tcPr>
                <w:p w14:paraId="424220E7" w14:textId="77777777" w:rsidR="009A5A02" w:rsidRPr="00E77C37" w:rsidRDefault="009A5A02" w:rsidP="00316CB6">
                  <w:pPr>
                    <w:ind w:firstLine="0"/>
                    <w:rPr>
                      <w:lang w:val="en-US"/>
                    </w:rPr>
                  </w:pPr>
                  <w:r w:rsidRPr="00E77C37">
                    <w:rPr>
                      <w:lang w:val="en-US"/>
                    </w:rPr>
                    <w:t>YOLOv9x</w:t>
                  </w:r>
                </w:p>
              </w:tc>
            </w:tr>
          </w:tbl>
          <w:p w14:paraId="3CC5D45C"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568EA0E0" w14:textId="77777777" w:rsidTr="00316CB6">
              <w:trPr>
                <w:tblCellSpacing w:w="15" w:type="dxa"/>
              </w:trPr>
              <w:tc>
                <w:tcPr>
                  <w:tcW w:w="0" w:type="auto"/>
                  <w:vAlign w:val="center"/>
                  <w:hideMark/>
                </w:tcPr>
                <w:p w14:paraId="0C709847" w14:textId="77777777" w:rsidR="009A5A02" w:rsidRPr="00E77C37" w:rsidRDefault="009A5A02" w:rsidP="00316CB6">
                  <w:pPr>
                    <w:rPr>
                      <w:lang w:val="en-US"/>
                    </w:rPr>
                  </w:pPr>
                </w:p>
              </w:tc>
            </w:tr>
          </w:tbl>
          <w:p w14:paraId="38BE9D59" w14:textId="77777777" w:rsidR="009A5A02" w:rsidRDefault="009A5A02" w:rsidP="00316CB6"/>
        </w:tc>
        <w:tc>
          <w:tcPr>
            <w:tcW w:w="2053" w:type="dxa"/>
          </w:tcPr>
          <w:p w14:paraId="03A72F5C" w14:textId="77777777" w:rsidR="009A5A02" w:rsidRDefault="009A5A02" w:rsidP="00316CB6">
            <w:r>
              <w:t>60</w:t>
            </w:r>
          </w:p>
        </w:tc>
        <w:tc>
          <w:tcPr>
            <w:tcW w:w="2053" w:type="dxa"/>
          </w:tcPr>
          <w:p w14:paraId="3FD08F99" w14:textId="77777777" w:rsidR="009A5A02" w:rsidRDefault="009A5A02" w:rsidP="00316CB6">
            <w:r>
              <w:t>~140</w:t>
            </w:r>
          </w:p>
        </w:tc>
        <w:tc>
          <w:tcPr>
            <w:tcW w:w="2053" w:type="dxa"/>
          </w:tcPr>
          <w:p w14:paraId="3F21BCBF" w14:textId="77777777" w:rsidR="009A5A02" w:rsidRDefault="009A5A02" w:rsidP="00316CB6">
            <w:r>
              <w:t>~62%</w:t>
            </w:r>
          </w:p>
        </w:tc>
      </w:tr>
    </w:tbl>
    <w:p w14:paraId="1EDDE6C8" w14:textId="1B5B1012" w:rsidR="006E1B3F" w:rsidRPr="006E1B3F" w:rsidRDefault="006E1B3F" w:rsidP="006E1B3F">
      <w:pPr>
        <w:rPr>
          <w:b/>
          <w:bCs/>
          <w:lang w:val="en-US"/>
        </w:rPr>
      </w:pPr>
      <w:r w:rsidRPr="006E1B3F">
        <w:rPr>
          <w:b/>
          <w:bCs/>
          <w:lang w:val="en-US"/>
        </w:rPr>
        <w:t>Phân tích:</w:t>
      </w:r>
    </w:p>
    <w:p w14:paraId="41EB3663" w14:textId="77777777" w:rsidR="006E1B3F" w:rsidRPr="006E1B3F" w:rsidRDefault="006E1B3F" w:rsidP="006E1B3F">
      <w:pPr>
        <w:rPr>
          <w:lang w:val="en-US"/>
        </w:rPr>
      </w:pPr>
      <w:r w:rsidRPr="000E56E2">
        <w:t>YOLOv9s đạt tốc độ nhanh nhất với 170 FPS,</w:t>
      </w:r>
      <w:r w:rsidRPr="006E1B3F">
        <w:rPr>
          <w:lang w:val="en-US"/>
        </w:rPr>
        <w:t xml:space="preserve"> rất lý tưởng cho các ứng dụng yêu cầu phản hồi thời gian thực như:</w:t>
      </w:r>
    </w:p>
    <w:p w14:paraId="7792427D" w14:textId="77777777" w:rsidR="006E1B3F" w:rsidRPr="006E1B3F" w:rsidRDefault="006E1B3F" w:rsidP="006E1B3F">
      <w:pPr>
        <w:rPr>
          <w:lang w:val="en-US"/>
        </w:rPr>
      </w:pPr>
      <w:r w:rsidRPr="006E1B3F">
        <w:rPr>
          <w:lang w:val="en-US"/>
        </w:rPr>
        <w:t>Giám sát video trực tiếp</w:t>
      </w:r>
    </w:p>
    <w:p w14:paraId="410D9D09" w14:textId="77777777" w:rsidR="006E1B3F" w:rsidRPr="006E1B3F" w:rsidRDefault="006E1B3F" w:rsidP="006E1B3F">
      <w:pPr>
        <w:rPr>
          <w:lang w:val="en-US"/>
        </w:rPr>
      </w:pPr>
      <w:r w:rsidRPr="006E1B3F">
        <w:rPr>
          <w:lang w:val="en-US"/>
        </w:rPr>
        <w:t>Nhận diện trong robot di động</w:t>
      </w:r>
    </w:p>
    <w:p w14:paraId="424E4433" w14:textId="77777777" w:rsidR="006E1B3F" w:rsidRPr="006E1B3F" w:rsidRDefault="006E1B3F" w:rsidP="006E1B3F">
      <w:pPr>
        <w:rPr>
          <w:lang w:val="en-US"/>
        </w:rPr>
      </w:pPr>
      <w:r w:rsidRPr="006E1B3F">
        <w:rPr>
          <w:lang w:val="en-US"/>
        </w:rPr>
        <w:t>Thiết bị biên (Edge devices) và IoT</w:t>
      </w:r>
    </w:p>
    <w:p w14:paraId="4F9B41E0" w14:textId="77777777" w:rsidR="006E1B3F" w:rsidRPr="006E1B3F" w:rsidRDefault="006E1B3F" w:rsidP="006F0B9F">
      <w:pPr>
        <w:rPr>
          <w:lang w:val="en-US"/>
        </w:rPr>
      </w:pPr>
      <w:r w:rsidRPr="006E1B3F">
        <w:rPr>
          <w:lang w:val="en-US"/>
        </w:rPr>
        <w:lastRenderedPageBreak/>
        <w:t>Khi tăng dần kích thước mô hình từ YOLOv9m → YOLOv9l → YOLOv9x, tốc độ suy luận giảm dần nhưng độ chính xác tăng lên đáng kể. Điều này thể hiện rõ chiến lược đánh đổi (trade-off) giữa tốc độ và hiệu suất.</w:t>
      </w:r>
    </w:p>
    <w:p w14:paraId="123B170E" w14:textId="77777777" w:rsidR="006E1B3F" w:rsidRPr="006E1B3F" w:rsidRDefault="006E1B3F" w:rsidP="006E1B3F">
      <w:pPr>
        <w:rPr>
          <w:lang w:val="en-US"/>
        </w:rPr>
      </w:pPr>
      <w:r w:rsidRPr="000E56E2">
        <w:t>YOLOv9x tuy có độ chính xác cao nhất (~62%) nhưng chỉ đạt 60 FPS,</w:t>
      </w:r>
      <w:r w:rsidRPr="006E1B3F">
        <w:rPr>
          <w:lang w:val="en-US"/>
        </w:rPr>
        <w:t xml:space="preserve"> do độ phức tạp của mạng và số lượng tham số lớn hơn.</w:t>
      </w:r>
    </w:p>
    <w:p w14:paraId="7FF01E0B" w14:textId="77777777" w:rsidR="006E1B3F" w:rsidRPr="006E1B3F" w:rsidRDefault="006E1B3F" w:rsidP="006E1B3F">
      <w:pPr>
        <w:rPr>
          <w:lang w:val="en-US"/>
        </w:rPr>
      </w:pPr>
      <w:r w:rsidRPr="006E1B3F">
        <w:rPr>
          <w:lang w:val="en-US"/>
        </w:rPr>
        <w:t xml:space="preserve">Như vậy, </w:t>
      </w:r>
      <w:r w:rsidRPr="000E56E2">
        <w:t>YOLOv9s là lựa chọn tối ưu nhất khi cần tốc độ xử lý cao,</w:t>
      </w:r>
      <w:r w:rsidRPr="006E1B3F">
        <w:rPr>
          <w:lang w:val="en-US"/>
        </w:rPr>
        <w:t xml:space="preserve"> còn YOLOv9l hoặc YOLOv9x sẽ phù hợp hơn với các tác vụ yêu cầu độ chính xác cao, chấp nhận suy luận chậm hơn.</w:t>
      </w:r>
    </w:p>
    <w:p w14:paraId="39BD8169" w14:textId="77777777" w:rsidR="006E1B3F" w:rsidRPr="006E1B3F" w:rsidRDefault="006E1B3F" w:rsidP="006E1B3F">
      <w:pPr>
        <w:rPr>
          <w:b/>
          <w:bCs/>
          <w:lang w:val="en-US"/>
        </w:rPr>
      </w:pPr>
      <w:r w:rsidRPr="006E1B3F">
        <w:rPr>
          <w:b/>
          <w:bCs/>
          <w:lang w:val="en-US"/>
        </w:rPr>
        <w:t>Kết luận:</w:t>
      </w:r>
    </w:p>
    <w:p w14:paraId="113949DB" w14:textId="65102D0A" w:rsidR="00E77C37" w:rsidRPr="000E56E2" w:rsidRDefault="006E1B3F" w:rsidP="000E56E2">
      <w:pPr>
        <w:rPr>
          <w:lang w:val="en-US"/>
        </w:rPr>
      </w:pPr>
      <w:r w:rsidRPr="006E1B3F">
        <w:rPr>
          <w:lang w:val="en-US"/>
        </w:rPr>
        <w:t>Trong dòng YOLOv9, mỗi phiên bản đóng vai trò chiến lược riêng tùy theo yêu cầu thực tế. Tuy nhiên, nếu xét riêng về tốc độ nhận diện (chỉ số FPS), YOLOv9s vượt trội hơn hẳn các phiên bản cùng dòng, và là mô hình lý tưởng để triển khai trên các hệ thống thời gian thực với yêu cầu tốc độ cao và tài nguyên tính toán hạn chế.</w:t>
      </w:r>
    </w:p>
    <w:p w14:paraId="0347D0C3" w14:textId="07B323BB" w:rsidR="0029204D" w:rsidRPr="00FF37DA" w:rsidRDefault="00000000" w:rsidP="00FF37DA">
      <w:pPr>
        <w:pStyle w:val="Heading2"/>
      </w:pPr>
      <w:bookmarkStart w:id="227" w:name="_Toc5070"/>
      <w:bookmarkStart w:id="228" w:name="_Toc101958656"/>
      <w:bookmarkStart w:id="229" w:name="_Toc195640438"/>
      <w:r w:rsidRPr="002E2C37">
        <w:lastRenderedPageBreak/>
        <w:t>3.5 GIAO DIỆN CHƯƠNG TRÌNH</w:t>
      </w:r>
      <w:bookmarkEnd w:id="227"/>
      <w:bookmarkEnd w:id="228"/>
      <w:bookmarkEnd w:id="229"/>
    </w:p>
    <w:p w14:paraId="4BDC623C" w14:textId="6D37652F" w:rsidR="0029204D" w:rsidRDefault="00000000" w:rsidP="00892311">
      <w:pPr>
        <w:pStyle w:val="Heading3"/>
      </w:pPr>
      <w:bookmarkStart w:id="230" w:name="_Toc195640439"/>
      <w:r>
        <w:t>3.5.</w:t>
      </w:r>
      <w:r w:rsidR="00FF37DA">
        <w:t>1</w:t>
      </w:r>
      <w:r>
        <w:t xml:space="preserve"> Giao diện màn hình đăng nhập</w:t>
      </w:r>
      <w:bookmarkEnd w:id="230"/>
    </w:p>
    <w:p w14:paraId="5876D0C0" w14:textId="77777777" w:rsidR="00E82A5C" w:rsidRDefault="00FF37DA" w:rsidP="00E82A5C">
      <w:pPr>
        <w:keepNext/>
        <w:spacing w:before="0"/>
        <w:ind w:firstLine="0"/>
        <w:jc w:val="center"/>
      </w:pPr>
      <w:r w:rsidRPr="00FF37DA">
        <w:rPr>
          <w:noProof/>
          <w:lang w:val="en-US"/>
        </w:rPr>
        <w:drawing>
          <wp:inline distT="0" distB="0" distL="0" distR="0" wp14:anchorId="736E8147" wp14:editId="6E041590">
            <wp:extent cx="2682240" cy="5302250"/>
            <wp:effectExtent l="0" t="0" r="3810" b="0"/>
            <wp:docPr id="59157828"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7828" name="Picture 1" descr="A screenshot of a login screen&#10;&#10;AI-generated content may be incorrect."/>
                    <pic:cNvPicPr/>
                  </pic:nvPicPr>
                  <pic:blipFill>
                    <a:blip r:embed="rId181"/>
                    <a:stretch>
                      <a:fillRect/>
                    </a:stretch>
                  </pic:blipFill>
                  <pic:spPr>
                    <a:xfrm>
                      <a:off x="0" y="0"/>
                      <a:ext cx="2682519" cy="5302802"/>
                    </a:xfrm>
                    <a:prstGeom prst="rect">
                      <a:avLst/>
                    </a:prstGeom>
                  </pic:spPr>
                </pic:pic>
              </a:graphicData>
            </a:graphic>
          </wp:inline>
        </w:drawing>
      </w:r>
    </w:p>
    <w:p w14:paraId="14A311E5" w14:textId="174528F3" w:rsidR="0029204D" w:rsidRPr="00FF37DA" w:rsidRDefault="00E82A5C" w:rsidP="00E82A5C">
      <w:pPr>
        <w:pStyle w:val="Hnh"/>
        <w:rPr>
          <w:lang w:val="en-US"/>
        </w:rPr>
      </w:pPr>
      <w:bookmarkStart w:id="231" w:name="_Toc195696876"/>
      <w:r>
        <w:t xml:space="preserve">Hình </w:t>
      </w:r>
      <w:r>
        <w:fldChar w:fldCharType="begin"/>
      </w:r>
      <w:r>
        <w:instrText xml:space="preserve"> SEQ Hình \* ARABIC </w:instrText>
      </w:r>
      <w:r>
        <w:fldChar w:fldCharType="separate"/>
      </w:r>
      <w:r w:rsidR="007B498C">
        <w:rPr>
          <w:noProof/>
        </w:rPr>
        <w:t>26</w:t>
      </w:r>
      <w:r>
        <w:fldChar w:fldCharType="end"/>
      </w:r>
      <w:r>
        <w:t>: Giao diện đăng nhập</w:t>
      </w:r>
      <w:bookmarkEnd w:id="231"/>
    </w:p>
    <w:p w14:paraId="35288496" w14:textId="77777777" w:rsidR="0029204D" w:rsidRPr="00FF37DA" w:rsidRDefault="00000000" w:rsidP="00FF37DA">
      <w:pPr>
        <w:spacing w:before="0"/>
        <w:ind w:firstLine="0"/>
        <w:rPr>
          <w:lang w:val="en-US"/>
        </w:rPr>
      </w:pPr>
      <w:r>
        <w:rPr>
          <w:noProof/>
          <w:lang w:eastAsia="en-GB"/>
        </w:rPr>
        <mc:AlternateContent>
          <mc:Choice Requires="wps">
            <w:drawing>
              <wp:anchor distT="0" distB="0" distL="114300" distR="114300" simplePos="0" relativeHeight="251659264" behindDoc="0" locked="0" layoutInCell="1" allowOverlap="1" wp14:anchorId="7559BF75" wp14:editId="0F12EE68">
                <wp:simplePos x="0" y="0"/>
                <wp:positionH relativeFrom="column">
                  <wp:posOffset>1435100</wp:posOffset>
                </wp:positionH>
                <wp:positionV relativeFrom="paragraph">
                  <wp:posOffset>4165600</wp:posOffset>
                </wp:positionV>
                <wp:extent cx="2343150" cy="12700"/>
                <wp:effectExtent l="0" t="0" r="0" b="0"/>
                <wp:wrapSquare wrapText="bothSides"/>
                <wp:docPr id="160193" name="Rectangle 160193"/>
                <wp:cNvGraphicFramePr/>
                <a:graphic xmlns:a="http://schemas.openxmlformats.org/drawingml/2006/main">
                  <a:graphicData uri="http://schemas.microsoft.com/office/word/2010/wordprocessingShape">
                    <wps:wsp>
                      <wps:cNvSpPr/>
                      <wps:spPr>
                        <a:xfrm>
                          <a:off x="4174425" y="3779683"/>
                          <a:ext cx="2343150" cy="635"/>
                        </a:xfrm>
                        <a:prstGeom prst="rect">
                          <a:avLst/>
                        </a:prstGeom>
                        <a:solidFill>
                          <a:srgbClr val="FFFFFF"/>
                        </a:solidFill>
                        <a:ln>
                          <a:noFill/>
                        </a:ln>
                      </wps:spPr>
                      <wps:txbx>
                        <w:txbxContent>
                          <w:p w14:paraId="24ABC5EB" w14:textId="4F486488" w:rsidR="0029204D" w:rsidRDefault="00000000">
                            <w:pPr>
                              <w:ind w:firstLine="0"/>
                            </w:pPr>
                            <w:r>
                              <w:rPr>
                                <w:color w:val="000000"/>
                              </w:rPr>
                              <w:t>Hình</w:t>
                            </w:r>
                            <w:r w:rsidR="00BC67E0">
                              <w:rPr>
                                <w:color w:val="000000"/>
                              </w:rPr>
                              <w:t xml:space="preserve"> </w:t>
                            </w:r>
                            <w:r>
                              <w:rPr>
                                <w:color w:val="000000"/>
                              </w:rPr>
                              <w:t>SEQ Hình \* ARABIC 62: Giao diện đăng nhập</w:t>
                            </w:r>
                          </w:p>
                        </w:txbxContent>
                      </wps:txbx>
                      <wps:bodyPr spcFirstLastPara="1" wrap="square" lIns="0" tIns="0" rIns="0" bIns="0" anchor="t" anchorCtr="0">
                        <a:noAutofit/>
                      </wps:bodyPr>
                    </wps:wsp>
                  </a:graphicData>
                </a:graphic>
              </wp:anchor>
            </w:drawing>
          </mc:Choice>
          <mc:Fallback>
            <w:pict>
              <v:rect w14:anchorId="7559BF75" id="Rectangle 160193" o:spid="_x0000_s1026" style="position:absolute;left:0;text-align:left;margin-left:113pt;margin-top:328pt;width:184.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" stroked="f">
                <v:textbox inset="0,0,0,0">
                  <w:txbxContent>
                    <w:p w14:paraId="24ABC5EB" w14:textId="4F486488" w:rsidR="0029204D" w:rsidRDefault="00000000">
                      <w:pPr>
                        <w:ind w:firstLine="0"/>
                      </w:pPr>
                      <w:r>
                        <w:rPr>
                          <w:color w:val="000000"/>
                        </w:rPr>
                        <w:t>Hình</w:t>
                      </w:r>
                      <w:r w:rsidR="00BC67E0">
                        <w:rPr>
                          <w:color w:val="000000"/>
                        </w:rPr>
                        <w:t xml:space="preserve"> </w:t>
                      </w:r>
                      <w:r>
                        <w:rPr>
                          <w:color w:val="000000"/>
                        </w:rPr>
                        <w:t>SEQ Hình \* ARABIC 62: Giao diện đăng nhập</w:t>
                      </w:r>
                    </w:p>
                  </w:txbxContent>
                </v:textbox>
                <w10:wrap type="square"/>
              </v:rect>
            </w:pict>
          </mc:Fallback>
        </mc:AlternateContent>
      </w:r>
    </w:p>
    <w:p w14:paraId="21A1B711" w14:textId="0CD76578" w:rsidR="0029204D" w:rsidRDefault="00000000" w:rsidP="00892311">
      <w:pPr>
        <w:pStyle w:val="Heading3"/>
      </w:pPr>
      <w:bookmarkStart w:id="232" w:name="_Toc101958659"/>
      <w:bookmarkStart w:id="233" w:name="_Toc195640440"/>
      <w:r>
        <w:lastRenderedPageBreak/>
        <w:t>3.5.</w:t>
      </w:r>
      <w:r w:rsidR="00FF37DA">
        <w:t>2</w:t>
      </w:r>
      <w:r>
        <w:t xml:space="preserve"> Giao diện màn hình đăng ký</w:t>
      </w:r>
      <w:bookmarkEnd w:id="232"/>
      <w:bookmarkEnd w:id="233"/>
    </w:p>
    <w:p w14:paraId="160E72D1" w14:textId="77777777" w:rsidR="00E82A5C" w:rsidRDefault="00FF37DA" w:rsidP="00E82A5C">
      <w:pPr>
        <w:keepNext/>
        <w:jc w:val="center"/>
      </w:pPr>
      <w:r w:rsidRPr="00FF37DA">
        <w:rPr>
          <w:noProof/>
          <w:lang w:val="en-US"/>
        </w:rPr>
        <w:drawing>
          <wp:inline distT="0" distB="0" distL="0" distR="0" wp14:anchorId="6DEB1D47" wp14:editId="07BC83C4">
            <wp:extent cx="2808074" cy="6080760"/>
            <wp:effectExtent l="0" t="0" r="0" b="0"/>
            <wp:docPr id="300836393"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36393" name="Picture 1" descr="A screenshot of a login form&#10;&#10;AI-generated content may be incorrect."/>
                    <pic:cNvPicPr/>
                  </pic:nvPicPr>
                  <pic:blipFill>
                    <a:blip r:embed="rId182"/>
                    <a:stretch>
                      <a:fillRect/>
                    </a:stretch>
                  </pic:blipFill>
                  <pic:spPr>
                    <a:xfrm>
                      <a:off x="0" y="0"/>
                      <a:ext cx="2809340" cy="6083502"/>
                    </a:xfrm>
                    <a:prstGeom prst="rect">
                      <a:avLst/>
                    </a:prstGeom>
                  </pic:spPr>
                </pic:pic>
              </a:graphicData>
            </a:graphic>
          </wp:inline>
        </w:drawing>
      </w:r>
    </w:p>
    <w:p w14:paraId="76A595E4" w14:textId="68B07D41" w:rsidR="00892311" w:rsidRPr="00892311" w:rsidRDefault="00E82A5C" w:rsidP="00E82A5C">
      <w:pPr>
        <w:pStyle w:val="Hnh"/>
        <w:rPr>
          <w:lang w:val="en-US"/>
        </w:rPr>
      </w:pPr>
      <w:bookmarkStart w:id="234" w:name="_Toc195696877"/>
      <w:r>
        <w:t xml:space="preserve">Hình </w:t>
      </w:r>
      <w:r>
        <w:fldChar w:fldCharType="begin"/>
      </w:r>
      <w:r>
        <w:instrText xml:space="preserve"> SEQ Hình \* ARABIC </w:instrText>
      </w:r>
      <w:r>
        <w:fldChar w:fldCharType="separate"/>
      </w:r>
      <w:r w:rsidR="007B498C">
        <w:rPr>
          <w:noProof/>
        </w:rPr>
        <w:t>27</w:t>
      </w:r>
      <w:r>
        <w:fldChar w:fldCharType="end"/>
      </w:r>
      <w:r>
        <w:t>: Giao diện đăng ký</w:t>
      </w:r>
      <w:bookmarkEnd w:id="234"/>
    </w:p>
    <w:p w14:paraId="69D3C8CA" w14:textId="04718BD2" w:rsidR="0029204D" w:rsidRPr="00892311" w:rsidRDefault="00000000" w:rsidP="00892311">
      <w:pPr>
        <w:pStyle w:val="Heading3"/>
      </w:pPr>
      <w:bookmarkStart w:id="235" w:name="_Toc195640441"/>
      <w:r>
        <w:lastRenderedPageBreak/>
        <w:t>3.5.</w:t>
      </w:r>
      <w:r w:rsidR="00560720">
        <w:t>3</w:t>
      </w:r>
      <w:r>
        <w:t xml:space="preserve"> Giao diện </w:t>
      </w:r>
      <w:r w:rsidR="006F4DCD">
        <w:t>home</w:t>
      </w:r>
      <w:bookmarkEnd w:id="235"/>
    </w:p>
    <w:p w14:paraId="3E0597CE" w14:textId="7581F58C" w:rsidR="00E82A5C" w:rsidRDefault="007B498C" w:rsidP="00E82A5C">
      <w:pPr>
        <w:keepNext/>
        <w:spacing w:before="0"/>
        <w:ind w:firstLine="0"/>
        <w:jc w:val="center"/>
      </w:pPr>
      <w:r w:rsidRPr="007B498C">
        <w:rPr>
          <w:noProof/>
        </w:rPr>
        <w:drawing>
          <wp:inline distT="0" distB="0" distL="0" distR="0" wp14:anchorId="15B5EB95" wp14:editId="3F340D8D">
            <wp:extent cx="2807908" cy="6080400"/>
            <wp:effectExtent l="0" t="0" r="0" b="0"/>
            <wp:docPr id="2144193872"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193872" name="Picture 1" descr="A screenshot of a cell phone&#10;&#10;AI-generated content may be incorrect."/>
                    <pic:cNvPicPr/>
                  </pic:nvPicPr>
                  <pic:blipFill>
                    <a:blip r:embed="rId183"/>
                    <a:stretch>
                      <a:fillRect/>
                    </a:stretch>
                  </pic:blipFill>
                  <pic:spPr>
                    <a:xfrm>
                      <a:off x="0" y="0"/>
                      <a:ext cx="2807908" cy="6080400"/>
                    </a:xfrm>
                    <a:prstGeom prst="rect">
                      <a:avLst/>
                    </a:prstGeom>
                  </pic:spPr>
                </pic:pic>
              </a:graphicData>
            </a:graphic>
          </wp:inline>
        </w:drawing>
      </w:r>
    </w:p>
    <w:p w14:paraId="7CCAE783" w14:textId="20A1287C" w:rsidR="0029204D" w:rsidRDefault="00E82A5C" w:rsidP="00E82A5C">
      <w:pPr>
        <w:pStyle w:val="Hnh"/>
        <w:rPr>
          <w:lang w:val="vi-VN"/>
        </w:rPr>
      </w:pPr>
      <w:bookmarkStart w:id="236" w:name="_Toc195696878"/>
      <w:r>
        <w:t xml:space="preserve">Hình </w:t>
      </w:r>
      <w:r>
        <w:fldChar w:fldCharType="begin"/>
      </w:r>
      <w:r>
        <w:instrText xml:space="preserve"> SEQ Hình \* ARABIC </w:instrText>
      </w:r>
      <w:r>
        <w:fldChar w:fldCharType="separate"/>
      </w:r>
      <w:r w:rsidR="007B498C">
        <w:rPr>
          <w:noProof/>
        </w:rPr>
        <w:t>28</w:t>
      </w:r>
      <w:r>
        <w:fldChar w:fldCharType="end"/>
      </w:r>
      <w:r>
        <w:t>: Giao diện home</w:t>
      </w:r>
      <w:bookmarkEnd w:id="236"/>
    </w:p>
    <w:p w14:paraId="0F208FA5" w14:textId="38A3EA9A" w:rsidR="0029204D" w:rsidRDefault="00000000" w:rsidP="00892311">
      <w:pPr>
        <w:pStyle w:val="Heading3"/>
      </w:pPr>
      <w:bookmarkStart w:id="237" w:name="_Toc195640442"/>
      <w:r>
        <w:lastRenderedPageBreak/>
        <w:t xml:space="preserve">3.5.4 Giao diện </w:t>
      </w:r>
      <w:r w:rsidR="006F4DCD">
        <w:t>chatbot</w:t>
      </w:r>
      <w:bookmarkEnd w:id="237"/>
    </w:p>
    <w:p w14:paraId="5FE4A8EA" w14:textId="77777777" w:rsidR="00E82A5C" w:rsidRDefault="006F4DCD" w:rsidP="00E82A5C">
      <w:pPr>
        <w:keepNext/>
        <w:jc w:val="center"/>
      </w:pPr>
      <w:r w:rsidRPr="006F4DCD">
        <w:rPr>
          <w:noProof/>
          <w:lang w:val="en-US"/>
        </w:rPr>
        <w:drawing>
          <wp:inline distT="0" distB="0" distL="0" distR="0" wp14:anchorId="69B1D7E1" wp14:editId="5DC155EE">
            <wp:extent cx="2808000" cy="6080599"/>
            <wp:effectExtent l="0" t="0" r="0" b="0"/>
            <wp:docPr id="1823303913"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03913" name="Picture 1" descr="A screenshot of a chat&#10;&#10;AI-generated content may be incorrect."/>
                    <pic:cNvPicPr/>
                  </pic:nvPicPr>
                  <pic:blipFill>
                    <a:blip r:embed="rId184"/>
                    <a:stretch>
                      <a:fillRect/>
                    </a:stretch>
                  </pic:blipFill>
                  <pic:spPr>
                    <a:xfrm>
                      <a:off x="0" y="0"/>
                      <a:ext cx="2808000" cy="6080599"/>
                    </a:xfrm>
                    <a:prstGeom prst="rect">
                      <a:avLst/>
                    </a:prstGeom>
                  </pic:spPr>
                </pic:pic>
              </a:graphicData>
            </a:graphic>
          </wp:inline>
        </w:drawing>
      </w:r>
    </w:p>
    <w:p w14:paraId="5FAF7A1F" w14:textId="7586969F" w:rsidR="006F4DCD" w:rsidRPr="006F4DCD" w:rsidRDefault="00E82A5C" w:rsidP="00E82A5C">
      <w:pPr>
        <w:pStyle w:val="Hnh"/>
        <w:rPr>
          <w:lang w:val="en-US"/>
        </w:rPr>
      </w:pPr>
      <w:bookmarkStart w:id="238" w:name="_Toc195696879"/>
      <w:r>
        <w:t xml:space="preserve">Hình </w:t>
      </w:r>
      <w:r>
        <w:fldChar w:fldCharType="begin"/>
      </w:r>
      <w:r>
        <w:instrText xml:space="preserve"> SEQ Hình \* ARABIC </w:instrText>
      </w:r>
      <w:r>
        <w:fldChar w:fldCharType="separate"/>
      </w:r>
      <w:r w:rsidR="007B498C">
        <w:rPr>
          <w:noProof/>
        </w:rPr>
        <w:t>29</w:t>
      </w:r>
      <w:r>
        <w:fldChar w:fldCharType="end"/>
      </w:r>
      <w:r>
        <w:t>: Giao diện chatbot</w:t>
      </w:r>
      <w:bookmarkEnd w:id="238"/>
    </w:p>
    <w:p w14:paraId="1F408EFB" w14:textId="59DDF9D6" w:rsidR="0029204D" w:rsidRDefault="0029204D" w:rsidP="00892311">
      <w:pPr>
        <w:keepNext/>
        <w:ind w:firstLine="0"/>
      </w:pPr>
    </w:p>
    <w:p w14:paraId="189935A8" w14:textId="0D883C73" w:rsidR="0029204D" w:rsidRDefault="00000000" w:rsidP="00892311">
      <w:pPr>
        <w:pStyle w:val="Heading3"/>
      </w:pPr>
      <w:bookmarkStart w:id="239" w:name="_Toc101958661"/>
      <w:bookmarkStart w:id="240" w:name="_Toc195640443"/>
      <w:r>
        <w:t>3.5.</w:t>
      </w:r>
      <w:r w:rsidR="00560720">
        <w:t>5</w:t>
      </w:r>
      <w:r>
        <w:t xml:space="preserve"> Giao diện </w:t>
      </w:r>
      <w:bookmarkEnd w:id="239"/>
      <w:r w:rsidR="006F4DCD">
        <w:t>detect côn trùng từ camera</w:t>
      </w:r>
      <w:bookmarkEnd w:id="240"/>
    </w:p>
    <w:p w14:paraId="3BBD1785" w14:textId="77777777" w:rsidR="00E82A5C" w:rsidRDefault="006F4DCD" w:rsidP="00E82A5C">
      <w:pPr>
        <w:keepNext/>
        <w:jc w:val="center"/>
      </w:pPr>
      <w:r w:rsidRPr="006F4DCD">
        <w:rPr>
          <w:noProof/>
          <w:lang w:val="en-US"/>
        </w:rPr>
        <w:drawing>
          <wp:inline distT="0" distB="0" distL="0" distR="0" wp14:anchorId="68B2D791" wp14:editId="024E78F0">
            <wp:extent cx="2808000" cy="6080599"/>
            <wp:effectExtent l="0" t="0" r="0" b="0"/>
            <wp:docPr id="2001303951" name="Picture 1" descr="A close up of a bu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03951" name="Picture 1" descr="A close up of a bug&#10;&#10;AI-generated content may be incorrect."/>
                    <pic:cNvPicPr/>
                  </pic:nvPicPr>
                  <pic:blipFill>
                    <a:blip r:embed="rId185"/>
                    <a:stretch>
                      <a:fillRect/>
                    </a:stretch>
                  </pic:blipFill>
                  <pic:spPr>
                    <a:xfrm>
                      <a:off x="0" y="0"/>
                      <a:ext cx="2808000" cy="6080599"/>
                    </a:xfrm>
                    <a:prstGeom prst="rect">
                      <a:avLst/>
                    </a:prstGeom>
                  </pic:spPr>
                </pic:pic>
              </a:graphicData>
            </a:graphic>
          </wp:inline>
        </w:drawing>
      </w:r>
    </w:p>
    <w:p w14:paraId="2F1CAAE2" w14:textId="1FF58EEA" w:rsidR="006F4DCD" w:rsidRPr="006F4DCD" w:rsidRDefault="00E82A5C" w:rsidP="00E82A5C">
      <w:pPr>
        <w:pStyle w:val="Hnh"/>
        <w:rPr>
          <w:lang w:val="en-US"/>
        </w:rPr>
      </w:pPr>
      <w:bookmarkStart w:id="241" w:name="_Toc195696880"/>
      <w:r>
        <w:t xml:space="preserve">Hình </w:t>
      </w:r>
      <w:r>
        <w:fldChar w:fldCharType="begin"/>
      </w:r>
      <w:r>
        <w:instrText xml:space="preserve"> SEQ Hình \* ARABIC </w:instrText>
      </w:r>
      <w:r>
        <w:fldChar w:fldCharType="separate"/>
      </w:r>
      <w:r w:rsidR="007B498C">
        <w:rPr>
          <w:noProof/>
        </w:rPr>
        <w:t>30</w:t>
      </w:r>
      <w:r>
        <w:fldChar w:fldCharType="end"/>
      </w:r>
      <w:r>
        <w:t>: Giao diện nhận d</w:t>
      </w:r>
      <w:r w:rsidR="000A6D53">
        <w:t>ạng</w:t>
      </w:r>
      <w:r>
        <w:t xml:space="preserve"> camera</w:t>
      </w:r>
      <w:bookmarkEnd w:id="241"/>
    </w:p>
    <w:p w14:paraId="5C661CF4" w14:textId="77777777" w:rsidR="006F4DCD" w:rsidRPr="006F4DCD" w:rsidRDefault="006F4DCD" w:rsidP="006F4DCD">
      <w:pPr>
        <w:rPr>
          <w:lang w:val="en-US"/>
        </w:rPr>
      </w:pPr>
    </w:p>
    <w:p w14:paraId="48AC26C0" w14:textId="0FFC3731" w:rsidR="0029204D" w:rsidRDefault="0029204D">
      <w:pPr>
        <w:keepNext/>
        <w:ind w:firstLine="0"/>
        <w:jc w:val="center"/>
      </w:pPr>
    </w:p>
    <w:p w14:paraId="2AF6CA4B" w14:textId="5E57826C" w:rsidR="0029204D" w:rsidRDefault="00000000" w:rsidP="00892311">
      <w:pPr>
        <w:pStyle w:val="Heading3"/>
      </w:pPr>
      <w:bookmarkStart w:id="242" w:name="_Toc101958662"/>
      <w:bookmarkStart w:id="243" w:name="_Toc195640444"/>
      <w:r>
        <w:t>3.5.</w:t>
      </w:r>
      <w:r w:rsidR="00560720">
        <w:t>6</w:t>
      </w:r>
      <w:r>
        <w:t xml:space="preserve"> Giao diện </w:t>
      </w:r>
      <w:bookmarkEnd w:id="242"/>
      <w:r w:rsidR="006F4DCD">
        <w:t>detect côn trùng từ ảnh trong thư viện</w:t>
      </w:r>
      <w:bookmarkEnd w:id="243"/>
    </w:p>
    <w:p w14:paraId="5EF295D9" w14:textId="77777777" w:rsidR="00E82A5C" w:rsidRDefault="006F4DCD" w:rsidP="00E82A5C">
      <w:pPr>
        <w:keepNext/>
        <w:jc w:val="center"/>
      </w:pPr>
      <w:r w:rsidRPr="006F4DCD">
        <w:rPr>
          <w:noProof/>
          <w:lang w:val="en-US"/>
        </w:rPr>
        <w:drawing>
          <wp:inline distT="0" distB="0" distL="0" distR="0" wp14:anchorId="2169685B" wp14:editId="7C8BF6AF">
            <wp:extent cx="2807908" cy="6080400"/>
            <wp:effectExtent l="0" t="0" r="0" b="0"/>
            <wp:docPr id="1966962620" name="Picture 1" descr="A close-up of a yellow and black beet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62620" name="Picture 1" descr="A close-up of a yellow and black beetle&#10;&#10;AI-generated content may be incorrect."/>
                    <pic:cNvPicPr/>
                  </pic:nvPicPr>
                  <pic:blipFill>
                    <a:blip r:embed="rId186"/>
                    <a:stretch>
                      <a:fillRect/>
                    </a:stretch>
                  </pic:blipFill>
                  <pic:spPr>
                    <a:xfrm>
                      <a:off x="0" y="0"/>
                      <a:ext cx="2807908" cy="6080400"/>
                    </a:xfrm>
                    <a:prstGeom prst="rect">
                      <a:avLst/>
                    </a:prstGeom>
                  </pic:spPr>
                </pic:pic>
              </a:graphicData>
            </a:graphic>
          </wp:inline>
        </w:drawing>
      </w:r>
    </w:p>
    <w:p w14:paraId="6102FC15" w14:textId="7E2A75F0" w:rsidR="006F4DCD" w:rsidRPr="006F4DCD" w:rsidRDefault="00E82A5C" w:rsidP="00E82A5C">
      <w:pPr>
        <w:pStyle w:val="Hnh"/>
        <w:rPr>
          <w:lang w:val="en-US"/>
        </w:rPr>
      </w:pPr>
      <w:bookmarkStart w:id="244" w:name="_Toc195696881"/>
      <w:r>
        <w:t xml:space="preserve">Hình </w:t>
      </w:r>
      <w:r>
        <w:fldChar w:fldCharType="begin"/>
      </w:r>
      <w:r>
        <w:instrText xml:space="preserve"> SEQ Hình \* ARABIC </w:instrText>
      </w:r>
      <w:r>
        <w:fldChar w:fldCharType="separate"/>
      </w:r>
      <w:r w:rsidR="007B498C">
        <w:rPr>
          <w:noProof/>
        </w:rPr>
        <w:t>31</w:t>
      </w:r>
      <w:r>
        <w:fldChar w:fldCharType="end"/>
      </w:r>
      <w:r>
        <w:t>: Giao diện nhận dạng bằng ảnh</w:t>
      </w:r>
      <w:bookmarkEnd w:id="244"/>
    </w:p>
    <w:p w14:paraId="58BB6155" w14:textId="7B629507" w:rsidR="0029204D" w:rsidRDefault="0029204D">
      <w:pPr>
        <w:keepNext/>
        <w:ind w:firstLine="0"/>
        <w:jc w:val="center"/>
      </w:pPr>
    </w:p>
    <w:p w14:paraId="21A4BDCF" w14:textId="7213A561" w:rsidR="0029204D" w:rsidRDefault="00000000" w:rsidP="00892311">
      <w:pPr>
        <w:pStyle w:val="Heading3"/>
      </w:pPr>
      <w:bookmarkStart w:id="245" w:name="_Toc101958663"/>
      <w:bookmarkStart w:id="246" w:name="_Toc195640445"/>
      <w:r>
        <w:t>3.5.</w:t>
      </w:r>
      <w:r w:rsidR="00560720">
        <w:t>7</w:t>
      </w:r>
      <w:r>
        <w:t xml:space="preserve"> Giao diện </w:t>
      </w:r>
      <w:bookmarkEnd w:id="245"/>
      <w:r w:rsidR="006F4DCD">
        <w:t>xem thông tin chi tiết côn trùng</w:t>
      </w:r>
      <w:bookmarkEnd w:id="246"/>
    </w:p>
    <w:p w14:paraId="6B4D8EC0" w14:textId="77777777" w:rsidR="00E82A5C" w:rsidRDefault="006F4DCD" w:rsidP="00E82A5C">
      <w:pPr>
        <w:keepNext/>
        <w:jc w:val="center"/>
      </w:pPr>
      <w:r w:rsidRPr="006F4DCD">
        <w:rPr>
          <w:noProof/>
          <w:lang w:val="en-US"/>
        </w:rPr>
        <w:drawing>
          <wp:inline distT="0" distB="0" distL="0" distR="0" wp14:anchorId="29DE2B69" wp14:editId="06D5C5BB">
            <wp:extent cx="2807908" cy="6080400"/>
            <wp:effectExtent l="0" t="0" r="0" b="0"/>
            <wp:docPr id="2113755822"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55822" name="Picture 1" descr="A screenshot of a chat&#10;&#10;AI-generated content may be incorrect."/>
                    <pic:cNvPicPr/>
                  </pic:nvPicPr>
                  <pic:blipFill>
                    <a:blip r:embed="rId187"/>
                    <a:stretch>
                      <a:fillRect/>
                    </a:stretch>
                  </pic:blipFill>
                  <pic:spPr>
                    <a:xfrm>
                      <a:off x="0" y="0"/>
                      <a:ext cx="2807908" cy="6080400"/>
                    </a:xfrm>
                    <a:prstGeom prst="rect">
                      <a:avLst/>
                    </a:prstGeom>
                  </pic:spPr>
                </pic:pic>
              </a:graphicData>
            </a:graphic>
          </wp:inline>
        </w:drawing>
      </w:r>
    </w:p>
    <w:p w14:paraId="1A4FF5C8" w14:textId="44BC0221" w:rsidR="006F4DCD" w:rsidRDefault="00E82A5C" w:rsidP="00E82A5C">
      <w:pPr>
        <w:pStyle w:val="Hnh"/>
        <w:rPr>
          <w:lang w:val="en-US"/>
        </w:rPr>
      </w:pPr>
      <w:bookmarkStart w:id="247" w:name="_Toc195696882"/>
      <w:r>
        <w:t xml:space="preserve">Hình </w:t>
      </w:r>
      <w:r>
        <w:fldChar w:fldCharType="begin"/>
      </w:r>
      <w:r>
        <w:instrText xml:space="preserve"> SEQ Hình \* ARABIC </w:instrText>
      </w:r>
      <w:r>
        <w:fldChar w:fldCharType="separate"/>
      </w:r>
      <w:r w:rsidR="007B498C">
        <w:rPr>
          <w:noProof/>
        </w:rPr>
        <w:t>32</w:t>
      </w:r>
      <w:r>
        <w:fldChar w:fldCharType="end"/>
      </w:r>
      <w:r>
        <w:t>: Giao diện xem chi tiết côn trùng</w:t>
      </w:r>
      <w:bookmarkEnd w:id="247"/>
    </w:p>
    <w:p w14:paraId="5ABF3C55" w14:textId="77777777" w:rsidR="006F4DCD" w:rsidRDefault="006F4DCD" w:rsidP="006F4DCD">
      <w:pPr>
        <w:keepNext/>
        <w:ind w:firstLine="0"/>
        <w:jc w:val="center"/>
      </w:pPr>
    </w:p>
    <w:p w14:paraId="757A7A64" w14:textId="756A6007" w:rsidR="006F4DCD" w:rsidRDefault="006F4DCD" w:rsidP="006F4DCD">
      <w:pPr>
        <w:pStyle w:val="Heading3"/>
      </w:pPr>
      <w:bookmarkStart w:id="248" w:name="_Toc195640446"/>
      <w:r>
        <w:t>3.5.8 Giao diện Admin đăng bài viết</w:t>
      </w:r>
      <w:bookmarkEnd w:id="248"/>
    </w:p>
    <w:p w14:paraId="5514B696" w14:textId="77777777" w:rsidR="00E82A5C" w:rsidRDefault="006F4DCD" w:rsidP="00E82A5C">
      <w:pPr>
        <w:keepNext/>
        <w:jc w:val="center"/>
      </w:pPr>
      <w:r w:rsidRPr="006F4DCD">
        <w:rPr>
          <w:noProof/>
          <w:lang w:val="en-US"/>
        </w:rPr>
        <w:drawing>
          <wp:inline distT="0" distB="0" distL="0" distR="0" wp14:anchorId="5953BD53" wp14:editId="329DDB62">
            <wp:extent cx="2807908" cy="6080400"/>
            <wp:effectExtent l="0" t="0" r="0" b="0"/>
            <wp:docPr id="132547154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71549" name="Picture 1" descr="A screenshot of a phone&#10;&#10;AI-generated content may be incorrect."/>
                    <pic:cNvPicPr/>
                  </pic:nvPicPr>
                  <pic:blipFill>
                    <a:blip r:embed="rId188"/>
                    <a:stretch>
                      <a:fillRect/>
                    </a:stretch>
                  </pic:blipFill>
                  <pic:spPr>
                    <a:xfrm>
                      <a:off x="0" y="0"/>
                      <a:ext cx="2807908" cy="6080400"/>
                    </a:xfrm>
                    <a:prstGeom prst="rect">
                      <a:avLst/>
                    </a:prstGeom>
                  </pic:spPr>
                </pic:pic>
              </a:graphicData>
            </a:graphic>
          </wp:inline>
        </w:drawing>
      </w:r>
    </w:p>
    <w:p w14:paraId="481278C1" w14:textId="376E9085" w:rsidR="0029204D" w:rsidRDefault="00E82A5C" w:rsidP="00E82A5C">
      <w:pPr>
        <w:pStyle w:val="Hnh"/>
      </w:pPr>
      <w:bookmarkStart w:id="249" w:name="_Toc195696883"/>
      <w:r>
        <w:t xml:space="preserve">Hình </w:t>
      </w:r>
      <w:r>
        <w:fldChar w:fldCharType="begin"/>
      </w:r>
      <w:r>
        <w:instrText xml:space="preserve"> SEQ Hình \* ARABIC </w:instrText>
      </w:r>
      <w:r>
        <w:fldChar w:fldCharType="separate"/>
      </w:r>
      <w:r w:rsidR="007B498C">
        <w:rPr>
          <w:noProof/>
        </w:rPr>
        <w:t>33</w:t>
      </w:r>
      <w:r>
        <w:fldChar w:fldCharType="end"/>
      </w:r>
      <w:r>
        <w:t>: Giao diện tạo bài viết admin</w:t>
      </w:r>
      <w:bookmarkEnd w:id="249"/>
    </w:p>
    <w:p w14:paraId="739E80DE" w14:textId="39C84809" w:rsidR="007B498C" w:rsidRDefault="007B498C" w:rsidP="007B498C">
      <w:pPr>
        <w:pStyle w:val="Heading3"/>
      </w:pPr>
      <w:r>
        <w:lastRenderedPageBreak/>
        <w:t>3.5.9 Giao diện sửa thông tin ngườ dùng</w:t>
      </w:r>
    </w:p>
    <w:p w14:paraId="466824A0" w14:textId="77777777" w:rsidR="007B498C" w:rsidRDefault="007B498C" w:rsidP="007B498C">
      <w:pPr>
        <w:pStyle w:val="Hnh"/>
        <w:keepNext/>
      </w:pPr>
      <w:r w:rsidRPr="007B498C">
        <w:rPr>
          <w:noProof/>
          <w:lang w:val="en-US"/>
        </w:rPr>
        <w:drawing>
          <wp:inline distT="0" distB="0" distL="0" distR="0" wp14:anchorId="41FF4464" wp14:editId="48A6368D">
            <wp:extent cx="2807908" cy="6080400"/>
            <wp:effectExtent l="0" t="0" r="0" b="0"/>
            <wp:docPr id="279483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83810" name=""/>
                    <pic:cNvPicPr/>
                  </pic:nvPicPr>
                  <pic:blipFill>
                    <a:blip r:embed="rId189"/>
                    <a:stretch>
                      <a:fillRect/>
                    </a:stretch>
                  </pic:blipFill>
                  <pic:spPr>
                    <a:xfrm>
                      <a:off x="0" y="0"/>
                      <a:ext cx="2807908" cy="6080400"/>
                    </a:xfrm>
                    <a:prstGeom prst="rect">
                      <a:avLst/>
                    </a:prstGeom>
                  </pic:spPr>
                </pic:pic>
              </a:graphicData>
            </a:graphic>
          </wp:inline>
        </w:drawing>
      </w:r>
    </w:p>
    <w:p w14:paraId="3A6BF7C9" w14:textId="4F5A07B5" w:rsidR="007B498C" w:rsidRPr="00E82A5C" w:rsidRDefault="007B498C" w:rsidP="007B498C">
      <w:pPr>
        <w:pStyle w:val="Hnh"/>
        <w:rPr>
          <w:lang w:val="en-US"/>
        </w:rPr>
      </w:pPr>
      <w:bookmarkStart w:id="250" w:name="_Toc195696884"/>
      <w:r>
        <w:t xml:space="preserve">Hình </w:t>
      </w:r>
      <w:r>
        <w:fldChar w:fldCharType="begin"/>
      </w:r>
      <w:r>
        <w:instrText xml:space="preserve"> SEQ Hình \* ARABIC </w:instrText>
      </w:r>
      <w:r>
        <w:fldChar w:fldCharType="separate"/>
      </w:r>
      <w:r>
        <w:rPr>
          <w:noProof/>
        </w:rPr>
        <w:t>34</w:t>
      </w:r>
      <w:r>
        <w:fldChar w:fldCharType="end"/>
      </w:r>
      <w:r>
        <w:t>: Giao diện sửa thông tin người dùng</w:t>
      </w:r>
      <w:bookmarkEnd w:id="250"/>
    </w:p>
    <w:p w14:paraId="0B5EBEAD" w14:textId="77777777" w:rsidR="0029204D" w:rsidRDefault="00000000" w:rsidP="00ED0C54">
      <w:pPr>
        <w:pStyle w:val="Heading2"/>
      </w:pPr>
      <w:bookmarkStart w:id="251" w:name="_Toc101958667"/>
      <w:bookmarkStart w:id="252" w:name="_Toc6514"/>
      <w:bookmarkStart w:id="253" w:name="_Toc195640447"/>
      <w:r>
        <w:t>3.6 KẾT LUẬN VÀ HƯỚNG PHÁT TRIỂN</w:t>
      </w:r>
      <w:bookmarkEnd w:id="251"/>
      <w:bookmarkEnd w:id="252"/>
      <w:bookmarkEnd w:id="253"/>
    </w:p>
    <w:p w14:paraId="4CC598B0" w14:textId="77777777" w:rsidR="0029204D" w:rsidRPr="002E2C37" w:rsidRDefault="00000000" w:rsidP="00ED0C54">
      <w:pPr>
        <w:pStyle w:val="Heading3"/>
        <w:rPr>
          <w:b w:val="0"/>
        </w:rPr>
      </w:pPr>
      <w:bookmarkStart w:id="254" w:name="_Toc101958668"/>
      <w:bookmarkStart w:id="255" w:name="_Toc28071"/>
      <w:bookmarkStart w:id="256" w:name="_Toc195640448"/>
      <w:r w:rsidRPr="002E2C37">
        <w:t>3.6.1 Kết luận</w:t>
      </w:r>
      <w:bookmarkEnd w:id="254"/>
      <w:bookmarkEnd w:id="255"/>
      <w:bookmarkEnd w:id="256"/>
    </w:p>
    <w:p w14:paraId="230DB101" w14:textId="77777777" w:rsidR="00ED0C54" w:rsidRPr="00ED0C54" w:rsidRDefault="00ED0C54" w:rsidP="00ED0C54">
      <w:bookmarkStart w:id="257" w:name="_Toc1433"/>
      <w:bookmarkStart w:id="258" w:name="_Toc101958669"/>
      <w:r w:rsidRPr="00ED0C54">
        <w:t>Ứng dụng di động được xây dựng bằng ngôn ngữ lập trình Kotlin và tích hợp mô hình YOLOv9s mang đến một công cụ hỗ trợ hữu ích cho người nông dân trong việc phát hiện và kiểm soát côn trùng gây hại một cách hiệu quả. Nhờ khả năng nhận diện đối tượng nhanh chóng, chính xác cùng với việc cung cấp các thông tin liên quan đến từng loài côn trùng, ứng dụng giúp người dùng chủ động lựa chọn biện pháp phòng trừ và xử lý phù hợp, góp phần nâng cao hiệu quả trong canh tác nông nghiệp.</w:t>
      </w:r>
    </w:p>
    <w:p w14:paraId="5F4C2929" w14:textId="03531C78" w:rsidR="00ED0C54" w:rsidRPr="00ED0C54" w:rsidRDefault="00ED0C54" w:rsidP="00ED0C54">
      <w:r w:rsidRPr="00ED0C54">
        <w:lastRenderedPageBreak/>
        <w:t>Tuy nhiên, do mô hình YOLOv9s trong ứng dụng mới chỉ được huấn luyện trên tập dữ liệu sẵn có gồm 10 loài côn trùng, nên khả năng nhận diện các loài mới còn hạn chế và độ chính xác vẫn chưa đạt mức tối ưu. Ngoài ra, mặc dù YOLOv9s là một phiên bản cải tiến, nhưng vẫn còn tiềm năng để nâng cấp nhằm đạt kết quả nhận diện tốt hơn trong thực tế.</w:t>
      </w:r>
    </w:p>
    <w:p w14:paraId="07D3F3C6" w14:textId="77777777" w:rsidR="00ED0C54" w:rsidRPr="00ED0C54" w:rsidRDefault="00ED0C54" w:rsidP="00ED0C54">
      <w:r w:rsidRPr="00ED0C54">
        <w:t>Quá trình thực hiện đề tài đã giúp tôi nắm vững các kiến thức nền tảng về nhận diện đối tượng, bao gồm các khái niệm như mạng nơ-ron tích chập (CNN), thuật toán YOLO, học chuyển giao (Transfer Learning), cũng như kỹ thuật xây dựng mô hình học sâu. Bên cạnh đó, tôi cũng tích lũy được kỹ năng phát triển ứng dụng di động trên nền tảng Android bằng ngôn ngữ Kotlin. Không chỉ vậy, việc nghiên cứu về các loài côn trùng cũng đã mở ra nhiều ý tưởng mới, tạo nền tảng để tôi tiếp tục cải tiến và hoàn thiện ứng dụng nhằm đáp ứng tốt hơn nhu cầu thực tiễn của người nông dân.</w:t>
      </w:r>
    </w:p>
    <w:p w14:paraId="65EF74AD" w14:textId="74AF25EF" w:rsidR="0029204D" w:rsidRPr="006F0B9F" w:rsidRDefault="00000000" w:rsidP="006F0B9F">
      <w:pPr>
        <w:pStyle w:val="Heading3"/>
        <w:rPr>
          <w:b w:val="0"/>
        </w:rPr>
      </w:pPr>
      <w:bookmarkStart w:id="259" w:name="_Toc195640449"/>
      <w:r w:rsidRPr="002E2C37">
        <w:t>3.6.2 Hướng phát triển</w:t>
      </w:r>
      <w:bookmarkEnd w:id="257"/>
      <w:bookmarkEnd w:id="258"/>
      <w:bookmarkEnd w:id="259"/>
    </w:p>
    <w:p w14:paraId="417C8658" w14:textId="77777777" w:rsidR="00ED0C54" w:rsidRPr="00ED0C54" w:rsidRDefault="00ED0C54" w:rsidP="006F0B9F">
      <w:pPr>
        <w:rPr>
          <w:lang w:val="en-US"/>
        </w:rPr>
      </w:pPr>
      <w:r w:rsidRPr="00ED0C54">
        <w:rPr>
          <w:lang w:val="en-US"/>
        </w:rPr>
        <w:t>Mặc dù ứng dụng nhận dạng côn trùng đã đạt được những kết quả ban đầu tích cực, tuy nhiên để nâng cao hiệu quả sử dụng trong thực tế và đáp ứng tốt hơn nhu cầu đa dạng của người nông dân, đề tài vẫn còn nhiều tiềm năng để tiếp tục phát triển trong các hướng sau:</w:t>
      </w:r>
    </w:p>
    <w:p w14:paraId="613AC3CB" w14:textId="789194DF" w:rsidR="00ED0C54" w:rsidRPr="00ED0C54" w:rsidRDefault="00ED0C54" w:rsidP="00ED0C54">
      <w:pPr>
        <w:ind w:left="720" w:firstLine="0"/>
        <w:rPr>
          <w:lang w:val="en-US"/>
        </w:rPr>
      </w:pPr>
      <w:r w:rsidRPr="00ED0C54">
        <w:rPr>
          <w:b/>
          <w:bCs/>
          <w:lang w:val="en-US"/>
        </w:rPr>
        <w:t>Mở rộng tập dữ liệu huấn luyện</w:t>
      </w:r>
      <w:r>
        <w:rPr>
          <w:lang w:val="en-US"/>
        </w:rPr>
        <w:t xml:space="preserve">: </w:t>
      </w:r>
      <w:r w:rsidRPr="00ED0C54">
        <w:rPr>
          <w:lang w:val="en-US"/>
        </w:rPr>
        <w:t>Việc bổ sung thêm nhiều hình ảnh và chủng loại côn trùng mới từ các vùng miền khác nhau sẽ giúp mô hình nâng cao khả năng nhận diện và mở rộng phạm vi ứng dụng. Đồng thời, việc xây dựng tập dữ liệu chất lượng cao, được gán nhãn chính xác từ chuyên gia nông nghiệp sẽ góp phần cải thiện độ chính xác và độ tin cậy của mô hình.</w:t>
      </w:r>
    </w:p>
    <w:p w14:paraId="26763D2E" w14:textId="3229D881" w:rsidR="00ED0C54" w:rsidRPr="00ED0C54" w:rsidRDefault="00ED0C54" w:rsidP="006F0B9F">
      <w:pPr>
        <w:rPr>
          <w:lang w:val="en-US"/>
        </w:rPr>
      </w:pPr>
      <w:r w:rsidRPr="00ED0C54">
        <w:rPr>
          <w:b/>
          <w:bCs/>
          <w:lang w:val="en-US"/>
        </w:rPr>
        <w:t>Tối ưu hóa mô hình nhận dạng</w:t>
      </w:r>
      <w:r>
        <w:rPr>
          <w:lang w:val="en-US"/>
        </w:rPr>
        <w:t xml:space="preserve">: </w:t>
      </w:r>
      <w:r w:rsidRPr="00ED0C54">
        <w:rPr>
          <w:lang w:val="en-US"/>
        </w:rPr>
        <w:t xml:space="preserve">Mặc dù YOLOv9s cho tốc độ xử lý nhanh, </w:t>
      </w:r>
      <w:r>
        <w:rPr>
          <w:lang w:val="en-US"/>
        </w:rPr>
        <w:t>nhưng còn hạn chế với các thiết bị có cấu hình thấp vì vậy cần</w:t>
      </w:r>
      <w:r w:rsidRPr="00ED0C54">
        <w:rPr>
          <w:lang w:val="en-US"/>
        </w:rPr>
        <w:t xml:space="preserve"> kết hợp các kỹ thuật tối ưu hóa như Pruning, Quantization để cải thiện hiệu suất và giảm dung lượng mô hình, phù hợp với các thiết bị di động có cấu hình thấp.</w:t>
      </w:r>
    </w:p>
    <w:p w14:paraId="5F3BAB16" w14:textId="5A719906" w:rsidR="00ED0C54" w:rsidRPr="00ED0C54" w:rsidRDefault="00ED0C54" w:rsidP="006F0B9F">
      <w:pPr>
        <w:rPr>
          <w:lang w:val="en-US"/>
        </w:rPr>
      </w:pPr>
      <w:r w:rsidRPr="00ED0C54">
        <w:rPr>
          <w:b/>
          <w:bCs/>
          <w:lang w:val="en-US"/>
        </w:rPr>
        <w:t>Phát triển chức năng cộng đồng chia sẻ</w:t>
      </w:r>
      <w:r>
        <w:rPr>
          <w:lang w:val="en-US"/>
        </w:rPr>
        <w:t xml:space="preserve">: </w:t>
      </w:r>
      <w:r w:rsidRPr="00ED0C54">
        <w:rPr>
          <w:lang w:val="en-US"/>
        </w:rPr>
        <w:t>Xây dựng nền tảng để người nông dân có thể chia sẻ hình ảnh, thảo luận và nhận phản hồi từ các chuyên gia hoặc cộng đồng người dùng sẽ giúp tạo ra hệ sinh thái hỗ trợ nông nghiệp bền vững. Điều này cũng đồng thời giúp cải thiện dữ liệu huấn luyện từ thực tiễn.</w:t>
      </w:r>
    </w:p>
    <w:p w14:paraId="0F1F42BD" w14:textId="138BE93E" w:rsidR="00ED0C54" w:rsidRPr="00ED0C54" w:rsidRDefault="00ED0C54" w:rsidP="006F0B9F">
      <w:pPr>
        <w:rPr>
          <w:lang w:val="en-US"/>
        </w:rPr>
      </w:pPr>
      <w:r w:rsidRPr="00ED0C54">
        <w:rPr>
          <w:b/>
          <w:bCs/>
          <w:lang w:val="en-US"/>
        </w:rPr>
        <w:t>Hỗ trợ đa nền tảng và ngôn ng</w:t>
      </w:r>
      <w:r w:rsidR="006F0B9F">
        <w:rPr>
          <w:b/>
          <w:bCs/>
          <w:lang w:val="en-US"/>
        </w:rPr>
        <w:t xml:space="preserve">ữ: </w:t>
      </w:r>
      <w:r w:rsidRPr="00ED0C54">
        <w:rPr>
          <w:lang w:val="en-US"/>
        </w:rPr>
        <w:t>Bên cạnh hệ điều hành Android, đề tài có thể mở rộng để phát triển phiên bản trên iOS và hỗ trợ đa ngôn ngữ, từ đó tiếp cận được nhiều đối tượng người dùng hơn, kể cả ở nước ngoài.</w:t>
      </w:r>
    </w:p>
    <w:p w14:paraId="2E5C04C3" w14:textId="77777777" w:rsidR="0029204D" w:rsidRPr="00ED0C54" w:rsidRDefault="0029204D" w:rsidP="006F0B9F">
      <w:pPr>
        <w:ind w:firstLine="0"/>
        <w:rPr>
          <w:color w:val="000000"/>
          <w:sz w:val="24"/>
          <w:szCs w:val="24"/>
          <w:lang w:val="en-US"/>
        </w:rPr>
        <w:sectPr w:rsidR="0029204D" w:rsidRPr="00ED0C54" w:rsidSect="00737081">
          <w:headerReference w:type="default" r:id="rId190"/>
          <w:footerReference w:type="default" r:id="rId191"/>
          <w:pgSz w:w="11906" w:h="16838"/>
          <w:pgMar w:top="1417" w:right="1417" w:bottom="1417" w:left="2268" w:header="562" w:footer="562" w:gutter="0"/>
          <w:pgNumType w:start="1"/>
          <w:cols w:space="0"/>
        </w:sectPr>
      </w:pPr>
    </w:p>
    <w:p w14:paraId="1B2F869B" w14:textId="77777777" w:rsidR="0029204D" w:rsidRPr="002E2C37" w:rsidRDefault="00000000" w:rsidP="0024331B">
      <w:pPr>
        <w:pStyle w:val="Style1"/>
      </w:pPr>
      <w:bookmarkStart w:id="260" w:name="_Toc101958670"/>
      <w:bookmarkStart w:id="261" w:name="_Toc29765"/>
      <w:r w:rsidRPr="002E2C37">
        <w:lastRenderedPageBreak/>
        <w:t>PHỤ LỤC</w:t>
      </w:r>
      <w:bookmarkEnd w:id="260"/>
      <w:bookmarkEnd w:id="261"/>
    </w:p>
    <w:p w14:paraId="094BB304" w14:textId="77777777" w:rsidR="0029204D" w:rsidRPr="002E2C37" w:rsidRDefault="00000000" w:rsidP="0083521D">
      <w:pPr>
        <w:pStyle w:val="Heading1"/>
      </w:pPr>
      <w:bookmarkStart w:id="262" w:name="_Toc26667"/>
      <w:bookmarkStart w:id="263" w:name="_Toc101958671"/>
      <w:bookmarkStart w:id="264" w:name="_Toc195640450"/>
      <w:r w:rsidRPr="002E2C37">
        <w:t>HƯỚNG DẪN SỬ DỤNG ỨNG DỤNG</w:t>
      </w:r>
      <w:bookmarkEnd w:id="262"/>
      <w:bookmarkEnd w:id="263"/>
      <w:bookmarkEnd w:id="264"/>
    </w:p>
    <w:p w14:paraId="381F579A" w14:textId="77777777" w:rsidR="0029204D" w:rsidRPr="002E2C37" w:rsidRDefault="00000000">
      <w:pPr>
        <w:ind w:firstLine="709"/>
        <w:rPr>
          <w:color w:val="000000"/>
        </w:rPr>
      </w:pPr>
      <w:r w:rsidRPr="002E2C37">
        <w:rPr>
          <w:color w:val="000000"/>
        </w:rPr>
        <w:t>Người dùng có thể cài đặt ứng dụng thông qua việc tải ứng dụng xuống từ CH-Play hoặc thông qua file apk. Khi cài đặt thành công thì người dùng tiến sử dụng như sau:</w:t>
      </w:r>
    </w:p>
    <w:p w14:paraId="25707CCC" w14:textId="77777777" w:rsidR="0029204D" w:rsidRPr="002E2C37" w:rsidRDefault="00000000">
      <w:pPr>
        <w:pStyle w:val="ListParagraph"/>
        <w:numPr>
          <w:ilvl w:val="0"/>
          <w:numId w:val="28"/>
        </w:numPr>
        <w:rPr>
          <w:color w:val="000000"/>
        </w:rPr>
      </w:pPr>
      <w:r w:rsidRPr="002E2C37">
        <w:rPr>
          <w:color w:val="000000"/>
        </w:rPr>
        <w:t>Bước 1: Mở ứng dụng lên và cấp quyền truy cập vào điện thoại cho ứng dụng</w:t>
      </w:r>
    </w:p>
    <w:p w14:paraId="67706D62" w14:textId="4C5A5DC2" w:rsidR="0029204D" w:rsidRPr="002E2C37" w:rsidRDefault="00000000">
      <w:pPr>
        <w:pStyle w:val="ListParagraph"/>
        <w:numPr>
          <w:ilvl w:val="0"/>
          <w:numId w:val="28"/>
        </w:numPr>
        <w:rPr>
          <w:color w:val="000000"/>
        </w:rPr>
      </w:pPr>
      <w:r w:rsidRPr="002E2C37">
        <w:rPr>
          <w:color w:val="000000"/>
        </w:rPr>
        <w:t>Bước 2: Nếu người dùng chưa có tài khoản để sử dụng thì tiến hành đăng ký tài khoản</w:t>
      </w:r>
      <w:r w:rsidR="00BF15D2">
        <w:rPr>
          <w:color w:val="000000"/>
        </w:rPr>
        <w:t>.</w:t>
      </w:r>
    </w:p>
    <w:p w14:paraId="5F21292F" w14:textId="794B544D" w:rsidR="0029204D" w:rsidRPr="002E2C37" w:rsidRDefault="00000000">
      <w:pPr>
        <w:pStyle w:val="ListParagraph"/>
        <w:numPr>
          <w:ilvl w:val="0"/>
          <w:numId w:val="28"/>
        </w:numPr>
        <w:rPr>
          <w:color w:val="000000"/>
        </w:rPr>
      </w:pPr>
      <w:r w:rsidRPr="002E2C37">
        <w:rPr>
          <w:color w:val="000000"/>
        </w:rPr>
        <w:t>Bước 3: Khi đăng nhập thành công thì người dùng có thể tiến hành các chức năng như nhận diện côn trùng, xem danh sách côn trùng, xem danh sách hình ảnh côn trùng,</w:t>
      </w:r>
      <w:r w:rsidRPr="002E2C37">
        <w:rPr>
          <w:color w:val="000000"/>
          <w:lang w:val="en-US"/>
        </w:rPr>
        <w:t xml:space="preserve"> xem các thông tin chi tiết về côn trùng vừa nhận diện</w:t>
      </w:r>
      <w:r w:rsidR="00BF15D2">
        <w:rPr>
          <w:color w:val="000000"/>
          <w:lang w:val="en-US"/>
        </w:rPr>
        <w:t>. Ngoài ra người dùng có thể di chuyển dễ dàng giữa các màn hình thông qua thanh điều hướng phía dưới.</w:t>
      </w:r>
      <w:r w:rsidR="008F1DC5" w:rsidRPr="002E2C37">
        <w:rPr>
          <w:color w:val="000000"/>
        </w:rPr>
        <w:tab/>
      </w:r>
    </w:p>
    <w:p w14:paraId="1635CF16" w14:textId="77777777" w:rsidR="0029204D" w:rsidRPr="002E2C37" w:rsidRDefault="0029204D">
      <w:pPr>
        <w:spacing w:before="0" w:after="200" w:line="240" w:lineRule="auto"/>
        <w:ind w:firstLine="0"/>
        <w:rPr>
          <w:color w:val="000000"/>
        </w:rPr>
      </w:pPr>
    </w:p>
    <w:p w14:paraId="29563EC2" w14:textId="77777777" w:rsidR="0029204D" w:rsidRPr="002E2C37" w:rsidRDefault="0029204D" w:rsidP="0024331B">
      <w:pPr>
        <w:pStyle w:val="Style1"/>
        <w:sectPr w:rsidR="0029204D" w:rsidRPr="002E2C37">
          <w:pgSz w:w="11906" w:h="16838"/>
          <w:pgMar w:top="1417" w:right="1417" w:bottom="1417" w:left="2268" w:header="562" w:footer="562" w:gutter="0"/>
          <w:cols w:space="0"/>
        </w:sectPr>
      </w:pPr>
    </w:p>
    <w:p w14:paraId="6CB2620E" w14:textId="77777777" w:rsidR="0029204D" w:rsidRPr="002E2C37" w:rsidRDefault="00000000" w:rsidP="0083521D">
      <w:pPr>
        <w:pStyle w:val="Heading1"/>
      </w:pPr>
      <w:bookmarkStart w:id="265" w:name="_Toc25195"/>
      <w:bookmarkStart w:id="266" w:name="_Toc101958672"/>
      <w:bookmarkStart w:id="267" w:name="_Toc195640451"/>
      <w:r w:rsidRPr="002E2C37">
        <w:lastRenderedPageBreak/>
        <w:t>TÀI LIỆU THAM KHẢO</w:t>
      </w:r>
      <w:bookmarkEnd w:id="265"/>
      <w:bookmarkEnd w:id="266"/>
      <w:bookmarkEnd w:id="267"/>
    </w:p>
    <w:p w14:paraId="5FC7C2C5" w14:textId="77777777" w:rsidR="000650E6" w:rsidRPr="000650E6" w:rsidRDefault="00435EBF" w:rsidP="00AE4873">
      <w:r w:rsidRPr="00C12BD2">
        <w:fldChar w:fldCharType="begin"/>
      </w:r>
      <w:r w:rsidR="00C12BD2" w:rsidRPr="00C12BD2">
        <w:instrText xml:space="preserve"> ADDIN ZOTERO_BIBL {"uncited":[],"omitted":[["http://zotero.org/users/local/zZINqPE4/items/XPRGVA4E"]],"custom":[]} CSL_BIBLIOGRAPHY </w:instrText>
      </w:r>
      <w:r w:rsidRPr="00C12BD2">
        <w:fldChar w:fldCharType="separate"/>
      </w:r>
      <w:r w:rsidR="000650E6" w:rsidRPr="000650E6">
        <w:rPr>
          <w:i/>
          <w:iCs/>
        </w:rPr>
        <w:t>A Gentle Introduction to Transfer Learning for Deep Learning—MachineLearningMastery.com</w:t>
      </w:r>
      <w:r w:rsidR="000650E6" w:rsidRPr="000650E6">
        <w:t>. (n.d.). Retrieved April 14, 2025, from https://machinelearningmastery.com/transfer-learning-for-deep-learning/</w:t>
      </w:r>
    </w:p>
    <w:p w14:paraId="0D87E3F9" w14:textId="77777777" w:rsidR="000650E6" w:rsidRPr="000650E6" w:rsidRDefault="000650E6" w:rsidP="00AE4873">
      <w:r w:rsidRPr="000650E6">
        <w:rPr>
          <w:i/>
          <w:iCs/>
        </w:rPr>
        <w:t>A new mobile application of agricultural pests recognition using deep learning in cloud computing system—ScienceDirect</w:t>
      </w:r>
      <w:r w:rsidRPr="000650E6">
        <w:t>. (n.d.). Retrieved April 13, 2025, from https://www.sciencedirect.com/science/article/pii/S1110016821001642</w:t>
      </w:r>
    </w:p>
    <w:p w14:paraId="31418A38" w14:textId="77777777" w:rsidR="000650E6" w:rsidRPr="000650E6" w:rsidRDefault="000650E6" w:rsidP="00AE4873">
      <w:r w:rsidRPr="000650E6">
        <w:rPr>
          <w:i/>
          <w:iCs/>
        </w:rPr>
        <w:t>A Smartphone-Based Application for Scale Pest Detection Using Multiple-Object Detection Methods</w:t>
      </w:r>
      <w:r w:rsidRPr="000650E6">
        <w:t>. (n.d.). Retrieved April 14, 2025, from https://www.mdpi.com/2079-9292/10/4/372</w:t>
      </w:r>
    </w:p>
    <w:p w14:paraId="3A605A1D" w14:textId="77777777" w:rsidR="000650E6" w:rsidRPr="000650E6" w:rsidRDefault="000650E6" w:rsidP="00AE4873">
      <w:r w:rsidRPr="000650E6">
        <w:rPr>
          <w:i/>
          <w:iCs/>
        </w:rPr>
        <w:t>Android Là Gì -Tổng Quan Về Hệ Điều Hành Di Động Số 1</w:t>
      </w:r>
      <w:r w:rsidRPr="000650E6">
        <w:t>. (n.d.). Retrieved April 12, 2025, from https://itnavi.com.vn/blog/android-he-dieu-hanh-di-dong-dan-dau-tren-the-gioi</w:t>
      </w:r>
    </w:p>
    <w:p w14:paraId="1D6DE739" w14:textId="77777777" w:rsidR="000650E6" w:rsidRPr="000650E6" w:rsidRDefault="000650E6" w:rsidP="00AE4873">
      <w:r w:rsidRPr="000650E6">
        <w:t xml:space="preserve">Bochkovskiy, A., Wang, C.-Y., &amp; Liao, H.-Y. M. (2020a). </w:t>
      </w:r>
      <w:r w:rsidRPr="000650E6">
        <w:rPr>
          <w:i/>
          <w:iCs/>
        </w:rPr>
        <w:t>YOLOv4: Optimal Speed and Accuracy of Object Detection</w:t>
      </w:r>
      <w:r w:rsidRPr="000650E6">
        <w:t xml:space="preserve"> (No. arXiv:2004.10934). arXiv. https://doi.org/10.48550/arXiv.2004.10934</w:t>
      </w:r>
    </w:p>
    <w:p w14:paraId="1C4C43A3" w14:textId="77777777" w:rsidR="000650E6" w:rsidRPr="000650E6" w:rsidRDefault="000650E6" w:rsidP="00AE4873">
      <w:r w:rsidRPr="000650E6">
        <w:t xml:space="preserve">Bochkovskiy, A., Wang, C.-Y., &amp; Liao, H.-Y. M. (2020b). </w:t>
      </w:r>
      <w:r w:rsidRPr="000650E6">
        <w:rPr>
          <w:i/>
          <w:iCs/>
        </w:rPr>
        <w:t>YOLOv4: Optimal Speed and Accuracy of Object Detection</w:t>
      </w:r>
      <w:r w:rsidRPr="000650E6">
        <w:t xml:space="preserve"> (No. arXiv:2004.10934). arXiv. https://doi.org/10.48550/arXiv.2004.10934</w:t>
      </w:r>
    </w:p>
    <w:p w14:paraId="34CB7418" w14:textId="76A20321" w:rsidR="000650E6" w:rsidRPr="000650E6" w:rsidRDefault="000650E6" w:rsidP="00AE4873">
      <w:r w:rsidRPr="000650E6">
        <w:t>Brownlee, J. (2017, December 19). A Gentle Introduction to Transfer Learning for</w:t>
      </w:r>
      <w:r w:rsidR="004E6103">
        <w:tab/>
      </w:r>
      <w:r w:rsidRPr="000650E6">
        <w:t xml:space="preserve">Deep Learning. </w:t>
      </w:r>
      <w:r w:rsidRPr="000650E6">
        <w:rPr>
          <w:i/>
          <w:iCs/>
        </w:rPr>
        <w:t>MachineLearningMastery.Com</w:t>
      </w:r>
      <w:r w:rsidRPr="000650E6">
        <w:t>. https://www.machinelearningmastery.com/transfer-learning-for-deep-learning/</w:t>
      </w:r>
    </w:p>
    <w:p w14:paraId="7C31992D" w14:textId="77777777" w:rsidR="000650E6" w:rsidRPr="000650E6" w:rsidRDefault="000650E6" w:rsidP="00AE4873">
      <w:r w:rsidRPr="000650E6">
        <w:t xml:space="preserve">Brownlee, J. (2019, February 7). How to Improve Performance With Transfer Learning for Deep Learning Neural Networks. </w:t>
      </w:r>
      <w:r w:rsidRPr="000650E6">
        <w:rPr>
          <w:i/>
          <w:iCs/>
        </w:rPr>
        <w:t>MachineLearningMastery.Com</w:t>
      </w:r>
      <w:r w:rsidRPr="000650E6">
        <w:t>. https://www.machinelearningmastery.com/how-to-improve-performance-with-transfer-learning-for-deep-learning-neural-networks/</w:t>
      </w:r>
    </w:p>
    <w:p w14:paraId="15CE5919" w14:textId="77777777" w:rsidR="000650E6" w:rsidRPr="000650E6" w:rsidRDefault="000650E6" w:rsidP="00AE4873">
      <w:r w:rsidRPr="000650E6">
        <w:t xml:space="preserve">Côn trùng. (2024). In </w:t>
      </w:r>
      <w:r w:rsidRPr="000650E6">
        <w:rPr>
          <w:i/>
          <w:iCs/>
        </w:rPr>
        <w:t>Wikipedia tiếng Việt</w:t>
      </w:r>
      <w:r w:rsidRPr="000650E6">
        <w:t>. https://vi.wikipedia.org/w/index.php?title=C%C3%B4n_tr%C3%B9ng&amp;oldid=71954817#Ph%C3%A2n_lo%E1%BA%A1i</w:t>
      </w:r>
    </w:p>
    <w:p w14:paraId="283CD067" w14:textId="77777777" w:rsidR="000650E6" w:rsidRPr="000650E6" w:rsidRDefault="000650E6" w:rsidP="00AE4873">
      <w:r w:rsidRPr="000650E6">
        <w:rPr>
          <w:i/>
          <w:iCs/>
        </w:rPr>
        <w:t>CON TRUNG HAI LUA</w:t>
      </w:r>
      <w:r w:rsidRPr="000650E6">
        <w:t>. (n.d.). Tram BVTV Huyen Vinh Hung. Retrieved April 13, 2025, from http://trambvtvvinhhung.weebly.com/con-trung-hai-lua.html</w:t>
      </w:r>
    </w:p>
    <w:p w14:paraId="4013BB5C" w14:textId="77777777" w:rsidR="000650E6" w:rsidRPr="000650E6" w:rsidRDefault="000650E6" w:rsidP="00AE4873">
      <w:r w:rsidRPr="000650E6">
        <w:rPr>
          <w:i/>
          <w:iCs/>
        </w:rPr>
        <w:lastRenderedPageBreak/>
        <w:t>Figure 6. The architecture of YOLOv2.</w:t>
      </w:r>
      <w:r w:rsidRPr="000650E6">
        <w:t xml:space="preserve"> (n.d.). ResearchGate. Retrieved April 15, 2025, from https://www.researchgate.net/figure/The-architecture-of-YOLOv2_fig4_336177198</w:t>
      </w:r>
    </w:p>
    <w:p w14:paraId="50079E40" w14:textId="77777777" w:rsidR="000650E6" w:rsidRPr="000650E6" w:rsidRDefault="000650E6" w:rsidP="00AE4873">
      <w:r w:rsidRPr="000650E6">
        <w:rPr>
          <w:i/>
          <w:iCs/>
        </w:rPr>
        <w:t>Giới thiệu—Khoa Công nghệ thông tin—ĐHAG</w:t>
      </w:r>
      <w:r w:rsidRPr="000650E6">
        <w:t>. (n.d.). Retrieved April 12, 2025, from https://fit.agu.edu.vn/bai-viet/gioi-thieu/gioi-thieu-1.html</w:t>
      </w:r>
    </w:p>
    <w:p w14:paraId="4F4ED152" w14:textId="77777777" w:rsidR="000650E6" w:rsidRPr="000650E6" w:rsidRDefault="000650E6" w:rsidP="00AE4873">
      <w:r w:rsidRPr="000650E6">
        <w:t xml:space="preserve">Girshick, R. (2015). </w:t>
      </w:r>
      <w:r w:rsidRPr="000650E6">
        <w:rPr>
          <w:i/>
          <w:iCs/>
        </w:rPr>
        <w:t>Fast R-CNN</w:t>
      </w:r>
      <w:r w:rsidRPr="000650E6">
        <w:t xml:space="preserve"> (No. arXiv:1504.08083). arXiv. https://doi.org/10.48550/arXiv.1504.08083</w:t>
      </w:r>
    </w:p>
    <w:p w14:paraId="1DC108FD" w14:textId="77777777" w:rsidR="000650E6" w:rsidRPr="000650E6" w:rsidRDefault="000650E6" w:rsidP="00AE4873">
      <w:r w:rsidRPr="000650E6">
        <w:rPr>
          <w:i/>
          <w:iCs/>
        </w:rPr>
        <w:t>Hệ thống giám sát côn trùng thông minh—Cổng thông tin điện tử Cục Thông tin, Thống kê</w:t>
      </w:r>
      <w:r w:rsidRPr="000650E6">
        <w:t>. (n.d.). Retrieved April 13, 2025, from https://vista.gov.vn/vi/news/print/khoa-hoc-ky-thuat-va-cong-nghe/he-thong-giam-sat-con-trung-thong-minh-7339.html</w:t>
      </w:r>
    </w:p>
    <w:p w14:paraId="11828F5B" w14:textId="77777777" w:rsidR="000650E6" w:rsidRPr="000650E6" w:rsidRDefault="000650E6" w:rsidP="00AE4873">
      <w:r w:rsidRPr="000650E6">
        <w:t xml:space="preserve">Jocher, G. (2020). </w:t>
      </w:r>
      <w:r w:rsidRPr="000650E6">
        <w:rPr>
          <w:i/>
          <w:iCs/>
        </w:rPr>
        <w:t>YOLOv5 by Ultralytics</w:t>
      </w:r>
      <w:r w:rsidRPr="000650E6">
        <w:t xml:space="preserve"> (Version 7.0) [Python]. https://doi.org/10.5281/zenodo.3908559</w:t>
      </w:r>
    </w:p>
    <w:p w14:paraId="58C2476F" w14:textId="77777777" w:rsidR="000650E6" w:rsidRPr="000650E6" w:rsidRDefault="000650E6" w:rsidP="00AE4873">
      <w:r w:rsidRPr="000650E6">
        <w:t xml:space="preserve">Khanam, R., &amp; Hussain, M. (2024). </w:t>
      </w:r>
      <w:r w:rsidRPr="000650E6">
        <w:rPr>
          <w:i/>
          <w:iCs/>
        </w:rPr>
        <w:t>YOLOv11: An Overview of the Key Architectural Enhancements</w:t>
      </w:r>
      <w:r w:rsidRPr="000650E6">
        <w:t xml:space="preserve"> (No. arXiv:2410.17725). arXiv. https://doi.org/10.48550/arXiv.2410.17725</w:t>
      </w:r>
    </w:p>
    <w:p w14:paraId="303B6210" w14:textId="77777777" w:rsidR="000650E6" w:rsidRPr="000650E6" w:rsidRDefault="000650E6" w:rsidP="00AE4873">
      <w:r w:rsidRPr="000650E6">
        <w:t xml:space="preserve">Khánh, P. Đ. (n.d.). </w:t>
      </w:r>
      <w:r w:rsidRPr="000650E6">
        <w:rPr>
          <w:i/>
          <w:iCs/>
        </w:rPr>
        <w:t>Khoa học dữ liệu</w:t>
      </w:r>
      <w:r w:rsidRPr="000650E6">
        <w:t>. Khanh’s Blog. Retrieved April 15, 2025, from https://phamdinhkhanh.github.io</w:t>
      </w:r>
    </w:p>
    <w:p w14:paraId="712DD980" w14:textId="77777777" w:rsidR="000650E6" w:rsidRPr="000650E6" w:rsidRDefault="000650E6" w:rsidP="00AE4873">
      <w:r w:rsidRPr="000650E6">
        <w:t xml:space="preserve">Krizhevsky, A., Sutskever, I., &amp; Hinton, G. E. (2017). ImageNet classification with deep convolutional neural networks. </w:t>
      </w:r>
      <w:r w:rsidRPr="000650E6">
        <w:rPr>
          <w:i/>
          <w:iCs/>
        </w:rPr>
        <w:t>Communications of the ACM</w:t>
      </w:r>
      <w:r w:rsidRPr="000650E6">
        <w:t xml:space="preserve">, </w:t>
      </w:r>
      <w:r w:rsidRPr="000650E6">
        <w:rPr>
          <w:i/>
          <w:iCs/>
        </w:rPr>
        <w:t>60</w:t>
      </w:r>
      <w:r w:rsidRPr="000650E6">
        <w:t>(6), 84–90. https://doi.org/10.1145/3065386</w:t>
      </w:r>
    </w:p>
    <w:p w14:paraId="06FDED9A" w14:textId="77777777" w:rsidR="000650E6" w:rsidRPr="000650E6" w:rsidRDefault="000650E6" w:rsidP="00AE4873">
      <w:r w:rsidRPr="000650E6">
        <w:t xml:space="preserve">Le, A. D., Pham, D. A., Pham, D. T., &amp; Vo, H. B. (2024). AlertTrap: A study on object detection in remote insects trap monitoring system using on-the-edge deep learning platform. </w:t>
      </w:r>
      <w:r w:rsidRPr="000650E6">
        <w:rPr>
          <w:i/>
          <w:iCs/>
        </w:rPr>
        <w:t>Journal of Computational and Cognitive Engineering</w:t>
      </w:r>
      <w:r w:rsidRPr="000650E6">
        <w:t>. https://doi.org/10.47852/bonviewJCCE42023264</w:t>
      </w:r>
    </w:p>
    <w:p w14:paraId="5690E836" w14:textId="77777777" w:rsidR="000650E6" w:rsidRPr="000650E6" w:rsidRDefault="000650E6" w:rsidP="00AE4873">
      <w:r w:rsidRPr="000650E6">
        <w:t xml:space="preserve">Lee, J., &amp; Hwang, K. (2022). YOLO with adaptive frame control for real-time object detection applications. </w:t>
      </w:r>
      <w:r w:rsidRPr="000650E6">
        <w:rPr>
          <w:i/>
          <w:iCs/>
        </w:rPr>
        <w:t>Multimedia Tools and Applications</w:t>
      </w:r>
      <w:r w:rsidRPr="000650E6">
        <w:t xml:space="preserve">, </w:t>
      </w:r>
      <w:r w:rsidRPr="000650E6">
        <w:rPr>
          <w:i/>
          <w:iCs/>
        </w:rPr>
        <w:t>81</w:t>
      </w:r>
      <w:r w:rsidRPr="000650E6">
        <w:t>(25), 36375–36396. https://doi.org/10.1007/s11042-021-11480-0</w:t>
      </w:r>
    </w:p>
    <w:p w14:paraId="10295376" w14:textId="77777777" w:rsidR="000650E6" w:rsidRPr="000650E6" w:rsidRDefault="000650E6" w:rsidP="00AE4873">
      <w:r w:rsidRPr="000650E6">
        <w:t xml:space="preserve">Li, C., Li, L., Jiang, H., Weng, K., Geng, Y., Li, L., Ke, Z., Li, Q., Cheng, M., Nie, W., Li, Y., Zhang, B., Liang, Y., Zhou, L., Xu, X., Chu, X., Wei, X., &amp; Wei, X. (2022). </w:t>
      </w:r>
      <w:r w:rsidRPr="000650E6">
        <w:rPr>
          <w:i/>
          <w:iCs/>
        </w:rPr>
        <w:t>YOLOv6: A Single-Stage Object Detection Framework for Industrial Applications</w:t>
      </w:r>
      <w:r w:rsidRPr="000650E6">
        <w:t xml:space="preserve"> (No. arXiv:2209.02976). arXiv. https://doi.org/10.48550/arXiv.2209.02976</w:t>
      </w:r>
    </w:p>
    <w:p w14:paraId="1C73824D" w14:textId="77777777" w:rsidR="000650E6" w:rsidRPr="000650E6" w:rsidRDefault="000650E6" w:rsidP="00AE4873">
      <w:r w:rsidRPr="000650E6">
        <w:t xml:space="preserve">Lin, T.-Y., Maire, M., Belongie, S., Hays, J., Perona, P., Ramanan, D., Dollár, P., &amp; Zitnick, C. L. (2014). Microsoft COCO: Common Objects in </w:t>
      </w:r>
      <w:r w:rsidRPr="000650E6">
        <w:lastRenderedPageBreak/>
        <w:t xml:space="preserve">Context. In D. Fleet, T. Pajdla, B. Schiele, &amp; T. Tuytelaars (Eds.), </w:t>
      </w:r>
      <w:r w:rsidRPr="000650E6">
        <w:rPr>
          <w:i/>
          <w:iCs/>
        </w:rPr>
        <w:t>Computer Vision – ECCV 2014</w:t>
      </w:r>
      <w:r w:rsidRPr="000650E6">
        <w:t xml:space="preserve"> (pp. 740–755). Springer International Publishing. https://doi.org/10.1007/978-3-319-10602-1_48</w:t>
      </w:r>
    </w:p>
    <w:p w14:paraId="165A92CD" w14:textId="77777777" w:rsidR="000650E6" w:rsidRPr="000650E6" w:rsidRDefault="000650E6" w:rsidP="00AE4873">
      <w:r w:rsidRPr="000650E6">
        <w:t xml:space="preserve">Liu, W., Anguelov, D., Erhan, D., Szegedy, C., Reed, S., Fu, C.-Y., &amp; Berg, A. C. (2016). </w:t>
      </w:r>
      <w:r w:rsidRPr="000650E6">
        <w:rPr>
          <w:i/>
          <w:iCs/>
        </w:rPr>
        <w:t>SSD: Single Shot MultiBox Detector</w:t>
      </w:r>
      <w:r w:rsidRPr="000650E6">
        <w:t xml:space="preserve"> (Vol. 9905, pp. 21–37). https://doi.org/10.1007/978-3-319-46448-0_2</w:t>
      </w:r>
    </w:p>
    <w:p w14:paraId="2BBE793F" w14:textId="77777777" w:rsidR="000650E6" w:rsidRPr="000650E6" w:rsidRDefault="000650E6" w:rsidP="00AE4873">
      <w:r w:rsidRPr="000650E6">
        <w:t xml:space="preserve">Perrin, T. (2024). </w:t>
      </w:r>
      <w:r w:rsidRPr="000650E6">
        <w:rPr>
          <w:i/>
          <w:iCs/>
        </w:rPr>
        <w:t>Uniform estimates for solutions of nonlinear focusing damped wave equations</w:t>
      </w:r>
      <w:r w:rsidRPr="000650E6">
        <w:t xml:space="preserve"> (No. arXiv:2403.06541). arXiv. https://doi.org/10.48550/arXiv.2403.06541</w:t>
      </w:r>
    </w:p>
    <w:p w14:paraId="453E3742" w14:textId="77777777" w:rsidR="000650E6" w:rsidRPr="000650E6" w:rsidRDefault="000650E6" w:rsidP="00AE4873">
      <w:r w:rsidRPr="000650E6">
        <w:rPr>
          <w:i/>
          <w:iCs/>
        </w:rPr>
        <w:t>PostgreSQL: About</w:t>
      </w:r>
      <w:r w:rsidRPr="000650E6">
        <w:t>. (n.d.). Retrieved April 13, 2025, from https://www.postgresql.org/about/</w:t>
      </w:r>
    </w:p>
    <w:p w14:paraId="7EDAC2DA" w14:textId="77777777" w:rsidR="000650E6" w:rsidRPr="000650E6" w:rsidRDefault="000650E6" w:rsidP="00AE4873">
      <w:r w:rsidRPr="000650E6">
        <w:rPr>
          <w:i/>
          <w:iCs/>
        </w:rPr>
        <w:t>PostgreSQL: Documentation</w:t>
      </w:r>
      <w:r w:rsidRPr="000650E6">
        <w:t>. (n.d.). Retrieved April 13, 2025, from https://www.postgresql.org/docs/</w:t>
      </w:r>
    </w:p>
    <w:p w14:paraId="29722A45" w14:textId="77777777" w:rsidR="000650E6" w:rsidRPr="000650E6" w:rsidRDefault="000650E6" w:rsidP="00AE4873">
      <w:r w:rsidRPr="000650E6">
        <w:t xml:space="preserve">Redmon, J., Divvala, S., Girshick, R., &amp; Farhadi, A. (2016b). </w:t>
      </w:r>
      <w:r w:rsidRPr="000650E6">
        <w:rPr>
          <w:i/>
          <w:iCs/>
        </w:rPr>
        <w:t>You Only Look Once: Unified, Real-Time Object Detection</w:t>
      </w:r>
      <w:r w:rsidRPr="000650E6">
        <w:t xml:space="preserve"> (No. arXiv:1506.02640). arXiv. https://doi.org/10.48550/arXiv.1506.02640</w:t>
      </w:r>
    </w:p>
    <w:p w14:paraId="1BCC6353" w14:textId="77777777" w:rsidR="000650E6" w:rsidRPr="000650E6" w:rsidRDefault="000650E6" w:rsidP="00AE4873">
      <w:r w:rsidRPr="000650E6">
        <w:t xml:space="preserve">Redmon, J., &amp; Farhadi, A. (2016). </w:t>
      </w:r>
      <w:r w:rsidRPr="000650E6">
        <w:rPr>
          <w:i/>
          <w:iCs/>
        </w:rPr>
        <w:t>YOLO9000: Better, Faster, Stronger</w:t>
      </w:r>
      <w:r w:rsidRPr="000650E6">
        <w:t xml:space="preserve"> (No. arXiv:1612.08242). arXiv. https://doi.org/10.48550/arXiv.1612.08242</w:t>
      </w:r>
    </w:p>
    <w:p w14:paraId="0B0B1ADB" w14:textId="77777777" w:rsidR="000650E6" w:rsidRPr="000650E6" w:rsidRDefault="000650E6" w:rsidP="00AE4873">
      <w:r w:rsidRPr="000650E6">
        <w:t xml:space="preserve">Redmon, J., &amp; Farhadi, A. (2018). </w:t>
      </w:r>
      <w:r w:rsidRPr="000650E6">
        <w:rPr>
          <w:i/>
          <w:iCs/>
        </w:rPr>
        <w:t>YOLOv3: An Incremental Improvement</w:t>
      </w:r>
      <w:r w:rsidRPr="000650E6">
        <w:t xml:space="preserve"> (No. arXiv:1804.02767). arXiv. https://doi.org/10.48550/arXiv.1804.02767</w:t>
      </w:r>
    </w:p>
    <w:p w14:paraId="441203C6" w14:textId="77777777" w:rsidR="000650E6" w:rsidRPr="000650E6" w:rsidRDefault="000650E6" w:rsidP="00AE4873">
      <w:r w:rsidRPr="000650E6">
        <w:t xml:space="preserve">Ren, S., He, K., Girshick, R., &amp; Sun, J. (2015). Faster R-CNN: Towards Real-Time Object Detection with Region Proposal Networks. </w:t>
      </w:r>
      <w:r w:rsidRPr="000650E6">
        <w:rPr>
          <w:i/>
          <w:iCs/>
        </w:rPr>
        <w:t>Advances in Neural Information Processing Systems</w:t>
      </w:r>
      <w:r w:rsidRPr="000650E6">
        <w:t xml:space="preserve">, </w:t>
      </w:r>
      <w:r w:rsidRPr="000650E6">
        <w:rPr>
          <w:i/>
          <w:iCs/>
        </w:rPr>
        <w:t>28</w:t>
      </w:r>
      <w:r w:rsidRPr="000650E6">
        <w:t>. https://proceedings.neurips.cc/paper_files/paper/2015/hash/14bfa6bb14875e45bba028a21ed38046-Abstract.html</w:t>
      </w:r>
    </w:p>
    <w:p w14:paraId="02278FF6" w14:textId="77777777" w:rsidR="000650E6" w:rsidRPr="000650E6" w:rsidRDefault="000650E6" w:rsidP="00AE4873">
      <w:r w:rsidRPr="000650E6">
        <w:t xml:space="preserve">Supabase. (2025, April 11). </w:t>
      </w:r>
      <w:r w:rsidRPr="000650E6">
        <w:rPr>
          <w:i/>
          <w:iCs/>
        </w:rPr>
        <w:t>Architecture | Supabase Docs</w:t>
      </w:r>
      <w:r w:rsidRPr="000650E6">
        <w:t>. https://supabase.com/docs/guides/getting-started/architecture</w:t>
      </w:r>
    </w:p>
    <w:p w14:paraId="42CA795A" w14:textId="77777777" w:rsidR="000650E6" w:rsidRPr="000650E6" w:rsidRDefault="000650E6" w:rsidP="00AE4873">
      <w:r w:rsidRPr="000650E6">
        <w:rPr>
          <w:i/>
          <w:iCs/>
        </w:rPr>
        <w:t>Supabase: Giải pháp Backend-as-a-Service mã nguồn mở</w:t>
      </w:r>
      <w:r w:rsidRPr="000650E6">
        <w:t>. (n.d.). Retrieved April 13, 2025, from https://200lab.io/blog/supabase-la-gi/</w:t>
      </w:r>
    </w:p>
    <w:p w14:paraId="6C9E593F" w14:textId="77777777" w:rsidR="000650E6" w:rsidRPr="000650E6" w:rsidRDefault="000650E6" w:rsidP="00AE4873">
      <w:r w:rsidRPr="000650E6">
        <w:rPr>
          <w:i/>
          <w:iCs/>
        </w:rPr>
        <w:t>Supabase Tính năng, Ưu điểm, Nhược điểm và Trường hợp sử dụng</w:t>
      </w:r>
      <w:r w:rsidRPr="000650E6">
        <w:t>. (n.d.). Retrieved April 13, 2025, from https://aipure.ai/vn/products/supabase/features?utm_source=chatgpt.com</w:t>
      </w:r>
    </w:p>
    <w:p w14:paraId="11D2B7C8" w14:textId="77777777" w:rsidR="000650E6" w:rsidRPr="000650E6" w:rsidRDefault="000650E6" w:rsidP="00AE4873">
      <w:r w:rsidRPr="000650E6">
        <w:t xml:space="preserve">Szegedy, C., Vanhoucke, V., Ioffe, S., Shlens, J., &amp; Wojna, Z. (2016). Rethinking the Inception Architecture for Computer Vision. </w:t>
      </w:r>
      <w:r w:rsidRPr="000650E6">
        <w:rPr>
          <w:i/>
          <w:iCs/>
        </w:rPr>
        <w:t xml:space="preserve">2016 IEEE </w:t>
      </w:r>
      <w:r w:rsidRPr="000650E6">
        <w:rPr>
          <w:i/>
          <w:iCs/>
        </w:rPr>
        <w:lastRenderedPageBreak/>
        <w:t>Conference on Computer Vision and Pattern Recognition (CVPR)</w:t>
      </w:r>
      <w:r w:rsidRPr="000650E6">
        <w:t>, 2818–2826. https://doi.org/10.1109/CVPR.2016.308</w:t>
      </w:r>
    </w:p>
    <w:p w14:paraId="5BE12ABA" w14:textId="77777777" w:rsidR="000650E6" w:rsidRPr="000650E6" w:rsidRDefault="000650E6" w:rsidP="00AE4873">
      <w:r w:rsidRPr="000650E6">
        <w:t xml:space="preserve">Theertha, L. G. C., &amp; Wanniarachchi, W. (2020). </w:t>
      </w:r>
      <w:r w:rsidRPr="000650E6">
        <w:rPr>
          <w:i/>
          <w:iCs/>
        </w:rPr>
        <w:t>Smart Pest Recognition System for Sri Lankan Crop-Growing</w:t>
      </w:r>
      <w:r w:rsidRPr="000650E6">
        <w:t>. http://ir.kdu.ac.lk/handle/345/2991</w:t>
      </w:r>
    </w:p>
    <w:p w14:paraId="68310ED0" w14:textId="77777777" w:rsidR="000650E6" w:rsidRPr="000650E6" w:rsidRDefault="000650E6" w:rsidP="00AE4873">
      <w:r w:rsidRPr="000650E6">
        <w:rPr>
          <w:i/>
          <w:iCs/>
        </w:rPr>
        <w:t>Tìm hiểu về YOLO trong bài toán real-time object detection</w:t>
      </w:r>
      <w:r w:rsidRPr="000650E6">
        <w:t>. (n.d.). Retrieved April 14, 2025, from https://viblo.asia/p/tim-hieu-ve-yolo-trong-bai-toan-real-time-object-detection-yMnKMdvr57P</w:t>
      </w:r>
    </w:p>
    <w:p w14:paraId="3D123B52" w14:textId="77777777" w:rsidR="000650E6" w:rsidRPr="000650E6" w:rsidRDefault="000650E6" w:rsidP="00AE4873">
      <w:r w:rsidRPr="000650E6">
        <w:t xml:space="preserve">TopDev, B. biên tập. (2023, May 25). Kotlin là gì? Kotlin và Java khác nhau như thế nào? </w:t>
      </w:r>
      <w:r w:rsidRPr="000650E6">
        <w:rPr>
          <w:i/>
          <w:iCs/>
        </w:rPr>
        <w:t>TopDev</w:t>
      </w:r>
      <w:r w:rsidRPr="000650E6">
        <w:t>. https://topdev.vn/blog/kotlin-la-gi/</w:t>
      </w:r>
    </w:p>
    <w:p w14:paraId="7F7A98FE" w14:textId="77777777" w:rsidR="000650E6" w:rsidRPr="000650E6" w:rsidRDefault="000650E6" w:rsidP="00AE4873">
      <w:r w:rsidRPr="000650E6">
        <w:t xml:space="preserve">Ultralytics. (n.d.). </w:t>
      </w:r>
      <w:r w:rsidRPr="000650E6">
        <w:rPr>
          <w:i/>
          <w:iCs/>
        </w:rPr>
        <w:t>YOLOv8</w:t>
      </w:r>
      <w:r w:rsidRPr="000650E6">
        <w:t>. Retrieved April 13, 2025, from https://docs.ultralytics.com/vi/models/yolov8</w:t>
      </w:r>
    </w:p>
    <w:p w14:paraId="1D4C512B" w14:textId="77777777" w:rsidR="000650E6" w:rsidRPr="000650E6" w:rsidRDefault="000650E6" w:rsidP="00AE4873">
      <w:r w:rsidRPr="000650E6">
        <w:rPr>
          <w:i/>
          <w:iCs/>
        </w:rPr>
        <w:t>Ultralytics YOLO11—Ultralytics YOLO Tài liệu</w:t>
      </w:r>
      <w:r w:rsidRPr="000650E6">
        <w:t>. (n.d.). Retrieved April 13, 2025, from https://docs.ultralytics.com/vi/models/yolo11/</w:t>
      </w:r>
    </w:p>
    <w:p w14:paraId="13D2B311" w14:textId="77777777" w:rsidR="000650E6" w:rsidRPr="000650E6" w:rsidRDefault="000650E6" w:rsidP="00AE4873">
      <w:r w:rsidRPr="000650E6">
        <w:t xml:space="preserve">Wang, C.-Y., Bochkovskiy, A., &amp; Liao, H.-Y. M. (2022). </w:t>
      </w:r>
      <w:r w:rsidRPr="000650E6">
        <w:rPr>
          <w:i/>
          <w:iCs/>
        </w:rPr>
        <w:t>YOLOv7: Trainable bag-of-freebies sets new state-of-the-art for real-time object detectors</w:t>
      </w:r>
      <w:r w:rsidRPr="000650E6">
        <w:t xml:space="preserve"> (No. arXiv:2207.02696). arXiv. https://doi.org/10.48550/arXiv.2207.02696</w:t>
      </w:r>
    </w:p>
    <w:p w14:paraId="152C61DA" w14:textId="77777777" w:rsidR="000650E6" w:rsidRPr="000650E6" w:rsidRDefault="000650E6" w:rsidP="00AE4873">
      <w:r w:rsidRPr="000650E6">
        <w:t xml:space="preserve">Yaseen, M. (2024). </w:t>
      </w:r>
      <w:r w:rsidRPr="000650E6">
        <w:rPr>
          <w:i/>
          <w:iCs/>
        </w:rPr>
        <w:t>What is YOLOv9: An In-Depth Exploration of the Internal Features of the Next-Generation Object Detector</w:t>
      </w:r>
      <w:r w:rsidRPr="000650E6">
        <w:t xml:space="preserve"> (No. arXiv:2409.07813). arXiv. https://doi.org/10.48550/arXiv.2409.07813</w:t>
      </w:r>
    </w:p>
    <w:p w14:paraId="62B2B765" w14:textId="77777777" w:rsidR="000650E6" w:rsidRPr="000650E6" w:rsidRDefault="000650E6" w:rsidP="00AE4873">
      <w:r w:rsidRPr="000650E6">
        <w:rPr>
          <w:i/>
          <w:iCs/>
        </w:rPr>
        <w:t>YOLO with adaptive frame control for real-time object detection applications | Multimedia Tools and Applications</w:t>
      </w:r>
      <w:r w:rsidRPr="000650E6">
        <w:t>. (n.d.). Retrieved April 13, 2025, from https://link.springer.com/article/10.1007/s11042-021-11480-0</w:t>
      </w:r>
    </w:p>
    <w:p w14:paraId="102864B3" w14:textId="7058910E" w:rsidR="0029204D" w:rsidRPr="002E2C37" w:rsidRDefault="00435EBF" w:rsidP="00AE4873">
      <w:pPr>
        <w:rPr>
          <w:b/>
          <w:color w:val="000000"/>
          <w:sz w:val="28"/>
          <w:szCs w:val="28"/>
        </w:rPr>
      </w:pPr>
      <w:r w:rsidRPr="00C12BD2">
        <w:rPr>
          <w:b/>
          <w:color w:val="000000"/>
        </w:rPr>
        <w:fldChar w:fldCharType="end"/>
      </w:r>
    </w:p>
    <w:p w14:paraId="78ABD16F" w14:textId="77777777" w:rsidR="0029204D" w:rsidRPr="002E2C37" w:rsidRDefault="0029204D">
      <w:pPr>
        <w:spacing w:before="0"/>
        <w:ind w:left="851" w:hanging="761"/>
        <w:jc w:val="left"/>
        <w:rPr>
          <w:b/>
          <w:color w:val="000000"/>
          <w:sz w:val="28"/>
          <w:szCs w:val="28"/>
        </w:rPr>
      </w:pPr>
    </w:p>
    <w:p w14:paraId="728E882E" w14:textId="77777777" w:rsidR="0029204D" w:rsidRPr="002E2C37" w:rsidRDefault="0029204D">
      <w:pPr>
        <w:ind w:left="284" w:hanging="284"/>
      </w:pPr>
    </w:p>
    <w:sectPr w:rsidR="0029204D" w:rsidRPr="002E2C37">
      <w:pgSz w:w="11906" w:h="16838"/>
      <w:pgMar w:top="1417" w:right="1417" w:bottom="1417" w:left="2268" w:header="562" w:footer="562" w:gutter="0"/>
      <w:cols w:space="0"/>
    </w:sectPr>
  </w:body>
</w:document>
</file>

<file path=word/customizations.xml><?xml version="1.0" encoding="utf-8"?>
<wne:tcg xmlns:r="http://schemas.openxmlformats.org/officeDocument/2006/relationships" xmlns:wne="http://schemas.microsoft.com/office/word/2006/wordml">
  <wne:keymaps>
    <wne:keymap wne:kcmPrimary="02DE">
      <wne:acd wne:acdName="acd0"/>
    </wne:keymap>
  </wne:keymaps>
  <wne:toolbars>
    <wne:acdManifest>
      <wne:acdEntry wne:acdName="acd0"/>
    </wne:acdManifest>
  </wne:toolbars>
  <wne:acds>
    <wne:acd wne:argValue="AgBIAOwAbgBo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6DF4EE" w14:textId="77777777" w:rsidR="00A47C20" w:rsidRDefault="00A47C20">
      <w:pPr>
        <w:spacing w:line="240" w:lineRule="auto"/>
      </w:pPr>
      <w:r>
        <w:separator/>
      </w:r>
    </w:p>
    <w:p w14:paraId="545A230E" w14:textId="77777777" w:rsidR="00A47C20" w:rsidRDefault="00A47C20"/>
    <w:p w14:paraId="20FFACB3" w14:textId="77777777" w:rsidR="00A47C20" w:rsidRDefault="00A47C20" w:rsidP="004578F5"/>
    <w:p w14:paraId="0B9115FD" w14:textId="77777777" w:rsidR="00A47C20" w:rsidRDefault="00A47C20" w:rsidP="004578F5"/>
    <w:p w14:paraId="58053EE9" w14:textId="77777777" w:rsidR="00A47C20" w:rsidRDefault="00A47C20"/>
    <w:p w14:paraId="5C4B4CBB" w14:textId="77777777" w:rsidR="00A47C20" w:rsidRDefault="00A47C20" w:rsidP="00194954"/>
    <w:p w14:paraId="4FCB84D7" w14:textId="77777777" w:rsidR="00A47C20" w:rsidRDefault="00A47C20" w:rsidP="00194954"/>
    <w:p w14:paraId="4DB3FCF4" w14:textId="77777777" w:rsidR="00A47C20" w:rsidRDefault="00A47C20" w:rsidP="00194954"/>
    <w:p w14:paraId="0CFBF61C" w14:textId="77777777" w:rsidR="00A47C20" w:rsidRDefault="00A47C20" w:rsidP="00FC2B30"/>
    <w:p w14:paraId="391D3F01" w14:textId="77777777" w:rsidR="00A47C20" w:rsidRDefault="00A47C20" w:rsidP="00FC2B30"/>
    <w:p w14:paraId="3206D0FF" w14:textId="77777777" w:rsidR="00A47C20" w:rsidRDefault="00A47C20" w:rsidP="00301F85"/>
    <w:p w14:paraId="4A8C92FD" w14:textId="77777777" w:rsidR="00A47C20" w:rsidRDefault="00A47C20"/>
    <w:p w14:paraId="0DEFD146" w14:textId="77777777" w:rsidR="00A47C20" w:rsidRDefault="00A47C20" w:rsidP="00841538"/>
    <w:p w14:paraId="443C2A58" w14:textId="77777777" w:rsidR="00A47C20" w:rsidRDefault="00A47C20" w:rsidP="00841538"/>
    <w:p w14:paraId="5331497C" w14:textId="77777777" w:rsidR="00A47C20" w:rsidRDefault="00A47C20" w:rsidP="00205DDA"/>
    <w:p w14:paraId="24DCF9E2" w14:textId="77777777" w:rsidR="00A47C20" w:rsidRDefault="00A47C20" w:rsidP="00ED5578"/>
    <w:p w14:paraId="4C6B12CA" w14:textId="77777777" w:rsidR="00A47C20" w:rsidRDefault="00A47C20" w:rsidP="00ED5578"/>
    <w:p w14:paraId="42BCB85C" w14:textId="77777777" w:rsidR="00A47C20" w:rsidRDefault="00A47C20" w:rsidP="00F24173"/>
    <w:p w14:paraId="5CF96741" w14:textId="77777777" w:rsidR="00A47C20" w:rsidRDefault="00A47C20"/>
    <w:p w14:paraId="66FB0D8A" w14:textId="77777777" w:rsidR="00A47C20" w:rsidRDefault="00A47C20"/>
    <w:p w14:paraId="48435AAC" w14:textId="77777777" w:rsidR="00A47C20" w:rsidRDefault="00A47C20" w:rsidP="00627407"/>
    <w:p w14:paraId="5AFA55C5" w14:textId="77777777" w:rsidR="00A47C20" w:rsidRDefault="00A47C20" w:rsidP="00627407"/>
    <w:p w14:paraId="50B945E0" w14:textId="77777777" w:rsidR="00A47C20" w:rsidRDefault="00A47C20"/>
  </w:endnote>
  <w:endnote w:type="continuationSeparator" w:id="0">
    <w:p w14:paraId="0381188D" w14:textId="77777777" w:rsidR="00A47C20" w:rsidRDefault="00A47C20">
      <w:pPr>
        <w:spacing w:line="240" w:lineRule="auto"/>
      </w:pPr>
      <w:r>
        <w:continuationSeparator/>
      </w:r>
    </w:p>
    <w:p w14:paraId="0A979C96" w14:textId="77777777" w:rsidR="00A47C20" w:rsidRDefault="00A47C20"/>
    <w:p w14:paraId="755EE547" w14:textId="77777777" w:rsidR="00A47C20" w:rsidRDefault="00A47C20" w:rsidP="004578F5"/>
    <w:p w14:paraId="548EDD3D" w14:textId="77777777" w:rsidR="00A47C20" w:rsidRDefault="00A47C20" w:rsidP="004578F5"/>
    <w:p w14:paraId="07CA3E29" w14:textId="77777777" w:rsidR="00A47C20" w:rsidRDefault="00A47C20"/>
    <w:p w14:paraId="74BF6BEE" w14:textId="77777777" w:rsidR="00A47C20" w:rsidRDefault="00A47C20" w:rsidP="00194954"/>
    <w:p w14:paraId="6E9C7CC6" w14:textId="77777777" w:rsidR="00A47C20" w:rsidRDefault="00A47C20" w:rsidP="00194954"/>
    <w:p w14:paraId="046BA6C1" w14:textId="77777777" w:rsidR="00A47C20" w:rsidRDefault="00A47C20" w:rsidP="00194954"/>
    <w:p w14:paraId="30E8E01A" w14:textId="77777777" w:rsidR="00A47C20" w:rsidRDefault="00A47C20" w:rsidP="00FC2B30"/>
    <w:p w14:paraId="70EA22CE" w14:textId="77777777" w:rsidR="00A47C20" w:rsidRDefault="00A47C20" w:rsidP="00FC2B30"/>
    <w:p w14:paraId="61461F1D" w14:textId="77777777" w:rsidR="00A47C20" w:rsidRDefault="00A47C20" w:rsidP="00301F85"/>
    <w:p w14:paraId="5A247320" w14:textId="77777777" w:rsidR="00A47C20" w:rsidRDefault="00A47C20"/>
    <w:p w14:paraId="4361796D" w14:textId="77777777" w:rsidR="00A47C20" w:rsidRDefault="00A47C20" w:rsidP="00841538"/>
    <w:p w14:paraId="0D7C2C88" w14:textId="77777777" w:rsidR="00A47C20" w:rsidRDefault="00A47C20" w:rsidP="00841538"/>
    <w:p w14:paraId="6FC52064" w14:textId="77777777" w:rsidR="00A47C20" w:rsidRDefault="00A47C20" w:rsidP="00205DDA"/>
    <w:p w14:paraId="78788500" w14:textId="77777777" w:rsidR="00A47C20" w:rsidRDefault="00A47C20" w:rsidP="00ED5578"/>
    <w:p w14:paraId="429347C3" w14:textId="77777777" w:rsidR="00A47C20" w:rsidRDefault="00A47C20" w:rsidP="00ED5578"/>
    <w:p w14:paraId="2734D9EF" w14:textId="77777777" w:rsidR="00A47C20" w:rsidRDefault="00A47C20" w:rsidP="00F24173"/>
    <w:p w14:paraId="3199745A" w14:textId="77777777" w:rsidR="00A47C20" w:rsidRDefault="00A47C20"/>
    <w:p w14:paraId="671161F5" w14:textId="77777777" w:rsidR="00A47C20" w:rsidRDefault="00A47C20"/>
    <w:p w14:paraId="20E7D5DD" w14:textId="77777777" w:rsidR="00A47C20" w:rsidRDefault="00A47C20" w:rsidP="00627407"/>
    <w:p w14:paraId="79043B4D" w14:textId="77777777" w:rsidR="00A47C20" w:rsidRDefault="00A47C20" w:rsidP="00627407"/>
    <w:p w14:paraId="3263E5C5" w14:textId="77777777" w:rsidR="00A47C20" w:rsidRDefault="00A47C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NimbusRomNo9L-Medi">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sans-serif">
    <w:altName w:val="Segoe Print"/>
    <w:charset w:val="00"/>
    <w:family w:val="auto"/>
    <w:pitch w:val="default"/>
  </w:font>
  <w:font w:name="Segoe UI Emoji">
    <w:panose1 w:val="020B0502040204020203"/>
    <w:charset w:val="00"/>
    <w:family w:val="swiss"/>
    <w:pitch w:val="variable"/>
    <w:sig w:usb0="00000003" w:usb1="02000000" w:usb2="08000000" w:usb3="00000000" w:csb0="00000001" w:csb1="00000000"/>
  </w:font>
  <w:font w:name="Quattrocento Sans">
    <w:altName w:val="Yu Gothic UI"/>
    <w:charset w:val="00"/>
    <w:family w:val="swiss"/>
    <w:pitch w:val="variable"/>
    <w:sig w:usb0="800000BF" w:usb1="4000005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7E2D1" w14:textId="77777777" w:rsidR="0029204D" w:rsidRDefault="0029204D">
    <w:pPr>
      <w:tabs>
        <w:tab w:val="center" w:pos="4680"/>
        <w:tab w:val="right" w:pos="9360"/>
      </w:tabs>
      <w:spacing w:before="0" w:line="240" w:lineRule="auto"/>
      <w:jc w:val="center"/>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44AFB" w14:textId="77777777" w:rsidR="0029204D" w:rsidRDefault="00000000">
    <w:pPr>
      <w:tabs>
        <w:tab w:val="center" w:pos="4680"/>
        <w:tab w:val="right" w:pos="9360"/>
      </w:tabs>
      <w:spacing w:before="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t>8</w:t>
    </w:r>
    <w:r>
      <w:rPr>
        <w:color w:val="000000"/>
      </w:rPr>
      <w:fldChar w:fldCharType="end"/>
    </w:r>
  </w:p>
  <w:p w14:paraId="5F9D63D0" w14:textId="77777777" w:rsidR="0029204D" w:rsidRDefault="0029204D">
    <w:pP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6D63" w14:textId="77777777" w:rsidR="0029204D" w:rsidRDefault="0029204D">
    <w:pPr>
      <w:tabs>
        <w:tab w:val="center" w:pos="4680"/>
        <w:tab w:val="right" w:pos="9360"/>
      </w:tabs>
      <w:spacing w:before="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7087029"/>
    </w:sdtPr>
    <w:sdtContent>
      <w:p w14:paraId="4FECD662" w14:textId="77777777" w:rsidR="0029204D" w:rsidRDefault="0029204D">
        <w:pPr>
          <w:pStyle w:val="Footer"/>
          <w:jc w:val="center"/>
        </w:pPr>
      </w:p>
      <w:p w14:paraId="4BE93FDF"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E4438C9" w14:textId="77777777" w:rsidR="0029204D" w:rsidRDefault="002920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FAF38" w14:textId="77777777" w:rsidR="0029204D" w:rsidRDefault="0029204D">
    <w:pPr>
      <w:tabs>
        <w:tab w:val="center" w:pos="4680"/>
        <w:tab w:val="right" w:pos="9360"/>
      </w:tabs>
      <w:spacing w:before="0" w:line="240" w:lineRule="auto"/>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C833A" w14:textId="77777777" w:rsidR="0029204D" w:rsidRDefault="0029204D">
    <w:pPr>
      <w:tabs>
        <w:tab w:val="center" w:pos="4680"/>
        <w:tab w:val="right" w:pos="9360"/>
      </w:tabs>
      <w:spacing w:before="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697895"/>
    </w:sdtPr>
    <w:sdtContent>
      <w:p w14:paraId="78965192" w14:textId="77777777" w:rsidR="0029204D" w:rsidRDefault="0029204D">
        <w:pPr>
          <w:pStyle w:val="Footer"/>
          <w:jc w:val="center"/>
        </w:pPr>
      </w:p>
      <w:p w14:paraId="39C44374" w14:textId="77777777" w:rsidR="0029204D" w:rsidRDefault="00000000">
        <w:pPr>
          <w:pStyle w:val="Footer"/>
          <w:jc w:val="center"/>
        </w:pPr>
        <w:r>
          <w:fldChar w:fldCharType="begin"/>
        </w:r>
        <w:r>
          <w:instrText xml:space="preserve"> PAGE   \* MERGEFORMAT </w:instrText>
        </w:r>
        <w:r>
          <w:fldChar w:fldCharType="separate"/>
        </w:r>
        <w:r>
          <w:t>i</w:t>
        </w:r>
        <w:r>
          <w:fldChar w:fldCharType="end"/>
        </w:r>
      </w:p>
    </w:sdtContent>
  </w:sdt>
  <w:p w14:paraId="395C84E5" w14:textId="77777777" w:rsidR="0029204D" w:rsidRDefault="0029204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67F81" w14:textId="77777777" w:rsidR="0029204D" w:rsidRDefault="00000000">
    <w:pPr>
      <w:pStyle w:val="Footer"/>
      <w:ind w:firstLine="0"/>
      <w:jc w:val="center"/>
    </w:pPr>
    <w:r>
      <w:t>i</w:t>
    </w:r>
  </w:p>
  <w:p w14:paraId="44A64C62" w14:textId="77777777" w:rsidR="0029204D" w:rsidRDefault="0029204D">
    <w:pPr>
      <w:tabs>
        <w:tab w:val="center" w:pos="4680"/>
        <w:tab w:val="right" w:pos="9360"/>
      </w:tabs>
      <w:spacing w:before="0" w:line="240" w:lineRule="auto"/>
      <w:ind w:firstLine="0"/>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38F6" w14:textId="77777777" w:rsidR="0029204D" w:rsidRDefault="0029204D">
    <w:pPr>
      <w:pStyle w:val="Footer"/>
      <w:ind w:firstLine="0"/>
    </w:pPr>
  </w:p>
  <w:p w14:paraId="7A7335B7" w14:textId="271D3266" w:rsidR="0029204D" w:rsidRDefault="00000000">
    <w:pPr>
      <w:tabs>
        <w:tab w:val="center" w:pos="4680"/>
        <w:tab w:val="right" w:pos="9360"/>
      </w:tabs>
      <w:spacing w:before="0" w:line="240" w:lineRule="auto"/>
      <w:ind w:firstLine="0"/>
      <w:jc w:val="center"/>
      <w:rPr>
        <w:color w:val="000000"/>
      </w:rPr>
    </w:pPr>
    <w:r>
      <w:rPr>
        <w:color w:val="000000"/>
      </w:rPr>
      <w:t>ii</w:t>
    </w:r>
    <w:r w:rsidR="00AA261D">
      <w:rPr>
        <w:color w:val="000000"/>
      </w:rPr>
      <w:t>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163942"/>
    </w:sdtPr>
    <w:sdtContent>
      <w:p w14:paraId="37513A4A"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BE044A" w14:textId="77777777" w:rsidR="00A47C20" w:rsidRDefault="00A47C20">
      <w:pPr>
        <w:spacing w:before="0"/>
      </w:pPr>
      <w:r>
        <w:separator/>
      </w:r>
    </w:p>
    <w:p w14:paraId="03B7578A" w14:textId="77777777" w:rsidR="00A47C20" w:rsidRDefault="00A47C20"/>
    <w:p w14:paraId="2BA5F5A4" w14:textId="77777777" w:rsidR="00A47C20" w:rsidRDefault="00A47C20" w:rsidP="004578F5"/>
    <w:p w14:paraId="18CD6A60" w14:textId="77777777" w:rsidR="00A47C20" w:rsidRDefault="00A47C20" w:rsidP="004578F5"/>
    <w:p w14:paraId="1B769787" w14:textId="77777777" w:rsidR="00A47C20" w:rsidRDefault="00A47C20"/>
    <w:p w14:paraId="2F9FE7CB" w14:textId="77777777" w:rsidR="00A47C20" w:rsidRDefault="00A47C20" w:rsidP="00194954"/>
    <w:p w14:paraId="248C10BE" w14:textId="77777777" w:rsidR="00A47C20" w:rsidRDefault="00A47C20" w:rsidP="00194954"/>
    <w:p w14:paraId="2C6B1321" w14:textId="77777777" w:rsidR="00A47C20" w:rsidRDefault="00A47C20" w:rsidP="00194954"/>
    <w:p w14:paraId="22C9A51E" w14:textId="77777777" w:rsidR="00A47C20" w:rsidRDefault="00A47C20" w:rsidP="00FC2B30"/>
    <w:p w14:paraId="2CD0385B" w14:textId="77777777" w:rsidR="00A47C20" w:rsidRDefault="00A47C20" w:rsidP="00FC2B30"/>
    <w:p w14:paraId="4B0EC756" w14:textId="77777777" w:rsidR="00A47C20" w:rsidRDefault="00A47C20" w:rsidP="00301F85"/>
    <w:p w14:paraId="110204A3" w14:textId="77777777" w:rsidR="00A47C20" w:rsidRDefault="00A47C20"/>
    <w:p w14:paraId="1578A541" w14:textId="77777777" w:rsidR="00A47C20" w:rsidRDefault="00A47C20" w:rsidP="00841538"/>
    <w:p w14:paraId="50685F64" w14:textId="77777777" w:rsidR="00A47C20" w:rsidRDefault="00A47C20" w:rsidP="00841538"/>
    <w:p w14:paraId="4F2062AF" w14:textId="77777777" w:rsidR="00A47C20" w:rsidRDefault="00A47C20" w:rsidP="00205DDA"/>
    <w:p w14:paraId="2876A7DF" w14:textId="77777777" w:rsidR="00A47C20" w:rsidRDefault="00A47C20" w:rsidP="00ED5578"/>
    <w:p w14:paraId="6B12D6BF" w14:textId="77777777" w:rsidR="00A47C20" w:rsidRDefault="00A47C20" w:rsidP="00ED5578"/>
    <w:p w14:paraId="4CC55B31" w14:textId="77777777" w:rsidR="00A47C20" w:rsidRDefault="00A47C20" w:rsidP="00F24173"/>
    <w:p w14:paraId="4A483FBE" w14:textId="77777777" w:rsidR="00A47C20" w:rsidRDefault="00A47C20"/>
    <w:p w14:paraId="50C226CD" w14:textId="77777777" w:rsidR="00A47C20" w:rsidRDefault="00A47C20"/>
    <w:p w14:paraId="43576AF4" w14:textId="77777777" w:rsidR="00A47C20" w:rsidRDefault="00A47C20" w:rsidP="00627407"/>
    <w:p w14:paraId="0BAEDC60" w14:textId="77777777" w:rsidR="00A47C20" w:rsidRDefault="00A47C20" w:rsidP="00627407"/>
    <w:p w14:paraId="4E48F829" w14:textId="77777777" w:rsidR="00A47C20" w:rsidRDefault="00A47C20"/>
  </w:footnote>
  <w:footnote w:type="continuationSeparator" w:id="0">
    <w:p w14:paraId="21A19669" w14:textId="77777777" w:rsidR="00A47C20" w:rsidRDefault="00A47C20">
      <w:pPr>
        <w:spacing w:before="0"/>
      </w:pPr>
      <w:r>
        <w:continuationSeparator/>
      </w:r>
    </w:p>
    <w:p w14:paraId="4F13FBC8" w14:textId="77777777" w:rsidR="00A47C20" w:rsidRDefault="00A47C20"/>
    <w:p w14:paraId="4CAF05FE" w14:textId="77777777" w:rsidR="00A47C20" w:rsidRDefault="00A47C20" w:rsidP="004578F5"/>
    <w:p w14:paraId="7185AF0C" w14:textId="77777777" w:rsidR="00A47C20" w:rsidRDefault="00A47C20" w:rsidP="004578F5"/>
    <w:p w14:paraId="30994E08" w14:textId="77777777" w:rsidR="00A47C20" w:rsidRDefault="00A47C20"/>
    <w:p w14:paraId="04534753" w14:textId="77777777" w:rsidR="00A47C20" w:rsidRDefault="00A47C20" w:rsidP="00194954"/>
    <w:p w14:paraId="09E3FA65" w14:textId="77777777" w:rsidR="00A47C20" w:rsidRDefault="00A47C20" w:rsidP="00194954"/>
    <w:p w14:paraId="0A09B3DC" w14:textId="77777777" w:rsidR="00A47C20" w:rsidRDefault="00A47C20" w:rsidP="00194954"/>
    <w:p w14:paraId="3145B71F" w14:textId="77777777" w:rsidR="00A47C20" w:rsidRDefault="00A47C20" w:rsidP="00FC2B30"/>
    <w:p w14:paraId="5A8EDC94" w14:textId="77777777" w:rsidR="00A47C20" w:rsidRDefault="00A47C20" w:rsidP="00FC2B30"/>
    <w:p w14:paraId="35B0FC13" w14:textId="77777777" w:rsidR="00A47C20" w:rsidRDefault="00A47C20" w:rsidP="00301F85"/>
    <w:p w14:paraId="61C3245D" w14:textId="77777777" w:rsidR="00A47C20" w:rsidRDefault="00A47C20"/>
    <w:p w14:paraId="1656FE39" w14:textId="77777777" w:rsidR="00A47C20" w:rsidRDefault="00A47C20" w:rsidP="00841538"/>
    <w:p w14:paraId="22637C8B" w14:textId="77777777" w:rsidR="00A47C20" w:rsidRDefault="00A47C20" w:rsidP="00841538"/>
    <w:p w14:paraId="5DAD9DF0" w14:textId="77777777" w:rsidR="00A47C20" w:rsidRDefault="00A47C20" w:rsidP="00205DDA"/>
    <w:p w14:paraId="6890D7ED" w14:textId="77777777" w:rsidR="00A47C20" w:rsidRDefault="00A47C20" w:rsidP="00ED5578"/>
    <w:p w14:paraId="17B893D7" w14:textId="77777777" w:rsidR="00A47C20" w:rsidRDefault="00A47C20" w:rsidP="00ED5578"/>
    <w:p w14:paraId="1F0C526F" w14:textId="77777777" w:rsidR="00A47C20" w:rsidRDefault="00A47C20" w:rsidP="00F24173"/>
    <w:p w14:paraId="36C3300F" w14:textId="77777777" w:rsidR="00A47C20" w:rsidRDefault="00A47C20"/>
    <w:p w14:paraId="79179114" w14:textId="77777777" w:rsidR="00A47C20" w:rsidRDefault="00A47C20"/>
    <w:p w14:paraId="1825A01C" w14:textId="77777777" w:rsidR="00A47C20" w:rsidRDefault="00A47C20" w:rsidP="00627407"/>
    <w:p w14:paraId="767BFEC0" w14:textId="77777777" w:rsidR="00A47C20" w:rsidRDefault="00A47C20" w:rsidP="00627407"/>
    <w:p w14:paraId="0DE90EE1" w14:textId="77777777" w:rsidR="00A47C20" w:rsidRDefault="00A47C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24364" w14:textId="77777777" w:rsidR="0029204D" w:rsidRDefault="0029204D">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4453" w14:textId="77777777" w:rsidR="0029204D" w:rsidRDefault="0029204D">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AF588" w14:textId="77777777" w:rsidR="00AA261D" w:rsidRDefault="00AA261D">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79F50"/>
    <w:multiLevelType w:val="singleLevel"/>
    <w:tmpl w:val="FFF79F50"/>
    <w:lvl w:ilvl="0">
      <w:start w:val="1"/>
      <w:numFmt w:val="decimal"/>
      <w:suff w:val="space"/>
      <w:lvlText w:val="%1."/>
      <w:lvlJc w:val="left"/>
    </w:lvl>
  </w:abstractNum>
  <w:abstractNum w:abstractNumId="1" w15:restartNumberingAfterBreak="0">
    <w:nsid w:val="019C6360"/>
    <w:multiLevelType w:val="multilevel"/>
    <w:tmpl w:val="625CE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20138"/>
    <w:multiLevelType w:val="multilevel"/>
    <w:tmpl w:val="02C2013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4611EA0"/>
    <w:multiLevelType w:val="multilevel"/>
    <w:tmpl w:val="27F412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7A5FAF"/>
    <w:multiLevelType w:val="multilevel"/>
    <w:tmpl w:val="A0848AA8"/>
    <w:lvl w:ilvl="0">
      <w:start w:val="2"/>
      <w:numFmt w:val="decimal"/>
      <w:lvlText w:val="%1"/>
      <w:lvlJc w:val="left"/>
      <w:pPr>
        <w:ind w:left="660" w:hanging="660"/>
      </w:pPr>
      <w:rPr>
        <w:rFonts w:hint="default"/>
        <w:b/>
      </w:rPr>
    </w:lvl>
    <w:lvl w:ilvl="1">
      <w:start w:val="3"/>
      <w:numFmt w:val="decimal"/>
      <w:lvlText w:val="%1.%2"/>
      <w:lvlJc w:val="left"/>
      <w:pPr>
        <w:ind w:left="900" w:hanging="660"/>
      </w:pPr>
      <w:rPr>
        <w:rFonts w:hint="default"/>
        <w:b/>
      </w:rPr>
    </w:lvl>
    <w:lvl w:ilvl="2">
      <w:start w:val="3"/>
      <w:numFmt w:val="decimal"/>
      <w:lvlText w:val="%1.%2.%3"/>
      <w:lvlJc w:val="left"/>
      <w:pPr>
        <w:ind w:left="1200" w:hanging="720"/>
      </w:pPr>
      <w:rPr>
        <w:rFonts w:hint="default"/>
        <w:b/>
      </w:rPr>
    </w:lvl>
    <w:lvl w:ilvl="3">
      <w:start w:val="2"/>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640" w:hanging="144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480" w:hanging="1800"/>
      </w:pPr>
      <w:rPr>
        <w:rFonts w:hint="default"/>
        <w:b/>
      </w:rPr>
    </w:lvl>
    <w:lvl w:ilvl="8">
      <w:start w:val="1"/>
      <w:numFmt w:val="decimal"/>
      <w:lvlText w:val="%1.%2.%3.%4.%5.%6.%7.%8.%9"/>
      <w:lvlJc w:val="left"/>
      <w:pPr>
        <w:ind w:left="3720" w:hanging="1800"/>
      </w:pPr>
      <w:rPr>
        <w:rFonts w:hint="default"/>
        <w:b/>
      </w:rPr>
    </w:lvl>
  </w:abstractNum>
  <w:abstractNum w:abstractNumId="5" w15:restartNumberingAfterBreak="0">
    <w:nsid w:val="08F83D74"/>
    <w:multiLevelType w:val="multilevel"/>
    <w:tmpl w:val="08F83D74"/>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6" w15:restartNumberingAfterBreak="0">
    <w:nsid w:val="09A40456"/>
    <w:multiLevelType w:val="multilevel"/>
    <w:tmpl w:val="09A40456"/>
    <w:lvl w:ilvl="0">
      <w:start w:val="1"/>
      <w:numFmt w:val="bullet"/>
      <w:lvlText w:val="-"/>
      <w:lvlJc w:val="left"/>
      <w:pPr>
        <w:ind w:left="1710" w:hanging="360"/>
      </w:pPr>
      <w:rPr>
        <w:rFonts w:ascii="Times New Roman" w:hAnsi="Times New Roman" w:cs="Times New Roman" w:hint="default"/>
      </w:rPr>
    </w:lvl>
    <w:lvl w:ilvl="1">
      <w:start w:val="1"/>
      <w:numFmt w:val="bullet"/>
      <w:lvlText w:val="o"/>
      <w:lvlJc w:val="left"/>
      <w:pPr>
        <w:ind w:left="2430" w:hanging="360"/>
      </w:pPr>
      <w:rPr>
        <w:rFonts w:ascii="Courier New" w:hAnsi="Courier New" w:cs="Courier New" w:hint="default"/>
      </w:rPr>
    </w:lvl>
    <w:lvl w:ilvl="2">
      <w:start w:val="1"/>
      <w:numFmt w:val="bullet"/>
      <w:lvlText w:val=""/>
      <w:lvlJc w:val="left"/>
      <w:pPr>
        <w:ind w:left="3150" w:hanging="360"/>
      </w:pPr>
      <w:rPr>
        <w:rFonts w:ascii="Wingdings" w:hAnsi="Wingdings" w:hint="default"/>
      </w:rPr>
    </w:lvl>
    <w:lvl w:ilvl="3">
      <w:start w:val="1"/>
      <w:numFmt w:val="bullet"/>
      <w:lvlText w:val=""/>
      <w:lvlJc w:val="left"/>
      <w:pPr>
        <w:ind w:left="3870" w:hanging="360"/>
      </w:pPr>
      <w:rPr>
        <w:rFonts w:ascii="Symbol" w:hAnsi="Symbol" w:hint="default"/>
      </w:rPr>
    </w:lvl>
    <w:lvl w:ilvl="4">
      <w:start w:val="1"/>
      <w:numFmt w:val="bullet"/>
      <w:lvlText w:val="o"/>
      <w:lvlJc w:val="left"/>
      <w:pPr>
        <w:ind w:left="4590" w:hanging="360"/>
      </w:pPr>
      <w:rPr>
        <w:rFonts w:ascii="Courier New" w:hAnsi="Courier New" w:cs="Courier New" w:hint="default"/>
      </w:rPr>
    </w:lvl>
    <w:lvl w:ilvl="5">
      <w:start w:val="1"/>
      <w:numFmt w:val="bullet"/>
      <w:lvlText w:val=""/>
      <w:lvlJc w:val="left"/>
      <w:pPr>
        <w:ind w:left="5310" w:hanging="360"/>
      </w:pPr>
      <w:rPr>
        <w:rFonts w:ascii="Wingdings" w:hAnsi="Wingdings" w:hint="default"/>
      </w:rPr>
    </w:lvl>
    <w:lvl w:ilvl="6">
      <w:start w:val="1"/>
      <w:numFmt w:val="bullet"/>
      <w:lvlText w:val=""/>
      <w:lvlJc w:val="left"/>
      <w:pPr>
        <w:ind w:left="6030" w:hanging="360"/>
      </w:pPr>
      <w:rPr>
        <w:rFonts w:ascii="Symbol" w:hAnsi="Symbol" w:hint="default"/>
      </w:rPr>
    </w:lvl>
    <w:lvl w:ilvl="7">
      <w:start w:val="1"/>
      <w:numFmt w:val="bullet"/>
      <w:lvlText w:val="o"/>
      <w:lvlJc w:val="left"/>
      <w:pPr>
        <w:ind w:left="6750" w:hanging="360"/>
      </w:pPr>
      <w:rPr>
        <w:rFonts w:ascii="Courier New" w:hAnsi="Courier New" w:cs="Courier New" w:hint="default"/>
      </w:rPr>
    </w:lvl>
    <w:lvl w:ilvl="8">
      <w:start w:val="1"/>
      <w:numFmt w:val="bullet"/>
      <w:lvlText w:val=""/>
      <w:lvlJc w:val="left"/>
      <w:pPr>
        <w:ind w:left="7470" w:hanging="360"/>
      </w:pPr>
      <w:rPr>
        <w:rFonts w:ascii="Wingdings" w:hAnsi="Wingdings" w:hint="default"/>
      </w:rPr>
    </w:lvl>
  </w:abstractNum>
  <w:abstractNum w:abstractNumId="7" w15:restartNumberingAfterBreak="0">
    <w:nsid w:val="0AC85BF5"/>
    <w:multiLevelType w:val="multilevel"/>
    <w:tmpl w:val="0AC85B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BC2494C"/>
    <w:multiLevelType w:val="multilevel"/>
    <w:tmpl w:val="0BC249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DC73B94"/>
    <w:multiLevelType w:val="multilevel"/>
    <w:tmpl w:val="0DC73B94"/>
    <w:lvl w:ilvl="0">
      <w:start w:val="1"/>
      <w:numFmt w:val="bullet"/>
      <w:lvlText w:val="-"/>
      <w:lvlJc w:val="left"/>
      <w:pPr>
        <w:ind w:left="1429" w:hanging="360"/>
      </w:pPr>
      <w:rPr>
        <w:rFonts w:ascii="Times New Roman"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0" w15:restartNumberingAfterBreak="0">
    <w:nsid w:val="0FB383A1"/>
    <w:multiLevelType w:val="multilevel"/>
    <w:tmpl w:val="0FB383A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103C093D"/>
    <w:multiLevelType w:val="multilevel"/>
    <w:tmpl w:val="103C093D"/>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2" w15:restartNumberingAfterBreak="0">
    <w:nsid w:val="15620310"/>
    <w:multiLevelType w:val="multilevel"/>
    <w:tmpl w:val="15620310"/>
    <w:lvl w:ilvl="0">
      <w:start w:val="1"/>
      <w:numFmt w:val="bullet"/>
      <w:lvlText w:val="-"/>
      <w:lvlJc w:val="left"/>
      <w:pPr>
        <w:ind w:left="827" w:hanging="360"/>
      </w:pPr>
      <w:rPr>
        <w:rFonts w:ascii="Times New Roman" w:eastAsia="Times New Roman" w:hAnsi="Times New Roman" w:cs="Times New Roman"/>
      </w:rPr>
    </w:lvl>
    <w:lvl w:ilvl="1">
      <w:start w:val="1"/>
      <w:numFmt w:val="bullet"/>
      <w:lvlText w:val="o"/>
      <w:lvlJc w:val="left"/>
      <w:pPr>
        <w:ind w:left="1547" w:hanging="360"/>
      </w:pPr>
      <w:rPr>
        <w:rFonts w:ascii="Courier New" w:eastAsia="Courier New" w:hAnsi="Courier New" w:cs="Courier New"/>
      </w:rPr>
    </w:lvl>
    <w:lvl w:ilvl="2">
      <w:start w:val="1"/>
      <w:numFmt w:val="bullet"/>
      <w:lvlText w:val="▪"/>
      <w:lvlJc w:val="left"/>
      <w:pPr>
        <w:ind w:left="2267" w:hanging="360"/>
      </w:pPr>
      <w:rPr>
        <w:rFonts w:ascii="Noto Sans Symbols" w:eastAsia="Noto Sans Symbols" w:hAnsi="Noto Sans Symbols" w:cs="Noto Sans Symbols"/>
      </w:rPr>
    </w:lvl>
    <w:lvl w:ilvl="3">
      <w:start w:val="1"/>
      <w:numFmt w:val="bullet"/>
      <w:lvlText w:val="●"/>
      <w:lvlJc w:val="left"/>
      <w:pPr>
        <w:ind w:left="2987" w:hanging="360"/>
      </w:pPr>
      <w:rPr>
        <w:rFonts w:ascii="Noto Sans Symbols" w:eastAsia="Noto Sans Symbols" w:hAnsi="Noto Sans Symbols" w:cs="Noto Sans Symbols"/>
      </w:rPr>
    </w:lvl>
    <w:lvl w:ilvl="4">
      <w:start w:val="1"/>
      <w:numFmt w:val="bullet"/>
      <w:lvlText w:val="o"/>
      <w:lvlJc w:val="left"/>
      <w:pPr>
        <w:ind w:left="3707" w:hanging="360"/>
      </w:pPr>
      <w:rPr>
        <w:rFonts w:ascii="Courier New" w:eastAsia="Courier New" w:hAnsi="Courier New" w:cs="Courier New"/>
      </w:rPr>
    </w:lvl>
    <w:lvl w:ilvl="5">
      <w:start w:val="1"/>
      <w:numFmt w:val="bullet"/>
      <w:lvlText w:val="▪"/>
      <w:lvlJc w:val="left"/>
      <w:pPr>
        <w:ind w:left="4427" w:hanging="360"/>
      </w:pPr>
      <w:rPr>
        <w:rFonts w:ascii="Noto Sans Symbols" w:eastAsia="Noto Sans Symbols" w:hAnsi="Noto Sans Symbols" w:cs="Noto Sans Symbols"/>
      </w:rPr>
    </w:lvl>
    <w:lvl w:ilvl="6">
      <w:start w:val="1"/>
      <w:numFmt w:val="bullet"/>
      <w:lvlText w:val="●"/>
      <w:lvlJc w:val="left"/>
      <w:pPr>
        <w:ind w:left="5147" w:hanging="360"/>
      </w:pPr>
      <w:rPr>
        <w:rFonts w:ascii="Noto Sans Symbols" w:eastAsia="Noto Sans Symbols" w:hAnsi="Noto Sans Symbols" w:cs="Noto Sans Symbols"/>
      </w:rPr>
    </w:lvl>
    <w:lvl w:ilvl="7">
      <w:start w:val="1"/>
      <w:numFmt w:val="bullet"/>
      <w:lvlText w:val="o"/>
      <w:lvlJc w:val="left"/>
      <w:pPr>
        <w:ind w:left="5867" w:hanging="360"/>
      </w:pPr>
      <w:rPr>
        <w:rFonts w:ascii="Courier New" w:eastAsia="Courier New" w:hAnsi="Courier New" w:cs="Courier New"/>
      </w:rPr>
    </w:lvl>
    <w:lvl w:ilvl="8">
      <w:start w:val="1"/>
      <w:numFmt w:val="bullet"/>
      <w:lvlText w:val="▪"/>
      <w:lvlJc w:val="left"/>
      <w:pPr>
        <w:ind w:left="6587" w:hanging="360"/>
      </w:pPr>
      <w:rPr>
        <w:rFonts w:ascii="Noto Sans Symbols" w:eastAsia="Noto Sans Symbols" w:hAnsi="Noto Sans Symbols" w:cs="Noto Sans Symbols"/>
      </w:rPr>
    </w:lvl>
  </w:abstractNum>
  <w:abstractNum w:abstractNumId="13" w15:restartNumberingAfterBreak="0">
    <w:nsid w:val="16C232CA"/>
    <w:multiLevelType w:val="multilevel"/>
    <w:tmpl w:val="5E0A1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1E28A5"/>
    <w:multiLevelType w:val="multilevel"/>
    <w:tmpl w:val="1A1E28A5"/>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5" w15:restartNumberingAfterBreak="0">
    <w:nsid w:val="1CF63758"/>
    <w:multiLevelType w:val="multilevel"/>
    <w:tmpl w:val="1CF63758"/>
    <w:lvl w:ilvl="0">
      <w:numFmt w:val="bullet"/>
      <w:lvlText w:val="-"/>
      <w:lvlJc w:val="left"/>
      <w:pPr>
        <w:ind w:left="828" w:hanging="404"/>
      </w:pPr>
      <w:rPr>
        <w:rFonts w:ascii="Times New Roman" w:eastAsia="Times New Roman" w:hAnsi="Times New Roman" w:cs="Times New Roman"/>
        <w:b/>
        <w:sz w:val="26"/>
        <w:szCs w:val="26"/>
      </w:rPr>
    </w:lvl>
    <w:lvl w:ilvl="1">
      <w:numFmt w:val="bullet"/>
      <w:lvlText w:val="•"/>
      <w:lvlJc w:val="left"/>
      <w:pPr>
        <w:ind w:left="1470" w:hanging="404"/>
      </w:pPr>
    </w:lvl>
    <w:lvl w:ilvl="2">
      <w:numFmt w:val="bullet"/>
      <w:lvlText w:val="•"/>
      <w:lvlJc w:val="left"/>
      <w:pPr>
        <w:ind w:left="2121" w:hanging="404"/>
      </w:pPr>
    </w:lvl>
    <w:lvl w:ilvl="3">
      <w:numFmt w:val="bullet"/>
      <w:lvlText w:val="•"/>
      <w:lvlJc w:val="left"/>
      <w:pPr>
        <w:ind w:left="2771" w:hanging="404"/>
      </w:pPr>
    </w:lvl>
    <w:lvl w:ilvl="4">
      <w:numFmt w:val="bullet"/>
      <w:lvlText w:val="•"/>
      <w:lvlJc w:val="left"/>
      <w:pPr>
        <w:ind w:left="3422" w:hanging="404"/>
      </w:pPr>
    </w:lvl>
    <w:lvl w:ilvl="5">
      <w:numFmt w:val="bullet"/>
      <w:lvlText w:val="•"/>
      <w:lvlJc w:val="left"/>
      <w:pPr>
        <w:ind w:left="4073" w:hanging="403"/>
      </w:pPr>
    </w:lvl>
    <w:lvl w:ilvl="6">
      <w:numFmt w:val="bullet"/>
      <w:lvlText w:val="•"/>
      <w:lvlJc w:val="left"/>
      <w:pPr>
        <w:ind w:left="4723" w:hanging="404"/>
      </w:pPr>
    </w:lvl>
    <w:lvl w:ilvl="7">
      <w:numFmt w:val="bullet"/>
      <w:lvlText w:val="•"/>
      <w:lvlJc w:val="left"/>
      <w:pPr>
        <w:ind w:left="5374" w:hanging="404"/>
      </w:pPr>
    </w:lvl>
    <w:lvl w:ilvl="8">
      <w:numFmt w:val="bullet"/>
      <w:lvlText w:val="•"/>
      <w:lvlJc w:val="left"/>
      <w:pPr>
        <w:ind w:left="6024" w:hanging="404"/>
      </w:pPr>
    </w:lvl>
  </w:abstractNum>
  <w:abstractNum w:abstractNumId="16" w15:restartNumberingAfterBreak="0">
    <w:nsid w:val="1FCC059A"/>
    <w:multiLevelType w:val="multilevel"/>
    <w:tmpl w:val="1FCC059A"/>
    <w:lvl w:ilvl="0">
      <w:numFmt w:val="bullet"/>
      <w:lvlText w:val="-"/>
      <w:lvlJc w:val="left"/>
      <w:pPr>
        <w:ind w:left="501" w:hanging="404"/>
      </w:pPr>
      <w:rPr>
        <w:rFonts w:ascii="Times New Roman" w:eastAsia="Times New Roman" w:hAnsi="Times New Roman" w:cs="Times New Roman"/>
        <w:b/>
        <w:sz w:val="26"/>
        <w:szCs w:val="26"/>
      </w:rPr>
    </w:lvl>
    <w:lvl w:ilvl="1">
      <w:numFmt w:val="bullet"/>
      <w:lvlText w:val="•"/>
      <w:lvlJc w:val="left"/>
      <w:pPr>
        <w:ind w:left="1182" w:hanging="403"/>
      </w:pPr>
    </w:lvl>
    <w:lvl w:ilvl="2">
      <w:numFmt w:val="bullet"/>
      <w:lvlText w:val="•"/>
      <w:lvlJc w:val="left"/>
      <w:pPr>
        <w:ind w:left="1865" w:hanging="404"/>
      </w:pPr>
    </w:lvl>
    <w:lvl w:ilvl="3">
      <w:numFmt w:val="bullet"/>
      <w:lvlText w:val="•"/>
      <w:lvlJc w:val="left"/>
      <w:pPr>
        <w:ind w:left="2547" w:hanging="404"/>
      </w:pPr>
    </w:lvl>
    <w:lvl w:ilvl="4">
      <w:numFmt w:val="bullet"/>
      <w:lvlText w:val="•"/>
      <w:lvlJc w:val="left"/>
      <w:pPr>
        <w:ind w:left="3230" w:hanging="404"/>
      </w:pPr>
    </w:lvl>
    <w:lvl w:ilvl="5">
      <w:numFmt w:val="bullet"/>
      <w:lvlText w:val="•"/>
      <w:lvlJc w:val="left"/>
      <w:pPr>
        <w:ind w:left="3913" w:hanging="403"/>
      </w:pPr>
    </w:lvl>
    <w:lvl w:ilvl="6">
      <w:numFmt w:val="bullet"/>
      <w:lvlText w:val="•"/>
      <w:lvlJc w:val="left"/>
      <w:pPr>
        <w:ind w:left="4595" w:hanging="404"/>
      </w:pPr>
    </w:lvl>
    <w:lvl w:ilvl="7">
      <w:numFmt w:val="bullet"/>
      <w:lvlText w:val="•"/>
      <w:lvlJc w:val="left"/>
      <w:pPr>
        <w:ind w:left="5278" w:hanging="404"/>
      </w:pPr>
    </w:lvl>
    <w:lvl w:ilvl="8">
      <w:numFmt w:val="bullet"/>
      <w:lvlText w:val="•"/>
      <w:lvlJc w:val="left"/>
      <w:pPr>
        <w:ind w:left="5960" w:hanging="404"/>
      </w:pPr>
    </w:lvl>
  </w:abstractNum>
  <w:abstractNum w:abstractNumId="17" w15:restartNumberingAfterBreak="0">
    <w:nsid w:val="238730DA"/>
    <w:multiLevelType w:val="multilevel"/>
    <w:tmpl w:val="238730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51F57CB"/>
    <w:multiLevelType w:val="multilevel"/>
    <w:tmpl w:val="B694E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265B57"/>
    <w:multiLevelType w:val="multilevel"/>
    <w:tmpl w:val="2C265B57"/>
    <w:lvl w:ilvl="0">
      <w:start w:val="1"/>
      <w:numFmt w:val="decimal"/>
      <w:lvlText w:val="%1."/>
      <w:lvlJc w:val="left"/>
      <w:pPr>
        <w:ind w:left="828" w:hanging="360"/>
      </w:pPr>
    </w:lvl>
    <w:lvl w:ilvl="1">
      <w:start w:val="1"/>
      <w:numFmt w:val="lowerLetter"/>
      <w:lvlText w:val="%2."/>
      <w:lvlJc w:val="left"/>
      <w:pPr>
        <w:ind w:left="1548" w:hanging="360"/>
      </w:pPr>
    </w:lvl>
    <w:lvl w:ilvl="2">
      <w:start w:val="1"/>
      <w:numFmt w:val="lowerRoman"/>
      <w:lvlText w:val="%3."/>
      <w:lvlJc w:val="right"/>
      <w:pPr>
        <w:ind w:left="2268" w:hanging="180"/>
      </w:pPr>
    </w:lvl>
    <w:lvl w:ilvl="3">
      <w:start w:val="1"/>
      <w:numFmt w:val="decimal"/>
      <w:lvlText w:val="%4."/>
      <w:lvlJc w:val="left"/>
      <w:pPr>
        <w:ind w:left="2988" w:hanging="360"/>
      </w:pPr>
    </w:lvl>
    <w:lvl w:ilvl="4">
      <w:start w:val="1"/>
      <w:numFmt w:val="lowerLetter"/>
      <w:lvlText w:val="%5."/>
      <w:lvlJc w:val="left"/>
      <w:pPr>
        <w:ind w:left="3708" w:hanging="360"/>
      </w:pPr>
    </w:lvl>
    <w:lvl w:ilvl="5">
      <w:start w:val="1"/>
      <w:numFmt w:val="lowerRoman"/>
      <w:lvlText w:val="%6."/>
      <w:lvlJc w:val="right"/>
      <w:pPr>
        <w:ind w:left="4428" w:hanging="180"/>
      </w:pPr>
    </w:lvl>
    <w:lvl w:ilvl="6">
      <w:start w:val="1"/>
      <w:numFmt w:val="decimal"/>
      <w:lvlText w:val="%7."/>
      <w:lvlJc w:val="left"/>
      <w:pPr>
        <w:ind w:left="5148" w:hanging="360"/>
      </w:pPr>
    </w:lvl>
    <w:lvl w:ilvl="7">
      <w:start w:val="1"/>
      <w:numFmt w:val="lowerLetter"/>
      <w:lvlText w:val="%8."/>
      <w:lvlJc w:val="left"/>
      <w:pPr>
        <w:ind w:left="5868" w:hanging="360"/>
      </w:pPr>
    </w:lvl>
    <w:lvl w:ilvl="8">
      <w:start w:val="1"/>
      <w:numFmt w:val="lowerRoman"/>
      <w:lvlText w:val="%9."/>
      <w:lvlJc w:val="right"/>
      <w:pPr>
        <w:ind w:left="6588" w:hanging="180"/>
      </w:pPr>
    </w:lvl>
  </w:abstractNum>
  <w:abstractNum w:abstractNumId="20" w15:restartNumberingAfterBreak="0">
    <w:nsid w:val="2E953AE8"/>
    <w:multiLevelType w:val="multilevel"/>
    <w:tmpl w:val="343C4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FB7314A"/>
    <w:multiLevelType w:val="multilevel"/>
    <w:tmpl w:val="2FB7314A"/>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2" w15:restartNumberingAfterBreak="0">
    <w:nsid w:val="2FE22C37"/>
    <w:multiLevelType w:val="multilevel"/>
    <w:tmpl w:val="2FE22C37"/>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11F2908"/>
    <w:multiLevelType w:val="multilevel"/>
    <w:tmpl w:val="9F9C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C44502"/>
    <w:multiLevelType w:val="multilevel"/>
    <w:tmpl w:val="32C4450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6" w15:restartNumberingAfterBreak="0">
    <w:nsid w:val="360A5A5F"/>
    <w:multiLevelType w:val="multilevel"/>
    <w:tmpl w:val="743A5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6C721A1"/>
    <w:multiLevelType w:val="multilevel"/>
    <w:tmpl w:val="36C721A1"/>
    <w:lvl w:ilvl="0">
      <w:numFmt w:val="bullet"/>
      <w:lvlText w:val="-"/>
      <w:lvlJc w:val="left"/>
      <w:pPr>
        <w:ind w:left="720" w:hanging="360"/>
      </w:pPr>
      <w:rPr>
        <w:rFonts w:ascii="Times New Roman" w:eastAsia="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3C387F92"/>
    <w:multiLevelType w:val="multilevel"/>
    <w:tmpl w:val="A0B6D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F25455"/>
    <w:multiLevelType w:val="multilevel"/>
    <w:tmpl w:val="28B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082853"/>
    <w:multiLevelType w:val="multilevel"/>
    <w:tmpl w:val="5616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0F71009"/>
    <w:multiLevelType w:val="multilevel"/>
    <w:tmpl w:val="40F71009"/>
    <w:lvl w:ilvl="0">
      <w:start w:val="1"/>
      <w:numFmt w:val="bullet"/>
      <w:lvlText w:val="-"/>
      <w:lvlJc w:val="left"/>
      <w:pPr>
        <w:ind w:left="1004" w:hanging="360"/>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2" w15:restartNumberingAfterBreak="0">
    <w:nsid w:val="48605752"/>
    <w:multiLevelType w:val="multilevel"/>
    <w:tmpl w:val="79427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911D4C"/>
    <w:multiLevelType w:val="multilevel"/>
    <w:tmpl w:val="48911D4C"/>
    <w:lvl w:ilvl="0">
      <w:start w:val="1"/>
      <w:numFmt w:val="bullet"/>
      <w:lvlText w:val="-"/>
      <w:lvlJc w:val="left"/>
      <w:pPr>
        <w:ind w:left="1440" w:hanging="360"/>
      </w:pPr>
      <w:rPr>
        <w:rFonts w:ascii="Times New Roman" w:hAnsi="Times New Roman" w:cs="Times New Roman"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495C0E46"/>
    <w:multiLevelType w:val="multilevel"/>
    <w:tmpl w:val="495C0E46"/>
    <w:lvl w:ilvl="0">
      <w:start w:val="1"/>
      <w:numFmt w:val="decimal"/>
      <w:lvlText w:val="%1."/>
      <w:lvlJc w:val="left"/>
      <w:pPr>
        <w:ind w:left="1304" w:hanging="360"/>
      </w:pPr>
      <w:rPr>
        <w:rFonts w:hint="default"/>
      </w:rPr>
    </w:lvl>
    <w:lvl w:ilvl="1">
      <w:start w:val="1"/>
      <w:numFmt w:val="lowerLetter"/>
      <w:lvlText w:val="%2."/>
      <w:lvlJc w:val="left"/>
      <w:pPr>
        <w:ind w:left="2024" w:hanging="360"/>
      </w:pPr>
      <w:rPr>
        <w:rFonts w:hint="default"/>
      </w:rPr>
    </w:lvl>
    <w:lvl w:ilvl="2">
      <w:start w:val="1"/>
      <w:numFmt w:val="lowerRoman"/>
      <w:lvlText w:val="%3."/>
      <w:lvlJc w:val="right"/>
      <w:pPr>
        <w:ind w:left="2744" w:hanging="180"/>
      </w:pPr>
      <w:rPr>
        <w:rFonts w:hint="default"/>
      </w:rPr>
    </w:lvl>
    <w:lvl w:ilvl="3">
      <w:start w:val="1"/>
      <w:numFmt w:val="decimal"/>
      <w:lvlText w:val="%4."/>
      <w:lvlJc w:val="left"/>
      <w:pPr>
        <w:ind w:left="3464" w:hanging="360"/>
      </w:pPr>
      <w:rPr>
        <w:rFonts w:hint="default"/>
      </w:rPr>
    </w:lvl>
    <w:lvl w:ilvl="4">
      <w:start w:val="1"/>
      <w:numFmt w:val="lowerLetter"/>
      <w:lvlText w:val="%5."/>
      <w:lvlJc w:val="left"/>
      <w:pPr>
        <w:ind w:left="4184" w:hanging="360"/>
      </w:pPr>
      <w:rPr>
        <w:rFonts w:hint="default"/>
      </w:rPr>
    </w:lvl>
    <w:lvl w:ilvl="5">
      <w:start w:val="1"/>
      <w:numFmt w:val="lowerRoman"/>
      <w:lvlText w:val="%6."/>
      <w:lvlJc w:val="right"/>
      <w:pPr>
        <w:ind w:left="4904" w:hanging="180"/>
      </w:pPr>
      <w:rPr>
        <w:rFonts w:hint="default"/>
      </w:rPr>
    </w:lvl>
    <w:lvl w:ilvl="6">
      <w:start w:val="1"/>
      <w:numFmt w:val="decimal"/>
      <w:lvlText w:val="%7."/>
      <w:lvlJc w:val="left"/>
      <w:pPr>
        <w:ind w:left="5624" w:hanging="360"/>
      </w:pPr>
      <w:rPr>
        <w:rFonts w:hint="default"/>
      </w:rPr>
    </w:lvl>
    <w:lvl w:ilvl="7">
      <w:start w:val="1"/>
      <w:numFmt w:val="lowerLetter"/>
      <w:lvlText w:val="%8."/>
      <w:lvlJc w:val="left"/>
      <w:pPr>
        <w:ind w:left="6344" w:hanging="360"/>
      </w:pPr>
      <w:rPr>
        <w:rFonts w:hint="default"/>
      </w:rPr>
    </w:lvl>
    <w:lvl w:ilvl="8">
      <w:start w:val="1"/>
      <w:numFmt w:val="lowerRoman"/>
      <w:lvlText w:val="%9."/>
      <w:lvlJc w:val="right"/>
      <w:pPr>
        <w:ind w:left="7064" w:hanging="180"/>
      </w:pPr>
      <w:rPr>
        <w:rFonts w:hint="default"/>
      </w:rPr>
    </w:lvl>
  </w:abstractNum>
  <w:abstractNum w:abstractNumId="35" w15:restartNumberingAfterBreak="0">
    <w:nsid w:val="4963256D"/>
    <w:multiLevelType w:val="multilevel"/>
    <w:tmpl w:val="E1D0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516F19"/>
    <w:multiLevelType w:val="multilevel"/>
    <w:tmpl w:val="B6F2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803B9B"/>
    <w:multiLevelType w:val="multilevel"/>
    <w:tmpl w:val="CCEE77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0F76612"/>
    <w:multiLevelType w:val="multilevel"/>
    <w:tmpl w:val="3234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1851BB5"/>
    <w:multiLevelType w:val="multilevel"/>
    <w:tmpl w:val="2DCAF9A8"/>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92411CC"/>
    <w:multiLevelType w:val="multilevel"/>
    <w:tmpl w:val="DE68F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3BC6CF4"/>
    <w:multiLevelType w:val="multilevel"/>
    <w:tmpl w:val="3B5A3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3F02DDC"/>
    <w:multiLevelType w:val="multilevel"/>
    <w:tmpl w:val="0AF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FE66E8"/>
    <w:multiLevelType w:val="multilevel"/>
    <w:tmpl w:val="6EFE66E8"/>
    <w:lvl w:ilvl="0">
      <w:start w:val="1"/>
      <w:numFmt w:val="decimal"/>
      <w:lvlText w:val="%1."/>
      <w:lvlJc w:val="left"/>
      <w:pPr>
        <w:ind w:left="862" w:hanging="361"/>
      </w:pPr>
      <w:rPr>
        <w:sz w:val="26"/>
        <w:szCs w:val="26"/>
      </w:rPr>
    </w:lvl>
    <w:lvl w:ilvl="1">
      <w:numFmt w:val="bullet"/>
      <w:lvlText w:val="•"/>
      <w:lvlJc w:val="left"/>
      <w:pPr>
        <w:ind w:left="1506" w:hanging="361"/>
      </w:pPr>
    </w:lvl>
    <w:lvl w:ilvl="2">
      <w:numFmt w:val="bullet"/>
      <w:lvlText w:val="•"/>
      <w:lvlJc w:val="left"/>
      <w:pPr>
        <w:ind w:left="2153" w:hanging="360"/>
      </w:pPr>
    </w:lvl>
    <w:lvl w:ilvl="3">
      <w:numFmt w:val="bullet"/>
      <w:lvlText w:val="•"/>
      <w:lvlJc w:val="left"/>
      <w:pPr>
        <w:ind w:left="2799" w:hanging="361"/>
      </w:pPr>
    </w:lvl>
    <w:lvl w:ilvl="4">
      <w:numFmt w:val="bullet"/>
      <w:lvlText w:val="•"/>
      <w:lvlJc w:val="left"/>
      <w:pPr>
        <w:ind w:left="3446" w:hanging="361"/>
      </w:pPr>
    </w:lvl>
    <w:lvl w:ilvl="5">
      <w:numFmt w:val="bullet"/>
      <w:lvlText w:val="•"/>
      <w:lvlJc w:val="left"/>
      <w:pPr>
        <w:ind w:left="4093" w:hanging="361"/>
      </w:pPr>
    </w:lvl>
    <w:lvl w:ilvl="6">
      <w:numFmt w:val="bullet"/>
      <w:lvlText w:val="•"/>
      <w:lvlJc w:val="left"/>
      <w:pPr>
        <w:ind w:left="4739" w:hanging="361"/>
      </w:pPr>
    </w:lvl>
    <w:lvl w:ilvl="7">
      <w:numFmt w:val="bullet"/>
      <w:lvlText w:val="•"/>
      <w:lvlJc w:val="left"/>
      <w:pPr>
        <w:ind w:left="5386" w:hanging="361"/>
      </w:pPr>
    </w:lvl>
    <w:lvl w:ilvl="8">
      <w:numFmt w:val="bullet"/>
      <w:lvlText w:val="•"/>
      <w:lvlJc w:val="left"/>
      <w:pPr>
        <w:ind w:left="6032" w:hanging="361"/>
      </w:pPr>
    </w:lvl>
  </w:abstractNum>
  <w:abstractNum w:abstractNumId="44" w15:restartNumberingAfterBreak="0">
    <w:nsid w:val="750356B3"/>
    <w:multiLevelType w:val="multilevel"/>
    <w:tmpl w:val="750356B3"/>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45" w15:restartNumberingAfterBreak="0">
    <w:nsid w:val="75A17F17"/>
    <w:multiLevelType w:val="multilevel"/>
    <w:tmpl w:val="75A17F17"/>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7834222E"/>
    <w:multiLevelType w:val="multilevel"/>
    <w:tmpl w:val="783422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79307170"/>
    <w:multiLevelType w:val="multilevel"/>
    <w:tmpl w:val="79307170"/>
    <w:lvl w:ilvl="0">
      <w:start w:val="1"/>
      <w:numFmt w:val="decimal"/>
      <w:lvlText w:val="%1."/>
      <w:lvlJc w:val="left"/>
      <w:pPr>
        <w:ind w:left="1068" w:hanging="360"/>
      </w:pPr>
      <w:rPr>
        <w:b w:val="0"/>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8" w15:restartNumberingAfterBreak="0">
    <w:nsid w:val="7B2637F8"/>
    <w:multiLevelType w:val="hybridMultilevel"/>
    <w:tmpl w:val="DD76B4D8"/>
    <w:lvl w:ilvl="0" w:tplc="F75410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06243286">
    <w:abstractNumId w:val="27"/>
  </w:num>
  <w:num w:numId="2" w16cid:durableId="211043804">
    <w:abstractNumId w:val="10"/>
  </w:num>
  <w:num w:numId="3" w16cid:durableId="1336687865">
    <w:abstractNumId w:val="0"/>
  </w:num>
  <w:num w:numId="4" w16cid:durableId="67119532">
    <w:abstractNumId w:val="4"/>
  </w:num>
  <w:num w:numId="5" w16cid:durableId="70080683">
    <w:abstractNumId w:val="33"/>
  </w:num>
  <w:num w:numId="6" w16cid:durableId="1843424757">
    <w:abstractNumId w:val="45"/>
  </w:num>
  <w:num w:numId="7" w16cid:durableId="683869191">
    <w:abstractNumId w:val="46"/>
  </w:num>
  <w:num w:numId="8" w16cid:durableId="821627927">
    <w:abstractNumId w:val="17"/>
  </w:num>
  <w:num w:numId="9" w16cid:durableId="1424297336">
    <w:abstractNumId w:val="8"/>
  </w:num>
  <w:num w:numId="10" w16cid:durableId="1353265208">
    <w:abstractNumId w:val="6"/>
  </w:num>
  <w:num w:numId="11" w16cid:durableId="454715170">
    <w:abstractNumId w:val="9"/>
  </w:num>
  <w:num w:numId="12" w16cid:durableId="543372200">
    <w:abstractNumId w:val="16"/>
  </w:num>
  <w:num w:numId="13" w16cid:durableId="1963463970">
    <w:abstractNumId w:val="15"/>
  </w:num>
  <w:num w:numId="14" w16cid:durableId="1528639922">
    <w:abstractNumId w:val="43"/>
  </w:num>
  <w:num w:numId="15" w16cid:durableId="2079745648">
    <w:abstractNumId w:val="47"/>
  </w:num>
  <w:num w:numId="16" w16cid:durableId="1553426732">
    <w:abstractNumId w:val="19"/>
  </w:num>
  <w:num w:numId="17" w16cid:durableId="2070417346">
    <w:abstractNumId w:val="25"/>
  </w:num>
  <w:num w:numId="18" w16cid:durableId="452989702">
    <w:abstractNumId w:val="11"/>
  </w:num>
  <w:num w:numId="19" w16cid:durableId="1623226625">
    <w:abstractNumId w:val="21"/>
  </w:num>
  <w:num w:numId="20" w16cid:durableId="282662108">
    <w:abstractNumId w:val="44"/>
  </w:num>
  <w:num w:numId="21" w16cid:durableId="671182830">
    <w:abstractNumId w:val="5"/>
  </w:num>
  <w:num w:numId="22" w16cid:durableId="236594113">
    <w:abstractNumId w:val="14"/>
  </w:num>
  <w:num w:numId="23" w16cid:durableId="1205365841">
    <w:abstractNumId w:val="12"/>
  </w:num>
  <w:num w:numId="24" w16cid:durableId="1732268084">
    <w:abstractNumId w:val="34"/>
  </w:num>
  <w:num w:numId="25" w16cid:durableId="1850678122">
    <w:abstractNumId w:val="31"/>
  </w:num>
  <w:num w:numId="26" w16cid:durableId="887303405">
    <w:abstractNumId w:val="2"/>
  </w:num>
  <w:num w:numId="27" w16cid:durableId="1356035145">
    <w:abstractNumId w:val="22"/>
  </w:num>
  <w:num w:numId="28" w16cid:durableId="1299185741">
    <w:abstractNumId w:val="7"/>
  </w:num>
  <w:num w:numId="29" w16cid:durableId="1409689584">
    <w:abstractNumId w:val="13"/>
  </w:num>
  <w:num w:numId="30" w16cid:durableId="1338851077">
    <w:abstractNumId w:val="26"/>
  </w:num>
  <w:num w:numId="31" w16cid:durableId="1920090646">
    <w:abstractNumId w:val="42"/>
  </w:num>
  <w:num w:numId="32" w16cid:durableId="1022247037">
    <w:abstractNumId w:val="32"/>
  </w:num>
  <w:num w:numId="33" w16cid:durableId="1464233632">
    <w:abstractNumId w:val="36"/>
  </w:num>
  <w:num w:numId="34" w16cid:durableId="998731705">
    <w:abstractNumId w:val="29"/>
  </w:num>
  <w:num w:numId="35" w16cid:durableId="2129470614">
    <w:abstractNumId w:val="40"/>
  </w:num>
  <w:num w:numId="36" w16cid:durableId="1882471975">
    <w:abstractNumId w:val="30"/>
  </w:num>
  <w:num w:numId="37" w16cid:durableId="2058234480">
    <w:abstractNumId w:val="20"/>
  </w:num>
  <w:num w:numId="38" w16cid:durableId="391775386">
    <w:abstractNumId w:val="38"/>
  </w:num>
  <w:num w:numId="39" w16cid:durableId="108746287">
    <w:abstractNumId w:val="35"/>
  </w:num>
  <w:num w:numId="40" w16cid:durableId="2006282671">
    <w:abstractNumId w:val="1"/>
  </w:num>
  <w:num w:numId="41" w16cid:durableId="262350210">
    <w:abstractNumId w:val="24"/>
  </w:num>
  <w:num w:numId="42" w16cid:durableId="1782459009">
    <w:abstractNumId w:val="28"/>
  </w:num>
  <w:num w:numId="43" w16cid:durableId="850491250">
    <w:abstractNumId w:val="39"/>
  </w:num>
  <w:num w:numId="44" w16cid:durableId="1926379252">
    <w:abstractNumId w:val="48"/>
  </w:num>
  <w:num w:numId="45" w16cid:durableId="1310280622">
    <w:abstractNumId w:val="3"/>
  </w:num>
  <w:num w:numId="46" w16cid:durableId="137959649">
    <w:abstractNumId w:val="41"/>
  </w:num>
  <w:num w:numId="47" w16cid:durableId="203254385">
    <w:abstractNumId w:val="37"/>
  </w:num>
  <w:num w:numId="48" w16cid:durableId="1069886925">
    <w:abstractNumId w:val="18"/>
  </w:num>
  <w:num w:numId="49" w16cid:durableId="148073318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08C"/>
    <w:rsid w:val="000027AF"/>
    <w:rsid w:val="00002D39"/>
    <w:rsid w:val="00003371"/>
    <w:rsid w:val="00003E1A"/>
    <w:rsid w:val="0000515D"/>
    <w:rsid w:val="00006BF8"/>
    <w:rsid w:val="000075EF"/>
    <w:rsid w:val="00012046"/>
    <w:rsid w:val="00012449"/>
    <w:rsid w:val="00013B3D"/>
    <w:rsid w:val="00014A40"/>
    <w:rsid w:val="00016675"/>
    <w:rsid w:val="00017F77"/>
    <w:rsid w:val="000207B3"/>
    <w:rsid w:val="00021006"/>
    <w:rsid w:val="00023025"/>
    <w:rsid w:val="0002351D"/>
    <w:rsid w:val="00023FD1"/>
    <w:rsid w:val="000262E8"/>
    <w:rsid w:val="00027C15"/>
    <w:rsid w:val="000319DB"/>
    <w:rsid w:val="000322F4"/>
    <w:rsid w:val="0003231D"/>
    <w:rsid w:val="00036498"/>
    <w:rsid w:val="000378EA"/>
    <w:rsid w:val="000427DF"/>
    <w:rsid w:val="000439B6"/>
    <w:rsid w:val="00043FA0"/>
    <w:rsid w:val="00044364"/>
    <w:rsid w:val="00045307"/>
    <w:rsid w:val="00046712"/>
    <w:rsid w:val="00046821"/>
    <w:rsid w:val="00052245"/>
    <w:rsid w:val="000531DD"/>
    <w:rsid w:val="0005320A"/>
    <w:rsid w:val="00054D4B"/>
    <w:rsid w:val="0005772D"/>
    <w:rsid w:val="00064DB5"/>
    <w:rsid w:val="000650E6"/>
    <w:rsid w:val="0006551B"/>
    <w:rsid w:val="000711FB"/>
    <w:rsid w:val="000716DC"/>
    <w:rsid w:val="000726B3"/>
    <w:rsid w:val="00073205"/>
    <w:rsid w:val="00074C3A"/>
    <w:rsid w:val="00076B62"/>
    <w:rsid w:val="00077075"/>
    <w:rsid w:val="000779B3"/>
    <w:rsid w:val="000816F1"/>
    <w:rsid w:val="00081D93"/>
    <w:rsid w:val="00082F0F"/>
    <w:rsid w:val="000849E9"/>
    <w:rsid w:val="00085DDB"/>
    <w:rsid w:val="0008732A"/>
    <w:rsid w:val="000901BF"/>
    <w:rsid w:val="000924F4"/>
    <w:rsid w:val="000956DF"/>
    <w:rsid w:val="00097B97"/>
    <w:rsid w:val="000A0649"/>
    <w:rsid w:val="000A29A9"/>
    <w:rsid w:val="000A2B21"/>
    <w:rsid w:val="000A3CCC"/>
    <w:rsid w:val="000A4C7F"/>
    <w:rsid w:val="000A67CC"/>
    <w:rsid w:val="000A6D53"/>
    <w:rsid w:val="000B0F16"/>
    <w:rsid w:val="000B106B"/>
    <w:rsid w:val="000B1B6B"/>
    <w:rsid w:val="000B1EDA"/>
    <w:rsid w:val="000B3449"/>
    <w:rsid w:val="000B4238"/>
    <w:rsid w:val="000B64A0"/>
    <w:rsid w:val="000B6538"/>
    <w:rsid w:val="000B675E"/>
    <w:rsid w:val="000B6A8A"/>
    <w:rsid w:val="000C02E2"/>
    <w:rsid w:val="000C1588"/>
    <w:rsid w:val="000C21E9"/>
    <w:rsid w:val="000C242B"/>
    <w:rsid w:val="000C311E"/>
    <w:rsid w:val="000C7324"/>
    <w:rsid w:val="000D1520"/>
    <w:rsid w:val="000D17EE"/>
    <w:rsid w:val="000D18B7"/>
    <w:rsid w:val="000D2C8D"/>
    <w:rsid w:val="000D3F2A"/>
    <w:rsid w:val="000D4257"/>
    <w:rsid w:val="000D482D"/>
    <w:rsid w:val="000D5285"/>
    <w:rsid w:val="000D6A5A"/>
    <w:rsid w:val="000D6C36"/>
    <w:rsid w:val="000D6C65"/>
    <w:rsid w:val="000E0AEC"/>
    <w:rsid w:val="000E1C27"/>
    <w:rsid w:val="000E1CE3"/>
    <w:rsid w:val="000E5641"/>
    <w:rsid w:val="000E56E2"/>
    <w:rsid w:val="000F07EF"/>
    <w:rsid w:val="000F5591"/>
    <w:rsid w:val="00105DDF"/>
    <w:rsid w:val="00107118"/>
    <w:rsid w:val="001105F9"/>
    <w:rsid w:val="001114E3"/>
    <w:rsid w:val="001115BE"/>
    <w:rsid w:val="00112083"/>
    <w:rsid w:val="00113F2E"/>
    <w:rsid w:val="001154A1"/>
    <w:rsid w:val="00115BAA"/>
    <w:rsid w:val="001164A0"/>
    <w:rsid w:val="00116537"/>
    <w:rsid w:val="001170DF"/>
    <w:rsid w:val="001173CE"/>
    <w:rsid w:val="001179AE"/>
    <w:rsid w:val="00120913"/>
    <w:rsid w:val="0012091E"/>
    <w:rsid w:val="001215B2"/>
    <w:rsid w:val="00121D65"/>
    <w:rsid w:val="001223D9"/>
    <w:rsid w:val="00122B4F"/>
    <w:rsid w:val="00123359"/>
    <w:rsid w:val="00123988"/>
    <w:rsid w:val="00124505"/>
    <w:rsid w:val="00124CEA"/>
    <w:rsid w:val="00125166"/>
    <w:rsid w:val="00125AAF"/>
    <w:rsid w:val="001267E2"/>
    <w:rsid w:val="00132AA4"/>
    <w:rsid w:val="00132B25"/>
    <w:rsid w:val="0013377B"/>
    <w:rsid w:val="00136623"/>
    <w:rsid w:val="001371EC"/>
    <w:rsid w:val="00140901"/>
    <w:rsid w:val="00141960"/>
    <w:rsid w:val="001421D3"/>
    <w:rsid w:val="001452EE"/>
    <w:rsid w:val="00145AC5"/>
    <w:rsid w:val="00146E8A"/>
    <w:rsid w:val="00150F45"/>
    <w:rsid w:val="001519DB"/>
    <w:rsid w:val="001565D8"/>
    <w:rsid w:val="00156652"/>
    <w:rsid w:val="00157726"/>
    <w:rsid w:val="00161FCC"/>
    <w:rsid w:val="001627BE"/>
    <w:rsid w:val="00162E24"/>
    <w:rsid w:val="001635E5"/>
    <w:rsid w:val="0016575C"/>
    <w:rsid w:val="00166133"/>
    <w:rsid w:val="001669B3"/>
    <w:rsid w:val="001675C8"/>
    <w:rsid w:val="00170485"/>
    <w:rsid w:val="00172877"/>
    <w:rsid w:val="00172E80"/>
    <w:rsid w:val="00173462"/>
    <w:rsid w:val="00173556"/>
    <w:rsid w:val="00173CBA"/>
    <w:rsid w:val="00174E1D"/>
    <w:rsid w:val="001768AC"/>
    <w:rsid w:val="001776BA"/>
    <w:rsid w:val="001800D3"/>
    <w:rsid w:val="00180B96"/>
    <w:rsid w:val="0018169C"/>
    <w:rsid w:val="0018259E"/>
    <w:rsid w:val="00182612"/>
    <w:rsid w:val="00182870"/>
    <w:rsid w:val="001828C8"/>
    <w:rsid w:val="00182D34"/>
    <w:rsid w:val="00186635"/>
    <w:rsid w:val="00186D38"/>
    <w:rsid w:val="00186E0A"/>
    <w:rsid w:val="00187A04"/>
    <w:rsid w:val="00187D0C"/>
    <w:rsid w:val="001910A4"/>
    <w:rsid w:val="00191AB3"/>
    <w:rsid w:val="00191EB4"/>
    <w:rsid w:val="001929A8"/>
    <w:rsid w:val="00193035"/>
    <w:rsid w:val="0019452C"/>
    <w:rsid w:val="00194954"/>
    <w:rsid w:val="001952AB"/>
    <w:rsid w:val="001A05D2"/>
    <w:rsid w:val="001A1547"/>
    <w:rsid w:val="001A3B3C"/>
    <w:rsid w:val="001A5D0D"/>
    <w:rsid w:val="001A631A"/>
    <w:rsid w:val="001B05E4"/>
    <w:rsid w:val="001B0B02"/>
    <w:rsid w:val="001B358A"/>
    <w:rsid w:val="001B3D7C"/>
    <w:rsid w:val="001B3F26"/>
    <w:rsid w:val="001B484C"/>
    <w:rsid w:val="001B4ACD"/>
    <w:rsid w:val="001B4B0C"/>
    <w:rsid w:val="001B4FD0"/>
    <w:rsid w:val="001B5815"/>
    <w:rsid w:val="001B5939"/>
    <w:rsid w:val="001B6436"/>
    <w:rsid w:val="001C0537"/>
    <w:rsid w:val="001C1310"/>
    <w:rsid w:val="001C1992"/>
    <w:rsid w:val="001C1C29"/>
    <w:rsid w:val="001C32A3"/>
    <w:rsid w:val="001C3A3B"/>
    <w:rsid w:val="001C6381"/>
    <w:rsid w:val="001D18C6"/>
    <w:rsid w:val="001D1A81"/>
    <w:rsid w:val="001D2C0E"/>
    <w:rsid w:val="001D373E"/>
    <w:rsid w:val="001D3930"/>
    <w:rsid w:val="001D5FDA"/>
    <w:rsid w:val="001D680A"/>
    <w:rsid w:val="001D6DD7"/>
    <w:rsid w:val="001E008D"/>
    <w:rsid w:val="001E0AE6"/>
    <w:rsid w:val="001E2405"/>
    <w:rsid w:val="001E30CD"/>
    <w:rsid w:val="001E52E9"/>
    <w:rsid w:val="001E5BF3"/>
    <w:rsid w:val="001E643B"/>
    <w:rsid w:val="001F3ED5"/>
    <w:rsid w:val="001F46B0"/>
    <w:rsid w:val="001F51F3"/>
    <w:rsid w:val="001F5C65"/>
    <w:rsid w:val="001F7048"/>
    <w:rsid w:val="001F7846"/>
    <w:rsid w:val="001F7D2E"/>
    <w:rsid w:val="00200AD3"/>
    <w:rsid w:val="0020254B"/>
    <w:rsid w:val="00202A9E"/>
    <w:rsid w:val="0020505D"/>
    <w:rsid w:val="00205347"/>
    <w:rsid w:val="00205910"/>
    <w:rsid w:val="00205DDA"/>
    <w:rsid w:val="00207472"/>
    <w:rsid w:val="0021077D"/>
    <w:rsid w:val="00211489"/>
    <w:rsid w:val="00211E76"/>
    <w:rsid w:val="00211E87"/>
    <w:rsid w:val="00212364"/>
    <w:rsid w:val="00213E87"/>
    <w:rsid w:val="0021614A"/>
    <w:rsid w:val="00220DC8"/>
    <w:rsid w:val="002213F5"/>
    <w:rsid w:val="00221F0A"/>
    <w:rsid w:val="002235E3"/>
    <w:rsid w:val="00224885"/>
    <w:rsid w:val="00225DC7"/>
    <w:rsid w:val="002262A8"/>
    <w:rsid w:val="002267E7"/>
    <w:rsid w:val="002319DE"/>
    <w:rsid w:val="002326C4"/>
    <w:rsid w:val="00234674"/>
    <w:rsid w:val="002347D9"/>
    <w:rsid w:val="002350C1"/>
    <w:rsid w:val="00236E0E"/>
    <w:rsid w:val="00237C96"/>
    <w:rsid w:val="00237F03"/>
    <w:rsid w:val="0024142A"/>
    <w:rsid w:val="00242AE2"/>
    <w:rsid w:val="00243150"/>
    <w:rsid w:val="0024331B"/>
    <w:rsid w:val="00243722"/>
    <w:rsid w:val="002443A6"/>
    <w:rsid w:val="00244683"/>
    <w:rsid w:val="00250F32"/>
    <w:rsid w:val="00250FF8"/>
    <w:rsid w:val="00251481"/>
    <w:rsid w:val="002541FF"/>
    <w:rsid w:val="00255C58"/>
    <w:rsid w:val="00256A36"/>
    <w:rsid w:val="00257AEC"/>
    <w:rsid w:val="00257F60"/>
    <w:rsid w:val="00262A48"/>
    <w:rsid w:val="00262BD0"/>
    <w:rsid w:val="00262CB4"/>
    <w:rsid w:val="00267369"/>
    <w:rsid w:val="0026737C"/>
    <w:rsid w:val="002717DA"/>
    <w:rsid w:val="0027282E"/>
    <w:rsid w:val="00272F53"/>
    <w:rsid w:val="00273F74"/>
    <w:rsid w:val="00276721"/>
    <w:rsid w:val="00280A4B"/>
    <w:rsid w:val="00280C0C"/>
    <w:rsid w:val="00282380"/>
    <w:rsid w:val="0028311B"/>
    <w:rsid w:val="00283F7D"/>
    <w:rsid w:val="0028490F"/>
    <w:rsid w:val="00285C42"/>
    <w:rsid w:val="00291597"/>
    <w:rsid w:val="002916CC"/>
    <w:rsid w:val="0029204D"/>
    <w:rsid w:val="00297AB8"/>
    <w:rsid w:val="002A0B59"/>
    <w:rsid w:val="002A0EDA"/>
    <w:rsid w:val="002A209F"/>
    <w:rsid w:val="002A475A"/>
    <w:rsid w:val="002A567A"/>
    <w:rsid w:val="002A6F45"/>
    <w:rsid w:val="002B0264"/>
    <w:rsid w:val="002B1EF0"/>
    <w:rsid w:val="002B2826"/>
    <w:rsid w:val="002B2AA2"/>
    <w:rsid w:val="002B346C"/>
    <w:rsid w:val="002B457E"/>
    <w:rsid w:val="002B50A7"/>
    <w:rsid w:val="002B65A7"/>
    <w:rsid w:val="002B6B26"/>
    <w:rsid w:val="002B790D"/>
    <w:rsid w:val="002C0199"/>
    <w:rsid w:val="002C1106"/>
    <w:rsid w:val="002C181D"/>
    <w:rsid w:val="002C1A51"/>
    <w:rsid w:val="002C5FEA"/>
    <w:rsid w:val="002C650D"/>
    <w:rsid w:val="002C6797"/>
    <w:rsid w:val="002C72D7"/>
    <w:rsid w:val="002D1B43"/>
    <w:rsid w:val="002D219C"/>
    <w:rsid w:val="002D2DAA"/>
    <w:rsid w:val="002D454E"/>
    <w:rsid w:val="002D7ABB"/>
    <w:rsid w:val="002D7C84"/>
    <w:rsid w:val="002E1F53"/>
    <w:rsid w:val="002E2448"/>
    <w:rsid w:val="002E2643"/>
    <w:rsid w:val="002E2C37"/>
    <w:rsid w:val="002E5B07"/>
    <w:rsid w:val="002E5FE4"/>
    <w:rsid w:val="002F0432"/>
    <w:rsid w:val="002F189F"/>
    <w:rsid w:val="002F32E9"/>
    <w:rsid w:val="002F4158"/>
    <w:rsid w:val="002F4C90"/>
    <w:rsid w:val="002F4F68"/>
    <w:rsid w:val="002F55FC"/>
    <w:rsid w:val="002F708E"/>
    <w:rsid w:val="00301155"/>
    <w:rsid w:val="003015B8"/>
    <w:rsid w:val="003017A8"/>
    <w:rsid w:val="00301A63"/>
    <w:rsid w:val="00301F85"/>
    <w:rsid w:val="00303F26"/>
    <w:rsid w:val="003045B4"/>
    <w:rsid w:val="00305163"/>
    <w:rsid w:val="00306982"/>
    <w:rsid w:val="00307EA5"/>
    <w:rsid w:val="00310CCF"/>
    <w:rsid w:val="0031378C"/>
    <w:rsid w:val="003158C2"/>
    <w:rsid w:val="00315973"/>
    <w:rsid w:val="003169A6"/>
    <w:rsid w:val="003201EE"/>
    <w:rsid w:val="0032186D"/>
    <w:rsid w:val="00321DA9"/>
    <w:rsid w:val="00321FEB"/>
    <w:rsid w:val="00323277"/>
    <w:rsid w:val="00327B72"/>
    <w:rsid w:val="0033011D"/>
    <w:rsid w:val="00330388"/>
    <w:rsid w:val="00330EBB"/>
    <w:rsid w:val="00331639"/>
    <w:rsid w:val="0033244D"/>
    <w:rsid w:val="00332E4F"/>
    <w:rsid w:val="003336C0"/>
    <w:rsid w:val="00333E2F"/>
    <w:rsid w:val="00334359"/>
    <w:rsid w:val="003442F2"/>
    <w:rsid w:val="00344973"/>
    <w:rsid w:val="00344B65"/>
    <w:rsid w:val="00345F7A"/>
    <w:rsid w:val="003470C8"/>
    <w:rsid w:val="00347481"/>
    <w:rsid w:val="003504D8"/>
    <w:rsid w:val="00351AEA"/>
    <w:rsid w:val="00351B5D"/>
    <w:rsid w:val="00352C7B"/>
    <w:rsid w:val="003559D5"/>
    <w:rsid w:val="003560E3"/>
    <w:rsid w:val="00356326"/>
    <w:rsid w:val="003603B8"/>
    <w:rsid w:val="0036049D"/>
    <w:rsid w:val="003612E8"/>
    <w:rsid w:val="00362A87"/>
    <w:rsid w:val="00363350"/>
    <w:rsid w:val="00363D66"/>
    <w:rsid w:val="003644BF"/>
    <w:rsid w:val="003676DE"/>
    <w:rsid w:val="00372ECA"/>
    <w:rsid w:val="00373A88"/>
    <w:rsid w:val="00375B7D"/>
    <w:rsid w:val="00380A7B"/>
    <w:rsid w:val="00380CBC"/>
    <w:rsid w:val="00384005"/>
    <w:rsid w:val="0038422D"/>
    <w:rsid w:val="00384464"/>
    <w:rsid w:val="00384BBB"/>
    <w:rsid w:val="003907D3"/>
    <w:rsid w:val="003909EB"/>
    <w:rsid w:val="00390D74"/>
    <w:rsid w:val="00391B90"/>
    <w:rsid w:val="00392928"/>
    <w:rsid w:val="0039344B"/>
    <w:rsid w:val="003A36DE"/>
    <w:rsid w:val="003A4E5E"/>
    <w:rsid w:val="003A5801"/>
    <w:rsid w:val="003A65C9"/>
    <w:rsid w:val="003A749B"/>
    <w:rsid w:val="003A7F1C"/>
    <w:rsid w:val="003B0081"/>
    <w:rsid w:val="003B2EA4"/>
    <w:rsid w:val="003B4F0C"/>
    <w:rsid w:val="003B53D8"/>
    <w:rsid w:val="003B6659"/>
    <w:rsid w:val="003B670E"/>
    <w:rsid w:val="003B7994"/>
    <w:rsid w:val="003C08AD"/>
    <w:rsid w:val="003C1238"/>
    <w:rsid w:val="003C17FF"/>
    <w:rsid w:val="003C2EF9"/>
    <w:rsid w:val="003C3053"/>
    <w:rsid w:val="003C4F01"/>
    <w:rsid w:val="003C5B61"/>
    <w:rsid w:val="003C5F4D"/>
    <w:rsid w:val="003C6700"/>
    <w:rsid w:val="003C6C2B"/>
    <w:rsid w:val="003D0B47"/>
    <w:rsid w:val="003D0F50"/>
    <w:rsid w:val="003D1F5B"/>
    <w:rsid w:val="003D247B"/>
    <w:rsid w:val="003D2D76"/>
    <w:rsid w:val="003D36E6"/>
    <w:rsid w:val="003D3777"/>
    <w:rsid w:val="003D48C4"/>
    <w:rsid w:val="003D717A"/>
    <w:rsid w:val="003D7EE7"/>
    <w:rsid w:val="003E0093"/>
    <w:rsid w:val="003E0254"/>
    <w:rsid w:val="003E144D"/>
    <w:rsid w:val="003E4877"/>
    <w:rsid w:val="003E535A"/>
    <w:rsid w:val="003E7B2B"/>
    <w:rsid w:val="003F22A1"/>
    <w:rsid w:val="003F2657"/>
    <w:rsid w:val="003F2B61"/>
    <w:rsid w:val="003F4F50"/>
    <w:rsid w:val="003F5188"/>
    <w:rsid w:val="00400345"/>
    <w:rsid w:val="004011BE"/>
    <w:rsid w:val="004016B4"/>
    <w:rsid w:val="0040454E"/>
    <w:rsid w:val="00404E2A"/>
    <w:rsid w:val="00407A62"/>
    <w:rsid w:val="0041011D"/>
    <w:rsid w:val="00411644"/>
    <w:rsid w:val="004124FF"/>
    <w:rsid w:val="00412AD0"/>
    <w:rsid w:val="004135D3"/>
    <w:rsid w:val="00415FA3"/>
    <w:rsid w:val="004169CE"/>
    <w:rsid w:val="00422124"/>
    <w:rsid w:val="004270B1"/>
    <w:rsid w:val="00427F6F"/>
    <w:rsid w:val="0043038B"/>
    <w:rsid w:val="00430713"/>
    <w:rsid w:val="0043208F"/>
    <w:rsid w:val="00433226"/>
    <w:rsid w:val="00433CFC"/>
    <w:rsid w:val="00434036"/>
    <w:rsid w:val="00434B04"/>
    <w:rsid w:val="00435B5B"/>
    <w:rsid w:val="00435D43"/>
    <w:rsid w:val="00435EBF"/>
    <w:rsid w:val="00436F47"/>
    <w:rsid w:val="0044063E"/>
    <w:rsid w:val="0044246C"/>
    <w:rsid w:val="0044257A"/>
    <w:rsid w:val="004427F4"/>
    <w:rsid w:val="00442870"/>
    <w:rsid w:val="00443F34"/>
    <w:rsid w:val="0044673D"/>
    <w:rsid w:val="00450BC4"/>
    <w:rsid w:val="00451AB2"/>
    <w:rsid w:val="00452DA5"/>
    <w:rsid w:val="00454D5A"/>
    <w:rsid w:val="00456592"/>
    <w:rsid w:val="004565E0"/>
    <w:rsid w:val="00456B63"/>
    <w:rsid w:val="004570CD"/>
    <w:rsid w:val="004578F5"/>
    <w:rsid w:val="0046117D"/>
    <w:rsid w:val="00461A19"/>
    <w:rsid w:val="0046333C"/>
    <w:rsid w:val="004634A7"/>
    <w:rsid w:val="00464BCE"/>
    <w:rsid w:val="0046581D"/>
    <w:rsid w:val="00466592"/>
    <w:rsid w:val="004672D9"/>
    <w:rsid w:val="004712CC"/>
    <w:rsid w:val="00472ADC"/>
    <w:rsid w:val="00474F62"/>
    <w:rsid w:val="00477E5D"/>
    <w:rsid w:val="00480826"/>
    <w:rsid w:val="004839F2"/>
    <w:rsid w:val="00484011"/>
    <w:rsid w:val="004902C0"/>
    <w:rsid w:val="00490CD0"/>
    <w:rsid w:val="00492668"/>
    <w:rsid w:val="0049270E"/>
    <w:rsid w:val="00492821"/>
    <w:rsid w:val="00493421"/>
    <w:rsid w:val="004954A3"/>
    <w:rsid w:val="00496DF3"/>
    <w:rsid w:val="004A06EC"/>
    <w:rsid w:val="004A1178"/>
    <w:rsid w:val="004A45A4"/>
    <w:rsid w:val="004A51A9"/>
    <w:rsid w:val="004A6122"/>
    <w:rsid w:val="004A7469"/>
    <w:rsid w:val="004B132A"/>
    <w:rsid w:val="004B291F"/>
    <w:rsid w:val="004B305D"/>
    <w:rsid w:val="004B3244"/>
    <w:rsid w:val="004B465D"/>
    <w:rsid w:val="004B5277"/>
    <w:rsid w:val="004B5990"/>
    <w:rsid w:val="004B5A85"/>
    <w:rsid w:val="004B764A"/>
    <w:rsid w:val="004C1CFC"/>
    <w:rsid w:val="004C3E61"/>
    <w:rsid w:val="004C5A8D"/>
    <w:rsid w:val="004C5E48"/>
    <w:rsid w:val="004C6099"/>
    <w:rsid w:val="004C6289"/>
    <w:rsid w:val="004C7935"/>
    <w:rsid w:val="004D2175"/>
    <w:rsid w:val="004D39E9"/>
    <w:rsid w:val="004D48C9"/>
    <w:rsid w:val="004D5C25"/>
    <w:rsid w:val="004D68AE"/>
    <w:rsid w:val="004D7A54"/>
    <w:rsid w:val="004E108D"/>
    <w:rsid w:val="004E1566"/>
    <w:rsid w:val="004E18B4"/>
    <w:rsid w:val="004E220B"/>
    <w:rsid w:val="004E28D2"/>
    <w:rsid w:val="004E35A6"/>
    <w:rsid w:val="004E3674"/>
    <w:rsid w:val="004E3F87"/>
    <w:rsid w:val="004E54AB"/>
    <w:rsid w:val="004E6103"/>
    <w:rsid w:val="004F1DF0"/>
    <w:rsid w:val="004F33CA"/>
    <w:rsid w:val="004F3A95"/>
    <w:rsid w:val="004F6FD4"/>
    <w:rsid w:val="004F7C25"/>
    <w:rsid w:val="00501805"/>
    <w:rsid w:val="0050260D"/>
    <w:rsid w:val="00504A35"/>
    <w:rsid w:val="00510C50"/>
    <w:rsid w:val="00511C0A"/>
    <w:rsid w:val="005125FE"/>
    <w:rsid w:val="00513116"/>
    <w:rsid w:val="00513589"/>
    <w:rsid w:val="005152FF"/>
    <w:rsid w:val="005166E8"/>
    <w:rsid w:val="00520B05"/>
    <w:rsid w:val="005218BE"/>
    <w:rsid w:val="0052429D"/>
    <w:rsid w:val="0052709C"/>
    <w:rsid w:val="005275A7"/>
    <w:rsid w:val="005277B6"/>
    <w:rsid w:val="0053359F"/>
    <w:rsid w:val="00535A8E"/>
    <w:rsid w:val="0053642B"/>
    <w:rsid w:val="00536680"/>
    <w:rsid w:val="00540A96"/>
    <w:rsid w:val="00540DBC"/>
    <w:rsid w:val="005423A9"/>
    <w:rsid w:val="005426E0"/>
    <w:rsid w:val="00542B42"/>
    <w:rsid w:val="00544B4F"/>
    <w:rsid w:val="00544F27"/>
    <w:rsid w:val="0054518A"/>
    <w:rsid w:val="0054595F"/>
    <w:rsid w:val="00545E55"/>
    <w:rsid w:val="00546E63"/>
    <w:rsid w:val="005477B5"/>
    <w:rsid w:val="00551413"/>
    <w:rsid w:val="0055279A"/>
    <w:rsid w:val="00555784"/>
    <w:rsid w:val="0055597F"/>
    <w:rsid w:val="00555AB9"/>
    <w:rsid w:val="00556DAC"/>
    <w:rsid w:val="00557129"/>
    <w:rsid w:val="00557BEE"/>
    <w:rsid w:val="00560720"/>
    <w:rsid w:val="00560ED5"/>
    <w:rsid w:val="00561501"/>
    <w:rsid w:val="00561DE6"/>
    <w:rsid w:val="00561F4F"/>
    <w:rsid w:val="0056362F"/>
    <w:rsid w:val="00563C1A"/>
    <w:rsid w:val="0056426D"/>
    <w:rsid w:val="00564F11"/>
    <w:rsid w:val="0056642A"/>
    <w:rsid w:val="00567771"/>
    <w:rsid w:val="00567EB8"/>
    <w:rsid w:val="00570EA4"/>
    <w:rsid w:val="005724AF"/>
    <w:rsid w:val="00572CF2"/>
    <w:rsid w:val="005731F0"/>
    <w:rsid w:val="00575176"/>
    <w:rsid w:val="00576E21"/>
    <w:rsid w:val="00576F26"/>
    <w:rsid w:val="005815AC"/>
    <w:rsid w:val="005819FF"/>
    <w:rsid w:val="005820C2"/>
    <w:rsid w:val="005823DA"/>
    <w:rsid w:val="00587BE6"/>
    <w:rsid w:val="00590423"/>
    <w:rsid w:val="00590F27"/>
    <w:rsid w:val="00591296"/>
    <w:rsid w:val="00591581"/>
    <w:rsid w:val="0059197C"/>
    <w:rsid w:val="00592608"/>
    <w:rsid w:val="00594454"/>
    <w:rsid w:val="00597101"/>
    <w:rsid w:val="005972EC"/>
    <w:rsid w:val="005A068D"/>
    <w:rsid w:val="005A1633"/>
    <w:rsid w:val="005A1C05"/>
    <w:rsid w:val="005A36A6"/>
    <w:rsid w:val="005A54DD"/>
    <w:rsid w:val="005A5A85"/>
    <w:rsid w:val="005A7380"/>
    <w:rsid w:val="005B015E"/>
    <w:rsid w:val="005B0724"/>
    <w:rsid w:val="005B155E"/>
    <w:rsid w:val="005B19CF"/>
    <w:rsid w:val="005B1EFD"/>
    <w:rsid w:val="005B2A32"/>
    <w:rsid w:val="005B3531"/>
    <w:rsid w:val="005B4E71"/>
    <w:rsid w:val="005B70CD"/>
    <w:rsid w:val="005B7F46"/>
    <w:rsid w:val="005C0090"/>
    <w:rsid w:val="005C0C8B"/>
    <w:rsid w:val="005C2C9B"/>
    <w:rsid w:val="005C3326"/>
    <w:rsid w:val="005C37D4"/>
    <w:rsid w:val="005C5327"/>
    <w:rsid w:val="005C5C2F"/>
    <w:rsid w:val="005C64E0"/>
    <w:rsid w:val="005C7F50"/>
    <w:rsid w:val="005D15DF"/>
    <w:rsid w:val="005D16BA"/>
    <w:rsid w:val="005D249B"/>
    <w:rsid w:val="005D28F3"/>
    <w:rsid w:val="005D4A62"/>
    <w:rsid w:val="005D703D"/>
    <w:rsid w:val="005E0390"/>
    <w:rsid w:val="005E27EC"/>
    <w:rsid w:val="005E3721"/>
    <w:rsid w:val="005E39E0"/>
    <w:rsid w:val="005E3D45"/>
    <w:rsid w:val="005E4736"/>
    <w:rsid w:val="005E575E"/>
    <w:rsid w:val="005F2066"/>
    <w:rsid w:val="005F3A46"/>
    <w:rsid w:val="005F45AE"/>
    <w:rsid w:val="005F7B26"/>
    <w:rsid w:val="005F7BD3"/>
    <w:rsid w:val="006008EF"/>
    <w:rsid w:val="0060112D"/>
    <w:rsid w:val="0060358E"/>
    <w:rsid w:val="0060370E"/>
    <w:rsid w:val="00611E31"/>
    <w:rsid w:val="0061288B"/>
    <w:rsid w:val="00613FC1"/>
    <w:rsid w:val="00614B49"/>
    <w:rsid w:val="006162D9"/>
    <w:rsid w:val="00616E5D"/>
    <w:rsid w:val="00617B01"/>
    <w:rsid w:val="00617EC3"/>
    <w:rsid w:val="00621A92"/>
    <w:rsid w:val="00622F39"/>
    <w:rsid w:val="00625F66"/>
    <w:rsid w:val="006260B9"/>
    <w:rsid w:val="00626BCE"/>
    <w:rsid w:val="00627407"/>
    <w:rsid w:val="00631E0E"/>
    <w:rsid w:val="00632BA6"/>
    <w:rsid w:val="006332FA"/>
    <w:rsid w:val="006338CC"/>
    <w:rsid w:val="00634416"/>
    <w:rsid w:val="0063696C"/>
    <w:rsid w:val="0063696F"/>
    <w:rsid w:val="00636E80"/>
    <w:rsid w:val="00642DD3"/>
    <w:rsid w:val="00644AE4"/>
    <w:rsid w:val="00644B7F"/>
    <w:rsid w:val="00645250"/>
    <w:rsid w:val="006458DF"/>
    <w:rsid w:val="00645C61"/>
    <w:rsid w:val="006476D0"/>
    <w:rsid w:val="00651799"/>
    <w:rsid w:val="00651D3E"/>
    <w:rsid w:val="0065555D"/>
    <w:rsid w:val="0065690A"/>
    <w:rsid w:val="006578AA"/>
    <w:rsid w:val="00657E70"/>
    <w:rsid w:val="006630AF"/>
    <w:rsid w:val="006639D1"/>
    <w:rsid w:val="00666F92"/>
    <w:rsid w:val="006671B1"/>
    <w:rsid w:val="00671702"/>
    <w:rsid w:val="006725F8"/>
    <w:rsid w:val="00672E8B"/>
    <w:rsid w:val="0067373D"/>
    <w:rsid w:val="0067390C"/>
    <w:rsid w:val="00676276"/>
    <w:rsid w:val="00677A3C"/>
    <w:rsid w:val="00677CDD"/>
    <w:rsid w:val="00677D28"/>
    <w:rsid w:val="006846C4"/>
    <w:rsid w:val="00686938"/>
    <w:rsid w:val="00687263"/>
    <w:rsid w:val="00687346"/>
    <w:rsid w:val="00687967"/>
    <w:rsid w:val="00687B73"/>
    <w:rsid w:val="0069211F"/>
    <w:rsid w:val="00693ED7"/>
    <w:rsid w:val="00694042"/>
    <w:rsid w:val="00694762"/>
    <w:rsid w:val="00695FE7"/>
    <w:rsid w:val="006A0696"/>
    <w:rsid w:val="006A1032"/>
    <w:rsid w:val="006A1781"/>
    <w:rsid w:val="006A3995"/>
    <w:rsid w:val="006A6252"/>
    <w:rsid w:val="006A71A9"/>
    <w:rsid w:val="006A7C0B"/>
    <w:rsid w:val="006B0E8A"/>
    <w:rsid w:val="006B2DA8"/>
    <w:rsid w:val="006B466C"/>
    <w:rsid w:val="006B4CCC"/>
    <w:rsid w:val="006B532D"/>
    <w:rsid w:val="006B5AF9"/>
    <w:rsid w:val="006C0365"/>
    <w:rsid w:val="006C06B7"/>
    <w:rsid w:val="006C0CC4"/>
    <w:rsid w:val="006C1672"/>
    <w:rsid w:val="006C2416"/>
    <w:rsid w:val="006D2AC2"/>
    <w:rsid w:val="006D36C2"/>
    <w:rsid w:val="006D3B83"/>
    <w:rsid w:val="006D5248"/>
    <w:rsid w:val="006D5ECC"/>
    <w:rsid w:val="006D5EE9"/>
    <w:rsid w:val="006D6A32"/>
    <w:rsid w:val="006D74BE"/>
    <w:rsid w:val="006D7F8B"/>
    <w:rsid w:val="006E0862"/>
    <w:rsid w:val="006E1B3F"/>
    <w:rsid w:val="006E3DC0"/>
    <w:rsid w:val="006E4927"/>
    <w:rsid w:val="006E651A"/>
    <w:rsid w:val="006E711A"/>
    <w:rsid w:val="006E7980"/>
    <w:rsid w:val="006F0B9F"/>
    <w:rsid w:val="006F2734"/>
    <w:rsid w:val="006F4547"/>
    <w:rsid w:val="006F4DCD"/>
    <w:rsid w:val="006F5A6F"/>
    <w:rsid w:val="006F6167"/>
    <w:rsid w:val="00700D7E"/>
    <w:rsid w:val="00701036"/>
    <w:rsid w:val="00702D9A"/>
    <w:rsid w:val="0070387E"/>
    <w:rsid w:val="0070560F"/>
    <w:rsid w:val="0070681D"/>
    <w:rsid w:val="00706DC6"/>
    <w:rsid w:val="0070743E"/>
    <w:rsid w:val="00707783"/>
    <w:rsid w:val="00712790"/>
    <w:rsid w:val="007155BD"/>
    <w:rsid w:val="007253C5"/>
    <w:rsid w:val="0072579E"/>
    <w:rsid w:val="00727383"/>
    <w:rsid w:val="0073048F"/>
    <w:rsid w:val="00730BCC"/>
    <w:rsid w:val="00733703"/>
    <w:rsid w:val="00733926"/>
    <w:rsid w:val="007355F9"/>
    <w:rsid w:val="00735697"/>
    <w:rsid w:val="007361D4"/>
    <w:rsid w:val="00736F41"/>
    <w:rsid w:val="00737081"/>
    <w:rsid w:val="00741CAA"/>
    <w:rsid w:val="007420CA"/>
    <w:rsid w:val="007434D4"/>
    <w:rsid w:val="00744070"/>
    <w:rsid w:val="007451EE"/>
    <w:rsid w:val="007461FA"/>
    <w:rsid w:val="00746242"/>
    <w:rsid w:val="00750DD5"/>
    <w:rsid w:val="0075111C"/>
    <w:rsid w:val="0075293A"/>
    <w:rsid w:val="00752E83"/>
    <w:rsid w:val="0075328E"/>
    <w:rsid w:val="0075449F"/>
    <w:rsid w:val="00754C6B"/>
    <w:rsid w:val="007552E8"/>
    <w:rsid w:val="00755734"/>
    <w:rsid w:val="00760687"/>
    <w:rsid w:val="0076220D"/>
    <w:rsid w:val="007629BA"/>
    <w:rsid w:val="00762AC5"/>
    <w:rsid w:val="00762F74"/>
    <w:rsid w:val="007634BD"/>
    <w:rsid w:val="00763B22"/>
    <w:rsid w:val="00763CC5"/>
    <w:rsid w:val="007652EA"/>
    <w:rsid w:val="00767842"/>
    <w:rsid w:val="007708B8"/>
    <w:rsid w:val="007709E4"/>
    <w:rsid w:val="00772C39"/>
    <w:rsid w:val="007751A3"/>
    <w:rsid w:val="007752BF"/>
    <w:rsid w:val="00775D5E"/>
    <w:rsid w:val="0077661F"/>
    <w:rsid w:val="00782969"/>
    <w:rsid w:val="0078313F"/>
    <w:rsid w:val="0078786E"/>
    <w:rsid w:val="00790A1B"/>
    <w:rsid w:val="00791239"/>
    <w:rsid w:val="00791A9B"/>
    <w:rsid w:val="00792255"/>
    <w:rsid w:val="00792310"/>
    <w:rsid w:val="00792320"/>
    <w:rsid w:val="00792A07"/>
    <w:rsid w:val="00792CBB"/>
    <w:rsid w:val="00792D86"/>
    <w:rsid w:val="0079327F"/>
    <w:rsid w:val="0079384D"/>
    <w:rsid w:val="00793F4C"/>
    <w:rsid w:val="007957B6"/>
    <w:rsid w:val="00796A8B"/>
    <w:rsid w:val="00797B69"/>
    <w:rsid w:val="007A01FA"/>
    <w:rsid w:val="007A2AE7"/>
    <w:rsid w:val="007A3EEE"/>
    <w:rsid w:val="007A4A0C"/>
    <w:rsid w:val="007A6184"/>
    <w:rsid w:val="007B03FF"/>
    <w:rsid w:val="007B460D"/>
    <w:rsid w:val="007B498C"/>
    <w:rsid w:val="007B6599"/>
    <w:rsid w:val="007C02CB"/>
    <w:rsid w:val="007C07FF"/>
    <w:rsid w:val="007C1B61"/>
    <w:rsid w:val="007C24A0"/>
    <w:rsid w:val="007C2A7E"/>
    <w:rsid w:val="007C3412"/>
    <w:rsid w:val="007C5FFF"/>
    <w:rsid w:val="007D146D"/>
    <w:rsid w:val="007D3CD8"/>
    <w:rsid w:val="007D3DB9"/>
    <w:rsid w:val="007D59D8"/>
    <w:rsid w:val="007D60C4"/>
    <w:rsid w:val="007D6355"/>
    <w:rsid w:val="007D7AFB"/>
    <w:rsid w:val="007E0565"/>
    <w:rsid w:val="007E05F1"/>
    <w:rsid w:val="007E08D8"/>
    <w:rsid w:val="007E3B7C"/>
    <w:rsid w:val="007E6848"/>
    <w:rsid w:val="007F2A36"/>
    <w:rsid w:val="007F2A9F"/>
    <w:rsid w:val="007F31F3"/>
    <w:rsid w:val="007F3A94"/>
    <w:rsid w:val="007F3DC1"/>
    <w:rsid w:val="007F651F"/>
    <w:rsid w:val="008004A2"/>
    <w:rsid w:val="00804D11"/>
    <w:rsid w:val="0080590B"/>
    <w:rsid w:val="0080623A"/>
    <w:rsid w:val="008079B1"/>
    <w:rsid w:val="00811113"/>
    <w:rsid w:val="00812176"/>
    <w:rsid w:val="008122AF"/>
    <w:rsid w:val="00813CAE"/>
    <w:rsid w:val="00813CC4"/>
    <w:rsid w:val="00813DC0"/>
    <w:rsid w:val="00814792"/>
    <w:rsid w:val="00814A17"/>
    <w:rsid w:val="0081653C"/>
    <w:rsid w:val="00817CA3"/>
    <w:rsid w:val="00820C08"/>
    <w:rsid w:val="008212BA"/>
    <w:rsid w:val="00823182"/>
    <w:rsid w:val="00824A35"/>
    <w:rsid w:val="00827434"/>
    <w:rsid w:val="00832945"/>
    <w:rsid w:val="00832BF9"/>
    <w:rsid w:val="0083460B"/>
    <w:rsid w:val="00834C23"/>
    <w:rsid w:val="0083521D"/>
    <w:rsid w:val="008358DD"/>
    <w:rsid w:val="00840320"/>
    <w:rsid w:val="00840836"/>
    <w:rsid w:val="00841382"/>
    <w:rsid w:val="00841538"/>
    <w:rsid w:val="008439D5"/>
    <w:rsid w:val="00844AFE"/>
    <w:rsid w:val="00844D63"/>
    <w:rsid w:val="00844D7B"/>
    <w:rsid w:val="00845EBF"/>
    <w:rsid w:val="00851A35"/>
    <w:rsid w:val="00851A7A"/>
    <w:rsid w:val="00852156"/>
    <w:rsid w:val="0085237A"/>
    <w:rsid w:val="00852C7E"/>
    <w:rsid w:val="00853F2B"/>
    <w:rsid w:val="008550E3"/>
    <w:rsid w:val="00855EA6"/>
    <w:rsid w:val="008612F8"/>
    <w:rsid w:val="008627CD"/>
    <w:rsid w:val="008633F4"/>
    <w:rsid w:val="00866E92"/>
    <w:rsid w:val="008706F0"/>
    <w:rsid w:val="0087165D"/>
    <w:rsid w:val="00873130"/>
    <w:rsid w:val="008760E5"/>
    <w:rsid w:val="0087611B"/>
    <w:rsid w:val="008776DD"/>
    <w:rsid w:val="00877E90"/>
    <w:rsid w:val="00880DE7"/>
    <w:rsid w:val="0088170F"/>
    <w:rsid w:val="00882E7B"/>
    <w:rsid w:val="008837F4"/>
    <w:rsid w:val="0088409C"/>
    <w:rsid w:val="0088431A"/>
    <w:rsid w:val="00884B9A"/>
    <w:rsid w:val="00887F4F"/>
    <w:rsid w:val="00890429"/>
    <w:rsid w:val="00891AC9"/>
    <w:rsid w:val="00892311"/>
    <w:rsid w:val="00893283"/>
    <w:rsid w:val="00893A1D"/>
    <w:rsid w:val="00897A80"/>
    <w:rsid w:val="008A0050"/>
    <w:rsid w:val="008A0E14"/>
    <w:rsid w:val="008A0EC6"/>
    <w:rsid w:val="008A20A9"/>
    <w:rsid w:val="008A3113"/>
    <w:rsid w:val="008A387E"/>
    <w:rsid w:val="008A3D04"/>
    <w:rsid w:val="008A43F4"/>
    <w:rsid w:val="008A6CB7"/>
    <w:rsid w:val="008A6EEF"/>
    <w:rsid w:val="008A7422"/>
    <w:rsid w:val="008A7637"/>
    <w:rsid w:val="008A77A4"/>
    <w:rsid w:val="008A77F7"/>
    <w:rsid w:val="008B0DE6"/>
    <w:rsid w:val="008B1133"/>
    <w:rsid w:val="008B16AB"/>
    <w:rsid w:val="008B2750"/>
    <w:rsid w:val="008B2B35"/>
    <w:rsid w:val="008B2CB3"/>
    <w:rsid w:val="008B477A"/>
    <w:rsid w:val="008B5240"/>
    <w:rsid w:val="008B5DF0"/>
    <w:rsid w:val="008B6BA8"/>
    <w:rsid w:val="008C1CFB"/>
    <w:rsid w:val="008C20D7"/>
    <w:rsid w:val="008C7A5C"/>
    <w:rsid w:val="008D0DAF"/>
    <w:rsid w:val="008D1ACA"/>
    <w:rsid w:val="008D318A"/>
    <w:rsid w:val="008D3544"/>
    <w:rsid w:val="008D3C0A"/>
    <w:rsid w:val="008D412C"/>
    <w:rsid w:val="008D4547"/>
    <w:rsid w:val="008D4674"/>
    <w:rsid w:val="008D46F6"/>
    <w:rsid w:val="008D4EEF"/>
    <w:rsid w:val="008D63BC"/>
    <w:rsid w:val="008D7357"/>
    <w:rsid w:val="008E08A6"/>
    <w:rsid w:val="008E19A5"/>
    <w:rsid w:val="008E6BF9"/>
    <w:rsid w:val="008E7F43"/>
    <w:rsid w:val="008F1DC5"/>
    <w:rsid w:val="008F2DBA"/>
    <w:rsid w:val="008F6289"/>
    <w:rsid w:val="0090145E"/>
    <w:rsid w:val="00902570"/>
    <w:rsid w:val="00903A41"/>
    <w:rsid w:val="00905822"/>
    <w:rsid w:val="009064EE"/>
    <w:rsid w:val="0090776A"/>
    <w:rsid w:val="009100C3"/>
    <w:rsid w:val="00910BC9"/>
    <w:rsid w:val="00910EC2"/>
    <w:rsid w:val="00911ABA"/>
    <w:rsid w:val="00911FE8"/>
    <w:rsid w:val="009120DD"/>
    <w:rsid w:val="00913AD7"/>
    <w:rsid w:val="00913F8A"/>
    <w:rsid w:val="00914669"/>
    <w:rsid w:val="009151C2"/>
    <w:rsid w:val="00916967"/>
    <w:rsid w:val="009222FA"/>
    <w:rsid w:val="009224BB"/>
    <w:rsid w:val="00924369"/>
    <w:rsid w:val="00925D70"/>
    <w:rsid w:val="00925F0D"/>
    <w:rsid w:val="00926151"/>
    <w:rsid w:val="0093216D"/>
    <w:rsid w:val="009324E7"/>
    <w:rsid w:val="009333B6"/>
    <w:rsid w:val="00933768"/>
    <w:rsid w:val="00935DA4"/>
    <w:rsid w:val="00937091"/>
    <w:rsid w:val="0094136F"/>
    <w:rsid w:val="009416A7"/>
    <w:rsid w:val="009419FC"/>
    <w:rsid w:val="00941C84"/>
    <w:rsid w:val="00941CCD"/>
    <w:rsid w:val="0094443F"/>
    <w:rsid w:val="00944CA3"/>
    <w:rsid w:val="00944F1E"/>
    <w:rsid w:val="00951049"/>
    <w:rsid w:val="009534E7"/>
    <w:rsid w:val="00954551"/>
    <w:rsid w:val="009555EA"/>
    <w:rsid w:val="00955C5C"/>
    <w:rsid w:val="00956E9A"/>
    <w:rsid w:val="00960352"/>
    <w:rsid w:val="00960909"/>
    <w:rsid w:val="009614D9"/>
    <w:rsid w:val="009622A4"/>
    <w:rsid w:val="009623CB"/>
    <w:rsid w:val="009630A4"/>
    <w:rsid w:val="0096416F"/>
    <w:rsid w:val="00965B4E"/>
    <w:rsid w:val="00966505"/>
    <w:rsid w:val="0096657E"/>
    <w:rsid w:val="00966D18"/>
    <w:rsid w:val="00966E19"/>
    <w:rsid w:val="00967392"/>
    <w:rsid w:val="0096755E"/>
    <w:rsid w:val="009675A6"/>
    <w:rsid w:val="00967FB7"/>
    <w:rsid w:val="00971F90"/>
    <w:rsid w:val="00972817"/>
    <w:rsid w:val="009747FD"/>
    <w:rsid w:val="00974D48"/>
    <w:rsid w:val="00974D94"/>
    <w:rsid w:val="00975C09"/>
    <w:rsid w:val="009773FE"/>
    <w:rsid w:val="00980211"/>
    <w:rsid w:val="00986C01"/>
    <w:rsid w:val="009873C1"/>
    <w:rsid w:val="00987A11"/>
    <w:rsid w:val="0099151A"/>
    <w:rsid w:val="00991C03"/>
    <w:rsid w:val="0099226D"/>
    <w:rsid w:val="009942A9"/>
    <w:rsid w:val="009962B8"/>
    <w:rsid w:val="009963A3"/>
    <w:rsid w:val="00997C10"/>
    <w:rsid w:val="009A00D8"/>
    <w:rsid w:val="009A1390"/>
    <w:rsid w:val="009A3D94"/>
    <w:rsid w:val="009A4567"/>
    <w:rsid w:val="009A5A02"/>
    <w:rsid w:val="009A725B"/>
    <w:rsid w:val="009A76D7"/>
    <w:rsid w:val="009B09B8"/>
    <w:rsid w:val="009B0A7E"/>
    <w:rsid w:val="009B335D"/>
    <w:rsid w:val="009B470F"/>
    <w:rsid w:val="009B4CBF"/>
    <w:rsid w:val="009B4EFE"/>
    <w:rsid w:val="009B641A"/>
    <w:rsid w:val="009B6E34"/>
    <w:rsid w:val="009B72CE"/>
    <w:rsid w:val="009B758A"/>
    <w:rsid w:val="009B7F4C"/>
    <w:rsid w:val="009C2370"/>
    <w:rsid w:val="009C2DCB"/>
    <w:rsid w:val="009C3680"/>
    <w:rsid w:val="009C5901"/>
    <w:rsid w:val="009D37C6"/>
    <w:rsid w:val="009D4A70"/>
    <w:rsid w:val="009D58B2"/>
    <w:rsid w:val="009D656A"/>
    <w:rsid w:val="009E1653"/>
    <w:rsid w:val="009E329E"/>
    <w:rsid w:val="009E34B1"/>
    <w:rsid w:val="009E376E"/>
    <w:rsid w:val="009E419E"/>
    <w:rsid w:val="009E5748"/>
    <w:rsid w:val="009E6110"/>
    <w:rsid w:val="009E6B48"/>
    <w:rsid w:val="009F0C8F"/>
    <w:rsid w:val="009F1A88"/>
    <w:rsid w:val="009F31F7"/>
    <w:rsid w:val="009F442C"/>
    <w:rsid w:val="009F50D3"/>
    <w:rsid w:val="009F6F87"/>
    <w:rsid w:val="00A00D37"/>
    <w:rsid w:val="00A020A4"/>
    <w:rsid w:val="00A03640"/>
    <w:rsid w:val="00A04355"/>
    <w:rsid w:val="00A0507B"/>
    <w:rsid w:val="00A056F6"/>
    <w:rsid w:val="00A05CCF"/>
    <w:rsid w:val="00A079CB"/>
    <w:rsid w:val="00A1333C"/>
    <w:rsid w:val="00A13755"/>
    <w:rsid w:val="00A1556D"/>
    <w:rsid w:val="00A17A70"/>
    <w:rsid w:val="00A20FD7"/>
    <w:rsid w:val="00A2118A"/>
    <w:rsid w:val="00A218DA"/>
    <w:rsid w:val="00A2231F"/>
    <w:rsid w:val="00A223A8"/>
    <w:rsid w:val="00A22C3C"/>
    <w:rsid w:val="00A246FD"/>
    <w:rsid w:val="00A24D9F"/>
    <w:rsid w:val="00A24E35"/>
    <w:rsid w:val="00A25FCE"/>
    <w:rsid w:val="00A26917"/>
    <w:rsid w:val="00A26B06"/>
    <w:rsid w:val="00A278CA"/>
    <w:rsid w:val="00A27950"/>
    <w:rsid w:val="00A27C87"/>
    <w:rsid w:val="00A307C3"/>
    <w:rsid w:val="00A31613"/>
    <w:rsid w:val="00A339F1"/>
    <w:rsid w:val="00A33AF3"/>
    <w:rsid w:val="00A34D26"/>
    <w:rsid w:val="00A369C2"/>
    <w:rsid w:val="00A369E3"/>
    <w:rsid w:val="00A36A6A"/>
    <w:rsid w:val="00A40625"/>
    <w:rsid w:val="00A4070F"/>
    <w:rsid w:val="00A41691"/>
    <w:rsid w:val="00A41F84"/>
    <w:rsid w:val="00A443B6"/>
    <w:rsid w:val="00A452EF"/>
    <w:rsid w:val="00A45B22"/>
    <w:rsid w:val="00A46261"/>
    <w:rsid w:val="00A47383"/>
    <w:rsid w:val="00A479DB"/>
    <w:rsid w:val="00A47C20"/>
    <w:rsid w:val="00A54C1B"/>
    <w:rsid w:val="00A55043"/>
    <w:rsid w:val="00A558F0"/>
    <w:rsid w:val="00A56760"/>
    <w:rsid w:val="00A5680B"/>
    <w:rsid w:val="00A574F7"/>
    <w:rsid w:val="00A576A8"/>
    <w:rsid w:val="00A601E4"/>
    <w:rsid w:val="00A60883"/>
    <w:rsid w:val="00A61104"/>
    <w:rsid w:val="00A61CCF"/>
    <w:rsid w:val="00A631A9"/>
    <w:rsid w:val="00A65172"/>
    <w:rsid w:val="00A65F61"/>
    <w:rsid w:val="00A6791E"/>
    <w:rsid w:val="00A70BFE"/>
    <w:rsid w:val="00A71979"/>
    <w:rsid w:val="00A71BD3"/>
    <w:rsid w:val="00A73A27"/>
    <w:rsid w:val="00A74D59"/>
    <w:rsid w:val="00A75A9C"/>
    <w:rsid w:val="00A766E4"/>
    <w:rsid w:val="00A768F1"/>
    <w:rsid w:val="00A77E22"/>
    <w:rsid w:val="00A80430"/>
    <w:rsid w:val="00A80541"/>
    <w:rsid w:val="00A81850"/>
    <w:rsid w:val="00A8301A"/>
    <w:rsid w:val="00A838E2"/>
    <w:rsid w:val="00A83E1F"/>
    <w:rsid w:val="00A873D6"/>
    <w:rsid w:val="00A8750B"/>
    <w:rsid w:val="00A906E0"/>
    <w:rsid w:val="00A93B32"/>
    <w:rsid w:val="00A94319"/>
    <w:rsid w:val="00A9561B"/>
    <w:rsid w:val="00A97716"/>
    <w:rsid w:val="00A97B54"/>
    <w:rsid w:val="00A97C69"/>
    <w:rsid w:val="00AA0AF4"/>
    <w:rsid w:val="00AA1A8F"/>
    <w:rsid w:val="00AA21C4"/>
    <w:rsid w:val="00AA261D"/>
    <w:rsid w:val="00AA3680"/>
    <w:rsid w:val="00AA398F"/>
    <w:rsid w:val="00AB2A8B"/>
    <w:rsid w:val="00AB408C"/>
    <w:rsid w:val="00AB5463"/>
    <w:rsid w:val="00AB657D"/>
    <w:rsid w:val="00AB76BE"/>
    <w:rsid w:val="00AB77CE"/>
    <w:rsid w:val="00AB7F1E"/>
    <w:rsid w:val="00AC0E0D"/>
    <w:rsid w:val="00AC20FE"/>
    <w:rsid w:val="00AC3CC7"/>
    <w:rsid w:val="00AC4AD5"/>
    <w:rsid w:val="00AC55D4"/>
    <w:rsid w:val="00AC57B6"/>
    <w:rsid w:val="00AC626C"/>
    <w:rsid w:val="00AC638A"/>
    <w:rsid w:val="00AC6C3A"/>
    <w:rsid w:val="00AD174E"/>
    <w:rsid w:val="00AD63A7"/>
    <w:rsid w:val="00AE0522"/>
    <w:rsid w:val="00AE16B6"/>
    <w:rsid w:val="00AE2A28"/>
    <w:rsid w:val="00AE4873"/>
    <w:rsid w:val="00AE4B75"/>
    <w:rsid w:val="00AE5B62"/>
    <w:rsid w:val="00AE6030"/>
    <w:rsid w:val="00AE6F90"/>
    <w:rsid w:val="00AF39D1"/>
    <w:rsid w:val="00AF4289"/>
    <w:rsid w:val="00AF4357"/>
    <w:rsid w:val="00AF7CCF"/>
    <w:rsid w:val="00B001C4"/>
    <w:rsid w:val="00B03097"/>
    <w:rsid w:val="00B03772"/>
    <w:rsid w:val="00B03F60"/>
    <w:rsid w:val="00B1013A"/>
    <w:rsid w:val="00B10C75"/>
    <w:rsid w:val="00B1189B"/>
    <w:rsid w:val="00B13AB2"/>
    <w:rsid w:val="00B15D5D"/>
    <w:rsid w:val="00B22FCD"/>
    <w:rsid w:val="00B240B9"/>
    <w:rsid w:val="00B24708"/>
    <w:rsid w:val="00B27078"/>
    <w:rsid w:val="00B30F3E"/>
    <w:rsid w:val="00B31DAC"/>
    <w:rsid w:val="00B32166"/>
    <w:rsid w:val="00B328C0"/>
    <w:rsid w:val="00B32B1B"/>
    <w:rsid w:val="00B332DF"/>
    <w:rsid w:val="00B33D2E"/>
    <w:rsid w:val="00B35695"/>
    <w:rsid w:val="00B36E60"/>
    <w:rsid w:val="00B4053A"/>
    <w:rsid w:val="00B40E82"/>
    <w:rsid w:val="00B43832"/>
    <w:rsid w:val="00B43BEC"/>
    <w:rsid w:val="00B455C4"/>
    <w:rsid w:val="00B458CF"/>
    <w:rsid w:val="00B4615B"/>
    <w:rsid w:val="00B46C18"/>
    <w:rsid w:val="00B5007F"/>
    <w:rsid w:val="00B51DFD"/>
    <w:rsid w:val="00B55567"/>
    <w:rsid w:val="00B57EEB"/>
    <w:rsid w:val="00B60683"/>
    <w:rsid w:val="00B60A53"/>
    <w:rsid w:val="00B60B1B"/>
    <w:rsid w:val="00B656F5"/>
    <w:rsid w:val="00B67EB3"/>
    <w:rsid w:val="00B70841"/>
    <w:rsid w:val="00B717D5"/>
    <w:rsid w:val="00B71C75"/>
    <w:rsid w:val="00B73D10"/>
    <w:rsid w:val="00B74B92"/>
    <w:rsid w:val="00B763A3"/>
    <w:rsid w:val="00B77C69"/>
    <w:rsid w:val="00B816D6"/>
    <w:rsid w:val="00B85E08"/>
    <w:rsid w:val="00B85EF0"/>
    <w:rsid w:val="00B902FF"/>
    <w:rsid w:val="00B91A71"/>
    <w:rsid w:val="00B9220C"/>
    <w:rsid w:val="00B926E7"/>
    <w:rsid w:val="00B92BC7"/>
    <w:rsid w:val="00B93B19"/>
    <w:rsid w:val="00B942B3"/>
    <w:rsid w:val="00B94507"/>
    <w:rsid w:val="00B963C2"/>
    <w:rsid w:val="00B964EA"/>
    <w:rsid w:val="00BA0AF4"/>
    <w:rsid w:val="00BA2991"/>
    <w:rsid w:val="00BA2A61"/>
    <w:rsid w:val="00BA3DCA"/>
    <w:rsid w:val="00BA3E40"/>
    <w:rsid w:val="00BA53B4"/>
    <w:rsid w:val="00BA6098"/>
    <w:rsid w:val="00BA77B3"/>
    <w:rsid w:val="00BA7835"/>
    <w:rsid w:val="00BB0B6C"/>
    <w:rsid w:val="00BB0FB0"/>
    <w:rsid w:val="00BB3831"/>
    <w:rsid w:val="00BB4FEC"/>
    <w:rsid w:val="00BB695D"/>
    <w:rsid w:val="00BB779A"/>
    <w:rsid w:val="00BC3017"/>
    <w:rsid w:val="00BC4D06"/>
    <w:rsid w:val="00BC5DAA"/>
    <w:rsid w:val="00BC62C5"/>
    <w:rsid w:val="00BC67E0"/>
    <w:rsid w:val="00BC7353"/>
    <w:rsid w:val="00BD1310"/>
    <w:rsid w:val="00BE044F"/>
    <w:rsid w:val="00BE10BB"/>
    <w:rsid w:val="00BE1808"/>
    <w:rsid w:val="00BE2FB7"/>
    <w:rsid w:val="00BE43B4"/>
    <w:rsid w:val="00BE45A5"/>
    <w:rsid w:val="00BE7B40"/>
    <w:rsid w:val="00BE7E1D"/>
    <w:rsid w:val="00BF06B8"/>
    <w:rsid w:val="00BF1517"/>
    <w:rsid w:val="00BF15D2"/>
    <w:rsid w:val="00BF1C69"/>
    <w:rsid w:val="00BF3E69"/>
    <w:rsid w:val="00BF57FE"/>
    <w:rsid w:val="00BF6071"/>
    <w:rsid w:val="00BF618B"/>
    <w:rsid w:val="00BF7602"/>
    <w:rsid w:val="00BF7929"/>
    <w:rsid w:val="00C01430"/>
    <w:rsid w:val="00C01D96"/>
    <w:rsid w:val="00C028BF"/>
    <w:rsid w:val="00C05D1D"/>
    <w:rsid w:val="00C066EE"/>
    <w:rsid w:val="00C077F7"/>
    <w:rsid w:val="00C1132D"/>
    <w:rsid w:val="00C12BD2"/>
    <w:rsid w:val="00C12F35"/>
    <w:rsid w:val="00C13E08"/>
    <w:rsid w:val="00C201D4"/>
    <w:rsid w:val="00C20F20"/>
    <w:rsid w:val="00C21882"/>
    <w:rsid w:val="00C2197A"/>
    <w:rsid w:val="00C30108"/>
    <w:rsid w:val="00C30D72"/>
    <w:rsid w:val="00C32370"/>
    <w:rsid w:val="00C3323E"/>
    <w:rsid w:val="00C34472"/>
    <w:rsid w:val="00C347EA"/>
    <w:rsid w:val="00C34824"/>
    <w:rsid w:val="00C36C8E"/>
    <w:rsid w:val="00C37AC8"/>
    <w:rsid w:val="00C37B1C"/>
    <w:rsid w:val="00C37FBD"/>
    <w:rsid w:val="00C40099"/>
    <w:rsid w:val="00C4064F"/>
    <w:rsid w:val="00C40928"/>
    <w:rsid w:val="00C40CDA"/>
    <w:rsid w:val="00C428D1"/>
    <w:rsid w:val="00C445EA"/>
    <w:rsid w:val="00C46EBD"/>
    <w:rsid w:val="00C508EE"/>
    <w:rsid w:val="00C51EBF"/>
    <w:rsid w:val="00C529FA"/>
    <w:rsid w:val="00C54B19"/>
    <w:rsid w:val="00C55273"/>
    <w:rsid w:val="00C57ADD"/>
    <w:rsid w:val="00C61552"/>
    <w:rsid w:val="00C61D9F"/>
    <w:rsid w:val="00C66B80"/>
    <w:rsid w:val="00C677A6"/>
    <w:rsid w:val="00C71820"/>
    <w:rsid w:val="00C71AC6"/>
    <w:rsid w:val="00C72C66"/>
    <w:rsid w:val="00C73EE2"/>
    <w:rsid w:val="00C7460C"/>
    <w:rsid w:val="00C7642F"/>
    <w:rsid w:val="00C76553"/>
    <w:rsid w:val="00C77BD3"/>
    <w:rsid w:val="00C77E5F"/>
    <w:rsid w:val="00C8017A"/>
    <w:rsid w:val="00C8153E"/>
    <w:rsid w:val="00C84ED3"/>
    <w:rsid w:val="00C85FD6"/>
    <w:rsid w:val="00C86FF5"/>
    <w:rsid w:val="00C9002E"/>
    <w:rsid w:val="00C90395"/>
    <w:rsid w:val="00C9101B"/>
    <w:rsid w:val="00C91349"/>
    <w:rsid w:val="00C93CC4"/>
    <w:rsid w:val="00C9456D"/>
    <w:rsid w:val="00C95C79"/>
    <w:rsid w:val="00CA0430"/>
    <w:rsid w:val="00CA1044"/>
    <w:rsid w:val="00CA2794"/>
    <w:rsid w:val="00CA38BA"/>
    <w:rsid w:val="00CA4088"/>
    <w:rsid w:val="00CA481B"/>
    <w:rsid w:val="00CA608C"/>
    <w:rsid w:val="00CA6F24"/>
    <w:rsid w:val="00CB2DF7"/>
    <w:rsid w:val="00CB3308"/>
    <w:rsid w:val="00CB6204"/>
    <w:rsid w:val="00CC0C03"/>
    <w:rsid w:val="00CC4C98"/>
    <w:rsid w:val="00CC61A4"/>
    <w:rsid w:val="00CD2131"/>
    <w:rsid w:val="00CD34C9"/>
    <w:rsid w:val="00CD3948"/>
    <w:rsid w:val="00CD6CC1"/>
    <w:rsid w:val="00CD7287"/>
    <w:rsid w:val="00CD7A5D"/>
    <w:rsid w:val="00CE13AC"/>
    <w:rsid w:val="00CE29F5"/>
    <w:rsid w:val="00CE34D4"/>
    <w:rsid w:val="00CE4525"/>
    <w:rsid w:val="00CE7076"/>
    <w:rsid w:val="00CE7147"/>
    <w:rsid w:val="00CE7497"/>
    <w:rsid w:val="00CF01CB"/>
    <w:rsid w:val="00CF15C3"/>
    <w:rsid w:val="00CF24A2"/>
    <w:rsid w:val="00CF3D6E"/>
    <w:rsid w:val="00D010C4"/>
    <w:rsid w:val="00D011DE"/>
    <w:rsid w:val="00D02F00"/>
    <w:rsid w:val="00D12552"/>
    <w:rsid w:val="00D13D7A"/>
    <w:rsid w:val="00D171A1"/>
    <w:rsid w:val="00D22111"/>
    <w:rsid w:val="00D23893"/>
    <w:rsid w:val="00D240A5"/>
    <w:rsid w:val="00D25020"/>
    <w:rsid w:val="00D257A2"/>
    <w:rsid w:val="00D25F44"/>
    <w:rsid w:val="00D2745F"/>
    <w:rsid w:val="00D27C74"/>
    <w:rsid w:val="00D32E5E"/>
    <w:rsid w:val="00D344F6"/>
    <w:rsid w:val="00D42DF4"/>
    <w:rsid w:val="00D43122"/>
    <w:rsid w:val="00D44D3C"/>
    <w:rsid w:val="00D44F30"/>
    <w:rsid w:val="00D44F92"/>
    <w:rsid w:val="00D4598D"/>
    <w:rsid w:val="00D464C3"/>
    <w:rsid w:val="00D46C49"/>
    <w:rsid w:val="00D47812"/>
    <w:rsid w:val="00D47B19"/>
    <w:rsid w:val="00D47CB9"/>
    <w:rsid w:val="00D505E1"/>
    <w:rsid w:val="00D51191"/>
    <w:rsid w:val="00D5349C"/>
    <w:rsid w:val="00D53729"/>
    <w:rsid w:val="00D5445F"/>
    <w:rsid w:val="00D5459A"/>
    <w:rsid w:val="00D550A6"/>
    <w:rsid w:val="00D55549"/>
    <w:rsid w:val="00D55752"/>
    <w:rsid w:val="00D55FBB"/>
    <w:rsid w:val="00D5647C"/>
    <w:rsid w:val="00D56513"/>
    <w:rsid w:val="00D624F8"/>
    <w:rsid w:val="00D64128"/>
    <w:rsid w:val="00D64F09"/>
    <w:rsid w:val="00D6547D"/>
    <w:rsid w:val="00D6667B"/>
    <w:rsid w:val="00D7193E"/>
    <w:rsid w:val="00D733AE"/>
    <w:rsid w:val="00D74FE1"/>
    <w:rsid w:val="00D753AB"/>
    <w:rsid w:val="00D80466"/>
    <w:rsid w:val="00D81E51"/>
    <w:rsid w:val="00D824B8"/>
    <w:rsid w:val="00D86A1A"/>
    <w:rsid w:val="00D9034B"/>
    <w:rsid w:val="00D94136"/>
    <w:rsid w:val="00D94313"/>
    <w:rsid w:val="00DA1EDE"/>
    <w:rsid w:val="00DA3081"/>
    <w:rsid w:val="00DB0979"/>
    <w:rsid w:val="00DB247D"/>
    <w:rsid w:val="00DB26CB"/>
    <w:rsid w:val="00DB27CF"/>
    <w:rsid w:val="00DB37C7"/>
    <w:rsid w:val="00DB3848"/>
    <w:rsid w:val="00DB59F4"/>
    <w:rsid w:val="00DB7E9C"/>
    <w:rsid w:val="00DC03E4"/>
    <w:rsid w:val="00DC21E2"/>
    <w:rsid w:val="00DC2597"/>
    <w:rsid w:val="00DC28C1"/>
    <w:rsid w:val="00DC387A"/>
    <w:rsid w:val="00DC44E9"/>
    <w:rsid w:val="00DC468E"/>
    <w:rsid w:val="00DC5AF9"/>
    <w:rsid w:val="00DC6301"/>
    <w:rsid w:val="00DC7A5E"/>
    <w:rsid w:val="00DD01BC"/>
    <w:rsid w:val="00DD2467"/>
    <w:rsid w:val="00DD40C3"/>
    <w:rsid w:val="00DE042C"/>
    <w:rsid w:val="00DE2747"/>
    <w:rsid w:val="00DE2926"/>
    <w:rsid w:val="00DE36C7"/>
    <w:rsid w:val="00DE46B1"/>
    <w:rsid w:val="00DE5B16"/>
    <w:rsid w:val="00DE7343"/>
    <w:rsid w:val="00DF3C35"/>
    <w:rsid w:val="00DF691F"/>
    <w:rsid w:val="00DF7586"/>
    <w:rsid w:val="00DF7B14"/>
    <w:rsid w:val="00E01DE8"/>
    <w:rsid w:val="00E0413B"/>
    <w:rsid w:val="00E06767"/>
    <w:rsid w:val="00E06D30"/>
    <w:rsid w:val="00E12891"/>
    <w:rsid w:val="00E12D12"/>
    <w:rsid w:val="00E1319C"/>
    <w:rsid w:val="00E139CA"/>
    <w:rsid w:val="00E14B4E"/>
    <w:rsid w:val="00E17C77"/>
    <w:rsid w:val="00E22027"/>
    <w:rsid w:val="00E22296"/>
    <w:rsid w:val="00E22362"/>
    <w:rsid w:val="00E2236C"/>
    <w:rsid w:val="00E24468"/>
    <w:rsid w:val="00E248AB"/>
    <w:rsid w:val="00E24FE7"/>
    <w:rsid w:val="00E254A9"/>
    <w:rsid w:val="00E257ED"/>
    <w:rsid w:val="00E26CC1"/>
    <w:rsid w:val="00E307EC"/>
    <w:rsid w:val="00E3135B"/>
    <w:rsid w:val="00E319AA"/>
    <w:rsid w:val="00E31C28"/>
    <w:rsid w:val="00E325EB"/>
    <w:rsid w:val="00E328CC"/>
    <w:rsid w:val="00E32E8B"/>
    <w:rsid w:val="00E3304E"/>
    <w:rsid w:val="00E33A69"/>
    <w:rsid w:val="00E3569D"/>
    <w:rsid w:val="00E370F5"/>
    <w:rsid w:val="00E379AF"/>
    <w:rsid w:val="00E379BE"/>
    <w:rsid w:val="00E37ECD"/>
    <w:rsid w:val="00E40A48"/>
    <w:rsid w:val="00E42900"/>
    <w:rsid w:val="00E42BF9"/>
    <w:rsid w:val="00E42F87"/>
    <w:rsid w:val="00E43C6B"/>
    <w:rsid w:val="00E44B5C"/>
    <w:rsid w:val="00E456D9"/>
    <w:rsid w:val="00E45890"/>
    <w:rsid w:val="00E502B4"/>
    <w:rsid w:val="00E50E83"/>
    <w:rsid w:val="00E5268C"/>
    <w:rsid w:val="00E53A29"/>
    <w:rsid w:val="00E55812"/>
    <w:rsid w:val="00E56A33"/>
    <w:rsid w:val="00E56BED"/>
    <w:rsid w:val="00E57EFC"/>
    <w:rsid w:val="00E61BCF"/>
    <w:rsid w:val="00E6303A"/>
    <w:rsid w:val="00E6418E"/>
    <w:rsid w:val="00E65001"/>
    <w:rsid w:val="00E671FB"/>
    <w:rsid w:val="00E679FD"/>
    <w:rsid w:val="00E7081C"/>
    <w:rsid w:val="00E70CFE"/>
    <w:rsid w:val="00E720CD"/>
    <w:rsid w:val="00E72ABF"/>
    <w:rsid w:val="00E73641"/>
    <w:rsid w:val="00E73CE8"/>
    <w:rsid w:val="00E745BD"/>
    <w:rsid w:val="00E746C3"/>
    <w:rsid w:val="00E759FE"/>
    <w:rsid w:val="00E76269"/>
    <w:rsid w:val="00E76A37"/>
    <w:rsid w:val="00E77020"/>
    <w:rsid w:val="00E77C37"/>
    <w:rsid w:val="00E77CEC"/>
    <w:rsid w:val="00E80CE0"/>
    <w:rsid w:val="00E82A5C"/>
    <w:rsid w:val="00E83F2D"/>
    <w:rsid w:val="00E856B7"/>
    <w:rsid w:val="00E86522"/>
    <w:rsid w:val="00E870BC"/>
    <w:rsid w:val="00E8761D"/>
    <w:rsid w:val="00E9249F"/>
    <w:rsid w:val="00E92DEB"/>
    <w:rsid w:val="00E95108"/>
    <w:rsid w:val="00EA11C3"/>
    <w:rsid w:val="00EA496F"/>
    <w:rsid w:val="00EA5BA6"/>
    <w:rsid w:val="00EB0669"/>
    <w:rsid w:val="00EB2A00"/>
    <w:rsid w:val="00EB3BE9"/>
    <w:rsid w:val="00EB4922"/>
    <w:rsid w:val="00EB4C15"/>
    <w:rsid w:val="00EB5230"/>
    <w:rsid w:val="00EB574D"/>
    <w:rsid w:val="00EC0F09"/>
    <w:rsid w:val="00EC16D7"/>
    <w:rsid w:val="00EC2377"/>
    <w:rsid w:val="00EC4A67"/>
    <w:rsid w:val="00EC5F3A"/>
    <w:rsid w:val="00ED0027"/>
    <w:rsid w:val="00ED0C54"/>
    <w:rsid w:val="00ED140E"/>
    <w:rsid w:val="00ED1F94"/>
    <w:rsid w:val="00ED552C"/>
    <w:rsid w:val="00ED5578"/>
    <w:rsid w:val="00ED6C3A"/>
    <w:rsid w:val="00ED7136"/>
    <w:rsid w:val="00ED7641"/>
    <w:rsid w:val="00ED7984"/>
    <w:rsid w:val="00EE03FA"/>
    <w:rsid w:val="00EE0CF2"/>
    <w:rsid w:val="00EE1E4D"/>
    <w:rsid w:val="00EE2C70"/>
    <w:rsid w:val="00EE4583"/>
    <w:rsid w:val="00EE4D14"/>
    <w:rsid w:val="00EE54B4"/>
    <w:rsid w:val="00EE577E"/>
    <w:rsid w:val="00EF1494"/>
    <w:rsid w:val="00EF73CB"/>
    <w:rsid w:val="00EF759A"/>
    <w:rsid w:val="00F0124B"/>
    <w:rsid w:val="00F05622"/>
    <w:rsid w:val="00F06635"/>
    <w:rsid w:val="00F071FE"/>
    <w:rsid w:val="00F12645"/>
    <w:rsid w:val="00F161EE"/>
    <w:rsid w:val="00F21EB8"/>
    <w:rsid w:val="00F23138"/>
    <w:rsid w:val="00F24173"/>
    <w:rsid w:val="00F245C3"/>
    <w:rsid w:val="00F26FA5"/>
    <w:rsid w:val="00F335DE"/>
    <w:rsid w:val="00F33EB0"/>
    <w:rsid w:val="00F35686"/>
    <w:rsid w:val="00F3692C"/>
    <w:rsid w:val="00F37D9C"/>
    <w:rsid w:val="00F419A9"/>
    <w:rsid w:val="00F435C6"/>
    <w:rsid w:val="00F44FD0"/>
    <w:rsid w:val="00F45177"/>
    <w:rsid w:val="00F45EDD"/>
    <w:rsid w:val="00F474B5"/>
    <w:rsid w:val="00F47724"/>
    <w:rsid w:val="00F512A1"/>
    <w:rsid w:val="00F513F6"/>
    <w:rsid w:val="00F5425F"/>
    <w:rsid w:val="00F5528C"/>
    <w:rsid w:val="00F557D7"/>
    <w:rsid w:val="00F57166"/>
    <w:rsid w:val="00F60809"/>
    <w:rsid w:val="00F60895"/>
    <w:rsid w:val="00F6099D"/>
    <w:rsid w:val="00F61ED9"/>
    <w:rsid w:val="00F62AF2"/>
    <w:rsid w:val="00F65431"/>
    <w:rsid w:val="00F65FE6"/>
    <w:rsid w:val="00F67510"/>
    <w:rsid w:val="00F70D1E"/>
    <w:rsid w:val="00F70E68"/>
    <w:rsid w:val="00F71012"/>
    <w:rsid w:val="00F818B6"/>
    <w:rsid w:val="00F82C4B"/>
    <w:rsid w:val="00F82CAE"/>
    <w:rsid w:val="00F84801"/>
    <w:rsid w:val="00F84C6C"/>
    <w:rsid w:val="00F854D7"/>
    <w:rsid w:val="00F905F4"/>
    <w:rsid w:val="00F91102"/>
    <w:rsid w:val="00F94061"/>
    <w:rsid w:val="00F9649C"/>
    <w:rsid w:val="00FA0B67"/>
    <w:rsid w:val="00FA1267"/>
    <w:rsid w:val="00FA14F8"/>
    <w:rsid w:val="00FA57EB"/>
    <w:rsid w:val="00FA7CB3"/>
    <w:rsid w:val="00FB0B71"/>
    <w:rsid w:val="00FB23CD"/>
    <w:rsid w:val="00FB378C"/>
    <w:rsid w:val="00FB43A5"/>
    <w:rsid w:val="00FB5FB2"/>
    <w:rsid w:val="00FB60C4"/>
    <w:rsid w:val="00FB68DF"/>
    <w:rsid w:val="00FB6AB1"/>
    <w:rsid w:val="00FB727E"/>
    <w:rsid w:val="00FB7948"/>
    <w:rsid w:val="00FC2B30"/>
    <w:rsid w:val="00FC32AA"/>
    <w:rsid w:val="00FD29B9"/>
    <w:rsid w:val="00FD37F5"/>
    <w:rsid w:val="00FD5556"/>
    <w:rsid w:val="00FD5808"/>
    <w:rsid w:val="00FE00FD"/>
    <w:rsid w:val="00FE123F"/>
    <w:rsid w:val="00FE12CE"/>
    <w:rsid w:val="00FE1709"/>
    <w:rsid w:val="00FE1EFC"/>
    <w:rsid w:val="00FE635B"/>
    <w:rsid w:val="00FF1AF5"/>
    <w:rsid w:val="00FF3074"/>
    <w:rsid w:val="00FF34EF"/>
    <w:rsid w:val="00FF37DA"/>
    <w:rsid w:val="00FF5768"/>
    <w:rsid w:val="00FF5F36"/>
    <w:rsid w:val="00FF7F9B"/>
    <w:rsid w:val="01040FC5"/>
    <w:rsid w:val="01F34FBF"/>
    <w:rsid w:val="05E52AE3"/>
    <w:rsid w:val="079607FA"/>
    <w:rsid w:val="079B4B3D"/>
    <w:rsid w:val="0A3C208B"/>
    <w:rsid w:val="0EDE4050"/>
    <w:rsid w:val="0F726D85"/>
    <w:rsid w:val="12AC1431"/>
    <w:rsid w:val="14FA5CAD"/>
    <w:rsid w:val="191D5EC2"/>
    <w:rsid w:val="1BDD5A46"/>
    <w:rsid w:val="223D1FAC"/>
    <w:rsid w:val="227F309C"/>
    <w:rsid w:val="2480393B"/>
    <w:rsid w:val="28B36EF2"/>
    <w:rsid w:val="29DD60BB"/>
    <w:rsid w:val="2C7D0F8D"/>
    <w:rsid w:val="2FFD517D"/>
    <w:rsid w:val="35C651C7"/>
    <w:rsid w:val="35F87871"/>
    <w:rsid w:val="39A701B7"/>
    <w:rsid w:val="3A2D057F"/>
    <w:rsid w:val="3F1D64C2"/>
    <w:rsid w:val="431D7689"/>
    <w:rsid w:val="46BB369A"/>
    <w:rsid w:val="4ED513E2"/>
    <w:rsid w:val="50F806A7"/>
    <w:rsid w:val="5BBE0092"/>
    <w:rsid w:val="5C840D54"/>
    <w:rsid w:val="5DAB4A97"/>
    <w:rsid w:val="5E13536B"/>
    <w:rsid w:val="609A547D"/>
    <w:rsid w:val="6A035271"/>
    <w:rsid w:val="753034EB"/>
    <w:rsid w:val="75D6422E"/>
    <w:rsid w:val="79297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0402BA2"/>
  <w15:docId w15:val="{C56D9CF1-8BF9-4D29-A8C5-8E1DD7548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qFormat="1"/>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9A5A02"/>
    <w:pPr>
      <w:spacing w:before="120" w:line="288" w:lineRule="auto"/>
      <w:ind w:firstLine="720"/>
      <w:jc w:val="both"/>
    </w:pPr>
    <w:rPr>
      <w:rFonts w:eastAsia="Times New Roman"/>
      <w:sz w:val="26"/>
      <w:szCs w:val="26"/>
      <w:lang w:val="en-GB"/>
    </w:rPr>
  </w:style>
  <w:style w:type="paragraph" w:styleId="Heading1">
    <w:name w:val="heading 1"/>
    <w:basedOn w:val="Normal"/>
    <w:next w:val="Normal"/>
    <w:link w:val="Heading1Char"/>
    <w:autoRedefine/>
    <w:uiPriority w:val="9"/>
    <w:qFormat/>
    <w:rsid w:val="0083521D"/>
    <w:pPr>
      <w:keepNext/>
      <w:keepLines/>
      <w:ind w:firstLine="0"/>
      <w:jc w:val="center"/>
      <w:outlineLvl w:val="0"/>
    </w:pPr>
    <w:rPr>
      <w:b/>
      <w:color w:val="000000"/>
    </w:rPr>
  </w:style>
  <w:style w:type="paragraph" w:styleId="Heading2">
    <w:name w:val="heading 2"/>
    <w:basedOn w:val="Normal"/>
    <w:next w:val="Normal"/>
    <w:link w:val="Heading2Char"/>
    <w:autoRedefine/>
    <w:uiPriority w:val="9"/>
    <w:unhideWhenUsed/>
    <w:qFormat/>
    <w:rsid w:val="000378EA"/>
    <w:pPr>
      <w:keepNext/>
      <w:keepLines/>
      <w:ind w:firstLine="0"/>
      <w:outlineLvl w:val="1"/>
    </w:pPr>
    <w:rPr>
      <w:b/>
      <w:color w:val="000000"/>
    </w:rPr>
  </w:style>
  <w:style w:type="paragraph" w:styleId="Heading3">
    <w:name w:val="heading 3"/>
    <w:basedOn w:val="Normal"/>
    <w:next w:val="Normal"/>
    <w:link w:val="Heading3Char"/>
    <w:autoRedefine/>
    <w:uiPriority w:val="9"/>
    <w:unhideWhenUsed/>
    <w:qFormat/>
    <w:rsid w:val="00ED0C54"/>
    <w:pPr>
      <w:keepNext/>
      <w:keepLines/>
      <w:spacing w:before="40"/>
      <w:outlineLvl w:val="2"/>
    </w:pPr>
    <w:rPr>
      <w:rFonts w:eastAsiaTheme="majorEastAsia"/>
      <w:b/>
      <w:color w:val="000000" w:themeColor="text1"/>
      <w:szCs w:val="24"/>
      <w:lang w:val="en-US"/>
    </w:rPr>
  </w:style>
  <w:style w:type="paragraph" w:styleId="Heading4">
    <w:name w:val="heading 4"/>
    <w:basedOn w:val="Normal"/>
    <w:next w:val="Normal"/>
    <w:link w:val="Heading4Char"/>
    <w:autoRedefine/>
    <w:uiPriority w:val="9"/>
    <w:unhideWhenUsed/>
    <w:qFormat/>
    <w:rsid w:val="00E307EC"/>
    <w:pPr>
      <w:keepNext/>
      <w:keepLines/>
      <w:ind w:left="720" w:firstLine="0"/>
      <w:outlineLvl w:val="3"/>
    </w:pPr>
    <w:rPr>
      <w:b/>
      <w:color w:val="000000"/>
    </w:rPr>
  </w:style>
  <w:style w:type="paragraph" w:styleId="Heading5">
    <w:name w:val="heading 5"/>
    <w:basedOn w:val="Normal"/>
    <w:next w:val="Normal"/>
    <w:autoRedefine/>
    <w:uiPriority w:val="9"/>
    <w:semiHidden/>
    <w:unhideWhenUsed/>
    <w:qFormat/>
    <w:pPr>
      <w:keepNext/>
      <w:keepLines/>
      <w:spacing w:before="220" w:after="40"/>
      <w:outlineLvl w:val="4"/>
    </w:pPr>
    <w:rPr>
      <w:b/>
      <w:sz w:val="22"/>
      <w:szCs w:val="22"/>
    </w:rPr>
  </w:style>
  <w:style w:type="paragraph" w:styleId="Heading6">
    <w:name w:val="heading 6"/>
    <w:basedOn w:val="Normal"/>
    <w:next w:val="Normal"/>
    <w:autoRedefine/>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before="0" w:line="240" w:lineRule="auto"/>
    </w:pPr>
    <w:rPr>
      <w:rFonts w:ascii="Segoe UI" w:hAnsi="Segoe UI" w:cs="Segoe UI"/>
      <w:sz w:val="18"/>
      <w:szCs w:val="18"/>
    </w:rPr>
  </w:style>
  <w:style w:type="paragraph" w:styleId="Caption">
    <w:name w:val="caption"/>
    <w:basedOn w:val="Normal"/>
    <w:next w:val="Normal"/>
    <w:link w:val="CaptionChar"/>
    <w:autoRedefine/>
    <w:uiPriority w:val="35"/>
    <w:unhideWhenUsed/>
    <w:qFormat/>
    <w:rsid w:val="00FC2B30"/>
    <w:pPr>
      <w:spacing w:before="0" w:after="200" w:line="240" w:lineRule="auto"/>
      <w:jc w:val="center"/>
    </w:pPr>
    <w:rPr>
      <w:i/>
      <w:iCs/>
      <w:color w:val="44546A" w:themeColor="text2"/>
      <w:sz w:val="28"/>
      <w:szCs w:val="28"/>
    </w:rPr>
  </w:style>
  <w:style w:type="character" w:styleId="CommentReference">
    <w:name w:val="annotation reference"/>
    <w:basedOn w:val="DefaultParagraphFont"/>
    <w:autoRedefine/>
    <w:uiPriority w:val="99"/>
    <w:semiHidden/>
    <w:unhideWhenUsed/>
    <w:qFormat/>
    <w:rPr>
      <w:sz w:val="16"/>
      <w:szCs w:val="16"/>
    </w:rPr>
  </w:style>
  <w:style w:type="paragraph" w:styleId="CommentText">
    <w:name w:val="annotation text"/>
    <w:basedOn w:val="Normal"/>
    <w:link w:val="CommentTextChar"/>
    <w:autoRedefine/>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Emphasis">
    <w:name w:val="Emphasis"/>
    <w:basedOn w:val="DefaultParagraphFont"/>
    <w:autoRedefine/>
    <w:uiPriority w:val="20"/>
    <w:qFormat/>
    <w:rPr>
      <w:i/>
      <w:iCs/>
    </w:rPr>
  </w:style>
  <w:style w:type="character" w:styleId="FollowedHyperlink">
    <w:name w:val="FollowedHyperlink"/>
    <w:basedOn w:val="DefaultParagraphFont"/>
    <w:autoRedefine/>
    <w:uiPriority w:val="99"/>
    <w:semiHidden/>
    <w:unhideWhenUsed/>
    <w:qFormat/>
    <w:rPr>
      <w:color w:val="954F72" w:themeColor="followedHyperlink"/>
      <w:u w:val="single"/>
    </w:rPr>
  </w:style>
  <w:style w:type="paragraph" w:styleId="Footer">
    <w:name w:val="footer"/>
    <w:basedOn w:val="Normal"/>
    <w:link w:val="FooterChar"/>
    <w:autoRedefine/>
    <w:uiPriority w:val="99"/>
    <w:unhideWhenUsed/>
    <w:qFormat/>
    <w:pPr>
      <w:tabs>
        <w:tab w:val="center" w:pos="4680"/>
        <w:tab w:val="right" w:pos="9360"/>
      </w:tabs>
      <w:spacing w:before="0" w:line="240" w:lineRule="auto"/>
    </w:pPr>
  </w:style>
  <w:style w:type="paragraph" w:styleId="FootnoteText">
    <w:name w:val="footnote text"/>
    <w:basedOn w:val="Normal"/>
    <w:link w:val="FootnoteTextChar"/>
    <w:autoRedefine/>
    <w:uiPriority w:val="99"/>
    <w:unhideWhenUsed/>
    <w:qFormat/>
    <w:pPr>
      <w:spacing w:before="0" w:line="240" w:lineRule="auto"/>
      <w:ind w:firstLine="0"/>
      <w:jc w:val="left"/>
    </w:pPr>
    <w:rPr>
      <w:rFonts w:asciiTheme="minorHAnsi" w:eastAsiaTheme="minorEastAsia" w:hAnsiTheme="minorHAnsi"/>
      <w:sz w:val="20"/>
      <w:szCs w:val="20"/>
      <w:lang w:val="en-US"/>
    </w:rPr>
  </w:style>
  <w:style w:type="paragraph" w:styleId="Header">
    <w:name w:val="header"/>
    <w:basedOn w:val="Normal"/>
    <w:link w:val="HeaderChar"/>
    <w:autoRedefine/>
    <w:uiPriority w:val="99"/>
    <w:unhideWhenUsed/>
    <w:qFormat/>
    <w:pPr>
      <w:tabs>
        <w:tab w:val="center" w:pos="4680"/>
        <w:tab w:val="right" w:pos="9360"/>
      </w:tabs>
      <w:spacing w:before="0" w:line="240" w:lineRule="auto"/>
    </w:pPr>
  </w:style>
  <w:style w:type="character" w:styleId="HTMLCode">
    <w:name w:val="HTML Code"/>
    <w:basedOn w:val="DefaultParagraphFont"/>
    <w:autoRedefine/>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lang w:val="en-US"/>
    </w:rPr>
  </w:style>
  <w:style w:type="character" w:styleId="Hyperlink">
    <w:name w:val="Hyperlink"/>
    <w:basedOn w:val="DefaultParagraphFont"/>
    <w:autoRedefine/>
    <w:uiPriority w:val="99"/>
    <w:unhideWhenUsed/>
    <w:qFormat/>
    <w:rPr>
      <w:color w:val="0563C1" w:themeColor="hyperlink"/>
      <w:u w:val="single"/>
    </w:rPr>
  </w:style>
  <w:style w:type="paragraph" w:styleId="NormalWeb">
    <w:name w:val="Normal (Web)"/>
    <w:basedOn w:val="Normal"/>
    <w:autoRedefine/>
    <w:uiPriority w:val="99"/>
    <w:unhideWhenUsed/>
    <w:qFormat/>
    <w:pPr>
      <w:spacing w:before="100" w:beforeAutospacing="1" w:after="100" w:afterAutospacing="1" w:line="240" w:lineRule="auto"/>
      <w:ind w:firstLine="0"/>
      <w:jc w:val="left"/>
    </w:pPr>
    <w:rPr>
      <w:sz w:val="24"/>
      <w:szCs w:val="24"/>
      <w:lang w:val="en-US"/>
    </w:rPr>
  </w:style>
  <w:style w:type="character" w:styleId="Strong">
    <w:name w:val="Strong"/>
    <w:basedOn w:val="DefaultParagraphFont"/>
    <w:autoRedefine/>
    <w:uiPriority w:val="22"/>
    <w:qFormat/>
    <w:rPr>
      <w:b/>
      <w:bCs/>
    </w:rPr>
  </w:style>
  <w:style w:type="paragraph" w:styleId="Subtitle">
    <w:name w:val="Subtitle"/>
    <w:basedOn w:val="Normal"/>
    <w:next w:val="Normal"/>
    <w:autoRedefine/>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qFormat/>
  </w:style>
  <w:style w:type="paragraph" w:styleId="Title">
    <w:name w:val="Title"/>
    <w:basedOn w:val="Normal"/>
    <w:next w:val="Normal"/>
    <w:link w:val="TitleChar"/>
    <w:autoRedefine/>
    <w:qFormat/>
    <w:pPr>
      <w:keepNext/>
      <w:keepLines/>
      <w:spacing w:before="480" w:after="120"/>
    </w:pPr>
    <w:rPr>
      <w:b/>
      <w:sz w:val="72"/>
      <w:szCs w:val="72"/>
    </w:rPr>
  </w:style>
  <w:style w:type="paragraph" w:styleId="TOC1">
    <w:name w:val="toc 1"/>
    <w:basedOn w:val="Normal"/>
    <w:next w:val="Normal"/>
    <w:autoRedefine/>
    <w:uiPriority w:val="39"/>
    <w:unhideWhenUsed/>
    <w:qFormat/>
    <w:rsid w:val="00F82CAE"/>
    <w:pPr>
      <w:tabs>
        <w:tab w:val="right" w:leader="dot" w:pos="8210"/>
      </w:tabs>
      <w:spacing w:line="240" w:lineRule="auto"/>
      <w:ind w:firstLine="0"/>
      <w:jc w:val="left"/>
    </w:pPr>
    <w:rPr>
      <w:rFonts w:cstheme="minorHAnsi"/>
      <w:b/>
      <w:bCs/>
      <w:iCs/>
      <w:szCs w:val="24"/>
    </w:rPr>
  </w:style>
  <w:style w:type="paragraph" w:styleId="TOC2">
    <w:name w:val="toc 2"/>
    <w:basedOn w:val="Normal"/>
    <w:next w:val="Normal"/>
    <w:autoRedefine/>
    <w:uiPriority w:val="39"/>
    <w:unhideWhenUsed/>
    <w:qFormat/>
    <w:rsid w:val="00F71012"/>
    <w:pPr>
      <w:tabs>
        <w:tab w:val="right" w:leader="dot" w:pos="8210"/>
      </w:tabs>
      <w:ind w:firstLine="284"/>
    </w:pPr>
    <w:rPr>
      <w:rFonts w:cstheme="minorHAnsi"/>
      <w:b/>
      <w:bCs/>
      <w:sz w:val="24"/>
      <w:szCs w:val="22"/>
    </w:rPr>
  </w:style>
  <w:style w:type="paragraph" w:styleId="TOC3">
    <w:name w:val="toc 3"/>
    <w:basedOn w:val="Normal"/>
    <w:next w:val="Normal"/>
    <w:autoRedefine/>
    <w:uiPriority w:val="39"/>
    <w:unhideWhenUsed/>
    <w:qFormat/>
    <w:rsid w:val="00F82CAE"/>
    <w:pPr>
      <w:tabs>
        <w:tab w:val="right" w:leader="dot" w:pos="8210"/>
      </w:tabs>
      <w:spacing w:before="0" w:line="240" w:lineRule="auto"/>
      <w:ind w:left="567" w:firstLine="0"/>
    </w:pPr>
    <w:rPr>
      <w:noProof/>
      <w:sz w:val="22"/>
      <w:szCs w:val="28"/>
      <w:lang w:val="en-US"/>
    </w:rPr>
  </w:style>
  <w:style w:type="paragraph" w:styleId="TOC4">
    <w:name w:val="toc 4"/>
    <w:basedOn w:val="Normal"/>
    <w:next w:val="Normal"/>
    <w:autoRedefine/>
    <w:uiPriority w:val="39"/>
    <w:unhideWhenUsed/>
    <w:qFormat/>
    <w:rsid w:val="00FF37DA"/>
    <w:pPr>
      <w:tabs>
        <w:tab w:val="right" w:leader="dot" w:pos="8210"/>
      </w:tabs>
      <w:spacing w:before="0"/>
      <w:ind w:left="851" w:firstLine="0"/>
    </w:pPr>
    <w:rPr>
      <w:bCs/>
      <w:sz w:val="21"/>
    </w:rPr>
  </w:style>
  <w:style w:type="paragraph" w:styleId="TOC5">
    <w:name w:val="toc 5"/>
    <w:basedOn w:val="Normal"/>
    <w:next w:val="Normal"/>
    <w:autoRedefine/>
    <w:uiPriority w:val="39"/>
    <w:unhideWhenUsed/>
    <w:qFormat/>
    <w:pPr>
      <w:tabs>
        <w:tab w:val="right" w:leader="dot" w:pos="8210"/>
      </w:tabs>
      <w:spacing w:before="0"/>
      <w:ind w:left="1701" w:firstLine="59"/>
      <w:jc w:val="left"/>
    </w:pPr>
    <w:rPr>
      <w:rFonts w:asciiTheme="minorHAnsi" w:hAnsiTheme="minorHAnsi" w:cstheme="minorHAnsi"/>
      <w:sz w:val="20"/>
      <w:szCs w:val="20"/>
    </w:rPr>
  </w:style>
  <w:style w:type="paragraph" w:styleId="TOC6">
    <w:name w:val="toc 6"/>
    <w:basedOn w:val="Normal"/>
    <w:next w:val="Normal"/>
    <w:autoRedefine/>
    <w:uiPriority w:val="39"/>
    <w:unhideWhenUsed/>
    <w:qFormat/>
    <w:pPr>
      <w:spacing w:before="0"/>
      <w:ind w:left="1300"/>
      <w:jc w:val="left"/>
    </w:pPr>
    <w:rPr>
      <w:rFonts w:asciiTheme="minorHAnsi" w:hAnsiTheme="minorHAnsi" w:cstheme="minorHAnsi"/>
      <w:sz w:val="20"/>
      <w:szCs w:val="20"/>
    </w:rPr>
  </w:style>
  <w:style w:type="paragraph" w:styleId="TOC7">
    <w:name w:val="toc 7"/>
    <w:basedOn w:val="Normal"/>
    <w:next w:val="Normal"/>
    <w:autoRedefine/>
    <w:uiPriority w:val="39"/>
    <w:unhideWhenUsed/>
    <w:qFormat/>
    <w:pPr>
      <w:spacing w:before="0"/>
      <w:ind w:left="1560"/>
      <w:jc w:val="left"/>
    </w:pPr>
    <w:rPr>
      <w:rFonts w:asciiTheme="minorHAnsi" w:hAnsiTheme="minorHAnsi" w:cstheme="minorHAnsi"/>
      <w:sz w:val="20"/>
      <w:szCs w:val="20"/>
    </w:rPr>
  </w:style>
  <w:style w:type="paragraph" w:styleId="TOC8">
    <w:name w:val="toc 8"/>
    <w:basedOn w:val="Normal"/>
    <w:next w:val="Normal"/>
    <w:autoRedefine/>
    <w:uiPriority w:val="39"/>
    <w:unhideWhenUsed/>
    <w:qFormat/>
    <w:pPr>
      <w:spacing w:before="0"/>
      <w:ind w:left="1820"/>
      <w:jc w:val="left"/>
    </w:pPr>
    <w:rPr>
      <w:rFonts w:asciiTheme="minorHAnsi" w:hAnsiTheme="minorHAnsi" w:cstheme="minorHAnsi"/>
      <w:sz w:val="20"/>
      <w:szCs w:val="20"/>
    </w:rPr>
  </w:style>
  <w:style w:type="paragraph" w:styleId="TOC9">
    <w:name w:val="toc 9"/>
    <w:basedOn w:val="Normal"/>
    <w:next w:val="Normal"/>
    <w:autoRedefine/>
    <w:uiPriority w:val="39"/>
    <w:unhideWhenUsed/>
    <w:qFormat/>
    <w:pPr>
      <w:spacing w:before="0"/>
      <w:ind w:left="2080"/>
      <w:jc w:val="left"/>
    </w:pPr>
    <w:rPr>
      <w:rFonts w:asciiTheme="minorHAnsi" w:hAnsiTheme="minorHAnsi" w:cstheme="minorHAnsi"/>
      <w:sz w:val="20"/>
      <w:szCs w:val="20"/>
    </w:rPr>
  </w:style>
  <w:style w:type="table" w:styleId="MediumShading2-Accent5">
    <w:name w:val="Medium Shading 2 Accent 5"/>
    <w:basedOn w:val="TableNormal"/>
    <w:autoRedefine/>
    <w:uiPriority w:val="64"/>
    <w:qFormat/>
    <w:rPr>
      <w:rFonts w:eastAsiaTheme="minorEastAsia"/>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autoRedefine/>
    <w:uiPriority w:val="34"/>
    <w:qFormat/>
    <w:pPr>
      <w:ind w:left="720"/>
      <w:contextualSpacing/>
    </w:pPr>
  </w:style>
  <w:style w:type="character" w:styleId="PlaceholderText">
    <w:name w:val="Placeholder Text"/>
    <w:basedOn w:val="DefaultParagraphFont"/>
    <w:autoRedefine/>
    <w:uiPriority w:val="99"/>
    <w:semiHidden/>
    <w:qFormat/>
    <w:rPr>
      <w:color w:val="808080"/>
    </w:rPr>
  </w:style>
  <w:style w:type="character" w:customStyle="1" w:styleId="fontstyle01">
    <w:name w:val="fontstyle01"/>
    <w:basedOn w:val="DefaultParagraphFont"/>
    <w:autoRedefine/>
    <w:qFormat/>
    <w:rPr>
      <w:rFonts w:ascii="NimbusRomNo9L-Medi" w:hAnsi="NimbusRomNo9L-Medi" w:hint="default"/>
      <w:b/>
      <w:bCs/>
      <w:color w:val="000000"/>
      <w:sz w:val="30"/>
      <w:szCs w:val="30"/>
    </w:rPr>
  </w:style>
  <w:style w:type="paragraph" w:customStyle="1" w:styleId="TableParagraph">
    <w:name w:val="Table Paragraph"/>
    <w:basedOn w:val="Normal"/>
    <w:autoRedefine/>
    <w:uiPriority w:val="1"/>
    <w:qFormat/>
    <w:pPr>
      <w:widowControl w:val="0"/>
      <w:autoSpaceDE w:val="0"/>
      <w:autoSpaceDN w:val="0"/>
      <w:spacing w:before="0" w:line="240" w:lineRule="auto"/>
      <w:ind w:left="108" w:firstLine="0"/>
      <w:jc w:val="left"/>
    </w:pPr>
    <w:rPr>
      <w:sz w:val="22"/>
      <w:lang w:val="en-US" w:bidi="en-US"/>
    </w:rPr>
  </w:style>
  <w:style w:type="table" w:customStyle="1" w:styleId="TableGrid1">
    <w:name w:val="Table Grid1"/>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autoRedefine/>
    <w:uiPriority w:val="99"/>
    <w:qFormat/>
    <w:rPr>
      <w:rFonts w:ascii="Times New Roman" w:hAnsi="Times New Roman"/>
      <w:sz w:val="26"/>
      <w:lang w:val="en-GB"/>
    </w:rPr>
  </w:style>
  <w:style w:type="table" w:customStyle="1" w:styleId="TableGrid2">
    <w:name w:val="Table Grid2"/>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uiPriority w:val="99"/>
    <w:qFormat/>
    <w:rPr>
      <w:rFonts w:ascii="Times New Roman" w:hAnsi="Times New Roman"/>
      <w:sz w:val="26"/>
      <w:lang w:val="en-GB"/>
    </w:rPr>
  </w:style>
  <w:style w:type="character" w:customStyle="1" w:styleId="Heading1Char">
    <w:name w:val="Heading 1 Char"/>
    <w:basedOn w:val="DefaultParagraphFont"/>
    <w:link w:val="Heading1"/>
    <w:autoRedefine/>
    <w:uiPriority w:val="9"/>
    <w:qFormat/>
    <w:rsid w:val="0083521D"/>
    <w:rPr>
      <w:rFonts w:eastAsia="Times New Roman"/>
      <w:b/>
      <w:color w:val="000000"/>
      <w:sz w:val="26"/>
      <w:szCs w:val="26"/>
      <w:lang w:val="en-GB"/>
    </w:rPr>
  </w:style>
  <w:style w:type="paragraph" w:customStyle="1" w:styleId="TOCHeading1">
    <w:name w:val="TOC Heading1"/>
    <w:basedOn w:val="Heading1"/>
    <w:next w:val="Normal"/>
    <w:autoRedefine/>
    <w:uiPriority w:val="39"/>
    <w:unhideWhenUsed/>
    <w:qFormat/>
    <w:pPr>
      <w:spacing w:line="259" w:lineRule="auto"/>
      <w:jc w:val="left"/>
      <w:outlineLvl w:val="9"/>
    </w:pPr>
    <w:rPr>
      <w:lang w:val="en-US"/>
    </w:rPr>
  </w:style>
  <w:style w:type="character" w:customStyle="1" w:styleId="CommentTextChar">
    <w:name w:val="Comment Text Char"/>
    <w:basedOn w:val="DefaultParagraphFont"/>
    <w:link w:val="CommentText"/>
    <w:autoRedefine/>
    <w:uiPriority w:val="99"/>
    <w:semiHidden/>
    <w:qFormat/>
    <w:rPr>
      <w:rFonts w:ascii="Times New Roman" w:hAnsi="Times New Roman"/>
      <w:sz w:val="20"/>
      <w:szCs w:val="20"/>
      <w:lang w:val="en-GB"/>
    </w:rPr>
  </w:style>
  <w:style w:type="character" w:customStyle="1" w:styleId="CommentSubjectChar">
    <w:name w:val="Comment Subject Char"/>
    <w:basedOn w:val="CommentTextChar"/>
    <w:link w:val="CommentSubject"/>
    <w:autoRedefine/>
    <w:uiPriority w:val="99"/>
    <w:semiHidden/>
    <w:qFormat/>
    <w:rPr>
      <w:rFonts w:ascii="Times New Roman" w:hAnsi="Times New Roman"/>
      <w:b/>
      <w:bCs/>
      <w:sz w:val="20"/>
      <w:szCs w:val="20"/>
      <w:lang w:val="en-GB"/>
    </w:rPr>
  </w:style>
  <w:style w:type="character" w:customStyle="1" w:styleId="BalloonTextChar">
    <w:name w:val="Balloon Text Char"/>
    <w:basedOn w:val="DefaultParagraphFont"/>
    <w:link w:val="BalloonText"/>
    <w:autoRedefine/>
    <w:uiPriority w:val="99"/>
    <w:semiHidden/>
    <w:qFormat/>
    <w:rPr>
      <w:rFonts w:ascii="Segoe UI" w:hAnsi="Segoe UI" w:cs="Segoe UI"/>
      <w:sz w:val="18"/>
      <w:szCs w:val="18"/>
      <w:lang w:val="en-GB"/>
    </w:rPr>
  </w:style>
  <w:style w:type="table" w:customStyle="1" w:styleId="Calendar1">
    <w:name w:val="Calendar 1"/>
    <w:basedOn w:val="TableNormal"/>
    <w:autoRedefine/>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TableGrid0">
    <w:name w:val="TableGrid"/>
    <w:autoRedefine/>
    <w:qFormat/>
    <w:tblPr>
      <w:tblCellMar>
        <w:top w:w="0" w:type="dxa"/>
        <w:left w:w="0" w:type="dxa"/>
        <w:bottom w:w="0" w:type="dxa"/>
        <w:right w:w="0" w:type="dxa"/>
      </w:tblCellMar>
    </w:tblPr>
  </w:style>
  <w:style w:type="character" w:customStyle="1" w:styleId="Heading2Char">
    <w:name w:val="Heading 2 Char"/>
    <w:basedOn w:val="DefaultParagraphFont"/>
    <w:link w:val="Heading2"/>
    <w:autoRedefine/>
    <w:uiPriority w:val="9"/>
    <w:qFormat/>
    <w:rsid w:val="000378EA"/>
    <w:rPr>
      <w:rFonts w:eastAsia="Times New Roman"/>
      <w:b/>
      <w:color w:val="000000"/>
      <w:sz w:val="26"/>
      <w:szCs w:val="26"/>
      <w:lang w:val="en-GB"/>
    </w:rPr>
  </w:style>
  <w:style w:type="character" w:customStyle="1" w:styleId="Heading3Char">
    <w:name w:val="Heading 3 Char"/>
    <w:basedOn w:val="DefaultParagraphFont"/>
    <w:link w:val="Heading3"/>
    <w:autoRedefine/>
    <w:uiPriority w:val="9"/>
    <w:qFormat/>
    <w:rsid w:val="00ED0C54"/>
    <w:rPr>
      <w:rFonts w:eastAsiaTheme="majorEastAsia"/>
      <w:b/>
      <w:color w:val="000000" w:themeColor="text1"/>
      <w:sz w:val="26"/>
      <w:szCs w:val="24"/>
    </w:rPr>
  </w:style>
  <w:style w:type="paragraph" w:customStyle="1" w:styleId="DecimalAligned">
    <w:name w:val="Decimal Aligned"/>
    <w:basedOn w:val="Normal"/>
    <w:autoRedefine/>
    <w:uiPriority w:val="40"/>
    <w:qFormat/>
    <w:pPr>
      <w:tabs>
        <w:tab w:val="decimal" w:pos="360"/>
      </w:tabs>
      <w:spacing w:before="0" w:after="200" w:line="276" w:lineRule="auto"/>
      <w:ind w:firstLine="0"/>
      <w:jc w:val="left"/>
    </w:pPr>
    <w:rPr>
      <w:rFonts w:asciiTheme="minorHAnsi" w:eastAsiaTheme="minorEastAsia" w:hAnsiTheme="minorHAnsi"/>
      <w:sz w:val="22"/>
      <w:lang w:val="en-US"/>
    </w:rPr>
  </w:style>
  <w:style w:type="character" w:customStyle="1" w:styleId="FootnoteTextChar">
    <w:name w:val="Footnote Text Char"/>
    <w:basedOn w:val="DefaultParagraphFont"/>
    <w:link w:val="FootnoteText"/>
    <w:autoRedefine/>
    <w:uiPriority w:val="99"/>
    <w:qFormat/>
    <w:rPr>
      <w:rFonts w:eastAsiaTheme="minorEastAsia" w:cs="Times New Roman"/>
      <w:sz w:val="20"/>
      <w:szCs w:val="20"/>
    </w:rPr>
  </w:style>
  <w:style w:type="character" w:customStyle="1" w:styleId="SubtleEmphasis1">
    <w:name w:val="Subtle Emphasis1"/>
    <w:basedOn w:val="DefaultParagraphFont"/>
    <w:autoRedefine/>
    <w:uiPriority w:val="19"/>
    <w:qFormat/>
    <w:rPr>
      <w:i/>
      <w:iCs/>
    </w:rPr>
  </w:style>
  <w:style w:type="table" w:customStyle="1" w:styleId="GridTable2-Accent51">
    <w:name w:val="Grid Table 2 - Accent 51"/>
    <w:basedOn w:val="TableNormal"/>
    <w:autoRedefine/>
    <w:uiPriority w:val="47"/>
    <w:qFormat/>
    <w:tblPr>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autoRedefine/>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51">
    <w:name w:val="Grid Table 5 Dark - Accent 5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autoRedefine/>
    <w:uiPriority w:val="1"/>
    <w:qFormat/>
    <w:pPr>
      <w:spacing w:before="120"/>
      <w:ind w:firstLine="720"/>
      <w:jc w:val="both"/>
    </w:pPr>
    <w:rPr>
      <w:rFonts w:eastAsia="Times New Roman"/>
      <w:sz w:val="26"/>
      <w:szCs w:val="26"/>
      <w:lang w:val="en-GB"/>
    </w:rPr>
  </w:style>
  <w:style w:type="paragraph" w:customStyle="1" w:styleId="Style1">
    <w:name w:val="Style1"/>
    <w:basedOn w:val="Caption"/>
    <w:link w:val="Style1Char"/>
    <w:autoRedefine/>
    <w:qFormat/>
    <w:rsid w:val="0083521D"/>
    <w:pPr>
      <w:spacing w:before="120" w:after="0" w:line="288" w:lineRule="auto"/>
      <w:ind w:firstLine="0"/>
    </w:pPr>
    <w:rPr>
      <w:b/>
      <w:bCs/>
      <w:i w:val="0"/>
      <w:color w:val="auto"/>
      <w:sz w:val="26"/>
      <w:szCs w:val="26"/>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character" w:customStyle="1" w:styleId="CaptionChar">
    <w:name w:val="Caption Char"/>
    <w:basedOn w:val="DefaultParagraphFont"/>
    <w:link w:val="Caption"/>
    <w:autoRedefine/>
    <w:uiPriority w:val="35"/>
    <w:qFormat/>
    <w:rsid w:val="00FC2B30"/>
    <w:rPr>
      <w:rFonts w:eastAsia="Times New Roman"/>
      <w:i/>
      <w:iCs/>
      <w:color w:val="44546A" w:themeColor="text2"/>
      <w:sz w:val="28"/>
      <w:szCs w:val="28"/>
      <w:lang w:val="en-GB"/>
    </w:rPr>
  </w:style>
  <w:style w:type="character" w:customStyle="1" w:styleId="Style1Char">
    <w:name w:val="Style1 Char"/>
    <w:basedOn w:val="CaptionChar"/>
    <w:link w:val="Style1"/>
    <w:autoRedefine/>
    <w:qFormat/>
    <w:rsid w:val="0083521D"/>
    <w:rPr>
      <w:rFonts w:eastAsia="Times New Roman"/>
      <w:b/>
      <w:bCs/>
      <w:i w:val="0"/>
      <w:iCs/>
      <w:color w:val="44546A" w:themeColor="text2"/>
      <w:sz w:val="26"/>
      <w:szCs w:val="26"/>
      <w:lang w:val="en-GB"/>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rPr>
  </w:style>
  <w:style w:type="paragraph" w:customStyle="1" w:styleId="Bibliography1">
    <w:name w:val="Bibliography1"/>
    <w:basedOn w:val="Normal"/>
    <w:next w:val="Normal"/>
    <w:autoRedefine/>
    <w:uiPriority w:val="37"/>
    <w:unhideWhenUsed/>
    <w:qFormat/>
    <w:pPr>
      <w:tabs>
        <w:tab w:val="left" w:pos="384"/>
      </w:tabs>
      <w:spacing w:line="240" w:lineRule="auto"/>
      <w:ind w:left="384" w:hanging="384"/>
    </w:pPr>
  </w:style>
  <w:style w:type="table" w:customStyle="1" w:styleId="Style69">
    <w:name w:val="_Style 69"/>
    <w:basedOn w:val="TableNormal"/>
    <w:autoRedefine/>
    <w:qFormat/>
    <w:tblPr>
      <w:tblCellMar>
        <w:left w:w="115" w:type="dxa"/>
        <w:right w:w="115" w:type="dxa"/>
      </w:tblCellMar>
    </w:tblPr>
    <w:tcPr>
      <w:shd w:val="clear" w:color="auto" w:fill="D9E2F3"/>
    </w:tcPr>
  </w:style>
  <w:style w:type="table" w:customStyle="1" w:styleId="Style70">
    <w:name w:val="_Style 70"/>
    <w:basedOn w:val="TableNormal"/>
    <w:autoRedefine/>
    <w:qFormat/>
    <w:tblPr>
      <w:tblCellMar>
        <w:left w:w="115" w:type="dxa"/>
        <w:right w:w="115" w:type="dxa"/>
      </w:tblCellMar>
    </w:tblPr>
    <w:tcPr>
      <w:shd w:val="clear" w:color="auto" w:fill="D9E2F3"/>
    </w:tcPr>
  </w:style>
  <w:style w:type="table" w:customStyle="1" w:styleId="Style71">
    <w:name w:val="_Style 71"/>
    <w:basedOn w:val="TableNormal"/>
    <w:autoRedefine/>
    <w:qFormat/>
    <w:tblPr>
      <w:tblCellMar>
        <w:left w:w="115" w:type="dxa"/>
        <w:right w:w="115" w:type="dxa"/>
      </w:tblCellMar>
    </w:tblPr>
    <w:tcPr>
      <w:shd w:val="clear" w:color="auto" w:fill="D9E2F3"/>
    </w:tcPr>
  </w:style>
  <w:style w:type="table" w:customStyle="1" w:styleId="Style72">
    <w:name w:val="_Style 72"/>
    <w:basedOn w:val="TableNormal"/>
    <w:autoRedefine/>
    <w:qFormat/>
    <w:tblPr>
      <w:tblCellMar>
        <w:top w:w="15" w:type="dxa"/>
        <w:left w:w="15" w:type="dxa"/>
        <w:bottom w:w="15" w:type="dxa"/>
        <w:right w:w="15" w:type="dxa"/>
      </w:tblCellMar>
    </w:tblPr>
  </w:style>
  <w:style w:type="table" w:customStyle="1" w:styleId="Style73">
    <w:name w:val="_Style 73"/>
    <w:basedOn w:val="TableNormal"/>
    <w:autoRedefine/>
    <w:qFormat/>
    <w:tblPr>
      <w:tblCellMar>
        <w:top w:w="9" w:type="dxa"/>
        <w:left w:w="106" w:type="dxa"/>
        <w:right w:w="43" w:type="dxa"/>
      </w:tblCellMar>
    </w:tblPr>
  </w:style>
  <w:style w:type="table" w:customStyle="1" w:styleId="Style74">
    <w:name w:val="_Style 74"/>
    <w:basedOn w:val="TableNormal"/>
    <w:autoRedefine/>
    <w:qFormat/>
    <w:tblPr>
      <w:tblCellMar>
        <w:left w:w="0" w:type="dxa"/>
        <w:right w:w="0" w:type="dxa"/>
      </w:tblCellMar>
    </w:tblPr>
  </w:style>
  <w:style w:type="table" w:customStyle="1" w:styleId="Style75">
    <w:name w:val="_Style 75"/>
    <w:basedOn w:val="TableNormal"/>
    <w:autoRedefine/>
    <w:qFormat/>
    <w:tblPr>
      <w:tblCellMar>
        <w:left w:w="0" w:type="dxa"/>
        <w:right w:w="0" w:type="dxa"/>
      </w:tblCellMar>
    </w:tblPr>
  </w:style>
  <w:style w:type="table" w:customStyle="1" w:styleId="Style76">
    <w:name w:val="_Style 76"/>
    <w:basedOn w:val="TableNormal"/>
    <w:autoRedefine/>
    <w:qFormat/>
    <w:tblPr>
      <w:tblCellMar>
        <w:left w:w="0" w:type="dxa"/>
        <w:right w:w="0" w:type="dxa"/>
      </w:tblCellMar>
    </w:tblPr>
  </w:style>
  <w:style w:type="table" w:customStyle="1" w:styleId="Style77">
    <w:name w:val="_Style 77"/>
    <w:basedOn w:val="TableNormal"/>
    <w:autoRedefine/>
    <w:qFormat/>
    <w:tblPr>
      <w:tblCellMar>
        <w:left w:w="0" w:type="dxa"/>
        <w:right w:w="0" w:type="dxa"/>
      </w:tblCellMar>
    </w:tblPr>
  </w:style>
  <w:style w:type="table" w:customStyle="1" w:styleId="Style78">
    <w:name w:val="_Style 78"/>
    <w:basedOn w:val="TableNormal"/>
    <w:autoRedefine/>
    <w:qFormat/>
    <w:tblPr>
      <w:tblCellMar>
        <w:left w:w="0" w:type="dxa"/>
        <w:right w:w="0" w:type="dxa"/>
      </w:tblCellMar>
    </w:tblPr>
  </w:style>
  <w:style w:type="table" w:customStyle="1" w:styleId="Style79">
    <w:name w:val="_Style 79"/>
    <w:basedOn w:val="TableNormal"/>
    <w:autoRedefine/>
    <w:qFormat/>
    <w:tblPr>
      <w:tblCellMar>
        <w:left w:w="0" w:type="dxa"/>
        <w:right w:w="0" w:type="dxa"/>
      </w:tblCellMar>
    </w:tblPr>
  </w:style>
  <w:style w:type="table" w:customStyle="1" w:styleId="Style80">
    <w:name w:val="_Style 80"/>
    <w:basedOn w:val="TableNormal"/>
    <w:autoRedefine/>
    <w:qFormat/>
    <w:tblPr>
      <w:tblCellMar>
        <w:left w:w="0" w:type="dxa"/>
        <w:right w:w="0" w:type="dxa"/>
      </w:tblCellMar>
    </w:tblPr>
  </w:style>
  <w:style w:type="table" w:customStyle="1" w:styleId="Style81">
    <w:name w:val="_Style 81"/>
    <w:basedOn w:val="TableNormal"/>
    <w:autoRedefine/>
    <w:qFormat/>
    <w:tblPr>
      <w:tblCellMar>
        <w:left w:w="0" w:type="dxa"/>
        <w:right w:w="0" w:type="dxa"/>
      </w:tblCellMar>
    </w:tblPr>
  </w:style>
  <w:style w:type="table" w:customStyle="1" w:styleId="Style82">
    <w:name w:val="_Style 82"/>
    <w:basedOn w:val="TableNormal"/>
    <w:autoRedefine/>
    <w:qFormat/>
    <w:tblPr>
      <w:tblCellMar>
        <w:left w:w="0" w:type="dxa"/>
        <w:right w:w="0" w:type="dxa"/>
      </w:tblCellMar>
    </w:tblPr>
  </w:style>
  <w:style w:type="table" w:customStyle="1" w:styleId="Style83">
    <w:name w:val="_Style 83"/>
    <w:basedOn w:val="TableNormal"/>
    <w:autoRedefine/>
    <w:qFormat/>
    <w:tblPr>
      <w:tblCellMar>
        <w:left w:w="0" w:type="dxa"/>
        <w:right w:w="0" w:type="dxa"/>
      </w:tblCellMar>
    </w:tblPr>
  </w:style>
  <w:style w:type="character" w:customStyle="1" w:styleId="TitleChar">
    <w:name w:val="Title Char"/>
    <w:basedOn w:val="DefaultParagraphFont"/>
    <w:link w:val="Title"/>
    <w:autoRedefine/>
    <w:qFormat/>
    <w:rPr>
      <w:b/>
      <w:sz w:val="72"/>
      <w:szCs w:val="72"/>
    </w:rPr>
  </w:style>
  <w:style w:type="character" w:customStyle="1" w:styleId="UnresolvedMention2">
    <w:name w:val="Unresolved Mention2"/>
    <w:basedOn w:val="DefaultParagraphFont"/>
    <w:autoRedefine/>
    <w:uiPriority w:val="99"/>
    <w:semiHidden/>
    <w:unhideWhenUsed/>
    <w:qFormat/>
    <w:rPr>
      <w:color w:val="605E5C"/>
      <w:shd w:val="clear" w:color="auto" w:fill="E1DFDD"/>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paragraph" w:customStyle="1" w:styleId="Hnh">
    <w:name w:val="Hình"/>
    <w:basedOn w:val="Normal"/>
    <w:link w:val="HnhChar"/>
    <w:autoRedefine/>
    <w:qFormat/>
    <w:rsid w:val="00E82A5C"/>
    <w:pPr>
      <w:spacing w:before="0" w:after="200" w:line="240" w:lineRule="auto"/>
      <w:jc w:val="center"/>
    </w:pPr>
    <w:rPr>
      <w:color w:val="000000" w:themeColor="text1"/>
    </w:rPr>
  </w:style>
  <w:style w:type="character" w:customStyle="1" w:styleId="HnhChar">
    <w:name w:val="Hình Char"/>
    <w:link w:val="Hnh"/>
    <w:autoRedefine/>
    <w:qFormat/>
    <w:rsid w:val="00E82A5C"/>
    <w:rPr>
      <w:rFonts w:eastAsia="Times New Roman"/>
      <w:color w:val="000000" w:themeColor="text1"/>
      <w:sz w:val="26"/>
      <w:szCs w:val="26"/>
      <w:lang w:val="en-GB"/>
    </w:rPr>
  </w:style>
  <w:style w:type="paragraph" w:styleId="Bibliography">
    <w:name w:val="Bibliography"/>
    <w:basedOn w:val="Normal"/>
    <w:next w:val="Normal"/>
    <w:uiPriority w:val="37"/>
    <w:unhideWhenUsed/>
    <w:rsid w:val="005B70CD"/>
    <w:pPr>
      <w:spacing w:line="480" w:lineRule="auto"/>
      <w:ind w:left="720" w:hanging="720"/>
    </w:pPr>
  </w:style>
  <w:style w:type="character" w:styleId="UnresolvedMention">
    <w:name w:val="Unresolved Mention"/>
    <w:basedOn w:val="DefaultParagraphFont"/>
    <w:uiPriority w:val="99"/>
    <w:semiHidden/>
    <w:unhideWhenUsed/>
    <w:rsid w:val="00561F4F"/>
    <w:rPr>
      <w:color w:val="605E5C"/>
      <w:shd w:val="clear" w:color="auto" w:fill="E1DFDD"/>
    </w:rPr>
  </w:style>
  <w:style w:type="character" w:customStyle="1" w:styleId="Heading4Char">
    <w:name w:val="Heading 4 Char"/>
    <w:basedOn w:val="DefaultParagraphFont"/>
    <w:link w:val="Heading4"/>
    <w:uiPriority w:val="9"/>
    <w:rsid w:val="00E307EC"/>
    <w:rPr>
      <w:rFonts w:eastAsia="Times New Roman"/>
      <w:b/>
      <w:color w:val="000000"/>
      <w:sz w:val="26"/>
      <w:szCs w:val="26"/>
      <w:lang w:val="en-GB"/>
    </w:rPr>
  </w:style>
  <w:style w:type="paragraph" w:customStyle="1" w:styleId="anh">
    <w:name w:val="anh"/>
    <w:basedOn w:val="Normal"/>
    <w:link w:val="anhChar"/>
    <w:autoRedefine/>
    <w:qFormat/>
    <w:rsid w:val="004E108D"/>
    <w:pPr>
      <w:jc w:val="center"/>
    </w:pPr>
    <w:rPr>
      <w:lang w:val="en-US"/>
    </w:rPr>
  </w:style>
  <w:style w:type="character" w:customStyle="1" w:styleId="anhChar">
    <w:name w:val="anh Char"/>
    <w:basedOn w:val="DefaultParagraphFont"/>
    <w:link w:val="anh"/>
    <w:rsid w:val="004E108D"/>
    <w:rPr>
      <w:rFonts w:eastAsia="Times New Roman"/>
      <w:sz w:val="26"/>
      <w:szCs w:val="26"/>
    </w:rPr>
  </w:style>
  <w:style w:type="paragraph" w:styleId="TOCHeading">
    <w:name w:val="TOC Heading"/>
    <w:basedOn w:val="Heading1"/>
    <w:next w:val="Normal"/>
    <w:uiPriority w:val="39"/>
    <w:unhideWhenUsed/>
    <w:qFormat/>
    <w:rsid w:val="00695FE7"/>
    <w:pPr>
      <w:spacing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7820">
      <w:bodyDiv w:val="1"/>
      <w:marLeft w:val="0"/>
      <w:marRight w:val="0"/>
      <w:marTop w:val="0"/>
      <w:marBottom w:val="0"/>
      <w:divBdr>
        <w:top w:val="none" w:sz="0" w:space="0" w:color="auto"/>
        <w:left w:val="none" w:sz="0" w:space="0" w:color="auto"/>
        <w:bottom w:val="none" w:sz="0" w:space="0" w:color="auto"/>
        <w:right w:val="none" w:sz="0" w:space="0" w:color="auto"/>
      </w:divBdr>
    </w:div>
    <w:div w:id="39481226">
      <w:bodyDiv w:val="1"/>
      <w:marLeft w:val="0"/>
      <w:marRight w:val="0"/>
      <w:marTop w:val="0"/>
      <w:marBottom w:val="0"/>
      <w:divBdr>
        <w:top w:val="none" w:sz="0" w:space="0" w:color="auto"/>
        <w:left w:val="none" w:sz="0" w:space="0" w:color="auto"/>
        <w:bottom w:val="none" w:sz="0" w:space="0" w:color="auto"/>
        <w:right w:val="none" w:sz="0" w:space="0" w:color="auto"/>
      </w:divBdr>
    </w:div>
    <w:div w:id="39785340">
      <w:bodyDiv w:val="1"/>
      <w:marLeft w:val="0"/>
      <w:marRight w:val="0"/>
      <w:marTop w:val="0"/>
      <w:marBottom w:val="0"/>
      <w:divBdr>
        <w:top w:val="none" w:sz="0" w:space="0" w:color="auto"/>
        <w:left w:val="none" w:sz="0" w:space="0" w:color="auto"/>
        <w:bottom w:val="none" w:sz="0" w:space="0" w:color="auto"/>
        <w:right w:val="none" w:sz="0" w:space="0" w:color="auto"/>
      </w:divBdr>
    </w:div>
    <w:div w:id="53044114">
      <w:bodyDiv w:val="1"/>
      <w:marLeft w:val="0"/>
      <w:marRight w:val="0"/>
      <w:marTop w:val="0"/>
      <w:marBottom w:val="0"/>
      <w:divBdr>
        <w:top w:val="none" w:sz="0" w:space="0" w:color="auto"/>
        <w:left w:val="none" w:sz="0" w:space="0" w:color="auto"/>
        <w:bottom w:val="none" w:sz="0" w:space="0" w:color="auto"/>
        <w:right w:val="none" w:sz="0" w:space="0" w:color="auto"/>
      </w:divBdr>
    </w:div>
    <w:div w:id="54206682">
      <w:bodyDiv w:val="1"/>
      <w:marLeft w:val="0"/>
      <w:marRight w:val="0"/>
      <w:marTop w:val="0"/>
      <w:marBottom w:val="0"/>
      <w:divBdr>
        <w:top w:val="none" w:sz="0" w:space="0" w:color="auto"/>
        <w:left w:val="none" w:sz="0" w:space="0" w:color="auto"/>
        <w:bottom w:val="none" w:sz="0" w:space="0" w:color="auto"/>
        <w:right w:val="none" w:sz="0" w:space="0" w:color="auto"/>
      </w:divBdr>
    </w:div>
    <w:div w:id="54739311">
      <w:bodyDiv w:val="1"/>
      <w:marLeft w:val="0"/>
      <w:marRight w:val="0"/>
      <w:marTop w:val="0"/>
      <w:marBottom w:val="0"/>
      <w:divBdr>
        <w:top w:val="none" w:sz="0" w:space="0" w:color="auto"/>
        <w:left w:val="none" w:sz="0" w:space="0" w:color="auto"/>
        <w:bottom w:val="none" w:sz="0" w:space="0" w:color="auto"/>
        <w:right w:val="none" w:sz="0" w:space="0" w:color="auto"/>
      </w:divBdr>
    </w:div>
    <w:div w:id="65424776">
      <w:bodyDiv w:val="1"/>
      <w:marLeft w:val="0"/>
      <w:marRight w:val="0"/>
      <w:marTop w:val="0"/>
      <w:marBottom w:val="0"/>
      <w:divBdr>
        <w:top w:val="none" w:sz="0" w:space="0" w:color="auto"/>
        <w:left w:val="none" w:sz="0" w:space="0" w:color="auto"/>
        <w:bottom w:val="none" w:sz="0" w:space="0" w:color="auto"/>
        <w:right w:val="none" w:sz="0" w:space="0" w:color="auto"/>
      </w:divBdr>
    </w:div>
    <w:div w:id="77750820">
      <w:bodyDiv w:val="1"/>
      <w:marLeft w:val="0"/>
      <w:marRight w:val="0"/>
      <w:marTop w:val="0"/>
      <w:marBottom w:val="0"/>
      <w:divBdr>
        <w:top w:val="none" w:sz="0" w:space="0" w:color="auto"/>
        <w:left w:val="none" w:sz="0" w:space="0" w:color="auto"/>
        <w:bottom w:val="none" w:sz="0" w:space="0" w:color="auto"/>
        <w:right w:val="none" w:sz="0" w:space="0" w:color="auto"/>
      </w:divBdr>
    </w:div>
    <w:div w:id="80565991">
      <w:bodyDiv w:val="1"/>
      <w:marLeft w:val="0"/>
      <w:marRight w:val="0"/>
      <w:marTop w:val="0"/>
      <w:marBottom w:val="0"/>
      <w:divBdr>
        <w:top w:val="none" w:sz="0" w:space="0" w:color="auto"/>
        <w:left w:val="none" w:sz="0" w:space="0" w:color="auto"/>
        <w:bottom w:val="none" w:sz="0" w:space="0" w:color="auto"/>
        <w:right w:val="none" w:sz="0" w:space="0" w:color="auto"/>
      </w:divBdr>
    </w:div>
    <w:div w:id="124932980">
      <w:bodyDiv w:val="1"/>
      <w:marLeft w:val="0"/>
      <w:marRight w:val="0"/>
      <w:marTop w:val="0"/>
      <w:marBottom w:val="0"/>
      <w:divBdr>
        <w:top w:val="none" w:sz="0" w:space="0" w:color="auto"/>
        <w:left w:val="none" w:sz="0" w:space="0" w:color="auto"/>
        <w:bottom w:val="none" w:sz="0" w:space="0" w:color="auto"/>
        <w:right w:val="none" w:sz="0" w:space="0" w:color="auto"/>
      </w:divBdr>
    </w:div>
    <w:div w:id="147092421">
      <w:bodyDiv w:val="1"/>
      <w:marLeft w:val="0"/>
      <w:marRight w:val="0"/>
      <w:marTop w:val="0"/>
      <w:marBottom w:val="0"/>
      <w:divBdr>
        <w:top w:val="none" w:sz="0" w:space="0" w:color="auto"/>
        <w:left w:val="none" w:sz="0" w:space="0" w:color="auto"/>
        <w:bottom w:val="none" w:sz="0" w:space="0" w:color="auto"/>
        <w:right w:val="none" w:sz="0" w:space="0" w:color="auto"/>
      </w:divBdr>
    </w:div>
    <w:div w:id="151486368">
      <w:bodyDiv w:val="1"/>
      <w:marLeft w:val="0"/>
      <w:marRight w:val="0"/>
      <w:marTop w:val="0"/>
      <w:marBottom w:val="0"/>
      <w:divBdr>
        <w:top w:val="none" w:sz="0" w:space="0" w:color="auto"/>
        <w:left w:val="none" w:sz="0" w:space="0" w:color="auto"/>
        <w:bottom w:val="none" w:sz="0" w:space="0" w:color="auto"/>
        <w:right w:val="none" w:sz="0" w:space="0" w:color="auto"/>
      </w:divBdr>
    </w:div>
    <w:div w:id="155149668">
      <w:bodyDiv w:val="1"/>
      <w:marLeft w:val="0"/>
      <w:marRight w:val="0"/>
      <w:marTop w:val="0"/>
      <w:marBottom w:val="0"/>
      <w:divBdr>
        <w:top w:val="none" w:sz="0" w:space="0" w:color="auto"/>
        <w:left w:val="none" w:sz="0" w:space="0" w:color="auto"/>
        <w:bottom w:val="none" w:sz="0" w:space="0" w:color="auto"/>
        <w:right w:val="none" w:sz="0" w:space="0" w:color="auto"/>
      </w:divBdr>
    </w:div>
    <w:div w:id="176308843">
      <w:bodyDiv w:val="1"/>
      <w:marLeft w:val="0"/>
      <w:marRight w:val="0"/>
      <w:marTop w:val="0"/>
      <w:marBottom w:val="0"/>
      <w:divBdr>
        <w:top w:val="none" w:sz="0" w:space="0" w:color="auto"/>
        <w:left w:val="none" w:sz="0" w:space="0" w:color="auto"/>
        <w:bottom w:val="none" w:sz="0" w:space="0" w:color="auto"/>
        <w:right w:val="none" w:sz="0" w:space="0" w:color="auto"/>
      </w:divBdr>
      <w:divsChild>
        <w:div w:id="2028556314">
          <w:marLeft w:val="0"/>
          <w:marRight w:val="0"/>
          <w:marTop w:val="0"/>
          <w:marBottom w:val="0"/>
          <w:divBdr>
            <w:top w:val="none" w:sz="0" w:space="0" w:color="auto"/>
            <w:left w:val="none" w:sz="0" w:space="0" w:color="auto"/>
            <w:bottom w:val="none" w:sz="0" w:space="0" w:color="auto"/>
            <w:right w:val="none" w:sz="0" w:space="0" w:color="auto"/>
          </w:divBdr>
          <w:divsChild>
            <w:div w:id="18673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571">
      <w:bodyDiv w:val="1"/>
      <w:marLeft w:val="0"/>
      <w:marRight w:val="0"/>
      <w:marTop w:val="0"/>
      <w:marBottom w:val="0"/>
      <w:divBdr>
        <w:top w:val="none" w:sz="0" w:space="0" w:color="auto"/>
        <w:left w:val="none" w:sz="0" w:space="0" w:color="auto"/>
        <w:bottom w:val="none" w:sz="0" w:space="0" w:color="auto"/>
        <w:right w:val="none" w:sz="0" w:space="0" w:color="auto"/>
      </w:divBdr>
    </w:div>
    <w:div w:id="227885432">
      <w:bodyDiv w:val="1"/>
      <w:marLeft w:val="0"/>
      <w:marRight w:val="0"/>
      <w:marTop w:val="0"/>
      <w:marBottom w:val="0"/>
      <w:divBdr>
        <w:top w:val="none" w:sz="0" w:space="0" w:color="auto"/>
        <w:left w:val="none" w:sz="0" w:space="0" w:color="auto"/>
        <w:bottom w:val="none" w:sz="0" w:space="0" w:color="auto"/>
        <w:right w:val="none" w:sz="0" w:space="0" w:color="auto"/>
      </w:divBdr>
    </w:div>
    <w:div w:id="233008905">
      <w:bodyDiv w:val="1"/>
      <w:marLeft w:val="0"/>
      <w:marRight w:val="0"/>
      <w:marTop w:val="0"/>
      <w:marBottom w:val="0"/>
      <w:divBdr>
        <w:top w:val="none" w:sz="0" w:space="0" w:color="auto"/>
        <w:left w:val="none" w:sz="0" w:space="0" w:color="auto"/>
        <w:bottom w:val="none" w:sz="0" w:space="0" w:color="auto"/>
        <w:right w:val="none" w:sz="0" w:space="0" w:color="auto"/>
      </w:divBdr>
    </w:div>
    <w:div w:id="243223461">
      <w:bodyDiv w:val="1"/>
      <w:marLeft w:val="0"/>
      <w:marRight w:val="0"/>
      <w:marTop w:val="0"/>
      <w:marBottom w:val="0"/>
      <w:divBdr>
        <w:top w:val="none" w:sz="0" w:space="0" w:color="auto"/>
        <w:left w:val="none" w:sz="0" w:space="0" w:color="auto"/>
        <w:bottom w:val="none" w:sz="0" w:space="0" w:color="auto"/>
        <w:right w:val="none" w:sz="0" w:space="0" w:color="auto"/>
      </w:divBdr>
    </w:div>
    <w:div w:id="252710980">
      <w:bodyDiv w:val="1"/>
      <w:marLeft w:val="0"/>
      <w:marRight w:val="0"/>
      <w:marTop w:val="0"/>
      <w:marBottom w:val="0"/>
      <w:divBdr>
        <w:top w:val="none" w:sz="0" w:space="0" w:color="auto"/>
        <w:left w:val="none" w:sz="0" w:space="0" w:color="auto"/>
        <w:bottom w:val="none" w:sz="0" w:space="0" w:color="auto"/>
        <w:right w:val="none" w:sz="0" w:space="0" w:color="auto"/>
      </w:divBdr>
    </w:div>
    <w:div w:id="264076599">
      <w:bodyDiv w:val="1"/>
      <w:marLeft w:val="0"/>
      <w:marRight w:val="0"/>
      <w:marTop w:val="0"/>
      <w:marBottom w:val="0"/>
      <w:divBdr>
        <w:top w:val="none" w:sz="0" w:space="0" w:color="auto"/>
        <w:left w:val="none" w:sz="0" w:space="0" w:color="auto"/>
        <w:bottom w:val="none" w:sz="0" w:space="0" w:color="auto"/>
        <w:right w:val="none" w:sz="0" w:space="0" w:color="auto"/>
      </w:divBdr>
    </w:div>
    <w:div w:id="272061237">
      <w:bodyDiv w:val="1"/>
      <w:marLeft w:val="0"/>
      <w:marRight w:val="0"/>
      <w:marTop w:val="0"/>
      <w:marBottom w:val="0"/>
      <w:divBdr>
        <w:top w:val="none" w:sz="0" w:space="0" w:color="auto"/>
        <w:left w:val="none" w:sz="0" w:space="0" w:color="auto"/>
        <w:bottom w:val="none" w:sz="0" w:space="0" w:color="auto"/>
        <w:right w:val="none" w:sz="0" w:space="0" w:color="auto"/>
      </w:divBdr>
    </w:div>
    <w:div w:id="279192508">
      <w:bodyDiv w:val="1"/>
      <w:marLeft w:val="0"/>
      <w:marRight w:val="0"/>
      <w:marTop w:val="0"/>
      <w:marBottom w:val="0"/>
      <w:divBdr>
        <w:top w:val="none" w:sz="0" w:space="0" w:color="auto"/>
        <w:left w:val="none" w:sz="0" w:space="0" w:color="auto"/>
        <w:bottom w:val="none" w:sz="0" w:space="0" w:color="auto"/>
        <w:right w:val="none" w:sz="0" w:space="0" w:color="auto"/>
      </w:divBdr>
    </w:div>
    <w:div w:id="283001831">
      <w:bodyDiv w:val="1"/>
      <w:marLeft w:val="0"/>
      <w:marRight w:val="0"/>
      <w:marTop w:val="0"/>
      <w:marBottom w:val="0"/>
      <w:divBdr>
        <w:top w:val="none" w:sz="0" w:space="0" w:color="auto"/>
        <w:left w:val="none" w:sz="0" w:space="0" w:color="auto"/>
        <w:bottom w:val="none" w:sz="0" w:space="0" w:color="auto"/>
        <w:right w:val="none" w:sz="0" w:space="0" w:color="auto"/>
      </w:divBdr>
    </w:div>
    <w:div w:id="329328889">
      <w:bodyDiv w:val="1"/>
      <w:marLeft w:val="0"/>
      <w:marRight w:val="0"/>
      <w:marTop w:val="0"/>
      <w:marBottom w:val="0"/>
      <w:divBdr>
        <w:top w:val="none" w:sz="0" w:space="0" w:color="auto"/>
        <w:left w:val="none" w:sz="0" w:space="0" w:color="auto"/>
        <w:bottom w:val="none" w:sz="0" w:space="0" w:color="auto"/>
        <w:right w:val="none" w:sz="0" w:space="0" w:color="auto"/>
      </w:divBdr>
    </w:div>
    <w:div w:id="354230596">
      <w:bodyDiv w:val="1"/>
      <w:marLeft w:val="0"/>
      <w:marRight w:val="0"/>
      <w:marTop w:val="0"/>
      <w:marBottom w:val="0"/>
      <w:divBdr>
        <w:top w:val="none" w:sz="0" w:space="0" w:color="auto"/>
        <w:left w:val="none" w:sz="0" w:space="0" w:color="auto"/>
        <w:bottom w:val="none" w:sz="0" w:space="0" w:color="auto"/>
        <w:right w:val="none" w:sz="0" w:space="0" w:color="auto"/>
      </w:divBdr>
    </w:div>
    <w:div w:id="359669364">
      <w:bodyDiv w:val="1"/>
      <w:marLeft w:val="0"/>
      <w:marRight w:val="0"/>
      <w:marTop w:val="0"/>
      <w:marBottom w:val="0"/>
      <w:divBdr>
        <w:top w:val="none" w:sz="0" w:space="0" w:color="auto"/>
        <w:left w:val="none" w:sz="0" w:space="0" w:color="auto"/>
        <w:bottom w:val="none" w:sz="0" w:space="0" w:color="auto"/>
        <w:right w:val="none" w:sz="0" w:space="0" w:color="auto"/>
      </w:divBdr>
    </w:div>
    <w:div w:id="395856511">
      <w:bodyDiv w:val="1"/>
      <w:marLeft w:val="0"/>
      <w:marRight w:val="0"/>
      <w:marTop w:val="0"/>
      <w:marBottom w:val="0"/>
      <w:divBdr>
        <w:top w:val="none" w:sz="0" w:space="0" w:color="auto"/>
        <w:left w:val="none" w:sz="0" w:space="0" w:color="auto"/>
        <w:bottom w:val="none" w:sz="0" w:space="0" w:color="auto"/>
        <w:right w:val="none" w:sz="0" w:space="0" w:color="auto"/>
      </w:divBdr>
    </w:div>
    <w:div w:id="409039784">
      <w:bodyDiv w:val="1"/>
      <w:marLeft w:val="0"/>
      <w:marRight w:val="0"/>
      <w:marTop w:val="0"/>
      <w:marBottom w:val="0"/>
      <w:divBdr>
        <w:top w:val="none" w:sz="0" w:space="0" w:color="auto"/>
        <w:left w:val="none" w:sz="0" w:space="0" w:color="auto"/>
        <w:bottom w:val="none" w:sz="0" w:space="0" w:color="auto"/>
        <w:right w:val="none" w:sz="0" w:space="0" w:color="auto"/>
      </w:divBdr>
    </w:div>
    <w:div w:id="418646286">
      <w:bodyDiv w:val="1"/>
      <w:marLeft w:val="0"/>
      <w:marRight w:val="0"/>
      <w:marTop w:val="0"/>
      <w:marBottom w:val="0"/>
      <w:divBdr>
        <w:top w:val="none" w:sz="0" w:space="0" w:color="auto"/>
        <w:left w:val="none" w:sz="0" w:space="0" w:color="auto"/>
        <w:bottom w:val="none" w:sz="0" w:space="0" w:color="auto"/>
        <w:right w:val="none" w:sz="0" w:space="0" w:color="auto"/>
      </w:divBdr>
    </w:div>
    <w:div w:id="419373262">
      <w:bodyDiv w:val="1"/>
      <w:marLeft w:val="0"/>
      <w:marRight w:val="0"/>
      <w:marTop w:val="0"/>
      <w:marBottom w:val="0"/>
      <w:divBdr>
        <w:top w:val="none" w:sz="0" w:space="0" w:color="auto"/>
        <w:left w:val="none" w:sz="0" w:space="0" w:color="auto"/>
        <w:bottom w:val="none" w:sz="0" w:space="0" w:color="auto"/>
        <w:right w:val="none" w:sz="0" w:space="0" w:color="auto"/>
      </w:divBdr>
    </w:div>
    <w:div w:id="427770897">
      <w:bodyDiv w:val="1"/>
      <w:marLeft w:val="0"/>
      <w:marRight w:val="0"/>
      <w:marTop w:val="0"/>
      <w:marBottom w:val="0"/>
      <w:divBdr>
        <w:top w:val="none" w:sz="0" w:space="0" w:color="auto"/>
        <w:left w:val="none" w:sz="0" w:space="0" w:color="auto"/>
        <w:bottom w:val="none" w:sz="0" w:space="0" w:color="auto"/>
        <w:right w:val="none" w:sz="0" w:space="0" w:color="auto"/>
      </w:divBdr>
    </w:div>
    <w:div w:id="508256637">
      <w:bodyDiv w:val="1"/>
      <w:marLeft w:val="0"/>
      <w:marRight w:val="0"/>
      <w:marTop w:val="0"/>
      <w:marBottom w:val="0"/>
      <w:divBdr>
        <w:top w:val="none" w:sz="0" w:space="0" w:color="auto"/>
        <w:left w:val="none" w:sz="0" w:space="0" w:color="auto"/>
        <w:bottom w:val="none" w:sz="0" w:space="0" w:color="auto"/>
        <w:right w:val="none" w:sz="0" w:space="0" w:color="auto"/>
      </w:divBdr>
    </w:div>
    <w:div w:id="532497601">
      <w:bodyDiv w:val="1"/>
      <w:marLeft w:val="0"/>
      <w:marRight w:val="0"/>
      <w:marTop w:val="0"/>
      <w:marBottom w:val="0"/>
      <w:divBdr>
        <w:top w:val="none" w:sz="0" w:space="0" w:color="auto"/>
        <w:left w:val="none" w:sz="0" w:space="0" w:color="auto"/>
        <w:bottom w:val="none" w:sz="0" w:space="0" w:color="auto"/>
        <w:right w:val="none" w:sz="0" w:space="0" w:color="auto"/>
      </w:divBdr>
    </w:div>
    <w:div w:id="533538016">
      <w:bodyDiv w:val="1"/>
      <w:marLeft w:val="0"/>
      <w:marRight w:val="0"/>
      <w:marTop w:val="0"/>
      <w:marBottom w:val="0"/>
      <w:divBdr>
        <w:top w:val="none" w:sz="0" w:space="0" w:color="auto"/>
        <w:left w:val="none" w:sz="0" w:space="0" w:color="auto"/>
        <w:bottom w:val="none" w:sz="0" w:space="0" w:color="auto"/>
        <w:right w:val="none" w:sz="0" w:space="0" w:color="auto"/>
      </w:divBdr>
    </w:div>
    <w:div w:id="549920255">
      <w:bodyDiv w:val="1"/>
      <w:marLeft w:val="0"/>
      <w:marRight w:val="0"/>
      <w:marTop w:val="0"/>
      <w:marBottom w:val="0"/>
      <w:divBdr>
        <w:top w:val="none" w:sz="0" w:space="0" w:color="auto"/>
        <w:left w:val="none" w:sz="0" w:space="0" w:color="auto"/>
        <w:bottom w:val="none" w:sz="0" w:space="0" w:color="auto"/>
        <w:right w:val="none" w:sz="0" w:space="0" w:color="auto"/>
      </w:divBdr>
    </w:div>
    <w:div w:id="577058322">
      <w:bodyDiv w:val="1"/>
      <w:marLeft w:val="0"/>
      <w:marRight w:val="0"/>
      <w:marTop w:val="0"/>
      <w:marBottom w:val="0"/>
      <w:divBdr>
        <w:top w:val="none" w:sz="0" w:space="0" w:color="auto"/>
        <w:left w:val="none" w:sz="0" w:space="0" w:color="auto"/>
        <w:bottom w:val="none" w:sz="0" w:space="0" w:color="auto"/>
        <w:right w:val="none" w:sz="0" w:space="0" w:color="auto"/>
      </w:divBdr>
    </w:div>
    <w:div w:id="586380917">
      <w:bodyDiv w:val="1"/>
      <w:marLeft w:val="0"/>
      <w:marRight w:val="0"/>
      <w:marTop w:val="0"/>
      <w:marBottom w:val="0"/>
      <w:divBdr>
        <w:top w:val="none" w:sz="0" w:space="0" w:color="auto"/>
        <w:left w:val="none" w:sz="0" w:space="0" w:color="auto"/>
        <w:bottom w:val="none" w:sz="0" w:space="0" w:color="auto"/>
        <w:right w:val="none" w:sz="0" w:space="0" w:color="auto"/>
      </w:divBdr>
    </w:div>
    <w:div w:id="592201324">
      <w:bodyDiv w:val="1"/>
      <w:marLeft w:val="0"/>
      <w:marRight w:val="0"/>
      <w:marTop w:val="0"/>
      <w:marBottom w:val="0"/>
      <w:divBdr>
        <w:top w:val="none" w:sz="0" w:space="0" w:color="auto"/>
        <w:left w:val="none" w:sz="0" w:space="0" w:color="auto"/>
        <w:bottom w:val="none" w:sz="0" w:space="0" w:color="auto"/>
        <w:right w:val="none" w:sz="0" w:space="0" w:color="auto"/>
      </w:divBdr>
    </w:div>
    <w:div w:id="608902158">
      <w:bodyDiv w:val="1"/>
      <w:marLeft w:val="0"/>
      <w:marRight w:val="0"/>
      <w:marTop w:val="0"/>
      <w:marBottom w:val="0"/>
      <w:divBdr>
        <w:top w:val="none" w:sz="0" w:space="0" w:color="auto"/>
        <w:left w:val="none" w:sz="0" w:space="0" w:color="auto"/>
        <w:bottom w:val="none" w:sz="0" w:space="0" w:color="auto"/>
        <w:right w:val="none" w:sz="0" w:space="0" w:color="auto"/>
      </w:divBdr>
    </w:div>
    <w:div w:id="626468803">
      <w:bodyDiv w:val="1"/>
      <w:marLeft w:val="0"/>
      <w:marRight w:val="0"/>
      <w:marTop w:val="0"/>
      <w:marBottom w:val="0"/>
      <w:divBdr>
        <w:top w:val="none" w:sz="0" w:space="0" w:color="auto"/>
        <w:left w:val="none" w:sz="0" w:space="0" w:color="auto"/>
        <w:bottom w:val="none" w:sz="0" w:space="0" w:color="auto"/>
        <w:right w:val="none" w:sz="0" w:space="0" w:color="auto"/>
      </w:divBdr>
    </w:div>
    <w:div w:id="631713259">
      <w:bodyDiv w:val="1"/>
      <w:marLeft w:val="0"/>
      <w:marRight w:val="0"/>
      <w:marTop w:val="0"/>
      <w:marBottom w:val="0"/>
      <w:divBdr>
        <w:top w:val="none" w:sz="0" w:space="0" w:color="auto"/>
        <w:left w:val="none" w:sz="0" w:space="0" w:color="auto"/>
        <w:bottom w:val="none" w:sz="0" w:space="0" w:color="auto"/>
        <w:right w:val="none" w:sz="0" w:space="0" w:color="auto"/>
      </w:divBdr>
    </w:div>
    <w:div w:id="637880720">
      <w:bodyDiv w:val="1"/>
      <w:marLeft w:val="0"/>
      <w:marRight w:val="0"/>
      <w:marTop w:val="0"/>
      <w:marBottom w:val="0"/>
      <w:divBdr>
        <w:top w:val="none" w:sz="0" w:space="0" w:color="auto"/>
        <w:left w:val="none" w:sz="0" w:space="0" w:color="auto"/>
        <w:bottom w:val="none" w:sz="0" w:space="0" w:color="auto"/>
        <w:right w:val="none" w:sz="0" w:space="0" w:color="auto"/>
      </w:divBdr>
    </w:div>
    <w:div w:id="647589445">
      <w:bodyDiv w:val="1"/>
      <w:marLeft w:val="0"/>
      <w:marRight w:val="0"/>
      <w:marTop w:val="0"/>
      <w:marBottom w:val="0"/>
      <w:divBdr>
        <w:top w:val="none" w:sz="0" w:space="0" w:color="auto"/>
        <w:left w:val="none" w:sz="0" w:space="0" w:color="auto"/>
        <w:bottom w:val="none" w:sz="0" w:space="0" w:color="auto"/>
        <w:right w:val="none" w:sz="0" w:space="0" w:color="auto"/>
      </w:divBdr>
    </w:div>
    <w:div w:id="661540738">
      <w:bodyDiv w:val="1"/>
      <w:marLeft w:val="0"/>
      <w:marRight w:val="0"/>
      <w:marTop w:val="0"/>
      <w:marBottom w:val="0"/>
      <w:divBdr>
        <w:top w:val="none" w:sz="0" w:space="0" w:color="auto"/>
        <w:left w:val="none" w:sz="0" w:space="0" w:color="auto"/>
        <w:bottom w:val="none" w:sz="0" w:space="0" w:color="auto"/>
        <w:right w:val="none" w:sz="0" w:space="0" w:color="auto"/>
      </w:divBdr>
    </w:div>
    <w:div w:id="672296942">
      <w:bodyDiv w:val="1"/>
      <w:marLeft w:val="0"/>
      <w:marRight w:val="0"/>
      <w:marTop w:val="0"/>
      <w:marBottom w:val="0"/>
      <w:divBdr>
        <w:top w:val="none" w:sz="0" w:space="0" w:color="auto"/>
        <w:left w:val="none" w:sz="0" w:space="0" w:color="auto"/>
        <w:bottom w:val="none" w:sz="0" w:space="0" w:color="auto"/>
        <w:right w:val="none" w:sz="0" w:space="0" w:color="auto"/>
      </w:divBdr>
    </w:div>
    <w:div w:id="689405671">
      <w:bodyDiv w:val="1"/>
      <w:marLeft w:val="0"/>
      <w:marRight w:val="0"/>
      <w:marTop w:val="0"/>
      <w:marBottom w:val="0"/>
      <w:divBdr>
        <w:top w:val="none" w:sz="0" w:space="0" w:color="auto"/>
        <w:left w:val="none" w:sz="0" w:space="0" w:color="auto"/>
        <w:bottom w:val="none" w:sz="0" w:space="0" w:color="auto"/>
        <w:right w:val="none" w:sz="0" w:space="0" w:color="auto"/>
      </w:divBdr>
    </w:div>
    <w:div w:id="745222487">
      <w:bodyDiv w:val="1"/>
      <w:marLeft w:val="0"/>
      <w:marRight w:val="0"/>
      <w:marTop w:val="0"/>
      <w:marBottom w:val="0"/>
      <w:divBdr>
        <w:top w:val="none" w:sz="0" w:space="0" w:color="auto"/>
        <w:left w:val="none" w:sz="0" w:space="0" w:color="auto"/>
        <w:bottom w:val="none" w:sz="0" w:space="0" w:color="auto"/>
        <w:right w:val="none" w:sz="0" w:space="0" w:color="auto"/>
      </w:divBdr>
    </w:div>
    <w:div w:id="753550218">
      <w:bodyDiv w:val="1"/>
      <w:marLeft w:val="0"/>
      <w:marRight w:val="0"/>
      <w:marTop w:val="0"/>
      <w:marBottom w:val="0"/>
      <w:divBdr>
        <w:top w:val="none" w:sz="0" w:space="0" w:color="auto"/>
        <w:left w:val="none" w:sz="0" w:space="0" w:color="auto"/>
        <w:bottom w:val="none" w:sz="0" w:space="0" w:color="auto"/>
        <w:right w:val="none" w:sz="0" w:space="0" w:color="auto"/>
      </w:divBdr>
    </w:div>
    <w:div w:id="753819140">
      <w:bodyDiv w:val="1"/>
      <w:marLeft w:val="0"/>
      <w:marRight w:val="0"/>
      <w:marTop w:val="0"/>
      <w:marBottom w:val="0"/>
      <w:divBdr>
        <w:top w:val="none" w:sz="0" w:space="0" w:color="auto"/>
        <w:left w:val="none" w:sz="0" w:space="0" w:color="auto"/>
        <w:bottom w:val="none" w:sz="0" w:space="0" w:color="auto"/>
        <w:right w:val="none" w:sz="0" w:space="0" w:color="auto"/>
      </w:divBdr>
    </w:div>
    <w:div w:id="775253118">
      <w:bodyDiv w:val="1"/>
      <w:marLeft w:val="0"/>
      <w:marRight w:val="0"/>
      <w:marTop w:val="0"/>
      <w:marBottom w:val="0"/>
      <w:divBdr>
        <w:top w:val="none" w:sz="0" w:space="0" w:color="auto"/>
        <w:left w:val="none" w:sz="0" w:space="0" w:color="auto"/>
        <w:bottom w:val="none" w:sz="0" w:space="0" w:color="auto"/>
        <w:right w:val="none" w:sz="0" w:space="0" w:color="auto"/>
      </w:divBdr>
    </w:div>
    <w:div w:id="779380492">
      <w:bodyDiv w:val="1"/>
      <w:marLeft w:val="0"/>
      <w:marRight w:val="0"/>
      <w:marTop w:val="0"/>
      <w:marBottom w:val="0"/>
      <w:divBdr>
        <w:top w:val="none" w:sz="0" w:space="0" w:color="auto"/>
        <w:left w:val="none" w:sz="0" w:space="0" w:color="auto"/>
        <w:bottom w:val="none" w:sz="0" w:space="0" w:color="auto"/>
        <w:right w:val="none" w:sz="0" w:space="0" w:color="auto"/>
      </w:divBdr>
    </w:div>
    <w:div w:id="788091353">
      <w:bodyDiv w:val="1"/>
      <w:marLeft w:val="0"/>
      <w:marRight w:val="0"/>
      <w:marTop w:val="0"/>
      <w:marBottom w:val="0"/>
      <w:divBdr>
        <w:top w:val="none" w:sz="0" w:space="0" w:color="auto"/>
        <w:left w:val="none" w:sz="0" w:space="0" w:color="auto"/>
        <w:bottom w:val="none" w:sz="0" w:space="0" w:color="auto"/>
        <w:right w:val="none" w:sz="0" w:space="0" w:color="auto"/>
      </w:divBdr>
    </w:div>
    <w:div w:id="792477816">
      <w:bodyDiv w:val="1"/>
      <w:marLeft w:val="0"/>
      <w:marRight w:val="0"/>
      <w:marTop w:val="0"/>
      <w:marBottom w:val="0"/>
      <w:divBdr>
        <w:top w:val="none" w:sz="0" w:space="0" w:color="auto"/>
        <w:left w:val="none" w:sz="0" w:space="0" w:color="auto"/>
        <w:bottom w:val="none" w:sz="0" w:space="0" w:color="auto"/>
        <w:right w:val="none" w:sz="0" w:space="0" w:color="auto"/>
      </w:divBdr>
    </w:div>
    <w:div w:id="807363347">
      <w:bodyDiv w:val="1"/>
      <w:marLeft w:val="0"/>
      <w:marRight w:val="0"/>
      <w:marTop w:val="0"/>
      <w:marBottom w:val="0"/>
      <w:divBdr>
        <w:top w:val="none" w:sz="0" w:space="0" w:color="auto"/>
        <w:left w:val="none" w:sz="0" w:space="0" w:color="auto"/>
        <w:bottom w:val="none" w:sz="0" w:space="0" w:color="auto"/>
        <w:right w:val="none" w:sz="0" w:space="0" w:color="auto"/>
      </w:divBdr>
    </w:div>
    <w:div w:id="846215842">
      <w:bodyDiv w:val="1"/>
      <w:marLeft w:val="0"/>
      <w:marRight w:val="0"/>
      <w:marTop w:val="0"/>
      <w:marBottom w:val="0"/>
      <w:divBdr>
        <w:top w:val="none" w:sz="0" w:space="0" w:color="auto"/>
        <w:left w:val="none" w:sz="0" w:space="0" w:color="auto"/>
        <w:bottom w:val="none" w:sz="0" w:space="0" w:color="auto"/>
        <w:right w:val="none" w:sz="0" w:space="0" w:color="auto"/>
      </w:divBdr>
    </w:div>
    <w:div w:id="889682293">
      <w:bodyDiv w:val="1"/>
      <w:marLeft w:val="0"/>
      <w:marRight w:val="0"/>
      <w:marTop w:val="0"/>
      <w:marBottom w:val="0"/>
      <w:divBdr>
        <w:top w:val="none" w:sz="0" w:space="0" w:color="auto"/>
        <w:left w:val="none" w:sz="0" w:space="0" w:color="auto"/>
        <w:bottom w:val="none" w:sz="0" w:space="0" w:color="auto"/>
        <w:right w:val="none" w:sz="0" w:space="0" w:color="auto"/>
      </w:divBdr>
    </w:div>
    <w:div w:id="895582028">
      <w:bodyDiv w:val="1"/>
      <w:marLeft w:val="0"/>
      <w:marRight w:val="0"/>
      <w:marTop w:val="0"/>
      <w:marBottom w:val="0"/>
      <w:divBdr>
        <w:top w:val="none" w:sz="0" w:space="0" w:color="auto"/>
        <w:left w:val="none" w:sz="0" w:space="0" w:color="auto"/>
        <w:bottom w:val="none" w:sz="0" w:space="0" w:color="auto"/>
        <w:right w:val="none" w:sz="0" w:space="0" w:color="auto"/>
      </w:divBdr>
    </w:div>
    <w:div w:id="900601103">
      <w:bodyDiv w:val="1"/>
      <w:marLeft w:val="0"/>
      <w:marRight w:val="0"/>
      <w:marTop w:val="0"/>
      <w:marBottom w:val="0"/>
      <w:divBdr>
        <w:top w:val="none" w:sz="0" w:space="0" w:color="auto"/>
        <w:left w:val="none" w:sz="0" w:space="0" w:color="auto"/>
        <w:bottom w:val="none" w:sz="0" w:space="0" w:color="auto"/>
        <w:right w:val="none" w:sz="0" w:space="0" w:color="auto"/>
      </w:divBdr>
    </w:div>
    <w:div w:id="912131239">
      <w:bodyDiv w:val="1"/>
      <w:marLeft w:val="0"/>
      <w:marRight w:val="0"/>
      <w:marTop w:val="0"/>
      <w:marBottom w:val="0"/>
      <w:divBdr>
        <w:top w:val="none" w:sz="0" w:space="0" w:color="auto"/>
        <w:left w:val="none" w:sz="0" w:space="0" w:color="auto"/>
        <w:bottom w:val="none" w:sz="0" w:space="0" w:color="auto"/>
        <w:right w:val="none" w:sz="0" w:space="0" w:color="auto"/>
      </w:divBdr>
    </w:div>
    <w:div w:id="916675133">
      <w:bodyDiv w:val="1"/>
      <w:marLeft w:val="0"/>
      <w:marRight w:val="0"/>
      <w:marTop w:val="0"/>
      <w:marBottom w:val="0"/>
      <w:divBdr>
        <w:top w:val="none" w:sz="0" w:space="0" w:color="auto"/>
        <w:left w:val="none" w:sz="0" w:space="0" w:color="auto"/>
        <w:bottom w:val="none" w:sz="0" w:space="0" w:color="auto"/>
        <w:right w:val="none" w:sz="0" w:space="0" w:color="auto"/>
      </w:divBdr>
    </w:div>
    <w:div w:id="927159915">
      <w:bodyDiv w:val="1"/>
      <w:marLeft w:val="0"/>
      <w:marRight w:val="0"/>
      <w:marTop w:val="0"/>
      <w:marBottom w:val="0"/>
      <w:divBdr>
        <w:top w:val="none" w:sz="0" w:space="0" w:color="auto"/>
        <w:left w:val="none" w:sz="0" w:space="0" w:color="auto"/>
        <w:bottom w:val="none" w:sz="0" w:space="0" w:color="auto"/>
        <w:right w:val="none" w:sz="0" w:space="0" w:color="auto"/>
      </w:divBdr>
    </w:div>
    <w:div w:id="968319850">
      <w:bodyDiv w:val="1"/>
      <w:marLeft w:val="0"/>
      <w:marRight w:val="0"/>
      <w:marTop w:val="0"/>
      <w:marBottom w:val="0"/>
      <w:divBdr>
        <w:top w:val="none" w:sz="0" w:space="0" w:color="auto"/>
        <w:left w:val="none" w:sz="0" w:space="0" w:color="auto"/>
        <w:bottom w:val="none" w:sz="0" w:space="0" w:color="auto"/>
        <w:right w:val="none" w:sz="0" w:space="0" w:color="auto"/>
      </w:divBdr>
    </w:div>
    <w:div w:id="973101812">
      <w:bodyDiv w:val="1"/>
      <w:marLeft w:val="0"/>
      <w:marRight w:val="0"/>
      <w:marTop w:val="0"/>
      <w:marBottom w:val="0"/>
      <w:divBdr>
        <w:top w:val="none" w:sz="0" w:space="0" w:color="auto"/>
        <w:left w:val="none" w:sz="0" w:space="0" w:color="auto"/>
        <w:bottom w:val="none" w:sz="0" w:space="0" w:color="auto"/>
        <w:right w:val="none" w:sz="0" w:space="0" w:color="auto"/>
      </w:divBdr>
    </w:div>
    <w:div w:id="1014382652">
      <w:bodyDiv w:val="1"/>
      <w:marLeft w:val="0"/>
      <w:marRight w:val="0"/>
      <w:marTop w:val="0"/>
      <w:marBottom w:val="0"/>
      <w:divBdr>
        <w:top w:val="none" w:sz="0" w:space="0" w:color="auto"/>
        <w:left w:val="none" w:sz="0" w:space="0" w:color="auto"/>
        <w:bottom w:val="none" w:sz="0" w:space="0" w:color="auto"/>
        <w:right w:val="none" w:sz="0" w:space="0" w:color="auto"/>
      </w:divBdr>
    </w:div>
    <w:div w:id="1059480008">
      <w:bodyDiv w:val="1"/>
      <w:marLeft w:val="0"/>
      <w:marRight w:val="0"/>
      <w:marTop w:val="0"/>
      <w:marBottom w:val="0"/>
      <w:divBdr>
        <w:top w:val="none" w:sz="0" w:space="0" w:color="auto"/>
        <w:left w:val="none" w:sz="0" w:space="0" w:color="auto"/>
        <w:bottom w:val="none" w:sz="0" w:space="0" w:color="auto"/>
        <w:right w:val="none" w:sz="0" w:space="0" w:color="auto"/>
      </w:divBdr>
    </w:div>
    <w:div w:id="1149978881">
      <w:bodyDiv w:val="1"/>
      <w:marLeft w:val="0"/>
      <w:marRight w:val="0"/>
      <w:marTop w:val="0"/>
      <w:marBottom w:val="0"/>
      <w:divBdr>
        <w:top w:val="none" w:sz="0" w:space="0" w:color="auto"/>
        <w:left w:val="none" w:sz="0" w:space="0" w:color="auto"/>
        <w:bottom w:val="none" w:sz="0" w:space="0" w:color="auto"/>
        <w:right w:val="none" w:sz="0" w:space="0" w:color="auto"/>
      </w:divBdr>
    </w:div>
    <w:div w:id="1150486453">
      <w:bodyDiv w:val="1"/>
      <w:marLeft w:val="0"/>
      <w:marRight w:val="0"/>
      <w:marTop w:val="0"/>
      <w:marBottom w:val="0"/>
      <w:divBdr>
        <w:top w:val="none" w:sz="0" w:space="0" w:color="auto"/>
        <w:left w:val="none" w:sz="0" w:space="0" w:color="auto"/>
        <w:bottom w:val="none" w:sz="0" w:space="0" w:color="auto"/>
        <w:right w:val="none" w:sz="0" w:space="0" w:color="auto"/>
      </w:divBdr>
    </w:div>
    <w:div w:id="1159728613">
      <w:bodyDiv w:val="1"/>
      <w:marLeft w:val="0"/>
      <w:marRight w:val="0"/>
      <w:marTop w:val="0"/>
      <w:marBottom w:val="0"/>
      <w:divBdr>
        <w:top w:val="none" w:sz="0" w:space="0" w:color="auto"/>
        <w:left w:val="none" w:sz="0" w:space="0" w:color="auto"/>
        <w:bottom w:val="none" w:sz="0" w:space="0" w:color="auto"/>
        <w:right w:val="none" w:sz="0" w:space="0" w:color="auto"/>
      </w:divBdr>
    </w:div>
    <w:div w:id="1198547650">
      <w:bodyDiv w:val="1"/>
      <w:marLeft w:val="0"/>
      <w:marRight w:val="0"/>
      <w:marTop w:val="0"/>
      <w:marBottom w:val="0"/>
      <w:divBdr>
        <w:top w:val="none" w:sz="0" w:space="0" w:color="auto"/>
        <w:left w:val="none" w:sz="0" w:space="0" w:color="auto"/>
        <w:bottom w:val="none" w:sz="0" w:space="0" w:color="auto"/>
        <w:right w:val="none" w:sz="0" w:space="0" w:color="auto"/>
      </w:divBdr>
    </w:div>
    <w:div w:id="1213545356">
      <w:bodyDiv w:val="1"/>
      <w:marLeft w:val="0"/>
      <w:marRight w:val="0"/>
      <w:marTop w:val="0"/>
      <w:marBottom w:val="0"/>
      <w:divBdr>
        <w:top w:val="none" w:sz="0" w:space="0" w:color="auto"/>
        <w:left w:val="none" w:sz="0" w:space="0" w:color="auto"/>
        <w:bottom w:val="none" w:sz="0" w:space="0" w:color="auto"/>
        <w:right w:val="none" w:sz="0" w:space="0" w:color="auto"/>
      </w:divBdr>
    </w:div>
    <w:div w:id="1214151023">
      <w:bodyDiv w:val="1"/>
      <w:marLeft w:val="0"/>
      <w:marRight w:val="0"/>
      <w:marTop w:val="0"/>
      <w:marBottom w:val="0"/>
      <w:divBdr>
        <w:top w:val="none" w:sz="0" w:space="0" w:color="auto"/>
        <w:left w:val="none" w:sz="0" w:space="0" w:color="auto"/>
        <w:bottom w:val="none" w:sz="0" w:space="0" w:color="auto"/>
        <w:right w:val="none" w:sz="0" w:space="0" w:color="auto"/>
      </w:divBdr>
    </w:div>
    <w:div w:id="1255356027">
      <w:bodyDiv w:val="1"/>
      <w:marLeft w:val="0"/>
      <w:marRight w:val="0"/>
      <w:marTop w:val="0"/>
      <w:marBottom w:val="0"/>
      <w:divBdr>
        <w:top w:val="none" w:sz="0" w:space="0" w:color="auto"/>
        <w:left w:val="none" w:sz="0" w:space="0" w:color="auto"/>
        <w:bottom w:val="none" w:sz="0" w:space="0" w:color="auto"/>
        <w:right w:val="none" w:sz="0" w:space="0" w:color="auto"/>
      </w:divBdr>
    </w:div>
    <w:div w:id="1256094216">
      <w:bodyDiv w:val="1"/>
      <w:marLeft w:val="0"/>
      <w:marRight w:val="0"/>
      <w:marTop w:val="0"/>
      <w:marBottom w:val="0"/>
      <w:divBdr>
        <w:top w:val="none" w:sz="0" w:space="0" w:color="auto"/>
        <w:left w:val="none" w:sz="0" w:space="0" w:color="auto"/>
        <w:bottom w:val="none" w:sz="0" w:space="0" w:color="auto"/>
        <w:right w:val="none" w:sz="0" w:space="0" w:color="auto"/>
      </w:divBdr>
    </w:div>
    <w:div w:id="1258095454">
      <w:bodyDiv w:val="1"/>
      <w:marLeft w:val="0"/>
      <w:marRight w:val="0"/>
      <w:marTop w:val="0"/>
      <w:marBottom w:val="0"/>
      <w:divBdr>
        <w:top w:val="none" w:sz="0" w:space="0" w:color="auto"/>
        <w:left w:val="none" w:sz="0" w:space="0" w:color="auto"/>
        <w:bottom w:val="none" w:sz="0" w:space="0" w:color="auto"/>
        <w:right w:val="none" w:sz="0" w:space="0" w:color="auto"/>
      </w:divBdr>
    </w:div>
    <w:div w:id="1268659176">
      <w:bodyDiv w:val="1"/>
      <w:marLeft w:val="0"/>
      <w:marRight w:val="0"/>
      <w:marTop w:val="0"/>
      <w:marBottom w:val="0"/>
      <w:divBdr>
        <w:top w:val="none" w:sz="0" w:space="0" w:color="auto"/>
        <w:left w:val="none" w:sz="0" w:space="0" w:color="auto"/>
        <w:bottom w:val="none" w:sz="0" w:space="0" w:color="auto"/>
        <w:right w:val="none" w:sz="0" w:space="0" w:color="auto"/>
      </w:divBdr>
    </w:div>
    <w:div w:id="1271745181">
      <w:bodyDiv w:val="1"/>
      <w:marLeft w:val="0"/>
      <w:marRight w:val="0"/>
      <w:marTop w:val="0"/>
      <w:marBottom w:val="0"/>
      <w:divBdr>
        <w:top w:val="none" w:sz="0" w:space="0" w:color="auto"/>
        <w:left w:val="none" w:sz="0" w:space="0" w:color="auto"/>
        <w:bottom w:val="none" w:sz="0" w:space="0" w:color="auto"/>
        <w:right w:val="none" w:sz="0" w:space="0" w:color="auto"/>
      </w:divBdr>
    </w:div>
    <w:div w:id="1287854581">
      <w:bodyDiv w:val="1"/>
      <w:marLeft w:val="0"/>
      <w:marRight w:val="0"/>
      <w:marTop w:val="0"/>
      <w:marBottom w:val="0"/>
      <w:divBdr>
        <w:top w:val="none" w:sz="0" w:space="0" w:color="auto"/>
        <w:left w:val="none" w:sz="0" w:space="0" w:color="auto"/>
        <w:bottom w:val="none" w:sz="0" w:space="0" w:color="auto"/>
        <w:right w:val="none" w:sz="0" w:space="0" w:color="auto"/>
      </w:divBdr>
    </w:div>
    <w:div w:id="1324049641">
      <w:bodyDiv w:val="1"/>
      <w:marLeft w:val="0"/>
      <w:marRight w:val="0"/>
      <w:marTop w:val="0"/>
      <w:marBottom w:val="0"/>
      <w:divBdr>
        <w:top w:val="none" w:sz="0" w:space="0" w:color="auto"/>
        <w:left w:val="none" w:sz="0" w:space="0" w:color="auto"/>
        <w:bottom w:val="none" w:sz="0" w:space="0" w:color="auto"/>
        <w:right w:val="none" w:sz="0" w:space="0" w:color="auto"/>
      </w:divBdr>
    </w:div>
    <w:div w:id="1334602285">
      <w:bodyDiv w:val="1"/>
      <w:marLeft w:val="0"/>
      <w:marRight w:val="0"/>
      <w:marTop w:val="0"/>
      <w:marBottom w:val="0"/>
      <w:divBdr>
        <w:top w:val="none" w:sz="0" w:space="0" w:color="auto"/>
        <w:left w:val="none" w:sz="0" w:space="0" w:color="auto"/>
        <w:bottom w:val="none" w:sz="0" w:space="0" w:color="auto"/>
        <w:right w:val="none" w:sz="0" w:space="0" w:color="auto"/>
      </w:divBdr>
    </w:div>
    <w:div w:id="1347706995">
      <w:bodyDiv w:val="1"/>
      <w:marLeft w:val="0"/>
      <w:marRight w:val="0"/>
      <w:marTop w:val="0"/>
      <w:marBottom w:val="0"/>
      <w:divBdr>
        <w:top w:val="none" w:sz="0" w:space="0" w:color="auto"/>
        <w:left w:val="none" w:sz="0" w:space="0" w:color="auto"/>
        <w:bottom w:val="none" w:sz="0" w:space="0" w:color="auto"/>
        <w:right w:val="none" w:sz="0" w:space="0" w:color="auto"/>
      </w:divBdr>
    </w:div>
    <w:div w:id="1357924559">
      <w:bodyDiv w:val="1"/>
      <w:marLeft w:val="0"/>
      <w:marRight w:val="0"/>
      <w:marTop w:val="0"/>
      <w:marBottom w:val="0"/>
      <w:divBdr>
        <w:top w:val="none" w:sz="0" w:space="0" w:color="auto"/>
        <w:left w:val="none" w:sz="0" w:space="0" w:color="auto"/>
        <w:bottom w:val="none" w:sz="0" w:space="0" w:color="auto"/>
        <w:right w:val="none" w:sz="0" w:space="0" w:color="auto"/>
      </w:divBdr>
    </w:div>
    <w:div w:id="1368797616">
      <w:bodyDiv w:val="1"/>
      <w:marLeft w:val="0"/>
      <w:marRight w:val="0"/>
      <w:marTop w:val="0"/>
      <w:marBottom w:val="0"/>
      <w:divBdr>
        <w:top w:val="none" w:sz="0" w:space="0" w:color="auto"/>
        <w:left w:val="none" w:sz="0" w:space="0" w:color="auto"/>
        <w:bottom w:val="none" w:sz="0" w:space="0" w:color="auto"/>
        <w:right w:val="none" w:sz="0" w:space="0" w:color="auto"/>
      </w:divBdr>
    </w:div>
    <w:div w:id="1378432056">
      <w:bodyDiv w:val="1"/>
      <w:marLeft w:val="0"/>
      <w:marRight w:val="0"/>
      <w:marTop w:val="0"/>
      <w:marBottom w:val="0"/>
      <w:divBdr>
        <w:top w:val="none" w:sz="0" w:space="0" w:color="auto"/>
        <w:left w:val="none" w:sz="0" w:space="0" w:color="auto"/>
        <w:bottom w:val="none" w:sz="0" w:space="0" w:color="auto"/>
        <w:right w:val="none" w:sz="0" w:space="0" w:color="auto"/>
      </w:divBdr>
    </w:div>
    <w:div w:id="1386026984">
      <w:bodyDiv w:val="1"/>
      <w:marLeft w:val="0"/>
      <w:marRight w:val="0"/>
      <w:marTop w:val="0"/>
      <w:marBottom w:val="0"/>
      <w:divBdr>
        <w:top w:val="none" w:sz="0" w:space="0" w:color="auto"/>
        <w:left w:val="none" w:sz="0" w:space="0" w:color="auto"/>
        <w:bottom w:val="none" w:sz="0" w:space="0" w:color="auto"/>
        <w:right w:val="none" w:sz="0" w:space="0" w:color="auto"/>
      </w:divBdr>
    </w:div>
    <w:div w:id="1386487086">
      <w:bodyDiv w:val="1"/>
      <w:marLeft w:val="0"/>
      <w:marRight w:val="0"/>
      <w:marTop w:val="0"/>
      <w:marBottom w:val="0"/>
      <w:divBdr>
        <w:top w:val="none" w:sz="0" w:space="0" w:color="auto"/>
        <w:left w:val="none" w:sz="0" w:space="0" w:color="auto"/>
        <w:bottom w:val="none" w:sz="0" w:space="0" w:color="auto"/>
        <w:right w:val="none" w:sz="0" w:space="0" w:color="auto"/>
      </w:divBdr>
    </w:div>
    <w:div w:id="1399668831">
      <w:bodyDiv w:val="1"/>
      <w:marLeft w:val="0"/>
      <w:marRight w:val="0"/>
      <w:marTop w:val="0"/>
      <w:marBottom w:val="0"/>
      <w:divBdr>
        <w:top w:val="none" w:sz="0" w:space="0" w:color="auto"/>
        <w:left w:val="none" w:sz="0" w:space="0" w:color="auto"/>
        <w:bottom w:val="none" w:sz="0" w:space="0" w:color="auto"/>
        <w:right w:val="none" w:sz="0" w:space="0" w:color="auto"/>
      </w:divBdr>
    </w:div>
    <w:div w:id="1448158604">
      <w:bodyDiv w:val="1"/>
      <w:marLeft w:val="0"/>
      <w:marRight w:val="0"/>
      <w:marTop w:val="0"/>
      <w:marBottom w:val="0"/>
      <w:divBdr>
        <w:top w:val="none" w:sz="0" w:space="0" w:color="auto"/>
        <w:left w:val="none" w:sz="0" w:space="0" w:color="auto"/>
        <w:bottom w:val="none" w:sz="0" w:space="0" w:color="auto"/>
        <w:right w:val="none" w:sz="0" w:space="0" w:color="auto"/>
      </w:divBdr>
    </w:div>
    <w:div w:id="1452482453">
      <w:bodyDiv w:val="1"/>
      <w:marLeft w:val="0"/>
      <w:marRight w:val="0"/>
      <w:marTop w:val="0"/>
      <w:marBottom w:val="0"/>
      <w:divBdr>
        <w:top w:val="none" w:sz="0" w:space="0" w:color="auto"/>
        <w:left w:val="none" w:sz="0" w:space="0" w:color="auto"/>
        <w:bottom w:val="none" w:sz="0" w:space="0" w:color="auto"/>
        <w:right w:val="none" w:sz="0" w:space="0" w:color="auto"/>
      </w:divBdr>
    </w:div>
    <w:div w:id="1478494704">
      <w:bodyDiv w:val="1"/>
      <w:marLeft w:val="0"/>
      <w:marRight w:val="0"/>
      <w:marTop w:val="0"/>
      <w:marBottom w:val="0"/>
      <w:divBdr>
        <w:top w:val="none" w:sz="0" w:space="0" w:color="auto"/>
        <w:left w:val="none" w:sz="0" w:space="0" w:color="auto"/>
        <w:bottom w:val="none" w:sz="0" w:space="0" w:color="auto"/>
        <w:right w:val="none" w:sz="0" w:space="0" w:color="auto"/>
      </w:divBdr>
    </w:div>
    <w:div w:id="1493646391">
      <w:bodyDiv w:val="1"/>
      <w:marLeft w:val="0"/>
      <w:marRight w:val="0"/>
      <w:marTop w:val="0"/>
      <w:marBottom w:val="0"/>
      <w:divBdr>
        <w:top w:val="none" w:sz="0" w:space="0" w:color="auto"/>
        <w:left w:val="none" w:sz="0" w:space="0" w:color="auto"/>
        <w:bottom w:val="none" w:sz="0" w:space="0" w:color="auto"/>
        <w:right w:val="none" w:sz="0" w:space="0" w:color="auto"/>
      </w:divBdr>
    </w:div>
    <w:div w:id="1504315680">
      <w:bodyDiv w:val="1"/>
      <w:marLeft w:val="0"/>
      <w:marRight w:val="0"/>
      <w:marTop w:val="0"/>
      <w:marBottom w:val="0"/>
      <w:divBdr>
        <w:top w:val="none" w:sz="0" w:space="0" w:color="auto"/>
        <w:left w:val="none" w:sz="0" w:space="0" w:color="auto"/>
        <w:bottom w:val="none" w:sz="0" w:space="0" w:color="auto"/>
        <w:right w:val="none" w:sz="0" w:space="0" w:color="auto"/>
      </w:divBdr>
    </w:div>
    <w:div w:id="1543708506">
      <w:bodyDiv w:val="1"/>
      <w:marLeft w:val="0"/>
      <w:marRight w:val="0"/>
      <w:marTop w:val="0"/>
      <w:marBottom w:val="0"/>
      <w:divBdr>
        <w:top w:val="none" w:sz="0" w:space="0" w:color="auto"/>
        <w:left w:val="none" w:sz="0" w:space="0" w:color="auto"/>
        <w:bottom w:val="none" w:sz="0" w:space="0" w:color="auto"/>
        <w:right w:val="none" w:sz="0" w:space="0" w:color="auto"/>
      </w:divBdr>
    </w:div>
    <w:div w:id="1577979428">
      <w:bodyDiv w:val="1"/>
      <w:marLeft w:val="0"/>
      <w:marRight w:val="0"/>
      <w:marTop w:val="0"/>
      <w:marBottom w:val="0"/>
      <w:divBdr>
        <w:top w:val="none" w:sz="0" w:space="0" w:color="auto"/>
        <w:left w:val="none" w:sz="0" w:space="0" w:color="auto"/>
        <w:bottom w:val="none" w:sz="0" w:space="0" w:color="auto"/>
        <w:right w:val="none" w:sz="0" w:space="0" w:color="auto"/>
      </w:divBdr>
    </w:div>
    <w:div w:id="1585920089">
      <w:bodyDiv w:val="1"/>
      <w:marLeft w:val="0"/>
      <w:marRight w:val="0"/>
      <w:marTop w:val="0"/>
      <w:marBottom w:val="0"/>
      <w:divBdr>
        <w:top w:val="none" w:sz="0" w:space="0" w:color="auto"/>
        <w:left w:val="none" w:sz="0" w:space="0" w:color="auto"/>
        <w:bottom w:val="none" w:sz="0" w:space="0" w:color="auto"/>
        <w:right w:val="none" w:sz="0" w:space="0" w:color="auto"/>
      </w:divBdr>
    </w:div>
    <w:div w:id="1590433030">
      <w:bodyDiv w:val="1"/>
      <w:marLeft w:val="0"/>
      <w:marRight w:val="0"/>
      <w:marTop w:val="0"/>
      <w:marBottom w:val="0"/>
      <w:divBdr>
        <w:top w:val="none" w:sz="0" w:space="0" w:color="auto"/>
        <w:left w:val="none" w:sz="0" w:space="0" w:color="auto"/>
        <w:bottom w:val="none" w:sz="0" w:space="0" w:color="auto"/>
        <w:right w:val="none" w:sz="0" w:space="0" w:color="auto"/>
      </w:divBdr>
    </w:div>
    <w:div w:id="1613199299">
      <w:bodyDiv w:val="1"/>
      <w:marLeft w:val="0"/>
      <w:marRight w:val="0"/>
      <w:marTop w:val="0"/>
      <w:marBottom w:val="0"/>
      <w:divBdr>
        <w:top w:val="none" w:sz="0" w:space="0" w:color="auto"/>
        <w:left w:val="none" w:sz="0" w:space="0" w:color="auto"/>
        <w:bottom w:val="none" w:sz="0" w:space="0" w:color="auto"/>
        <w:right w:val="none" w:sz="0" w:space="0" w:color="auto"/>
      </w:divBdr>
    </w:div>
    <w:div w:id="1630475629">
      <w:bodyDiv w:val="1"/>
      <w:marLeft w:val="0"/>
      <w:marRight w:val="0"/>
      <w:marTop w:val="0"/>
      <w:marBottom w:val="0"/>
      <w:divBdr>
        <w:top w:val="none" w:sz="0" w:space="0" w:color="auto"/>
        <w:left w:val="none" w:sz="0" w:space="0" w:color="auto"/>
        <w:bottom w:val="none" w:sz="0" w:space="0" w:color="auto"/>
        <w:right w:val="none" w:sz="0" w:space="0" w:color="auto"/>
      </w:divBdr>
    </w:div>
    <w:div w:id="1669868694">
      <w:bodyDiv w:val="1"/>
      <w:marLeft w:val="0"/>
      <w:marRight w:val="0"/>
      <w:marTop w:val="0"/>
      <w:marBottom w:val="0"/>
      <w:divBdr>
        <w:top w:val="none" w:sz="0" w:space="0" w:color="auto"/>
        <w:left w:val="none" w:sz="0" w:space="0" w:color="auto"/>
        <w:bottom w:val="none" w:sz="0" w:space="0" w:color="auto"/>
        <w:right w:val="none" w:sz="0" w:space="0" w:color="auto"/>
      </w:divBdr>
    </w:div>
    <w:div w:id="1670711253">
      <w:bodyDiv w:val="1"/>
      <w:marLeft w:val="0"/>
      <w:marRight w:val="0"/>
      <w:marTop w:val="0"/>
      <w:marBottom w:val="0"/>
      <w:divBdr>
        <w:top w:val="none" w:sz="0" w:space="0" w:color="auto"/>
        <w:left w:val="none" w:sz="0" w:space="0" w:color="auto"/>
        <w:bottom w:val="none" w:sz="0" w:space="0" w:color="auto"/>
        <w:right w:val="none" w:sz="0" w:space="0" w:color="auto"/>
      </w:divBdr>
    </w:div>
    <w:div w:id="1682857566">
      <w:bodyDiv w:val="1"/>
      <w:marLeft w:val="0"/>
      <w:marRight w:val="0"/>
      <w:marTop w:val="0"/>
      <w:marBottom w:val="0"/>
      <w:divBdr>
        <w:top w:val="none" w:sz="0" w:space="0" w:color="auto"/>
        <w:left w:val="none" w:sz="0" w:space="0" w:color="auto"/>
        <w:bottom w:val="none" w:sz="0" w:space="0" w:color="auto"/>
        <w:right w:val="none" w:sz="0" w:space="0" w:color="auto"/>
      </w:divBdr>
    </w:div>
    <w:div w:id="1683701170">
      <w:bodyDiv w:val="1"/>
      <w:marLeft w:val="0"/>
      <w:marRight w:val="0"/>
      <w:marTop w:val="0"/>
      <w:marBottom w:val="0"/>
      <w:divBdr>
        <w:top w:val="none" w:sz="0" w:space="0" w:color="auto"/>
        <w:left w:val="none" w:sz="0" w:space="0" w:color="auto"/>
        <w:bottom w:val="none" w:sz="0" w:space="0" w:color="auto"/>
        <w:right w:val="none" w:sz="0" w:space="0" w:color="auto"/>
      </w:divBdr>
    </w:div>
    <w:div w:id="1689479770">
      <w:bodyDiv w:val="1"/>
      <w:marLeft w:val="0"/>
      <w:marRight w:val="0"/>
      <w:marTop w:val="0"/>
      <w:marBottom w:val="0"/>
      <w:divBdr>
        <w:top w:val="none" w:sz="0" w:space="0" w:color="auto"/>
        <w:left w:val="none" w:sz="0" w:space="0" w:color="auto"/>
        <w:bottom w:val="none" w:sz="0" w:space="0" w:color="auto"/>
        <w:right w:val="none" w:sz="0" w:space="0" w:color="auto"/>
      </w:divBdr>
    </w:div>
    <w:div w:id="1689527799">
      <w:bodyDiv w:val="1"/>
      <w:marLeft w:val="0"/>
      <w:marRight w:val="0"/>
      <w:marTop w:val="0"/>
      <w:marBottom w:val="0"/>
      <w:divBdr>
        <w:top w:val="none" w:sz="0" w:space="0" w:color="auto"/>
        <w:left w:val="none" w:sz="0" w:space="0" w:color="auto"/>
        <w:bottom w:val="none" w:sz="0" w:space="0" w:color="auto"/>
        <w:right w:val="none" w:sz="0" w:space="0" w:color="auto"/>
      </w:divBdr>
    </w:div>
    <w:div w:id="1695185638">
      <w:bodyDiv w:val="1"/>
      <w:marLeft w:val="0"/>
      <w:marRight w:val="0"/>
      <w:marTop w:val="0"/>
      <w:marBottom w:val="0"/>
      <w:divBdr>
        <w:top w:val="none" w:sz="0" w:space="0" w:color="auto"/>
        <w:left w:val="none" w:sz="0" w:space="0" w:color="auto"/>
        <w:bottom w:val="none" w:sz="0" w:space="0" w:color="auto"/>
        <w:right w:val="none" w:sz="0" w:space="0" w:color="auto"/>
      </w:divBdr>
    </w:div>
    <w:div w:id="1714381082">
      <w:bodyDiv w:val="1"/>
      <w:marLeft w:val="0"/>
      <w:marRight w:val="0"/>
      <w:marTop w:val="0"/>
      <w:marBottom w:val="0"/>
      <w:divBdr>
        <w:top w:val="none" w:sz="0" w:space="0" w:color="auto"/>
        <w:left w:val="none" w:sz="0" w:space="0" w:color="auto"/>
        <w:bottom w:val="none" w:sz="0" w:space="0" w:color="auto"/>
        <w:right w:val="none" w:sz="0" w:space="0" w:color="auto"/>
      </w:divBdr>
    </w:div>
    <w:div w:id="1731996845">
      <w:bodyDiv w:val="1"/>
      <w:marLeft w:val="0"/>
      <w:marRight w:val="0"/>
      <w:marTop w:val="0"/>
      <w:marBottom w:val="0"/>
      <w:divBdr>
        <w:top w:val="none" w:sz="0" w:space="0" w:color="auto"/>
        <w:left w:val="none" w:sz="0" w:space="0" w:color="auto"/>
        <w:bottom w:val="none" w:sz="0" w:space="0" w:color="auto"/>
        <w:right w:val="none" w:sz="0" w:space="0" w:color="auto"/>
      </w:divBdr>
    </w:div>
    <w:div w:id="1778330513">
      <w:bodyDiv w:val="1"/>
      <w:marLeft w:val="0"/>
      <w:marRight w:val="0"/>
      <w:marTop w:val="0"/>
      <w:marBottom w:val="0"/>
      <w:divBdr>
        <w:top w:val="none" w:sz="0" w:space="0" w:color="auto"/>
        <w:left w:val="none" w:sz="0" w:space="0" w:color="auto"/>
        <w:bottom w:val="none" w:sz="0" w:space="0" w:color="auto"/>
        <w:right w:val="none" w:sz="0" w:space="0" w:color="auto"/>
      </w:divBdr>
    </w:div>
    <w:div w:id="1782915326">
      <w:bodyDiv w:val="1"/>
      <w:marLeft w:val="0"/>
      <w:marRight w:val="0"/>
      <w:marTop w:val="0"/>
      <w:marBottom w:val="0"/>
      <w:divBdr>
        <w:top w:val="none" w:sz="0" w:space="0" w:color="auto"/>
        <w:left w:val="none" w:sz="0" w:space="0" w:color="auto"/>
        <w:bottom w:val="none" w:sz="0" w:space="0" w:color="auto"/>
        <w:right w:val="none" w:sz="0" w:space="0" w:color="auto"/>
      </w:divBdr>
    </w:div>
    <w:div w:id="1803309939">
      <w:bodyDiv w:val="1"/>
      <w:marLeft w:val="0"/>
      <w:marRight w:val="0"/>
      <w:marTop w:val="0"/>
      <w:marBottom w:val="0"/>
      <w:divBdr>
        <w:top w:val="none" w:sz="0" w:space="0" w:color="auto"/>
        <w:left w:val="none" w:sz="0" w:space="0" w:color="auto"/>
        <w:bottom w:val="none" w:sz="0" w:space="0" w:color="auto"/>
        <w:right w:val="none" w:sz="0" w:space="0" w:color="auto"/>
      </w:divBdr>
    </w:div>
    <w:div w:id="1845440593">
      <w:bodyDiv w:val="1"/>
      <w:marLeft w:val="0"/>
      <w:marRight w:val="0"/>
      <w:marTop w:val="0"/>
      <w:marBottom w:val="0"/>
      <w:divBdr>
        <w:top w:val="none" w:sz="0" w:space="0" w:color="auto"/>
        <w:left w:val="none" w:sz="0" w:space="0" w:color="auto"/>
        <w:bottom w:val="none" w:sz="0" w:space="0" w:color="auto"/>
        <w:right w:val="none" w:sz="0" w:space="0" w:color="auto"/>
      </w:divBdr>
    </w:div>
    <w:div w:id="1880584890">
      <w:bodyDiv w:val="1"/>
      <w:marLeft w:val="0"/>
      <w:marRight w:val="0"/>
      <w:marTop w:val="0"/>
      <w:marBottom w:val="0"/>
      <w:divBdr>
        <w:top w:val="none" w:sz="0" w:space="0" w:color="auto"/>
        <w:left w:val="none" w:sz="0" w:space="0" w:color="auto"/>
        <w:bottom w:val="none" w:sz="0" w:space="0" w:color="auto"/>
        <w:right w:val="none" w:sz="0" w:space="0" w:color="auto"/>
      </w:divBdr>
    </w:div>
    <w:div w:id="1892693262">
      <w:bodyDiv w:val="1"/>
      <w:marLeft w:val="0"/>
      <w:marRight w:val="0"/>
      <w:marTop w:val="0"/>
      <w:marBottom w:val="0"/>
      <w:divBdr>
        <w:top w:val="none" w:sz="0" w:space="0" w:color="auto"/>
        <w:left w:val="none" w:sz="0" w:space="0" w:color="auto"/>
        <w:bottom w:val="none" w:sz="0" w:space="0" w:color="auto"/>
        <w:right w:val="none" w:sz="0" w:space="0" w:color="auto"/>
      </w:divBdr>
    </w:div>
    <w:div w:id="1893039604">
      <w:bodyDiv w:val="1"/>
      <w:marLeft w:val="0"/>
      <w:marRight w:val="0"/>
      <w:marTop w:val="0"/>
      <w:marBottom w:val="0"/>
      <w:divBdr>
        <w:top w:val="none" w:sz="0" w:space="0" w:color="auto"/>
        <w:left w:val="none" w:sz="0" w:space="0" w:color="auto"/>
        <w:bottom w:val="none" w:sz="0" w:space="0" w:color="auto"/>
        <w:right w:val="none" w:sz="0" w:space="0" w:color="auto"/>
      </w:divBdr>
    </w:div>
    <w:div w:id="1898662642">
      <w:bodyDiv w:val="1"/>
      <w:marLeft w:val="0"/>
      <w:marRight w:val="0"/>
      <w:marTop w:val="0"/>
      <w:marBottom w:val="0"/>
      <w:divBdr>
        <w:top w:val="none" w:sz="0" w:space="0" w:color="auto"/>
        <w:left w:val="none" w:sz="0" w:space="0" w:color="auto"/>
        <w:bottom w:val="none" w:sz="0" w:space="0" w:color="auto"/>
        <w:right w:val="none" w:sz="0" w:space="0" w:color="auto"/>
      </w:divBdr>
    </w:div>
    <w:div w:id="1909457817">
      <w:bodyDiv w:val="1"/>
      <w:marLeft w:val="0"/>
      <w:marRight w:val="0"/>
      <w:marTop w:val="0"/>
      <w:marBottom w:val="0"/>
      <w:divBdr>
        <w:top w:val="none" w:sz="0" w:space="0" w:color="auto"/>
        <w:left w:val="none" w:sz="0" w:space="0" w:color="auto"/>
        <w:bottom w:val="none" w:sz="0" w:space="0" w:color="auto"/>
        <w:right w:val="none" w:sz="0" w:space="0" w:color="auto"/>
      </w:divBdr>
    </w:div>
    <w:div w:id="1933007335">
      <w:bodyDiv w:val="1"/>
      <w:marLeft w:val="0"/>
      <w:marRight w:val="0"/>
      <w:marTop w:val="0"/>
      <w:marBottom w:val="0"/>
      <w:divBdr>
        <w:top w:val="none" w:sz="0" w:space="0" w:color="auto"/>
        <w:left w:val="none" w:sz="0" w:space="0" w:color="auto"/>
        <w:bottom w:val="none" w:sz="0" w:space="0" w:color="auto"/>
        <w:right w:val="none" w:sz="0" w:space="0" w:color="auto"/>
      </w:divBdr>
    </w:div>
    <w:div w:id="1979991853">
      <w:bodyDiv w:val="1"/>
      <w:marLeft w:val="0"/>
      <w:marRight w:val="0"/>
      <w:marTop w:val="0"/>
      <w:marBottom w:val="0"/>
      <w:divBdr>
        <w:top w:val="none" w:sz="0" w:space="0" w:color="auto"/>
        <w:left w:val="none" w:sz="0" w:space="0" w:color="auto"/>
        <w:bottom w:val="none" w:sz="0" w:space="0" w:color="auto"/>
        <w:right w:val="none" w:sz="0" w:space="0" w:color="auto"/>
      </w:divBdr>
    </w:div>
    <w:div w:id="1998806489">
      <w:bodyDiv w:val="1"/>
      <w:marLeft w:val="0"/>
      <w:marRight w:val="0"/>
      <w:marTop w:val="0"/>
      <w:marBottom w:val="0"/>
      <w:divBdr>
        <w:top w:val="none" w:sz="0" w:space="0" w:color="auto"/>
        <w:left w:val="none" w:sz="0" w:space="0" w:color="auto"/>
        <w:bottom w:val="none" w:sz="0" w:space="0" w:color="auto"/>
        <w:right w:val="none" w:sz="0" w:space="0" w:color="auto"/>
      </w:divBdr>
    </w:div>
    <w:div w:id="2014843482">
      <w:bodyDiv w:val="1"/>
      <w:marLeft w:val="0"/>
      <w:marRight w:val="0"/>
      <w:marTop w:val="0"/>
      <w:marBottom w:val="0"/>
      <w:divBdr>
        <w:top w:val="none" w:sz="0" w:space="0" w:color="auto"/>
        <w:left w:val="none" w:sz="0" w:space="0" w:color="auto"/>
        <w:bottom w:val="none" w:sz="0" w:space="0" w:color="auto"/>
        <w:right w:val="none" w:sz="0" w:space="0" w:color="auto"/>
      </w:divBdr>
    </w:div>
    <w:div w:id="2021078250">
      <w:bodyDiv w:val="1"/>
      <w:marLeft w:val="0"/>
      <w:marRight w:val="0"/>
      <w:marTop w:val="0"/>
      <w:marBottom w:val="0"/>
      <w:divBdr>
        <w:top w:val="none" w:sz="0" w:space="0" w:color="auto"/>
        <w:left w:val="none" w:sz="0" w:space="0" w:color="auto"/>
        <w:bottom w:val="none" w:sz="0" w:space="0" w:color="auto"/>
        <w:right w:val="none" w:sz="0" w:space="0" w:color="auto"/>
      </w:divBdr>
    </w:div>
    <w:div w:id="2026325576">
      <w:bodyDiv w:val="1"/>
      <w:marLeft w:val="0"/>
      <w:marRight w:val="0"/>
      <w:marTop w:val="0"/>
      <w:marBottom w:val="0"/>
      <w:divBdr>
        <w:top w:val="none" w:sz="0" w:space="0" w:color="auto"/>
        <w:left w:val="none" w:sz="0" w:space="0" w:color="auto"/>
        <w:bottom w:val="none" w:sz="0" w:space="0" w:color="auto"/>
        <w:right w:val="none" w:sz="0" w:space="0" w:color="auto"/>
      </w:divBdr>
    </w:div>
    <w:div w:id="2033333349">
      <w:bodyDiv w:val="1"/>
      <w:marLeft w:val="0"/>
      <w:marRight w:val="0"/>
      <w:marTop w:val="0"/>
      <w:marBottom w:val="0"/>
      <w:divBdr>
        <w:top w:val="none" w:sz="0" w:space="0" w:color="auto"/>
        <w:left w:val="none" w:sz="0" w:space="0" w:color="auto"/>
        <w:bottom w:val="none" w:sz="0" w:space="0" w:color="auto"/>
        <w:right w:val="none" w:sz="0" w:space="0" w:color="auto"/>
      </w:divBdr>
    </w:div>
    <w:div w:id="2050690331">
      <w:bodyDiv w:val="1"/>
      <w:marLeft w:val="0"/>
      <w:marRight w:val="0"/>
      <w:marTop w:val="0"/>
      <w:marBottom w:val="0"/>
      <w:divBdr>
        <w:top w:val="none" w:sz="0" w:space="0" w:color="auto"/>
        <w:left w:val="none" w:sz="0" w:space="0" w:color="auto"/>
        <w:bottom w:val="none" w:sz="0" w:space="0" w:color="auto"/>
        <w:right w:val="none" w:sz="0" w:space="0" w:color="auto"/>
      </w:divBdr>
    </w:div>
    <w:div w:id="2085643221">
      <w:bodyDiv w:val="1"/>
      <w:marLeft w:val="0"/>
      <w:marRight w:val="0"/>
      <w:marTop w:val="0"/>
      <w:marBottom w:val="0"/>
      <w:divBdr>
        <w:top w:val="none" w:sz="0" w:space="0" w:color="auto"/>
        <w:left w:val="none" w:sz="0" w:space="0" w:color="auto"/>
        <w:bottom w:val="none" w:sz="0" w:space="0" w:color="auto"/>
        <w:right w:val="none" w:sz="0" w:space="0" w:color="auto"/>
      </w:divBdr>
    </w:div>
    <w:div w:id="2089501162">
      <w:bodyDiv w:val="1"/>
      <w:marLeft w:val="0"/>
      <w:marRight w:val="0"/>
      <w:marTop w:val="0"/>
      <w:marBottom w:val="0"/>
      <w:divBdr>
        <w:top w:val="none" w:sz="0" w:space="0" w:color="auto"/>
        <w:left w:val="none" w:sz="0" w:space="0" w:color="auto"/>
        <w:bottom w:val="none" w:sz="0" w:space="0" w:color="auto"/>
        <w:right w:val="none" w:sz="0" w:space="0" w:color="auto"/>
      </w:divBdr>
    </w:div>
    <w:div w:id="2100251885">
      <w:bodyDiv w:val="1"/>
      <w:marLeft w:val="0"/>
      <w:marRight w:val="0"/>
      <w:marTop w:val="0"/>
      <w:marBottom w:val="0"/>
      <w:divBdr>
        <w:top w:val="none" w:sz="0" w:space="0" w:color="auto"/>
        <w:left w:val="none" w:sz="0" w:space="0" w:color="auto"/>
        <w:bottom w:val="none" w:sz="0" w:space="0" w:color="auto"/>
        <w:right w:val="none" w:sz="0" w:space="0" w:color="auto"/>
      </w:divBdr>
    </w:div>
    <w:div w:id="2106998461">
      <w:bodyDiv w:val="1"/>
      <w:marLeft w:val="0"/>
      <w:marRight w:val="0"/>
      <w:marTop w:val="0"/>
      <w:marBottom w:val="0"/>
      <w:divBdr>
        <w:top w:val="none" w:sz="0" w:space="0" w:color="auto"/>
        <w:left w:val="none" w:sz="0" w:space="0" w:color="auto"/>
        <w:bottom w:val="none" w:sz="0" w:space="0" w:color="auto"/>
        <w:right w:val="none" w:sz="0" w:space="0" w:color="auto"/>
      </w:divBdr>
    </w:div>
    <w:div w:id="2126845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vi.wikipedia.org/wiki/B%E1%BB%8D_ch%C3%A9t" TargetMode="External"/><Relationship Id="rId21" Type="http://schemas.openxmlformats.org/officeDocument/2006/relationships/footer" Target="footer9.xml"/><Relationship Id="rId42" Type="http://schemas.openxmlformats.org/officeDocument/2006/relationships/hyperlink" Target="http://vi.wikipedia.org/wiki/M%C3%B4i_tr%C6%B0%E1%BB%9Dng" TargetMode="External"/><Relationship Id="rId63" Type="http://schemas.openxmlformats.org/officeDocument/2006/relationships/hyperlink" Target="http://vi.wikipedia.org/wiki/Ki%E1%BA%BFn" TargetMode="External"/><Relationship Id="rId84" Type="http://schemas.openxmlformats.org/officeDocument/2006/relationships/hyperlink" Target="https://vi.wikipedia.org/wiki/Gi%C3%A1n" TargetMode="External"/><Relationship Id="rId138" Type="http://schemas.openxmlformats.org/officeDocument/2006/relationships/hyperlink" Target="http://vi.wikipedia.org/wiki/Ong_m%E1%BA%ADt" TargetMode="External"/><Relationship Id="rId159" Type="http://schemas.openxmlformats.org/officeDocument/2006/relationships/hyperlink" Target="http://vi.wikipedia.org/wiki/Thi%C3%AAn_%C4%91%E1%BB%8Bch" TargetMode="External"/><Relationship Id="rId170" Type="http://schemas.openxmlformats.org/officeDocument/2006/relationships/image" Target="media/image25.jpeg"/><Relationship Id="rId191" Type="http://schemas.openxmlformats.org/officeDocument/2006/relationships/footer" Target="footer10.xml"/><Relationship Id="rId107" Type="http://schemas.openxmlformats.org/officeDocument/2006/relationships/hyperlink" Target="https://vi.wikipedia.org/w/index.php?title=Endopterygota&amp;action=edit&amp;redlink=1" TargetMode="External"/><Relationship Id="rId11" Type="http://schemas.openxmlformats.org/officeDocument/2006/relationships/header" Target="header1.xml"/><Relationship Id="rId32" Type="http://schemas.openxmlformats.org/officeDocument/2006/relationships/image" Target="media/image11.png"/><Relationship Id="rId53" Type="http://schemas.openxmlformats.org/officeDocument/2006/relationships/image" Target="media/image15.jpg"/><Relationship Id="rId74" Type="http://schemas.openxmlformats.org/officeDocument/2006/relationships/hyperlink" Target="https://vi.wikipedia.org/wiki/Chu%E1%BB%93n_chu%E1%BB%93n" TargetMode="External"/><Relationship Id="rId128" Type="http://schemas.openxmlformats.org/officeDocument/2006/relationships/hyperlink" Target="https://vi.wikipedia.org/wiki/Ong" TargetMode="External"/><Relationship Id="rId149" Type="http://schemas.openxmlformats.org/officeDocument/2006/relationships/hyperlink" Target="http://vi.wikipedia.org/wiki/H%C3%A0_m%C3%A3" TargetMode="External"/><Relationship Id="rId5" Type="http://schemas.openxmlformats.org/officeDocument/2006/relationships/numbering" Target="numbering.xml"/><Relationship Id="rId95" Type="http://schemas.openxmlformats.org/officeDocument/2006/relationships/hyperlink" Target="https://vi.wikipedia.org/wiki/Zoraptera" TargetMode="External"/><Relationship Id="rId160" Type="http://schemas.openxmlformats.org/officeDocument/2006/relationships/hyperlink" Target="http://vi.wikipedia.org/wiki/Thu%E1%BB%91c_tr%E1%BB%AB_s%C3%A2u" TargetMode="External"/><Relationship Id="rId181" Type="http://schemas.openxmlformats.org/officeDocument/2006/relationships/image" Target="media/image36.png"/><Relationship Id="rId22" Type="http://schemas.openxmlformats.org/officeDocument/2006/relationships/image" Target="media/image1.png"/><Relationship Id="rId43" Type="http://schemas.openxmlformats.org/officeDocument/2006/relationships/hyperlink" Target="http://vi.wikipedia.org/wiki/C%C3%B4n_tr%C3%B9ng_c%C3%B3_c%C3%A1nh" TargetMode="External"/><Relationship Id="rId64" Type="http://schemas.openxmlformats.org/officeDocument/2006/relationships/hyperlink" Target="http://vi.wikipedia.org/wiki/Th%E1%BA%A5u_k%C3%ADnh" TargetMode="External"/><Relationship Id="rId118" Type="http://schemas.openxmlformats.org/officeDocument/2006/relationships/hyperlink" Target="https://vi.wikipedia.org/wiki/B%E1%BB%8D_ch%C3%A9t" TargetMode="External"/><Relationship Id="rId139" Type="http://schemas.openxmlformats.org/officeDocument/2006/relationships/hyperlink" Target="http://vi.wikipedia.org/wiki/Con_%C4%91%C6%B0%E1%BB%9Dng_t%C6%A1_l%E1%BB%A5a" TargetMode="External"/><Relationship Id="rId85" Type="http://schemas.openxmlformats.org/officeDocument/2006/relationships/hyperlink" Target="https://vi.wikipedia.org/wiki/B%E1%BB%99_B%E1%BB%8D_ng%E1%BB%B1a" TargetMode="External"/><Relationship Id="rId150" Type="http://schemas.openxmlformats.org/officeDocument/2006/relationships/hyperlink" Target="http://vi.wikipedia.org/w/index.php?title=C%C3%A1_tr%C3%AA&amp;action=edit&amp;redlink=1" TargetMode="External"/><Relationship Id="rId171" Type="http://schemas.openxmlformats.org/officeDocument/2006/relationships/image" Target="media/image26.jpeg"/><Relationship Id="rId192" Type="http://schemas.openxmlformats.org/officeDocument/2006/relationships/fontTable" Target="fontTable.xml"/><Relationship Id="rId12" Type="http://schemas.openxmlformats.org/officeDocument/2006/relationships/footer" Target="footer1.xml"/><Relationship Id="rId33" Type="http://schemas.openxmlformats.org/officeDocument/2006/relationships/image" Target="media/image12.png"/><Relationship Id="rId108" Type="http://schemas.openxmlformats.org/officeDocument/2006/relationships/hyperlink" Target="https://vi.wikipedia.org/wiki/Raphidioptera" TargetMode="External"/><Relationship Id="rId129" Type="http://schemas.openxmlformats.org/officeDocument/2006/relationships/hyperlink" Target="https://vi.wikipedia.org/wiki/Ki%E1%BA%BFn" TargetMode="External"/><Relationship Id="rId54" Type="http://schemas.openxmlformats.org/officeDocument/2006/relationships/image" Target="media/image16.jpg"/><Relationship Id="rId75" Type="http://schemas.openxmlformats.org/officeDocument/2006/relationships/hyperlink" Target="https://vi.wikipedia.org/w/index.php?title=Diaphanopteroidea&amp;action=edit&amp;redlink=1" TargetMode="External"/><Relationship Id="rId96" Type="http://schemas.openxmlformats.org/officeDocument/2006/relationships/hyperlink" Target="https://vi.wikipedia.org/w/index.php?title=R%E1%BA%ADn_%C4%91%E1%BA%A5t&amp;action=edit&amp;redlink=1" TargetMode="External"/><Relationship Id="rId140" Type="http://schemas.openxmlformats.org/officeDocument/2006/relationships/hyperlink" Target="http://vi.wikipedia.org/wiki/Trung_Qu%E1%BB%91c" TargetMode="External"/><Relationship Id="rId161" Type="http://schemas.openxmlformats.org/officeDocument/2006/relationships/hyperlink" Target="http://vi.wikipedia.org/w/index.php?title=Thu%E1%BB%91c_%C4%91%E1%BB%99c&amp;action=edit&amp;redlink=1" TargetMode="External"/><Relationship Id="rId182" Type="http://schemas.openxmlformats.org/officeDocument/2006/relationships/image" Target="media/image37.png"/><Relationship Id="rId6" Type="http://schemas.openxmlformats.org/officeDocument/2006/relationships/styles" Target="styles.xml"/><Relationship Id="rId23" Type="http://schemas.openxmlformats.org/officeDocument/2006/relationships/image" Target="media/image2.png"/><Relationship Id="rId119" Type="http://schemas.openxmlformats.org/officeDocument/2006/relationships/hyperlink" Target="https://vi.wikipedia.org/wiki/Ru%E1%BB%93i" TargetMode="External"/><Relationship Id="rId44" Type="http://schemas.openxmlformats.org/officeDocument/2006/relationships/hyperlink" Target="http://vi.wikipedia.org/wiki/H%E1%BB%87_th%E1%BA%A7n_kinh" TargetMode="External"/><Relationship Id="rId65" Type="http://schemas.openxmlformats.org/officeDocument/2006/relationships/hyperlink" Target="https://vi.wikipedia.org/wiki/C%C3%B4n_tr%C3%B9ng_kh%C3%B4ng_c%C3%A1nh" TargetMode="External"/><Relationship Id="rId86" Type="http://schemas.openxmlformats.org/officeDocument/2006/relationships/hyperlink" Target="https://vi.wikipedia.org/wiki/B%E1%BB%99_B%E1%BB%8D_ng%E1%BB%B1a" TargetMode="External"/><Relationship Id="rId130" Type="http://schemas.openxmlformats.org/officeDocument/2006/relationships/hyperlink" Target="https://vi.wikipedia.org/w/index.php?title=Miomoptera&amp;action=edit&amp;redlink=1" TargetMode="External"/><Relationship Id="rId151" Type="http://schemas.openxmlformats.org/officeDocument/2006/relationships/hyperlink" Target="http://vi.wikipedia.org/w/index.php?title=Chim_%C6%B0ng&amp;action=edit&amp;redlink=1" TargetMode="External"/><Relationship Id="rId172" Type="http://schemas.openxmlformats.org/officeDocument/2006/relationships/image" Target="media/image27.jpeg"/><Relationship Id="rId193" Type="http://schemas.openxmlformats.org/officeDocument/2006/relationships/theme" Target="theme/theme1.xml"/><Relationship Id="rId13" Type="http://schemas.openxmlformats.org/officeDocument/2006/relationships/footer" Target="footer2.xml"/><Relationship Id="rId109" Type="http://schemas.openxmlformats.org/officeDocument/2006/relationships/hyperlink" Target="https://vi.wikipedia.org/wiki/B%E1%BB%99_C%C3%A1nh_r%E1%BB%99ng" TargetMode="External"/><Relationship Id="rId34" Type="http://schemas.openxmlformats.org/officeDocument/2006/relationships/image" Target="media/image13.jpeg"/><Relationship Id="rId50" Type="http://schemas.openxmlformats.org/officeDocument/2006/relationships/hyperlink" Target="http://vi.wikipedia.org/w/index.php?title=Kitin&amp;action=edit&amp;redlink=1" TargetMode="External"/><Relationship Id="rId55" Type="http://schemas.openxmlformats.org/officeDocument/2006/relationships/hyperlink" Target="http://vi.wikipedia.org/wiki/Ong" TargetMode="External"/><Relationship Id="rId76" Type="http://schemas.openxmlformats.org/officeDocument/2006/relationships/hyperlink" Target="https://vi.wikipedia.org/w/index.php?title=Palaeodictyoptera&amp;action=edit&amp;redlink=1" TargetMode="External"/><Relationship Id="rId97" Type="http://schemas.openxmlformats.org/officeDocument/2006/relationships/hyperlink" Target="https://vi.wikipedia.org/w/index.php?title=Grylloblattodea&amp;action=edit&amp;redlink=1" TargetMode="External"/><Relationship Id="rId104" Type="http://schemas.openxmlformats.org/officeDocument/2006/relationships/hyperlink" Target="https://vi.wikipedia.org/wiki/Ch%E1%BA%A5y" TargetMode="External"/><Relationship Id="rId120" Type="http://schemas.openxmlformats.org/officeDocument/2006/relationships/hyperlink" Target="https://vi.wikipedia.org/wiki/Ru%E1%BB%93i" TargetMode="External"/><Relationship Id="rId125" Type="http://schemas.openxmlformats.org/officeDocument/2006/relationships/hyperlink" Target="https://vi.wikipedia.org/wiki/B%C6%B0%E1%BB%9Bm_%C4%91%C3%AAm" TargetMode="External"/><Relationship Id="rId141" Type="http://schemas.openxmlformats.org/officeDocument/2006/relationships/hyperlink" Target="http://vi.wikipedia.org/wiki/Ho%E1%BA%A1i_t%E1%BB%AD" TargetMode="External"/><Relationship Id="rId146" Type="http://schemas.openxmlformats.org/officeDocument/2006/relationships/hyperlink" Target="http://vi.wikipedia.org/wiki/Ai_C%E1%BA%ADp" TargetMode="External"/><Relationship Id="rId167" Type="http://schemas.openxmlformats.org/officeDocument/2006/relationships/image" Target="media/image22.png"/><Relationship Id="rId188" Type="http://schemas.openxmlformats.org/officeDocument/2006/relationships/image" Target="media/image43.png"/><Relationship Id="rId7" Type="http://schemas.openxmlformats.org/officeDocument/2006/relationships/settings" Target="settings.xml"/><Relationship Id="rId71" Type="http://schemas.openxmlformats.org/officeDocument/2006/relationships/hyperlink" Target="https://vi.wikipedia.org/wiki/B%E1%BB%99_C%C3%A1nh_ph%C3%B9_du" TargetMode="External"/><Relationship Id="rId92" Type="http://schemas.openxmlformats.org/officeDocument/2006/relationships/hyperlink" Target="https://vi.wikipedia.org/wiki/H%E1%BB%8D_Mu%E1%BB%97m" TargetMode="External"/><Relationship Id="rId162" Type="http://schemas.openxmlformats.org/officeDocument/2006/relationships/image" Target="media/image17.png"/><Relationship Id="rId183" Type="http://schemas.openxmlformats.org/officeDocument/2006/relationships/image" Target="media/image38.png"/><Relationship Id="rId2" Type="http://schemas.openxmlformats.org/officeDocument/2006/relationships/customXml" Target="../customXml/item1.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hyperlink" Target="http://vi.wikipedia.org/wiki/Natri" TargetMode="External"/><Relationship Id="rId45" Type="http://schemas.openxmlformats.org/officeDocument/2006/relationships/hyperlink" Target="http://vi.wikipedia.org/wiki/C%C3%B4n_tr%C3%B9ng_c%C3%B3_c%C3%A1nh" TargetMode="External"/><Relationship Id="rId66" Type="http://schemas.openxmlformats.org/officeDocument/2006/relationships/hyperlink" Target="https://vi.wikipedia.org/wiki/Archaeognatha" TargetMode="External"/><Relationship Id="rId87" Type="http://schemas.openxmlformats.org/officeDocument/2006/relationships/hyperlink" Target="https://vi.wikipedia.org/wiki/Dermaptera" TargetMode="External"/><Relationship Id="rId110" Type="http://schemas.openxmlformats.org/officeDocument/2006/relationships/hyperlink" Target="https://vi.wikipedia.org/wiki/B%E1%BB%99_C%C3%A1nh_g%C3%A2n" TargetMode="External"/><Relationship Id="rId115" Type="http://schemas.openxmlformats.org/officeDocument/2006/relationships/hyperlink" Target="https://vi.wikipedia.org/wiki/B%E1%BB%99_C%C3%A1nh_vu%E1%BB%91t" TargetMode="External"/><Relationship Id="rId131" Type="http://schemas.openxmlformats.org/officeDocument/2006/relationships/hyperlink" Target="https://vi.wikipedia.org/w/index.php?title=Protodiptera&amp;action=edit&amp;redlink=1" TargetMode="External"/><Relationship Id="rId136" Type="http://schemas.openxmlformats.org/officeDocument/2006/relationships/hyperlink" Target="http://vi.wikipedia.org/w/index.php?title=Giao_ph%E1%BA%A5n&amp;action=edit&amp;redlink=1" TargetMode="External"/><Relationship Id="rId157" Type="http://schemas.openxmlformats.org/officeDocument/2006/relationships/hyperlink" Target="http://vi.wikipedia.org/wiki/Tr%C3%A1i_%C4%90%E1%BA%A5t" TargetMode="External"/><Relationship Id="rId178" Type="http://schemas.openxmlformats.org/officeDocument/2006/relationships/image" Target="media/image33.jpeg"/><Relationship Id="rId61" Type="http://schemas.openxmlformats.org/officeDocument/2006/relationships/hyperlink" Target="http://vi.wikipedia.org/w/index.php?title=Pheromon&amp;action=edit&amp;redlink=1" TargetMode="External"/><Relationship Id="rId82" Type="http://schemas.openxmlformats.org/officeDocument/2006/relationships/hyperlink" Target="https://vi.wikipedia.org/wiki/M%E1%BB%91i" TargetMode="External"/><Relationship Id="rId152" Type="http://schemas.openxmlformats.org/officeDocument/2006/relationships/hyperlink" Target="http://vi.wikipedia.org/wiki/M%E1%BA%B7t_Tr%E1%BB%9Di" TargetMode="External"/><Relationship Id="rId173" Type="http://schemas.openxmlformats.org/officeDocument/2006/relationships/image" Target="media/image28.jpeg"/><Relationship Id="rId19" Type="http://schemas.openxmlformats.org/officeDocument/2006/relationships/footer" Target="footer7.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hyperlink" Target="https://topdev.vn/viec-lam-it/kotlin-kt1461" TargetMode="External"/><Relationship Id="rId56" Type="http://schemas.openxmlformats.org/officeDocument/2006/relationships/hyperlink" Target="http://vi.wikipedia.org/wiki/T%E1%BB%AD_ngo%E1%BA%A1i" TargetMode="External"/><Relationship Id="rId77" Type="http://schemas.openxmlformats.org/officeDocument/2006/relationships/hyperlink" Target="https://vi.wikipedia.org/w/index.php?title=Megasecoptera&amp;action=edit&amp;redlink=1" TargetMode="External"/><Relationship Id="rId100" Type="http://schemas.openxmlformats.org/officeDocument/2006/relationships/hyperlink" Target="https://vi.wikipedia.org/wiki/Psocoptera" TargetMode="External"/><Relationship Id="rId105" Type="http://schemas.openxmlformats.org/officeDocument/2006/relationships/hyperlink" Target="https://vi.wikipedia.org/wiki/B%E1%BB%99_C%C3%A1nh_n%E1%BB%ADa" TargetMode="External"/><Relationship Id="rId126" Type="http://schemas.openxmlformats.org/officeDocument/2006/relationships/hyperlink" Target="https://vi.wikipedia.org/w/index.php?title=Nh%E1%BA%ADy&amp;action=edit&amp;redlink=1" TargetMode="External"/><Relationship Id="rId147" Type="http://schemas.openxmlformats.org/officeDocument/2006/relationships/hyperlink" Target="http://vi.wikipedia.org/wiki/B%E1%BB%8D_hung" TargetMode="External"/><Relationship Id="rId168" Type="http://schemas.openxmlformats.org/officeDocument/2006/relationships/image" Target="media/image23.png"/><Relationship Id="rId8" Type="http://schemas.openxmlformats.org/officeDocument/2006/relationships/webSettings" Target="webSettings.xml"/><Relationship Id="rId51" Type="http://schemas.openxmlformats.org/officeDocument/2006/relationships/hyperlink" Target="http://vi.wikipedia.org/wiki/Thi%E1%BA%BFu_tr%C3%B9ng" TargetMode="External"/><Relationship Id="rId72" Type="http://schemas.openxmlformats.org/officeDocument/2006/relationships/hyperlink" Target="https://vi.wikipedia.org/wiki/B%E1%BB%99_C%C3%A1nh_ph%C3%B9_du" TargetMode="External"/><Relationship Id="rId93" Type="http://schemas.openxmlformats.org/officeDocument/2006/relationships/hyperlink" Target="https://vi.wikipedia.org/wiki/B%E1%BB%99_B%E1%BB%8D_que" TargetMode="External"/><Relationship Id="rId98" Type="http://schemas.openxmlformats.org/officeDocument/2006/relationships/hyperlink" Target="https://vi.wikipedia.org/w/index.php?title=Mantophasmatodea&amp;action=edit&amp;redlink=1" TargetMode="External"/><Relationship Id="rId121" Type="http://schemas.openxmlformats.org/officeDocument/2006/relationships/hyperlink" Target="https://vi.wikipedia.org/wiki/Mu%E1%BB%97i" TargetMode="External"/><Relationship Id="rId142" Type="http://schemas.openxmlformats.org/officeDocument/2006/relationships/hyperlink" Target="http://vi.wikipedia.org/wiki/Protein" TargetMode="External"/><Relationship Id="rId163" Type="http://schemas.openxmlformats.org/officeDocument/2006/relationships/image" Target="media/image18.png"/><Relationship Id="rId184" Type="http://schemas.openxmlformats.org/officeDocument/2006/relationships/image" Target="media/image39.png"/><Relationship Id="rId189" Type="http://schemas.openxmlformats.org/officeDocument/2006/relationships/image" Target="media/image44.png"/><Relationship Id="rId3" Type="http://schemas.openxmlformats.org/officeDocument/2006/relationships/customXml" Target="../customXml/item2.xml"/><Relationship Id="rId25" Type="http://schemas.openxmlformats.org/officeDocument/2006/relationships/image" Target="media/image4.png"/><Relationship Id="rId46" Type="http://schemas.openxmlformats.org/officeDocument/2006/relationships/hyperlink" Target="http://vi.wikipedia.org/wiki/H%E1%BB%87_th%E1%BA%A7n_kinh" TargetMode="External"/><Relationship Id="rId67" Type="http://schemas.openxmlformats.org/officeDocument/2006/relationships/hyperlink" Target="https://vi.wikipedia.org/wiki/Anh_v%C4%A9" TargetMode="External"/><Relationship Id="rId116" Type="http://schemas.openxmlformats.org/officeDocument/2006/relationships/hyperlink" Target="https://vi.wikipedia.org/wiki/B%E1%BB%99_C%C3%A1nh_d%C3%A0i" TargetMode="External"/><Relationship Id="rId137" Type="http://schemas.openxmlformats.org/officeDocument/2006/relationships/hyperlink" Target="http://vi.wikipedia.org/wiki/M%E1%BA%ADt" TargetMode="External"/><Relationship Id="rId158" Type="http://schemas.openxmlformats.org/officeDocument/2006/relationships/hyperlink" Target="http://vi.wikipedia.org/wiki/Chim" TargetMode="External"/><Relationship Id="rId20" Type="http://schemas.openxmlformats.org/officeDocument/2006/relationships/footer" Target="footer8.xml"/><Relationship Id="rId41" Type="http://schemas.openxmlformats.org/officeDocument/2006/relationships/hyperlink" Target="http://vi.wikipedia.org/wiki/Kali" TargetMode="External"/><Relationship Id="rId62" Type="http://schemas.openxmlformats.org/officeDocument/2006/relationships/hyperlink" Target="http://vi.wikipedia.org/wiki/Kil%C3%B4m%C3%A9t" TargetMode="External"/><Relationship Id="rId83" Type="http://schemas.openxmlformats.org/officeDocument/2006/relationships/hyperlink" Target="https://vi.wikipedia.org/wiki/M%E1%BB%91i" TargetMode="External"/><Relationship Id="rId88" Type="http://schemas.openxmlformats.org/officeDocument/2006/relationships/hyperlink" Target="https://vi.wikipedia.org/wiki/B%E1%BB%99_C%C3%A1nh_%C3%BAp" TargetMode="External"/><Relationship Id="rId111" Type="http://schemas.openxmlformats.org/officeDocument/2006/relationships/hyperlink" Target="https://vi.wikipedia.org/w/index.php?title=T%E1%BA%A3o_linh&amp;action=edit&amp;redlink=1" TargetMode="External"/><Relationship Id="rId132" Type="http://schemas.openxmlformats.org/officeDocument/2006/relationships/hyperlink" Target="http://vi.wikipedia.org/wiki/Ru%E1%BB%93i" TargetMode="External"/><Relationship Id="rId153" Type="http://schemas.openxmlformats.org/officeDocument/2006/relationships/hyperlink" Target="http://vi.wikipedia.org/wiki/La_b%C3%A0n" TargetMode="External"/><Relationship Id="rId174" Type="http://schemas.openxmlformats.org/officeDocument/2006/relationships/image" Target="media/image29.jpeg"/><Relationship Id="rId179" Type="http://schemas.openxmlformats.org/officeDocument/2006/relationships/image" Target="media/image34.jpeg"/><Relationship Id="rId190" Type="http://schemas.openxmlformats.org/officeDocument/2006/relationships/header" Target="header3.xml"/><Relationship Id="rId15" Type="http://schemas.openxmlformats.org/officeDocument/2006/relationships/header" Target="header2.xml"/><Relationship Id="rId36" Type="http://schemas.openxmlformats.org/officeDocument/2006/relationships/hyperlink" Target="https://topdev.vn/blog/jvm-la-gi/" TargetMode="External"/><Relationship Id="rId57" Type="http://schemas.openxmlformats.org/officeDocument/2006/relationships/hyperlink" Target="http://vi.wikipedia.org/wiki/M%E1%BA%ADt" TargetMode="External"/><Relationship Id="rId106" Type="http://schemas.openxmlformats.org/officeDocument/2006/relationships/hyperlink" Target="https://vi.wikipedia.org/wiki/C%C3%A1nh_n%E1%BB%ADa" TargetMode="External"/><Relationship Id="rId127" Type="http://schemas.openxmlformats.org/officeDocument/2006/relationships/hyperlink" Target="https://vi.wikipedia.org/wiki/B%E1%BB%99_C%C3%A1nh_m%C3%A0ng" TargetMode="External"/><Relationship Id="rId10" Type="http://schemas.openxmlformats.org/officeDocument/2006/relationships/endnotes" Target="endnotes.xml"/><Relationship Id="rId31" Type="http://schemas.openxmlformats.org/officeDocument/2006/relationships/image" Target="media/image10.png"/><Relationship Id="rId52" Type="http://schemas.openxmlformats.org/officeDocument/2006/relationships/hyperlink" Target="http://vi.wikipedia.org/wiki/Th%C3%A0nh_tr%C3%B9ng" TargetMode="External"/><Relationship Id="rId73" Type="http://schemas.openxmlformats.org/officeDocument/2006/relationships/hyperlink" Target="https://vi.wikipedia.org/wiki/Chu%E1%BB%93n_chu%E1%BB%93n" TargetMode="External"/><Relationship Id="rId78" Type="http://schemas.openxmlformats.org/officeDocument/2006/relationships/hyperlink" Target="https://vi.wikipedia.org/w/index.php?title=Archodonata&amp;action=edit&amp;redlink=1" TargetMode="External"/><Relationship Id="rId94" Type="http://schemas.openxmlformats.org/officeDocument/2006/relationships/hyperlink" Target="https://vi.wikipedia.org/wiki/B%E1%BB%99_C%C3%A1nh_l%E1%BB%A3p" TargetMode="External"/><Relationship Id="rId99" Type="http://schemas.openxmlformats.org/officeDocument/2006/relationships/hyperlink" Target="https://vi.wikipedia.org/wiki/Exopterygota" TargetMode="External"/><Relationship Id="rId101" Type="http://schemas.openxmlformats.org/officeDocument/2006/relationships/hyperlink" Target="https://vi.wikipedia.org/wiki/B%E1%BB%99_C%C3%A1nh_vi%E1%BB%81n" TargetMode="External"/><Relationship Id="rId122" Type="http://schemas.openxmlformats.org/officeDocument/2006/relationships/hyperlink" Target="https://vi.wikipedia.org/wiki/B%E1%BB%99_C%C3%A1nh_l%C3%B4ng" TargetMode="External"/><Relationship Id="rId143" Type="http://schemas.openxmlformats.org/officeDocument/2006/relationships/hyperlink" Target="http://vi.wikipedia.org/wiki/Ng%C5%A9_c%E1%BB%91c" TargetMode="External"/><Relationship Id="rId148" Type="http://schemas.openxmlformats.org/officeDocument/2006/relationships/hyperlink" Target="http://vi.wikipedia.org/wiki/C%C3%A1_s%E1%BA%A5u" TargetMode="External"/><Relationship Id="rId164" Type="http://schemas.openxmlformats.org/officeDocument/2006/relationships/image" Target="media/image19.png"/><Relationship Id="rId169" Type="http://schemas.openxmlformats.org/officeDocument/2006/relationships/image" Target="media/image24.jpeg"/><Relationship Id="rId185" Type="http://schemas.openxmlformats.org/officeDocument/2006/relationships/image" Target="media/image40.png"/><Relationship Id="rId4" Type="http://schemas.openxmlformats.org/officeDocument/2006/relationships/customXml" Target="../customXml/item3.xml"/><Relationship Id="rId9" Type="http://schemas.openxmlformats.org/officeDocument/2006/relationships/footnotes" Target="footnotes.xml"/><Relationship Id="rId180" Type="http://schemas.openxmlformats.org/officeDocument/2006/relationships/image" Target="media/image35.jpeg"/><Relationship Id="rId26" Type="http://schemas.openxmlformats.org/officeDocument/2006/relationships/image" Target="media/image5.jpeg"/><Relationship Id="rId47" Type="http://schemas.openxmlformats.org/officeDocument/2006/relationships/hyperlink" Target="http://vi.wikipedia.org/wiki/Tr%E1%BB%A9ng" TargetMode="External"/><Relationship Id="rId68" Type="http://schemas.openxmlformats.org/officeDocument/2006/relationships/hyperlink" Target="https://vi.wikipedia.org/wiki/Anh_v%C4%A9" TargetMode="External"/><Relationship Id="rId89" Type="http://schemas.openxmlformats.org/officeDocument/2006/relationships/hyperlink" Target="https://vi.wikipedia.org/wiki/B%E1%BB%99_C%C3%A1nh_th%E1%BA%B3ng" TargetMode="External"/><Relationship Id="rId112" Type="http://schemas.openxmlformats.org/officeDocument/2006/relationships/hyperlink" Target="https://vi.wikipedia.org/wiki/B%E1%BB%8D_c%C3%A1nh_c%E1%BB%A9ng" TargetMode="External"/><Relationship Id="rId133" Type="http://schemas.openxmlformats.org/officeDocument/2006/relationships/hyperlink" Target="http://vi.wikipedia.org/wiki/Mu%E1%BB%97i" TargetMode="External"/><Relationship Id="rId154" Type="http://schemas.openxmlformats.org/officeDocument/2006/relationships/hyperlink" Target="http://vi.wikipedia.org/wiki/Kim_t%E1%BB%B1_th%C3%A1p" TargetMode="External"/><Relationship Id="rId175" Type="http://schemas.openxmlformats.org/officeDocument/2006/relationships/image" Target="media/image30.jpeg"/><Relationship Id="rId16" Type="http://schemas.openxmlformats.org/officeDocument/2006/relationships/footer" Target="footer4.xml"/><Relationship Id="rId37" Type="http://schemas.openxmlformats.org/officeDocument/2006/relationships/hyperlink" Target="https://topdev.vn/viec-lam-it/back-end-kt210" TargetMode="External"/><Relationship Id="rId58" Type="http://schemas.openxmlformats.org/officeDocument/2006/relationships/hyperlink" Target="http://vi.wikipedia.org/w/index.php?title=B%C3%B4ng_hoa&amp;action=edit&amp;redlink=1" TargetMode="External"/><Relationship Id="rId79" Type="http://schemas.openxmlformats.org/officeDocument/2006/relationships/hyperlink" Target="https://vi.wikipedia.org/w/index.php?title=Neoptera&amp;action=edit&amp;redlink=1" TargetMode="External"/><Relationship Id="rId102" Type="http://schemas.openxmlformats.org/officeDocument/2006/relationships/hyperlink" Target="https://vi.wikipedia.org/wiki/Phthiraptera" TargetMode="External"/><Relationship Id="rId123" Type="http://schemas.openxmlformats.org/officeDocument/2006/relationships/hyperlink" Target="https://vi.wikipedia.org/wiki/B%E1%BB%99_C%C3%A1nh_v%E1%BA%A9y" TargetMode="External"/><Relationship Id="rId144" Type="http://schemas.openxmlformats.org/officeDocument/2006/relationships/hyperlink" Target="http://vi.wikipedia.org/w/index.php?title=C%C3%A1nh_c%E1%BB%A9ng&amp;action=edit&amp;redlink=1" TargetMode="External"/><Relationship Id="rId90" Type="http://schemas.openxmlformats.org/officeDocument/2006/relationships/hyperlink" Target="https://vi.wikipedia.org/wiki/Ph%C3%A2n_b%E1%BB%99_Ch%C3%A2u_ch%E1%BA%A5u" TargetMode="External"/><Relationship Id="rId165" Type="http://schemas.openxmlformats.org/officeDocument/2006/relationships/image" Target="media/image20.png"/><Relationship Id="rId186" Type="http://schemas.openxmlformats.org/officeDocument/2006/relationships/image" Target="media/image41.png"/><Relationship Id="rId27" Type="http://schemas.openxmlformats.org/officeDocument/2006/relationships/image" Target="media/image6.png"/><Relationship Id="rId48" Type="http://schemas.openxmlformats.org/officeDocument/2006/relationships/hyperlink" Target="http://vi.wikipedia.org/w/index.php?title=Kitin&amp;action=edit&amp;redlink=1" TargetMode="External"/><Relationship Id="rId69" Type="http://schemas.openxmlformats.org/officeDocument/2006/relationships/hyperlink" Target="https://vi.wikipedia.org/w/index.php?title=Monura&amp;action=edit&amp;redlink=1" TargetMode="External"/><Relationship Id="rId113" Type="http://schemas.openxmlformats.org/officeDocument/2006/relationships/hyperlink" Target="https://vi.wikipedia.org/wiki/B%E1%BB%8D_r%C3%B9a" TargetMode="External"/><Relationship Id="rId134" Type="http://schemas.openxmlformats.org/officeDocument/2006/relationships/hyperlink" Target="http://vi.wikipedia.org/wiki/M%E1%BB%91i" TargetMode="External"/><Relationship Id="rId80" Type="http://schemas.openxmlformats.org/officeDocument/2006/relationships/hyperlink" Target="https://vi.wikipedia.org/wiki/Gi%C3%A1n" TargetMode="External"/><Relationship Id="rId155" Type="http://schemas.openxmlformats.org/officeDocument/2006/relationships/hyperlink" Target="http://vi.wikipedia.org/wiki/Kim_t%E1%BB%B1_th%C3%A1p" TargetMode="External"/><Relationship Id="rId176" Type="http://schemas.openxmlformats.org/officeDocument/2006/relationships/image" Target="media/image31.jpeg"/><Relationship Id="rId17" Type="http://schemas.openxmlformats.org/officeDocument/2006/relationships/footer" Target="footer5.xml"/><Relationship Id="rId38" Type="http://schemas.openxmlformats.org/officeDocument/2006/relationships/image" Target="media/image14.png"/><Relationship Id="rId59" Type="http://schemas.openxmlformats.org/officeDocument/2006/relationships/hyperlink" Target="http://vi.wikipedia.org/wiki/B%C6%B0%E1%BB%9Bm_ng%C3%A0y" TargetMode="External"/><Relationship Id="rId103" Type="http://schemas.openxmlformats.org/officeDocument/2006/relationships/hyperlink" Target="https://vi.wikipedia.org/w/index.php?title=R%E1%BA%ADn&amp;action=edit&amp;redlink=1" TargetMode="External"/><Relationship Id="rId124" Type="http://schemas.openxmlformats.org/officeDocument/2006/relationships/hyperlink" Target="https://vi.wikipedia.org/wiki/B%C6%B0%E1%BB%9Bm_ng%C3%A0y" TargetMode="External"/><Relationship Id="rId70" Type="http://schemas.openxmlformats.org/officeDocument/2006/relationships/hyperlink" Target="https://vi.wikipedia.org/wiki/C%C3%B4n_tr%C3%B9ng_c%C3%B3_c%C3%A1nh" TargetMode="External"/><Relationship Id="rId91" Type="http://schemas.openxmlformats.org/officeDocument/2006/relationships/hyperlink" Target="https://vi.wikipedia.org/wiki/Ph%C3%A2n_b%E1%BB%99_Ch%C3%A2u_ch%E1%BA%A5u" TargetMode="External"/><Relationship Id="rId145" Type="http://schemas.openxmlformats.org/officeDocument/2006/relationships/hyperlink" Target="http://vi.wikipedia.org/w/index.php?title=%C4%90%E1%BB%99ng_v%E1%BA%ADt_%C4%83n_x%C3%A1c_th%E1%BB%91i&amp;action=edit&amp;redlink=1" TargetMode="External"/><Relationship Id="rId166" Type="http://schemas.openxmlformats.org/officeDocument/2006/relationships/image" Target="media/image21.png"/><Relationship Id="rId187" Type="http://schemas.openxmlformats.org/officeDocument/2006/relationships/image" Target="media/image42.png"/><Relationship Id="rId1" Type="http://schemas.microsoft.com/office/2006/relationships/keyMapCustomizations" Target="customizations.xml"/><Relationship Id="rId28" Type="http://schemas.openxmlformats.org/officeDocument/2006/relationships/image" Target="media/image7.png"/><Relationship Id="rId49" Type="http://schemas.openxmlformats.org/officeDocument/2006/relationships/hyperlink" Target="http://vi.wikipedia.org/w/index.php?title=L%E1%BB%99t_x%C3%A1c&amp;action=edit&amp;redlink=1" TargetMode="External"/><Relationship Id="rId114" Type="http://schemas.openxmlformats.org/officeDocument/2006/relationships/hyperlink" Target="https://vi.wikipedia.org/wiki/B%E1%BB%8D_hung" TargetMode="External"/><Relationship Id="rId60" Type="http://schemas.openxmlformats.org/officeDocument/2006/relationships/hyperlink" Target="http://vi.wikipedia.org/wiki/B%C6%B0%E1%BB%9Bm_%C4%91%C3%AAm" TargetMode="External"/><Relationship Id="rId81" Type="http://schemas.openxmlformats.org/officeDocument/2006/relationships/hyperlink" Target="https://vi.wikipedia.org/wiki/Gi%C3%A1n" TargetMode="External"/><Relationship Id="rId135" Type="http://schemas.openxmlformats.org/officeDocument/2006/relationships/hyperlink" Target="http://vi.wikipedia.org/wiki/Thu%E1%BB%91c_tr%E1%BB%AB_s%C3%A2u" TargetMode="External"/><Relationship Id="rId156" Type="http://schemas.openxmlformats.org/officeDocument/2006/relationships/hyperlink" Target="http://vi.wikipedia.org/wiki/Ph%C3%A2n_b%E1%BB%99_Ch%C3%A2u_ch%E1%BA%A5u" TargetMode="External"/><Relationship Id="rId177" Type="http://schemas.openxmlformats.org/officeDocument/2006/relationships/image" Target="media/image32.jpeg"/><Relationship Id="rId18" Type="http://schemas.openxmlformats.org/officeDocument/2006/relationships/footer" Target="footer6.xml"/><Relationship Id="rId39" Type="http://schemas.openxmlformats.org/officeDocument/2006/relationships/hyperlink" Target="http://vi.wikipedia.org/wiki/Nit%C6%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SCdMEpxAXdYnR2FzHYrPkoXe0Q==">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61190C-F8C0-4DF9-A09B-10BEDF46A55B}">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88</TotalTime>
  <Pages>90</Pages>
  <Words>33146</Words>
  <Characters>188934</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uong Huynh</cp:lastModifiedBy>
  <cp:revision>239</cp:revision>
  <cp:lastPrinted>2022-05-16T04:07:00Z</cp:lastPrinted>
  <dcterms:created xsi:type="dcterms:W3CDTF">2022-04-06T10:58:00Z</dcterms:created>
  <dcterms:modified xsi:type="dcterms:W3CDTF">2025-04-2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UuWvqeO"/&gt;&lt;style id="http://www.zotero.org/styles/apa" locale="en-US" hasBibliography="1" bibliographyStyleHasBeenSet="1"/&gt;&lt;prefs&gt;&lt;pref name="fieldType" value="Field"/&gt;&lt;/prefs&gt;&lt;/data&gt;</vt:lpwstr>
  </property>
  <property fmtid="{D5CDD505-2E9C-101B-9397-08002B2CF9AE}" pid="3" name="KSOProductBuildVer">
    <vt:lpwstr>1033-12.2.0.16731</vt:lpwstr>
  </property>
  <property fmtid="{D5CDD505-2E9C-101B-9397-08002B2CF9AE}" pid="4" name="ICV">
    <vt:lpwstr>24A372BDE30E47ECBFA2615150097877_13</vt:lpwstr>
  </property>
</Properties>
</file>